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6AC47" w14:textId="77777777" w:rsidR="004F4405" w:rsidRPr="004F4405" w:rsidRDefault="004F4405" w:rsidP="004F4405">
      <w:pPr>
        <w:widowControl w:val="0"/>
        <w:tabs>
          <w:tab w:val="left" w:pos="5040"/>
        </w:tabs>
        <w:adjustRightInd w:val="0"/>
        <w:rPr>
          <w:sz w:val="22"/>
          <w:szCs w:val="22"/>
        </w:rPr>
      </w:pPr>
    </w:p>
    <w:p w14:paraId="3C5C2624" w14:textId="460C0E11" w:rsidR="004F4405" w:rsidRPr="004F4405" w:rsidRDefault="004F4405" w:rsidP="004F4405">
      <w:pPr>
        <w:rPr>
          <w:b/>
          <w:bCs/>
          <w:sz w:val="22"/>
          <w:szCs w:val="22"/>
        </w:rPr>
      </w:pPr>
      <w:r w:rsidRPr="004F4405">
        <w:rPr>
          <w:b/>
          <w:bCs/>
          <w:sz w:val="22"/>
          <w:szCs w:val="22"/>
        </w:rPr>
        <w:t xml:space="preserve">One-Sentence Summary: </w:t>
      </w:r>
      <w:r w:rsidRPr="004F4405">
        <w:rPr>
          <w:sz w:val="22"/>
          <w:szCs w:val="22"/>
        </w:rPr>
        <w:t xml:space="preserve">The barrier function and quiescence of the endothelium </w:t>
      </w:r>
      <w:r w:rsidR="0085368F">
        <w:rPr>
          <w:sz w:val="22"/>
          <w:szCs w:val="22"/>
        </w:rPr>
        <w:t xml:space="preserve">are </w:t>
      </w:r>
      <w:r w:rsidRPr="004F4405">
        <w:rPr>
          <w:sz w:val="22"/>
          <w:szCs w:val="22"/>
        </w:rPr>
        <w:t>supported by transmembrane protein NRP1.</w:t>
      </w:r>
    </w:p>
    <w:p w14:paraId="363000C8" w14:textId="77777777" w:rsidR="004F4405" w:rsidRPr="004F4405" w:rsidRDefault="004F4405" w:rsidP="004F4405">
      <w:pPr>
        <w:rPr>
          <w:sz w:val="22"/>
          <w:szCs w:val="22"/>
        </w:rPr>
      </w:pPr>
    </w:p>
    <w:p w14:paraId="6A9AB9FE" w14:textId="77777777" w:rsidR="004F4405" w:rsidRPr="004F4405" w:rsidRDefault="004F4405" w:rsidP="004F4405">
      <w:pPr>
        <w:rPr>
          <w:b/>
          <w:bCs/>
          <w:sz w:val="22"/>
          <w:szCs w:val="22"/>
        </w:rPr>
      </w:pPr>
      <w:r w:rsidRPr="004F4405">
        <w:rPr>
          <w:b/>
          <w:bCs/>
          <w:sz w:val="22"/>
          <w:szCs w:val="22"/>
        </w:rPr>
        <w:t>Editor’s Summary:</w:t>
      </w:r>
    </w:p>
    <w:p w14:paraId="4CDE2E19" w14:textId="77777777" w:rsidR="004F4405" w:rsidRPr="004F4405" w:rsidRDefault="004F4405" w:rsidP="004F4405">
      <w:pPr>
        <w:pStyle w:val="NoSpacing"/>
        <w:jc w:val="both"/>
        <w:rPr>
          <w:rFonts w:ascii="Times New Roman" w:hAnsi="Times New Roman" w:cs="Times New Roman"/>
          <w:b/>
          <w:bCs/>
        </w:rPr>
      </w:pPr>
      <w:r w:rsidRPr="004F4405">
        <w:rPr>
          <w:rFonts w:ascii="Times New Roman" w:hAnsi="Times New Roman" w:cs="Times New Roman"/>
          <w:b/>
          <w:bCs/>
        </w:rPr>
        <w:t xml:space="preserve">Maintaining a quiescent endothelium </w:t>
      </w:r>
    </w:p>
    <w:p w14:paraId="029B5359" w14:textId="5784842E" w:rsidR="004F4405" w:rsidRPr="004F4405" w:rsidRDefault="004F4405" w:rsidP="004F4405">
      <w:pPr>
        <w:pStyle w:val="NoSpacing"/>
        <w:jc w:val="both"/>
        <w:rPr>
          <w:rFonts w:ascii="Times New Roman" w:hAnsi="Times New Roman" w:cs="Times New Roman"/>
        </w:rPr>
      </w:pPr>
      <w:r w:rsidRPr="004F4405">
        <w:rPr>
          <w:rFonts w:ascii="Times New Roman" w:hAnsi="Times New Roman" w:cs="Times New Roman"/>
        </w:rPr>
        <w:t xml:space="preserve">Atherosclerosis causes disturbed blood flow that activates inflammatory pathways in endothelial cells, which attracts leukocytes to plaques and exacerbates disease progression. Bosseboeuf </w:t>
      </w:r>
      <w:r w:rsidRPr="004F4405">
        <w:rPr>
          <w:rFonts w:ascii="Times New Roman" w:hAnsi="Times New Roman" w:cs="Times New Roman"/>
          <w:i/>
          <w:iCs/>
        </w:rPr>
        <w:t xml:space="preserve">et al. </w:t>
      </w:r>
      <w:r w:rsidRPr="004F4405">
        <w:rPr>
          <w:rFonts w:ascii="Times New Roman" w:hAnsi="Times New Roman" w:cs="Times New Roman"/>
        </w:rPr>
        <w:t xml:space="preserve">investigated the role of the transmembrane protein NRP1 in the response of the endothelium to flow. Under normal flow patterns, NRP1 stabilized protein complexes at cell-cell junctions called </w:t>
      </w:r>
      <w:proofErr w:type="spellStart"/>
      <w:r w:rsidRPr="004F4405">
        <w:rPr>
          <w:rFonts w:ascii="Times New Roman" w:hAnsi="Times New Roman" w:cs="Times New Roman"/>
        </w:rPr>
        <w:t>adherens</w:t>
      </w:r>
      <w:proofErr w:type="spellEnd"/>
      <w:r w:rsidRPr="004F4405">
        <w:rPr>
          <w:rFonts w:ascii="Times New Roman" w:hAnsi="Times New Roman" w:cs="Times New Roman"/>
        </w:rPr>
        <w:t xml:space="preserve"> junctions and suppressed endothelial inflammation. In mice, NRP1 deficiency was associated with greater numbers of rolling leukocytes on endothelial cells in vitro and in vivo and larger plaque sizes in a model of atherosclerosis. Thus, NRP1 maintains the endothelium in a quiescent state and may limit inflammation in the endothelium under the disturbed blood flow patterns that are characteristic of atherosclerosis. </w:t>
      </w:r>
    </w:p>
    <w:p w14:paraId="6F4E6F21" w14:textId="77777777" w:rsidR="004F4405" w:rsidRDefault="004F4405" w:rsidP="002D03FF">
      <w:pPr>
        <w:pStyle w:val="Head"/>
        <w:spacing w:before="0" w:after="0"/>
        <w:jc w:val="both"/>
        <w:rPr>
          <w:sz w:val="24"/>
          <w:szCs w:val="24"/>
        </w:rPr>
      </w:pPr>
    </w:p>
    <w:p w14:paraId="42581413" w14:textId="15DA35CB" w:rsidR="00EB6D47" w:rsidRPr="0030318D" w:rsidRDefault="00A16C38" w:rsidP="002D03FF">
      <w:pPr>
        <w:pStyle w:val="Head"/>
        <w:spacing w:before="0" w:after="0"/>
        <w:jc w:val="both"/>
        <w:rPr>
          <w:sz w:val="24"/>
          <w:szCs w:val="24"/>
        </w:rPr>
      </w:pPr>
      <w:r w:rsidRPr="0030318D">
        <w:rPr>
          <w:sz w:val="24"/>
          <w:szCs w:val="24"/>
        </w:rPr>
        <w:t>Title</w:t>
      </w:r>
      <w:r w:rsidR="00EB6D47" w:rsidRPr="0030318D">
        <w:rPr>
          <w:sz w:val="24"/>
          <w:szCs w:val="24"/>
        </w:rPr>
        <w:t xml:space="preserve"> </w:t>
      </w:r>
    </w:p>
    <w:p w14:paraId="06905D4C" w14:textId="50B69F5D" w:rsidR="00610EE6" w:rsidRPr="0030318D" w:rsidRDefault="00610EE6" w:rsidP="002D03FF">
      <w:pPr>
        <w:pStyle w:val="Head"/>
        <w:spacing w:before="0" w:after="0"/>
        <w:ind w:left="360"/>
        <w:jc w:val="both"/>
        <w:rPr>
          <w:b w:val="0"/>
          <w:sz w:val="22"/>
          <w:szCs w:val="22"/>
          <w:highlight w:val="yellow"/>
        </w:rPr>
      </w:pPr>
      <w:r w:rsidRPr="0030318D">
        <w:rPr>
          <w:rStyle w:val="normaltextrun"/>
          <w:sz w:val="24"/>
          <w:szCs w:val="24"/>
          <w:shd w:val="clear" w:color="auto" w:fill="FFFFFF"/>
        </w:rPr>
        <w:t xml:space="preserve">Neuropilin-1 interacts with VE-cadherin </w:t>
      </w:r>
      <w:r w:rsidR="00EC0DF0">
        <w:rPr>
          <w:rStyle w:val="normaltextrun"/>
          <w:sz w:val="24"/>
          <w:szCs w:val="24"/>
          <w:shd w:val="clear" w:color="auto" w:fill="FFFFFF"/>
        </w:rPr>
        <w:t xml:space="preserve">and </w:t>
      </w:r>
      <w:r w:rsidR="00EC0DF0" w:rsidRPr="0030318D">
        <w:rPr>
          <w:rStyle w:val="normaltextrun"/>
          <w:sz w:val="24"/>
          <w:szCs w:val="24"/>
          <w:shd w:val="clear" w:color="auto" w:fill="FFFFFF"/>
        </w:rPr>
        <w:t xml:space="preserve">TGFBR2 </w:t>
      </w:r>
      <w:r w:rsidRPr="0030318D">
        <w:rPr>
          <w:rStyle w:val="normaltextrun"/>
          <w:sz w:val="24"/>
          <w:szCs w:val="24"/>
          <w:shd w:val="clear" w:color="auto" w:fill="FFFFFF"/>
        </w:rPr>
        <w:t xml:space="preserve">to </w:t>
      </w:r>
      <w:r w:rsidR="00EC0DF0">
        <w:rPr>
          <w:rStyle w:val="normaltextrun"/>
          <w:sz w:val="24"/>
          <w:szCs w:val="24"/>
          <w:shd w:val="clear" w:color="auto" w:fill="FFFFFF"/>
        </w:rPr>
        <w:t xml:space="preserve">stabilize </w:t>
      </w:r>
      <w:proofErr w:type="spellStart"/>
      <w:r w:rsidRPr="0030318D">
        <w:rPr>
          <w:rStyle w:val="normaltextrun"/>
          <w:sz w:val="24"/>
          <w:szCs w:val="24"/>
          <w:shd w:val="clear" w:color="auto" w:fill="FFFFFF"/>
        </w:rPr>
        <w:t>adherens</w:t>
      </w:r>
      <w:proofErr w:type="spellEnd"/>
      <w:r w:rsidRPr="0030318D">
        <w:rPr>
          <w:rStyle w:val="normaltextrun"/>
          <w:sz w:val="24"/>
          <w:szCs w:val="24"/>
          <w:shd w:val="clear" w:color="auto" w:fill="FFFFFF"/>
        </w:rPr>
        <w:t xml:space="preserve"> junction</w:t>
      </w:r>
      <w:r w:rsidR="00EC0DF0">
        <w:rPr>
          <w:rStyle w:val="normaltextrun"/>
          <w:sz w:val="24"/>
          <w:szCs w:val="24"/>
          <w:shd w:val="clear" w:color="auto" w:fill="FFFFFF"/>
        </w:rPr>
        <w:t>s</w:t>
      </w:r>
      <w:r w:rsidRPr="0030318D">
        <w:rPr>
          <w:rStyle w:val="normaltextrun"/>
          <w:sz w:val="24"/>
          <w:szCs w:val="24"/>
          <w:shd w:val="clear" w:color="auto" w:fill="FFFFFF"/>
        </w:rPr>
        <w:t xml:space="preserve"> </w:t>
      </w:r>
      <w:r w:rsidR="00EC0DF0">
        <w:rPr>
          <w:rStyle w:val="normaltextrun"/>
          <w:sz w:val="24"/>
          <w:szCs w:val="24"/>
          <w:shd w:val="clear" w:color="auto" w:fill="FFFFFF"/>
        </w:rPr>
        <w:t>and prevent activation of endothelium under flow</w:t>
      </w:r>
    </w:p>
    <w:p w14:paraId="49148707" w14:textId="77777777" w:rsidR="004A10BE" w:rsidRPr="0030318D" w:rsidRDefault="004A10BE" w:rsidP="002D03FF">
      <w:pPr>
        <w:pStyle w:val="Head"/>
        <w:spacing w:before="0" w:after="0"/>
        <w:jc w:val="both"/>
      </w:pPr>
    </w:p>
    <w:p w14:paraId="338D0098" w14:textId="77777777" w:rsidR="00A16C38" w:rsidRPr="0030318D" w:rsidRDefault="004A10BE" w:rsidP="002D03FF">
      <w:pPr>
        <w:pStyle w:val="Teaser"/>
        <w:spacing w:before="0"/>
        <w:jc w:val="both"/>
      </w:pPr>
      <w:r w:rsidRPr="0030318D">
        <w:rPr>
          <w:b/>
        </w:rPr>
        <w:t>Authors</w:t>
      </w:r>
    </w:p>
    <w:p w14:paraId="435C9405" w14:textId="323C5AD2" w:rsidR="004A10BE" w:rsidRPr="0030318D" w:rsidRDefault="005F5ABF" w:rsidP="002D03FF">
      <w:pPr>
        <w:pStyle w:val="Teaser"/>
        <w:spacing w:before="0"/>
        <w:ind w:left="720"/>
        <w:jc w:val="both"/>
      </w:pPr>
      <w:r w:rsidRPr="0030318D">
        <w:t>Emy Bosseboeuf</w:t>
      </w:r>
      <w:r w:rsidRPr="0030318D">
        <w:rPr>
          <w:vertAlign w:val="superscript"/>
        </w:rPr>
        <w:t>1</w:t>
      </w:r>
      <w:r w:rsidRPr="0030318D">
        <w:t>†, Anissa Chikh</w:t>
      </w:r>
      <w:r w:rsidRPr="0030318D">
        <w:rPr>
          <w:vertAlign w:val="superscript"/>
        </w:rPr>
        <w:t>2</w:t>
      </w:r>
      <w:r w:rsidRPr="0030318D">
        <w:t xml:space="preserve">†, </w:t>
      </w:r>
      <w:r w:rsidR="0096127A" w:rsidRPr="0030318D">
        <w:t>Ahmed Bey Chaker</w:t>
      </w:r>
      <w:r w:rsidR="0096127A" w:rsidRPr="0030318D">
        <w:rPr>
          <w:vertAlign w:val="superscript"/>
        </w:rPr>
        <w:t>1</w:t>
      </w:r>
      <w:r w:rsidR="0096127A" w:rsidRPr="0030318D">
        <w:t>; Tom P. Mitchell</w:t>
      </w:r>
      <w:r w:rsidR="0096127A" w:rsidRPr="0030318D">
        <w:rPr>
          <w:vertAlign w:val="superscript"/>
        </w:rPr>
        <w:t>3</w:t>
      </w:r>
      <w:r w:rsidR="0096127A" w:rsidRPr="0030318D">
        <w:t>,</w:t>
      </w:r>
      <w:r w:rsidR="0096127A" w:rsidRPr="0030318D">
        <w:rPr>
          <w:vertAlign w:val="superscript"/>
        </w:rPr>
        <w:t xml:space="preserve"> </w:t>
      </w:r>
      <w:r w:rsidRPr="0030318D">
        <w:t>Dhilakshani Vignaraja</w:t>
      </w:r>
      <w:r w:rsidR="0096127A" w:rsidRPr="0030318D">
        <w:rPr>
          <w:vertAlign w:val="superscript"/>
        </w:rPr>
        <w:t>4</w:t>
      </w:r>
      <w:r w:rsidRPr="0030318D">
        <w:t>, Ridhi Rajendrakumar</w:t>
      </w:r>
      <w:r w:rsidR="00411EBF" w:rsidRPr="0030318D">
        <w:rPr>
          <w:vertAlign w:val="superscript"/>
        </w:rPr>
        <w:t>1</w:t>
      </w:r>
      <w:r w:rsidRPr="0030318D">
        <w:t xml:space="preserve">, Rayomand </w:t>
      </w:r>
      <w:r w:rsidR="00F9082B" w:rsidRPr="0030318D">
        <w:t xml:space="preserve">S. </w:t>
      </w:r>
      <w:r w:rsidRPr="0030318D">
        <w:t>Khambata</w:t>
      </w:r>
      <w:r w:rsidRPr="0030318D">
        <w:rPr>
          <w:vertAlign w:val="superscript"/>
        </w:rPr>
        <w:t>1</w:t>
      </w:r>
      <w:r w:rsidRPr="0030318D">
        <w:t xml:space="preserve">, </w:t>
      </w:r>
      <w:r w:rsidR="0096127A" w:rsidRPr="0030318D">
        <w:t>T</w:t>
      </w:r>
      <w:r w:rsidR="003552AC" w:rsidRPr="0030318D">
        <w:t>homas D</w:t>
      </w:r>
      <w:r w:rsidR="005F29BB" w:rsidRPr="0030318D">
        <w:t>.</w:t>
      </w:r>
      <w:r w:rsidR="0096127A" w:rsidRPr="0030318D">
        <w:t xml:space="preserve"> Nightingale</w:t>
      </w:r>
      <w:r w:rsidR="0096127A" w:rsidRPr="0030318D">
        <w:rPr>
          <w:vertAlign w:val="superscript"/>
        </w:rPr>
        <w:t>3</w:t>
      </w:r>
      <w:r w:rsidR="0096127A" w:rsidRPr="0030318D">
        <w:t xml:space="preserve">, </w:t>
      </w:r>
      <w:r w:rsidRPr="0030318D">
        <w:t>Justin C. Mason</w:t>
      </w:r>
      <w:r w:rsidR="0096127A" w:rsidRPr="0030318D">
        <w:rPr>
          <w:vertAlign w:val="superscript"/>
        </w:rPr>
        <w:t>5</w:t>
      </w:r>
      <w:r w:rsidR="00EC1203">
        <w:rPr>
          <w:vertAlign w:val="superscript"/>
        </w:rPr>
        <w:t xml:space="preserve">, </w:t>
      </w:r>
      <w:r w:rsidR="00EC1203">
        <w:rPr>
          <w:vertAlign w:val="superscript"/>
        </w:rPr>
        <w:sym w:font="Symbol" w:char="F0DD"/>
      </w:r>
      <w:r w:rsidRPr="0030318D">
        <w:t>, Anna M. Randi</w:t>
      </w:r>
      <w:r w:rsidR="0096127A" w:rsidRPr="0030318D">
        <w:rPr>
          <w:vertAlign w:val="superscript"/>
        </w:rPr>
        <w:t>5</w:t>
      </w:r>
      <w:r w:rsidRPr="0030318D">
        <w:t>,</w:t>
      </w:r>
      <w:r w:rsidR="000B1154" w:rsidRPr="0030318D">
        <w:t xml:space="preserve"> </w:t>
      </w:r>
      <w:r w:rsidRPr="0030318D">
        <w:t>Amrita Ahluwalia</w:t>
      </w:r>
      <w:r w:rsidRPr="0030318D">
        <w:rPr>
          <w:vertAlign w:val="superscript"/>
        </w:rPr>
        <w:t>1</w:t>
      </w:r>
      <w:r w:rsidRPr="0030318D">
        <w:t>, and Claudio Raimondi</w:t>
      </w:r>
      <w:r w:rsidRPr="0030318D">
        <w:rPr>
          <w:vertAlign w:val="superscript"/>
        </w:rPr>
        <w:t>1,</w:t>
      </w:r>
      <w:r w:rsidR="002455AA" w:rsidRPr="0030318D" w:rsidDel="008E04AE">
        <w:rPr>
          <w:vertAlign w:val="superscript"/>
        </w:rPr>
        <w:t xml:space="preserve"> </w:t>
      </w:r>
      <w:r w:rsidRPr="0030318D">
        <w:t>*</w:t>
      </w:r>
    </w:p>
    <w:p w14:paraId="3A4E959D" w14:textId="77777777" w:rsidR="00A16C38" w:rsidRPr="0030318D" w:rsidRDefault="00A16C38" w:rsidP="002D03FF">
      <w:pPr>
        <w:pStyle w:val="Paragraph"/>
        <w:spacing w:before="0"/>
        <w:ind w:firstLine="0"/>
        <w:jc w:val="both"/>
        <w:rPr>
          <w:b/>
        </w:rPr>
      </w:pPr>
    </w:p>
    <w:p w14:paraId="73CE72BC" w14:textId="071E7117" w:rsidR="00A4424B" w:rsidRPr="0030318D" w:rsidRDefault="004A10BE" w:rsidP="002D03FF">
      <w:pPr>
        <w:pStyle w:val="Paragraph"/>
        <w:spacing w:before="0"/>
        <w:ind w:firstLine="0"/>
        <w:jc w:val="both"/>
      </w:pPr>
      <w:r w:rsidRPr="0030318D">
        <w:rPr>
          <w:b/>
        </w:rPr>
        <w:t>Affiliations</w:t>
      </w:r>
    </w:p>
    <w:p w14:paraId="52360FA9" w14:textId="18DE5930" w:rsidR="00432B4D" w:rsidRPr="0030318D" w:rsidRDefault="00432B4D" w:rsidP="002D03FF">
      <w:pPr>
        <w:pStyle w:val="Paragraph"/>
        <w:ind w:left="720" w:firstLine="0"/>
        <w:jc w:val="both"/>
      </w:pPr>
      <w:r w:rsidRPr="0030318D">
        <w:rPr>
          <w:vertAlign w:val="superscript"/>
        </w:rPr>
        <w:t>1</w:t>
      </w:r>
      <w:r w:rsidRPr="0030318D">
        <w:t xml:space="preserve"> William Harvey Research Institute, Barts and The London School of Medicine and Dentistry, </w:t>
      </w:r>
      <w:r w:rsidR="0096127A" w:rsidRPr="0030318D">
        <w:t xml:space="preserve">Centre of Cardiovascular Medicine and Devices, </w:t>
      </w:r>
      <w:r w:rsidRPr="0030318D">
        <w:t>Queen Mary University of London, Charterhouse Square, London EC1M 6BQ, UK</w:t>
      </w:r>
    </w:p>
    <w:p w14:paraId="47E21E15" w14:textId="0F5937F0" w:rsidR="00432B4D" w:rsidRPr="0030318D" w:rsidRDefault="00432B4D" w:rsidP="002D03FF">
      <w:pPr>
        <w:pStyle w:val="Paragraph"/>
        <w:ind w:left="720" w:firstLine="0"/>
        <w:jc w:val="both"/>
      </w:pPr>
      <w:r w:rsidRPr="0030318D">
        <w:rPr>
          <w:vertAlign w:val="superscript"/>
        </w:rPr>
        <w:t>2</w:t>
      </w:r>
      <w:r w:rsidRPr="0030318D">
        <w:t xml:space="preserve"> Molecular and Clinical Sciences Research Institute, St. George's, University of London, London SW17 0RE, UK</w:t>
      </w:r>
    </w:p>
    <w:p w14:paraId="1DC9DC45" w14:textId="5F50B501" w:rsidR="0096127A" w:rsidRPr="0030318D" w:rsidRDefault="00432B4D" w:rsidP="00863ED2">
      <w:pPr>
        <w:pStyle w:val="Paragraph"/>
        <w:ind w:left="709" w:firstLine="11"/>
        <w:jc w:val="both"/>
      </w:pPr>
      <w:r w:rsidRPr="0030318D">
        <w:rPr>
          <w:vertAlign w:val="superscript"/>
        </w:rPr>
        <w:t xml:space="preserve">3 </w:t>
      </w:r>
      <w:r w:rsidR="0096127A" w:rsidRPr="0030318D">
        <w:t>William Harvey Research Institute, Barts and The London School of Medicine and Dentistry, Centre for Microvascular Research,</w:t>
      </w:r>
      <w:r w:rsidR="0096127A" w:rsidRPr="0030318D">
        <w:rPr>
          <w:vertAlign w:val="superscript"/>
        </w:rPr>
        <w:t xml:space="preserve"> </w:t>
      </w:r>
      <w:r w:rsidR="0096127A" w:rsidRPr="0030318D">
        <w:t>Queen Mary University of London, Charterhouse Square, London EC1M 6BQ, UK</w:t>
      </w:r>
    </w:p>
    <w:p w14:paraId="60B65BBD" w14:textId="70AE9997" w:rsidR="0096127A" w:rsidRPr="0030318D" w:rsidRDefault="0096127A" w:rsidP="0096127A">
      <w:pPr>
        <w:pStyle w:val="Paragraph"/>
        <w:ind w:left="709" w:firstLine="11"/>
        <w:jc w:val="both"/>
      </w:pPr>
      <w:r w:rsidRPr="0030318D">
        <w:rPr>
          <w:vertAlign w:val="superscript"/>
        </w:rPr>
        <w:t>4</w:t>
      </w:r>
      <w:r w:rsidR="00116B56" w:rsidRPr="0030318D">
        <w:rPr>
          <w:vertAlign w:val="superscript"/>
        </w:rPr>
        <w:t xml:space="preserve"> </w:t>
      </w:r>
      <w:r w:rsidRPr="0030318D">
        <w:t>Imperial Centre for Translational and Experimental Medicine, National Heart and Lung Institute, Imperial College London, London, W12 0NN, UK.</w:t>
      </w:r>
    </w:p>
    <w:p w14:paraId="4429C4EC" w14:textId="2F890D4F" w:rsidR="00432B4D" w:rsidRPr="0030318D" w:rsidRDefault="0096127A" w:rsidP="002D03FF">
      <w:pPr>
        <w:pStyle w:val="Paragraph"/>
        <w:ind w:left="720" w:firstLine="0"/>
        <w:jc w:val="both"/>
      </w:pPr>
      <w:r w:rsidRPr="0030318D">
        <w:rPr>
          <w:vertAlign w:val="superscript"/>
        </w:rPr>
        <w:t>5</w:t>
      </w:r>
      <w:r w:rsidRPr="0030318D">
        <w:t xml:space="preserve"> </w:t>
      </w:r>
      <w:r w:rsidR="00432B4D" w:rsidRPr="0030318D">
        <w:t>Vascular Sciences, National Heart &amp; Lung Institute, Faculty of Medicine, Imperial College London, Hammersmith Campus, Du Cane Road, London, W12 0HS, UK</w:t>
      </w:r>
    </w:p>
    <w:p w14:paraId="5DA857A5" w14:textId="54EE8FAF" w:rsidR="00432B4D" w:rsidRPr="0030318D" w:rsidRDefault="00432B4D" w:rsidP="002D03FF">
      <w:pPr>
        <w:pStyle w:val="Paragraph"/>
        <w:jc w:val="both"/>
      </w:pPr>
      <w:r w:rsidRPr="0030318D">
        <w:t>* Correspondence: claudio.raimondi@qmul.ac.uk; Tel: +44 (0)20-7882-5720</w:t>
      </w:r>
    </w:p>
    <w:p w14:paraId="7920A5E1" w14:textId="15F1917C" w:rsidR="00CC388E" w:rsidRDefault="00CC388E" w:rsidP="002D03FF">
      <w:pPr>
        <w:pStyle w:val="Paragraph"/>
        <w:jc w:val="both"/>
        <w:rPr>
          <w:rStyle w:val="normaltextrun"/>
          <w:shd w:val="clear" w:color="auto" w:fill="FFFFFF"/>
        </w:rPr>
      </w:pPr>
      <w:r w:rsidRPr="0030318D">
        <w:rPr>
          <w:rStyle w:val="normaltextrun"/>
          <w:shd w:val="clear" w:color="auto" w:fill="FFFFFF"/>
        </w:rPr>
        <w:t>† These authors contributed equally</w:t>
      </w:r>
    </w:p>
    <w:p w14:paraId="268B613F" w14:textId="364333BD" w:rsidR="00EC1203" w:rsidRPr="00EC1203" w:rsidRDefault="00EC1203" w:rsidP="002D03FF">
      <w:pPr>
        <w:pStyle w:val="Paragraph"/>
        <w:jc w:val="both"/>
      </w:pPr>
      <w:r>
        <w:rPr>
          <w:vertAlign w:val="superscript"/>
        </w:rPr>
        <w:sym w:font="Symbol" w:char="F0DD"/>
      </w:r>
      <w:r>
        <w:t xml:space="preserve"> Deceased.</w:t>
      </w:r>
    </w:p>
    <w:p w14:paraId="790DECD4" w14:textId="77777777" w:rsidR="00A16C38" w:rsidRPr="0030318D" w:rsidRDefault="00A16C38" w:rsidP="002D03FF">
      <w:pPr>
        <w:pStyle w:val="AbstractSummary"/>
        <w:shd w:val="clear" w:color="auto" w:fill="FFFFFF"/>
        <w:spacing w:before="0"/>
        <w:jc w:val="both"/>
        <w:rPr>
          <w:b/>
        </w:rPr>
      </w:pPr>
    </w:p>
    <w:p w14:paraId="264374C8" w14:textId="77777777" w:rsidR="007E1FBC" w:rsidRPr="0030318D" w:rsidRDefault="004A10BE" w:rsidP="002D03FF">
      <w:pPr>
        <w:pStyle w:val="AbstractSummary"/>
        <w:spacing w:before="0"/>
        <w:jc w:val="both"/>
      </w:pPr>
      <w:r w:rsidRPr="0030318D">
        <w:rPr>
          <w:b/>
        </w:rPr>
        <w:t>Abstract</w:t>
      </w:r>
    </w:p>
    <w:p w14:paraId="7D29D5D8" w14:textId="3A74988A" w:rsidR="00CF1352" w:rsidRPr="0030318D" w:rsidRDefault="00882372" w:rsidP="00043C7C">
      <w:pPr>
        <w:pStyle w:val="Paragraph"/>
        <w:spacing w:before="0" w:line="360" w:lineRule="auto"/>
        <w:ind w:left="706" w:firstLine="0"/>
        <w:jc w:val="both"/>
      </w:pPr>
      <w:bookmarkStart w:id="0" w:name="_Hlk134002709"/>
      <w:r w:rsidRPr="00882372">
        <w:rPr>
          <w:rStyle w:val="normaltextrun"/>
          <w:shd w:val="clear" w:color="auto" w:fill="FFFFFF"/>
        </w:rPr>
        <w:t>Linear and disturbed flow differentially regulate gene expression</w:t>
      </w:r>
      <w:r w:rsidR="0075039F">
        <w:rPr>
          <w:rStyle w:val="normaltextrun"/>
          <w:shd w:val="clear" w:color="auto" w:fill="FFFFFF"/>
        </w:rPr>
        <w:t>,</w:t>
      </w:r>
      <w:r w:rsidRPr="00882372">
        <w:rPr>
          <w:rStyle w:val="normaltextrun"/>
          <w:shd w:val="clear" w:color="auto" w:fill="FFFFFF"/>
        </w:rPr>
        <w:t xml:space="preserve"> with disturbed flow priming </w:t>
      </w:r>
      <w:r>
        <w:rPr>
          <w:rStyle w:val="normaltextrun"/>
          <w:shd w:val="clear" w:color="auto" w:fill="FFFFFF"/>
        </w:rPr>
        <w:t>endothelial cells</w:t>
      </w:r>
      <w:r w:rsidRPr="00882372">
        <w:rPr>
          <w:rStyle w:val="normaltextrun"/>
          <w:shd w:val="clear" w:color="auto" w:fill="FFFFFF"/>
        </w:rPr>
        <w:t xml:space="preserve"> for a pro</w:t>
      </w:r>
      <w:r>
        <w:rPr>
          <w:rStyle w:val="normaltextrun"/>
          <w:shd w:val="clear" w:color="auto" w:fill="FFFFFF"/>
        </w:rPr>
        <w:t>-</w:t>
      </w:r>
      <w:r w:rsidRPr="00882372">
        <w:rPr>
          <w:rStyle w:val="normaltextrun"/>
          <w:shd w:val="clear" w:color="auto" w:fill="FFFFFF"/>
        </w:rPr>
        <w:t>inflammatory, atheroprone expression profile</w:t>
      </w:r>
      <w:r>
        <w:rPr>
          <w:rStyle w:val="normaltextrun"/>
          <w:shd w:val="clear" w:color="auto" w:fill="FFFFFF"/>
        </w:rPr>
        <w:t xml:space="preserve"> and phenotype</w:t>
      </w:r>
      <w:r w:rsidR="00971FFF" w:rsidRPr="0030318D">
        <w:rPr>
          <w:rStyle w:val="normaltextrun"/>
          <w:shd w:val="clear" w:color="auto" w:fill="FFFFFF"/>
        </w:rPr>
        <w:t>.</w:t>
      </w:r>
      <w:r w:rsidR="00072D26" w:rsidRPr="0030318D">
        <w:rPr>
          <w:rStyle w:val="normaltextrun"/>
          <w:shd w:val="clear" w:color="auto" w:fill="FFFFFF"/>
        </w:rPr>
        <w:t xml:space="preserve"> </w:t>
      </w:r>
      <w:r w:rsidR="00626B30" w:rsidRPr="0030318D">
        <w:rPr>
          <w:rStyle w:val="normaltextrun"/>
          <w:shd w:val="clear" w:color="auto" w:fill="FFFFFF"/>
        </w:rPr>
        <w:t>Here</w:t>
      </w:r>
      <w:r w:rsidR="006677E4" w:rsidRPr="0030318D">
        <w:rPr>
          <w:rStyle w:val="normaltextrun"/>
          <w:shd w:val="clear" w:color="auto" w:fill="FFFFFF"/>
        </w:rPr>
        <w:t>,</w:t>
      </w:r>
      <w:r w:rsidR="00626B30" w:rsidRPr="0030318D">
        <w:rPr>
          <w:rStyle w:val="normaltextrun"/>
          <w:shd w:val="clear" w:color="auto" w:fill="FFFFFF"/>
        </w:rPr>
        <w:t xml:space="preserve"> we </w:t>
      </w:r>
      <w:r w:rsidR="005552CC" w:rsidRPr="0030318D">
        <w:rPr>
          <w:rStyle w:val="normaltextrun"/>
          <w:shd w:val="clear" w:color="auto" w:fill="FFFFFF"/>
        </w:rPr>
        <w:t>invest</w:t>
      </w:r>
      <w:r w:rsidR="00A27793" w:rsidRPr="0030318D">
        <w:rPr>
          <w:rStyle w:val="normaltextrun"/>
          <w:shd w:val="clear" w:color="auto" w:fill="FFFFFF"/>
        </w:rPr>
        <w:t>i</w:t>
      </w:r>
      <w:r w:rsidR="005552CC" w:rsidRPr="0030318D">
        <w:rPr>
          <w:rStyle w:val="normaltextrun"/>
          <w:shd w:val="clear" w:color="auto" w:fill="FFFFFF"/>
        </w:rPr>
        <w:t>gate</w:t>
      </w:r>
      <w:r w:rsidR="00890821" w:rsidRPr="0030318D">
        <w:rPr>
          <w:rStyle w:val="normaltextrun"/>
          <w:shd w:val="clear" w:color="auto" w:fill="FFFFFF"/>
        </w:rPr>
        <w:t>d</w:t>
      </w:r>
      <w:r w:rsidR="00F73953" w:rsidRPr="0030318D">
        <w:rPr>
          <w:rStyle w:val="normaltextrun"/>
          <w:shd w:val="clear" w:color="auto" w:fill="FFFFFF"/>
        </w:rPr>
        <w:t xml:space="preserve"> </w:t>
      </w:r>
      <w:r w:rsidR="005552CC" w:rsidRPr="0030318D">
        <w:rPr>
          <w:rStyle w:val="normaltextrun"/>
          <w:shd w:val="clear" w:color="auto" w:fill="FFFFFF"/>
        </w:rPr>
        <w:t>the</w:t>
      </w:r>
      <w:r w:rsidR="00701D66" w:rsidRPr="0030318D">
        <w:rPr>
          <w:rStyle w:val="normaltextrun"/>
          <w:shd w:val="clear" w:color="auto" w:fill="FFFFFF"/>
        </w:rPr>
        <w:t xml:space="preserve"> </w:t>
      </w:r>
      <w:r w:rsidR="006D1B29" w:rsidRPr="0030318D">
        <w:rPr>
          <w:rStyle w:val="normaltextrun"/>
          <w:shd w:val="clear" w:color="auto" w:fill="FFFFFF"/>
        </w:rPr>
        <w:t>ro</w:t>
      </w:r>
      <w:r w:rsidR="007E5AAC" w:rsidRPr="0030318D">
        <w:rPr>
          <w:rStyle w:val="normaltextrun"/>
          <w:shd w:val="clear" w:color="auto" w:fill="FFFFFF"/>
        </w:rPr>
        <w:t xml:space="preserve">le of </w:t>
      </w:r>
      <w:r w:rsidR="000F1104">
        <w:rPr>
          <w:rStyle w:val="normaltextrun"/>
          <w:shd w:val="clear" w:color="auto" w:fill="FFFFFF"/>
        </w:rPr>
        <w:t xml:space="preserve">the </w:t>
      </w:r>
      <w:r w:rsidR="00CE4E92">
        <w:rPr>
          <w:rStyle w:val="normaltextrun"/>
          <w:shd w:val="clear" w:color="auto" w:fill="FFFFFF"/>
        </w:rPr>
        <w:t xml:space="preserve">transmembrane </w:t>
      </w:r>
      <w:r w:rsidR="000F1104">
        <w:rPr>
          <w:rStyle w:val="normaltextrun"/>
          <w:shd w:val="clear" w:color="auto" w:fill="FFFFFF"/>
        </w:rPr>
        <w:t xml:space="preserve">protein </w:t>
      </w:r>
      <w:r w:rsidR="00CE4E92">
        <w:rPr>
          <w:rStyle w:val="normaltextrun"/>
          <w:shd w:val="clear" w:color="auto" w:fill="FFFFFF"/>
        </w:rPr>
        <w:t>neuropilin-1 (</w:t>
      </w:r>
      <w:r w:rsidR="00626B30" w:rsidRPr="0030318D">
        <w:rPr>
          <w:rStyle w:val="normaltextrun"/>
          <w:shd w:val="clear" w:color="auto" w:fill="FFFFFF"/>
        </w:rPr>
        <w:t>NRP1</w:t>
      </w:r>
      <w:r w:rsidR="00CE4E92">
        <w:rPr>
          <w:rStyle w:val="normaltextrun"/>
          <w:shd w:val="clear" w:color="auto" w:fill="FFFFFF"/>
        </w:rPr>
        <w:t>)</w:t>
      </w:r>
      <w:r w:rsidR="00626B30" w:rsidRPr="0030318D">
        <w:rPr>
          <w:rStyle w:val="normaltextrun"/>
          <w:shd w:val="clear" w:color="auto" w:fill="FFFFFF"/>
        </w:rPr>
        <w:t xml:space="preserve"> </w:t>
      </w:r>
      <w:r w:rsidR="00701D66" w:rsidRPr="0030318D">
        <w:rPr>
          <w:rStyle w:val="normaltextrun"/>
          <w:shd w:val="clear" w:color="auto" w:fill="FFFFFF"/>
        </w:rPr>
        <w:t xml:space="preserve">in </w:t>
      </w:r>
      <w:r w:rsidR="00407C00" w:rsidRPr="0030318D">
        <w:rPr>
          <w:rStyle w:val="normaltextrun"/>
          <w:shd w:val="clear" w:color="auto" w:fill="FFFFFF"/>
        </w:rPr>
        <w:t>endothelial cells (ECs)</w:t>
      </w:r>
      <w:r w:rsidR="006649AB" w:rsidRPr="0030318D">
        <w:rPr>
          <w:rStyle w:val="normaltextrun"/>
          <w:shd w:val="clear" w:color="auto" w:fill="FFFFFF"/>
        </w:rPr>
        <w:t xml:space="preserve"> </w:t>
      </w:r>
      <w:r w:rsidR="00407C00" w:rsidRPr="0030318D">
        <w:rPr>
          <w:rStyle w:val="normaltextrun"/>
          <w:shd w:val="clear" w:color="auto" w:fill="FFFFFF"/>
        </w:rPr>
        <w:t>exposed</w:t>
      </w:r>
      <w:r w:rsidR="00F942F6" w:rsidRPr="0030318D">
        <w:rPr>
          <w:rStyle w:val="normaltextrun"/>
          <w:shd w:val="clear" w:color="auto" w:fill="FFFFFF"/>
        </w:rPr>
        <w:t xml:space="preserve"> to</w:t>
      </w:r>
      <w:r w:rsidR="00B91DF0" w:rsidRPr="0030318D">
        <w:rPr>
          <w:rStyle w:val="normaltextrun"/>
          <w:shd w:val="clear" w:color="auto" w:fill="FFFFFF"/>
        </w:rPr>
        <w:t xml:space="preserve"> flow</w:t>
      </w:r>
      <w:r w:rsidR="00754A4B" w:rsidRPr="0030318D">
        <w:rPr>
          <w:rStyle w:val="normaltextrun"/>
          <w:shd w:val="clear" w:color="auto" w:fill="FFFFFF"/>
        </w:rPr>
        <w:t xml:space="preserve"> </w:t>
      </w:r>
      <w:r w:rsidR="00FD661B" w:rsidRPr="0030318D">
        <w:rPr>
          <w:rStyle w:val="normaltextrun"/>
          <w:shd w:val="clear" w:color="auto" w:fill="FFFFFF"/>
        </w:rPr>
        <w:t xml:space="preserve">using cultured </w:t>
      </w:r>
      <w:r w:rsidR="00C96582">
        <w:rPr>
          <w:rStyle w:val="normaltextrun"/>
          <w:shd w:val="clear" w:color="auto" w:fill="FFFFFF"/>
        </w:rPr>
        <w:t>ECs</w:t>
      </w:r>
      <w:r w:rsidR="00FD661B" w:rsidRPr="0030318D">
        <w:rPr>
          <w:rStyle w:val="normaltextrun"/>
          <w:shd w:val="clear" w:color="auto" w:fill="FFFFFF"/>
        </w:rPr>
        <w:t xml:space="preserve">, </w:t>
      </w:r>
      <w:r w:rsidR="000F1104">
        <w:rPr>
          <w:rStyle w:val="normaltextrun"/>
          <w:shd w:val="clear" w:color="auto" w:fill="FFFFFF"/>
        </w:rPr>
        <w:t xml:space="preserve">mice with an </w:t>
      </w:r>
      <w:r w:rsidR="001C0906" w:rsidRPr="0030318D">
        <w:rPr>
          <w:rStyle w:val="normaltextrun"/>
          <w:shd w:val="clear" w:color="auto" w:fill="FFFFFF"/>
        </w:rPr>
        <w:lastRenderedPageBreak/>
        <w:t>endothel</w:t>
      </w:r>
      <w:r w:rsidR="00254E10" w:rsidRPr="0030318D">
        <w:rPr>
          <w:rStyle w:val="normaltextrun"/>
          <w:shd w:val="clear" w:color="auto" w:fill="FFFFFF"/>
        </w:rPr>
        <w:t>ium</w:t>
      </w:r>
      <w:r w:rsidR="001C0906" w:rsidRPr="0030318D">
        <w:rPr>
          <w:rStyle w:val="normaltextrun"/>
          <w:shd w:val="clear" w:color="auto" w:fill="FFFFFF"/>
        </w:rPr>
        <w:t xml:space="preserve">-specific </w:t>
      </w:r>
      <w:r w:rsidR="000F1104">
        <w:rPr>
          <w:rStyle w:val="normaltextrun"/>
          <w:shd w:val="clear" w:color="auto" w:fill="FFFFFF"/>
        </w:rPr>
        <w:t xml:space="preserve">knockout of </w:t>
      </w:r>
      <w:r w:rsidR="001C0906" w:rsidRPr="0030318D">
        <w:rPr>
          <w:rStyle w:val="normaltextrun"/>
          <w:shd w:val="clear" w:color="auto" w:fill="FFFFFF"/>
        </w:rPr>
        <w:t>NRP1</w:t>
      </w:r>
      <w:r w:rsidR="00FD661B" w:rsidRPr="0030318D">
        <w:rPr>
          <w:rStyle w:val="normaltextrun"/>
          <w:shd w:val="clear" w:color="auto" w:fill="FFFFFF"/>
        </w:rPr>
        <w:t>,</w:t>
      </w:r>
      <w:r w:rsidR="001C0906" w:rsidRPr="0030318D">
        <w:rPr>
          <w:rStyle w:val="normaltextrun"/>
          <w:shd w:val="clear" w:color="auto" w:fill="FFFFFF"/>
        </w:rPr>
        <w:t xml:space="preserve"> and </w:t>
      </w:r>
      <w:r w:rsidR="00727E76" w:rsidRPr="0030318D">
        <w:rPr>
          <w:rStyle w:val="normaltextrun"/>
          <w:shd w:val="clear" w:color="auto" w:fill="FFFFFF"/>
        </w:rPr>
        <w:t>a mouse model</w:t>
      </w:r>
      <w:r w:rsidR="00CE76FC" w:rsidRPr="0030318D">
        <w:rPr>
          <w:rStyle w:val="normaltextrun"/>
          <w:shd w:val="clear" w:color="auto" w:fill="FFFFFF"/>
        </w:rPr>
        <w:t xml:space="preserve"> of atherosclerosis</w:t>
      </w:r>
      <w:r w:rsidR="00F927C5" w:rsidRPr="0030318D">
        <w:rPr>
          <w:rStyle w:val="normaltextrun"/>
          <w:shd w:val="clear" w:color="auto" w:fill="FFFFFF"/>
        </w:rPr>
        <w:t xml:space="preserve">. </w:t>
      </w:r>
      <w:r w:rsidR="00174D72" w:rsidRPr="0030318D">
        <w:rPr>
          <w:rStyle w:val="normaltextrun"/>
          <w:shd w:val="clear" w:color="auto" w:fill="FFFFFF"/>
        </w:rPr>
        <w:t xml:space="preserve">We </w:t>
      </w:r>
      <w:r w:rsidR="0074531A" w:rsidRPr="0030318D">
        <w:rPr>
          <w:rStyle w:val="normaltextrun"/>
          <w:shd w:val="clear" w:color="auto" w:fill="FFFFFF"/>
        </w:rPr>
        <w:t>demonstrate</w:t>
      </w:r>
      <w:r w:rsidR="00BE2800" w:rsidRPr="0030318D">
        <w:rPr>
          <w:rStyle w:val="normaltextrun"/>
          <w:shd w:val="clear" w:color="auto" w:fill="FFFFFF"/>
        </w:rPr>
        <w:t>d</w:t>
      </w:r>
      <w:r w:rsidR="0074531A" w:rsidRPr="0030318D">
        <w:rPr>
          <w:rStyle w:val="normaltextrun"/>
          <w:shd w:val="clear" w:color="auto" w:fill="FFFFFF"/>
        </w:rPr>
        <w:t xml:space="preserve"> </w:t>
      </w:r>
      <w:r w:rsidR="00174D72" w:rsidRPr="0030318D">
        <w:rPr>
          <w:rStyle w:val="normaltextrun"/>
          <w:shd w:val="clear" w:color="auto" w:fill="FFFFFF"/>
        </w:rPr>
        <w:t>that</w:t>
      </w:r>
      <w:r w:rsidR="00AB728D" w:rsidRPr="0030318D">
        <w:rPr>
          <w:rStyle w:val="normaltextrun"/>
          <w:shd w:val="clear" w:color="auto" w:fill="FFFFFF"/>
        </w:rPr>
        <w:t xml:space="preserve"> </w:t>
      </w:r>
      <w:r w:rsidR="005B4AFC" w:rsidRPr="0030318D">
        <w:rPr>
          <w:rStyle w:val="normaltextrun"/>
          <w:shd w:val="clear" w:color="auto" w:fill="FFFFFF"/>
        </w:rPr>
        <w:t>NRP1</w:t>
      </w:r>
      <w:r w:rsidR="00700045" w:rsidRPr="0030318D">
        <w:rPr>
          <w:rStyle w:val="normaltextrun"/>
          <w:shd w:val="clear" w:color="auto" w:fill="FFFFFF"/>
        </w:rPr>
        <w:t xml:space="preserve"> </w:t>
      </w:r>
      <w:r w:rsidR="00BE2800" w:rsidRPr="0030318D">
        <w:rPr>
          <w:rStyle w:val="normaltextrun"/>
          <w:shd w:val="clear" w:color="auto" w:fill="FFFFFF"/>
        </w:rPr>
        <w:t xml:space="preserve">was </w:t>
      </w:r>
      <w:r w:rsidR="00223A1D" w:rsidRPr="0030318D">
        <w:rPr>
          <w:rStyle w:val="normaltextrun"/>
          <w:shd w:val="clear" w:color="auto" w:fill="FFFFFF"/>
        </w:rPr>
        <w:t>a co</w:t>
      </w:r>
      <w:r w:rsidR="007300EE" w:rsidRPr="0030318D">
        <w:rPr>
          <w:rStyle w:val="normaltextrun"/>
          <w:shd w:val="clear" w:color="auto" w:fill="FFFFFF"/>
        </w:rPr>
        <w:t>nstituent</w:t>
      </w:r>
      <w:r w:rsidR="00223A1D" w:rsidRPr="0030318D">
        <w:rPr>
          <w:rStyle w:val="normaltextrun"/>
          <w:shd w:val="clear" w:color="auto" w:fill="FFFFFF"/>
        </w:rPr>
        <w:t xml:space="preserve"> </w:t>
      </w:r>
      <w:r w:rsidR="000972C4" w:rsidRPr="0030318D">
        <w:rPr>
          <w:rStyle w:val="normaltextrun"/>
          <w:shd w:val="clear" w:color="auto" w:fill="FFFFFF"/>
        </w:rPr>
        <w:t>of</w:t>
      </w:r>
      <w:r w:rsidR="00494575" w:rsidRPr="0030318D">
        <w:rPr>
          <w:rStyle w:val="normaltextrun"/>
          <w:shd w:val="clear" w:color="auto" w:fill="FFFFFF"/>
        </w:rPr>
        <w:t xml:space="preserve"> </w:t>
      </w:r>
      <w:proofErr w:type="spellStart"/>
      <w:r w:rsidR="000972C4" w:rsidRPr="0030318D">
        <w:rPr>
          <w:rStyle w:val="normaltextrun"/>
          <w:shd w:val="clear" w:color="auto" w:fill="FFFFFF"/>
        </w:rPr>
        <w:t>adherens</w:t>
      </w:r>
      <w:proofErr w:type="spellEnd"/>
      <w:r w:rsidR="00831E87" w:rsidRPr="0030318D">
        <w:rPr>
          <w:rStyle w:val="normaltextrun"/>
          <w:shd w:val="clear" w:color="auto" w:fill="FFFFFF"/>
        </w:rPr>
        <w:t xml:space="preserve"> junctions</w:t>
      </w:r>
      <w:r w:rsidR="00272415" w:rsidRPr="0030318D">
        <w:rPr>
          <w:rStyle w:val="normaltextrun"/>
          <w:shd w:val="clear" w:color="auto" w:fill="FFFFFF"/>
        </w:rPr>
        <w:t xml:space="preserve"> </w:t>
      </w:r>
      <w:r w:rsidR="00FD661B" w:rsidRPr="0030318D">
        <w:rPr>
          <w:rStyle w:val="normaltextrun"/>
          <w:shd w:val="clear" w:color="auto" w:fill="FFFFFF"/>
        </w:rPr>
        <w:t xml:space="preserve">that interacted </w:t>
      </w:r>
      <w:r w:rsidR="005972DC" w:rsidRPr="0030318D">
        <w:rPr>
          <w:rStyle w:val="normaltextrun"/>
          <w:shd w:val="clear" w:color="auto" w:fill="FFFFFF"/>
        </w:rPr>
        <w:t xml:space="preserve">with VE-cadherin and </w:t>
      </w:r>
      <w:r w:rsidR="00FD661B" w:rsidRPr="0030318D">
        <w:rPr>
          <w:rStyle w:val="normaltextrun"/>
          <w:shd w:val="clear" w:color="auto" w:fill="FFFFFF"/>
        </w:rPr>
        <w:t xml:space="preserve">promoted </w:t>
      </w:r>
      <w:r w:rsidR="0017089A" w:rsidRPr="0030318D">
        <w:rPr>
          <w:rStyle w:val="normaltextrun"/>
          <w:shd w:val="clear" w:color="auto" w:fill="FFFFFF"/>
        </w:rPr>
        <w:t>its</w:t>
      </w:r>
      <w:r w:rsidR="005972DC" w:rsidRPr="0030318D">
        <w:rPr>
          <w:rStyle w:val="normaltextrun"/>
          <w:shd w:val="clear" w:color="auto" w:fill="FFFFFF"/>
        </w:rPr>
        <w:t xml:space="preserve"> </w:t>
      </w:r>
      <w:r w:rsidR="00831E87" w:rsidRPr="0030318D">
        <w:rPr>
          <w:rStyle w:val="normaltextrun"/>
          <w:shd w:val="clear" w:color="auto" w:fill="FFFFFF"/>
        </w:rPr>
        <w:t>association</w:t>
      </w:r>
      <w:r w:rsidR="005972DC" w:rsidRPr="0030318D">
        <w:rPr>
          <w:rStyle w:val="normaltextrun"/>
          <w:shd w:val="clear" w:color="auto" w:fill="FFFFFF"/>
        </w:rPr>
        <w:t xml:space="preserve"> with p120 catenin,</w:t>
      </w:r>
      <w:r w:rsidR="00663F91" w:rsidRPr="0030318D">
        <w:rPr>
          <w:rStyle w:val="normaltextrun"/>
          <w:shd w:val="clear" w:color="auto" w:fill="FFFFFF"/>
        </w:rPr>
        <w:t xml:space="preserve"> </w:t>
      </w:r>
      <w:r w:rsidR="005972DC" w:rsidRPr="0030318D">
        <w:rPr>
          <w:rStyle w:val="normaltextrun"/>
          <w:shd w:val="clear" w:color="auto" w:fill="FFFFFF"/>
        </w:rPr>
        <w:t xml:space="preserve">stabilizing </w:t>
      </w:r>
      <w:proofErr w:type="spellStart"/>
      <w:r w:rsidR="005972DC" w:rsidRPr="0030318D">
        <w:rPr>
          <w:rStyle w:val="normaltextrun"/>
          <w:shd w:val="clear" w:color="auto" w:fill="FFFFFF"/>
        </w:rPr>
        <w:t>adherens</w:t>
      </w:r>
      <w:proofErr w:type="spellEnd"/>
      <w:r w:rsidR="005972DC" w:rsidRPr="0030318D">
        <w:rPr>
          <w:rStyle w:val="normaltextrun"/>
          <w:shd w:val="clear" w:color="auto" w:fill="FFFFFF"/>
        </w:rPr>
        <w:t xml:space="preserve"> junctions and </w:t>
      </w:r>
      <w:r w:rsidR="00B809BF">
        <w:rPr>
          <w:rStyle w:val="normaltextrun"/>
          <w:shd w:val="clear" w:color="auto" w:fill="FFFFFF"/>
        </w:rPr>
        <w:t xml:space="preserve">inducing </w:t>
      </w:r>
      <w:r w:rsidR="00C96582">
        <w:rPr>
          <w:rStyle w:val="normaltextrun"/>
          <w:shd w:val="clear" w:color="auto" w:fill="FFFFFF"/>
        </w:rPr>
        <w:t xml:space="preserve">cytoskeletal </w:t>
      </w:r>
      <w:r w:rsidR="005972DC" w:rsidRPr="0030318D">
        <w:rPr>
          <w:rStyle w:val="normaltextrun"/>
          <w:shd w:val="clear" w:color="auto" w:fill="FFFFFF"/>
        </w:rPr>
        <w:t>remodeling</w:t>
      </w:r>
      <w:r w:rsidR="00A231F4">
        <w:rPr>
          <w:rStyle w:val="normaltextrun"/>
          <w:shd w:val="clear" w:color="auto" w:fill="FFFFFF"/>
        </w:rPr>
        <w:t xml:space="preserve"> in alignment with the direction of flow</w:t>
      </w:r>
      <w:r w:rsidR="005972DC" w:rsidRPr="0030318D">
        <w:rPr>
          <w:rStyle w:val="normaltextrun"/>
          <w:shd w:val="clear" w:color="auto" w:fill="FFFFFF"/>
        </w:rPr>
        <w:t>.</w:t>
      </w:r>
      <w:r w:rsidR="0054779B" w:rsidRPr="0030318D">
        <w:rPr>
          <w:rStyle w:val="normaltextrun"/>
          <w:shd w:val="clear" w:color="auto" w:fill="FFFFFF"/>
        </w:rPr>
        <w:t xml:space="preserve"> </w:t>
      </w:r>
      <w:r w:rsidR="00A23644" w:rsidRPr="0030318D">
        <w:rPr>
          <w:rStyle w:val="normaltextrun"/>
          <w:shd w:val="clear" w:color="auto" w:fill="FFFFFF"/>
        </w:rPr>
        <w:t>W</w:t>
      </w:r>
      <w:r w:rsidR="00093F6C" w:rsidRPr="0030318D">
        <w:rPr>
          <w:rStyle w:val="normaltextrun"/>
          <w:shd w:val="clear" w:color="auto" w:fill="FFFFFF"/>
        </w:rPr>
        <w:t xml:space="preserve">e </w:t>
      </w:r>
      <w:r w:rsidR="00A23644" w:rsidRPr="0030318D">
        <w:rPr>
          <w:rStyle w:val="normaltextrun"/>
          <w:shd w:val="clear" w:color="auto" w:fill="FFFFFF"/>
        </w:rPr>
        <w:t xml:space="preserve">also </w:t>
      </w:r>
      <w:r w:rsidR="00093F6C" w:rsidRPr="0030318D">
        <w:rPr>
          <w:rStyle w:val="normaltextrun"/>
          <w:shd w:val="clear" w:color="auto" w:fill="FFFFFF"/>
        </w:rPr>
        <w:t>show</w:t>
      </w:r>
      <w:r w:rsidR="00BE2800" w:rsidRPr="0030318D">
        <w:rPr>
          <w:rStyle w:val="normaltextrun"/>
          <w:shd w:val="clear" w:color="auto" w:fill="FFFFFF"/>
        </w:rPr>
        <w:t>ed</w:t>
      </w:r>
      <w:r w:rsidR="00093F6C" w:rsidRPr="0030318D">
        <w:rPr>
          <w:rStyle w:val="normaltextrun"/>
          <w:shd w:val="clear" w:color="auto" w:fill="FFFFFF"/>
        </w:rPr>
        <w:t xml:space="preserve"> that </w:t>
      </w:r>
      <w:r w:rsidR="005972DC" w:rsidRPr="0030318D">
        <w:rPr>
          <w:rStyle w:val="normaltextrun"/>
          <w:shd w:val="clear" w:color="auto" w:fill="FFFFFF"/>
        </w:rPr>
        <w:t>NRP1 interact</w:t>
      </w:r>
      <w:r w:rsidR="00BE2800" w:rsidRPr="0030318D">
        <w:rPr>
          <w:rStyle w:val="normaltextrun"/>
          <w:shd w:val="clear" w:color="auto" w:fill="FFFFFF"/>
        </w:rPr>
        <w:t>ed</w:t>
      </w:r>
      <w:r w:rsidR="005972DC" w:rsidRPr="0030318D">
        <w:rPr>
          <w:rStyle w:val="normaltextrun"/>
          <w:shd w:val="clear" w:color="auto" w:fill="FFFFFF"/>
        </w:rPr>
        <w:t xml:space="preserve"> with </w:t>
      </w:r>
      <w:r w:rsidR="00BE2800" w:rsidRPr="0030318D">
        <w:rPr>
          <w:rStyle w:val="normaltextrun"/>
          <w:shd w:val="clear" w:color="auto" w:fill="FFFFFF"/>
        </w:rPr>
        <w:t>t</w:t>
      </w:r>
      <w:r w:rsidR="005972DC" w:rsidRPr="0030318D">
        <w:rPr>
          <w:rStyle w:val="normaltextrun"/>
          <w:shd w:val="clear" w:color="auto" w:fill="FFFFFF"/>
        </w:rPr>
        <w:t xml:space="preserve">ransforming </w:t>
      </w:r>
      <w:r w:rsidR="00BE2800" w:rsidRPr="0030318D">
        <w:rPr>
          <w:rStyle w:val="normaltextrun"/>
          <w:shd w:val="clear" w:color="auto" w:fill="FFFFFF"/>
        </w:rPr>
        <w:t>g</w:t>
      </w:r>
      <w:r w:rsidR="005972DC" w:rsidRPr="0030318D">
        <w:rPr>
          <w:rStyle w:val="normaltextrun"/>
          <w:shd w:val="clear" w:color="auto" w:fill="FFFFFF"/>
        </w:rPr>
        <w:t xml:space="preserve">rowth </w:t>
      </w:r>
      <w:r w:rsidR="00BE2800" w:rsidRPr="0030318D">
        <w:rPr>
          <w:rStyle w:val="normaltextrun"/>
          <w:shd w:val="clear" w:color="auto" w:fill="FFFFFF"/>
        </w:rPr>
        <w:t>f</w:t>
      </w:r>
      <w:r w:rsidR="005972DC" w:rsidRPr="0030318D">
        <w:rPr>
          <w:rStyle w:val="normaltextrun"/>
          <w:shd w:val="clear" w:color="auto" w:fill="FFFFFF"/>
        </w:rPr>
        <w:t>actor</w:t>
      </w:r>
      <w:r w:rsidR="00C96582">
        <w:rPr>
          <w:rStyle w:val="normaltextrun"/>
          <w:shd w:val="clear" w:color="auto" w:fill="FFFFFF"/>
        </w:rPr>
        <w:t>-</w:t>
      </w:r>
      <w:r w:rsidR="00CE76FC" w:rsidRPr="0030318D">
        <w:t>β</w:t>
      </w:r>
      <w:r w:rsidR="005972DC" w:rsidRPr="0030318D">
        <w:rPr>
          <w:rStyle w:val="normaltextrun"/>
          <w:shd w:val="clear" w:color="auto" w:fill="FFFFFF"/>
        </w:rPr>
        <w:t xml:space="preserve"> </w:t>
      </w:r>
      <w:r w:rsidR="005972DC" w:rsidRPr="0030318D">
        <w:t>(TGF</w:t>
      </w:r>
      <w:r w:rsidR="00C96582">
        <w:t>-</w:t>
      </w:r>
      <w:r w:rsidR="005972DC" w:rsidRPr="0030318D">
        <w:t>β)</w:t>
      </w:r>
      <w:r w:rsidR="005972DC" w:rsidRPr="0030318D">
        <w:rPr>
          <w:rStyle w:val="normaltextrun"/>
          <w:shd w:val="clear" w:color="auto" w:fill="FFFFFF"/>
        </w:rPr>
        <w:t xml:space="preserve"> receptor II (TGFBR2) and </w:t>
      </w:r>
      <w:r w:rsidR="00F222DD" w:rsidRPr="0030318D">
        <w:rPr>
          <w:rStyle w:val="normaltextrun"/>
          <w:shd w:val="clear" w:color="auto" w:fill="FFFFFF"/>
        </w:rPr>
        <w:t xml:space="preserve">reduced </w:t>
      </w:r>
      <w:r w:rsidR="008719F4" w:rsidRPr="0030318D">
        <w:rPr>
          <w:rStyle w:val="normaltextrun"/>
          <w:shd w:val="clear" w:color="auto" w:fill="FFFFFF"/>
        </w:rPr>
        <w:t xml:space="preserve">the </w:t>
      </w:r>
      <w:r w:rsidR="00E50DA5" w:rsidRPr="0030318D">
        <w:rPr>
          <w:rStyle w:val="normaltextrun"/>
          <w:shd w:val="clear" w:color="auto" w:fill="FFFFFF"/>
        </w:rPr>
        <w:t>plasma membrane</w:t>
      </w:r>
      <w:r w:rsidR="00C24D88" w:rsidRPr="0030318D">
        <w:t xml:space="preserve"> localization</w:t>
      </w:r>
      <w:r w:rsidR="00E50DA5" w:rsidRPr="0030318D">
        <w:rPr>
          <w:rStyle w:val="normaltextrun"/>
          <w:shd w:val="clear" w:color="auto" w:fill="FFFFFF"/>
        </w:rPr>
        <w:t xml:space="preserve"> </w:t>
      </w:r>
      <w:r w:rsidR="00C24D88" w:rsidRPr="0030318D">
        <w:rPr>
          <w:rStyle w:val="normaltextrun"/>
          <w:shd w:val="clear" w:color="auto" w:fill="FFFFFF"/>
        </w:rPr>
        <w:t xml:space="preserve">of </w:t>
      </w:r>
      <w:r w:rsidR="005972DC" w:rsidRPr="0030318D">
        <w:rPr>
          <w:rStyle w:val="normaltextrun"/>
          <w:shd w:val="clear" w:color="auto" w:fill="FFFFFF"/>
        </w:rPr>
        <w:t xml:space="preserve">TGFBR2 </w:t>
      </w:r>
      <w:r w:rsidR="005972DC" w:rsidRPr="0030318D">
        <w:t>and TGF</w:t>
      </w:r>
      <w:r w:rsidR="00C96582">
        <w:t>-</w:t>
      </w:r>
      <w:r w:rsidR="005972DC" w:rsidRPr="0030318D">
        <w:t>β signaling.</w:t>
      </w:r>
      <w:r w:rsidR="00CF3DCB" w:rsidRPr="0030318D">
        <w:t xml:space="preserve"> NRP1</w:t>
      </w:r>
      <w:r w:rsidR="008F6CF8" w:rsidRPr="0030318D">
        <w:t xml:space="preserve"> </w:t>
      </w:r>
      <w:r w:rsidR="00A23644" w:rsidRPr="0030318D">
        <w:t xml:space="preserve">knockdown </w:t>
      </w:r>
      <w:r w:rsidR="00F222DD" w:rsidRPr="0030318D">
        <w:rPr>
          <w:rStyle w:val="normaltextrun"/>
          <w:shd w:val="clear" w:color="auto" w:fill="FFFFFF"/>
        </w:rPr>
        <w:t xml:space="preserve">increased </w:t>
      </w:r>
      <w:r w:rsidR="002B5C1F" w:rsidRPr="0030318D">
        <w:rPr>
          <w:rStyle w:val="normaltextrun"/>
          <w:shd w:val="clear" w:color="auto" w:fill="FFFFFF"/>
        </w:rPr>
        <w:t>the</w:t>
      </w:r>
      <w:r w:rsidR="00CF3DCB" w:rsidRPr="0030318D">
        <w:rPr>
          <w:rStyle w:val="normaltextrun"/>
          <w:shd w:val="clear" w:color="auto" w:fill="FFFFFF"/>
        </w:rPr>
        <w:t xml:space="preserve"> </w:t>
      </w:r>
      <w:r w:rsidR="00A23644" w:rsidRPr="0030318D">
        <w:rPr>
          <w:rStyle w:val="normaltextrun"/>
          <w:shd w:val="clear" w:color="auto" w:fill="FFFFFF"/>
        </w:rPr>
        <w:t xml:space="preserve">abundance </w:t>
      </w:r>
      <w:r w:rsidR="00CF3DCB" w:rsidRPr="0030318D">
        <w:rPr>
          <w:rStyle w:val="normaltextrun"/>
          <w:shd w:val="clear" w:color="auto" w:fill="FFFFFF"/>
        </w:rPr>
        <w:t>of pro-inflammatory cytokines and adhesion molecules</w:t>
      </w:r>
      <w:r w:rsidR="00F222DD" w:rsidRPr="0030318D">
        <w:rPr>
          <w:rStyle w:val="normaltextrun"/>
          <w:shd w:val="clear" w:color="auto" w:fill="FFFFFF"/>
        </w:rPr>
        <w:t>,</w:t>
      </w:r>
      <w:r w:rsidR="0060118D" w:rsidRPr="0030318D">
        <w:rPr>
          <w:rStyle w:val="normaltextrun"/>
          <w:shd w:val="clear" w:color="auto" w:fill="FFFFFF"/>
        </w:rPr>
        <w:t xml:space="preserve"> </w:t>
      </w:r>
      <w:r w:rsidR="00E50DA5" w:rsidRPr="0030318D">
        <w:rPr>
          <w:rStyle w:val="normaltextrun"/>
          <w:shd w:val="clear" w:color="auto" w:fill="FFFFFF"/>
        </w:rPr>
        <w:t>resulting</w:t>
      </w:r>
      <w:r w:rsidR="0060118D" w:rsidRPr="0030318D">
        <w:rPr>
          <w:rStyle w:val="normaltextrun"/>
          <w:shd w:val="clear" w:color="auto" w:fill="FFFFFF"/>
        </w:rPr>
        <w:t xml:space="preserve"> in </w:t>
      </w:r>
      <w:r w:rsidR="000C42FD" w:rsidRPr="0030318D">
        <w:t>increased leukocyte rolling</w:t>
      </w:r>
      <w:r w:rsidR="00576452" w:rsidRPr="0030318D">
        <w:t xml:space="preserve"> and</w:t>
      </w:r>
      <w:r w:rsidR="000C42FD" w:rsidRPr="0030318D">
        <w:t xml:space="preserve"> atherosclero</w:t>
      </w:r>
      <w:r w:rsidR="00CE76FC" w:rsidRPr="0030318D">
        <w:t>tic</w:t>
      </w:r>
      <w:r w:rsidR="000C42FD" w:rsidRPr="0030318D">
        <w:t xml:space="preserve"> plaque </w:t>
      </w:r>
      <w:r w:rsidR="00CE76FC" w:rsidRPr="0030318D">
        <w:t>size</w:t>
      </w:r>
      <w:r w:rsidR="000C42FD" w:rsidRPr="0030318D">
        <w:t>.</w:t>
      </w:r>
      <w:r w:rsidR="00CF1352" w:rsidRPr="0030318D">
        <w:t xml:space="preserve"> </w:t>
      </w:r>
      <w:r w:rsidR="00FD0C00" w:rsidRPr="0030318D">
        <w:t xml:space="preserve">These findings </w:t>
      </w:r>
      <w:r w:rsidR="00B6249C" w:rsidRPr="0030318D">
        <w:t xml:space="preserve">describe </w:t>
      </w:r>
      <w:r w:rsidR="00FD0C00" w:rsidRPr="0030318D">
        <w:t xml:space="preserve">a role </w:t>
      </w:r>
      <w:r w:rsidR="00FD661B" w:rsidRPr="0030318D">
        <w:t xml:space="preserve">for </w:t>
      </w:r>
      <w:r w:rsidR="00CF1352" w:rsidRPr="0030318D">
        <w:t>NRP1</w:t>
      </w:r>
      <w:r w:rsidR="00980854" w:rsidRPr="0030318D">
        <w:t xml:space="preserve"> in promoting endothelial functio</w:t>
      </w:r>
      <w:r w:rsidR="00477C24" w:rsidRPr="0030318D">
        <w:t>n</w:t>
      </w:r>
      <w:r w:rsidR="00DF3178" w:rsidRPr="0030318D">
        <w:t xml:space="preserve"> </w:t>
      </w:r>
      <w:r w:rsidR="004708B0" w:rsidRPr="0030318D">
        <w:t>and</w:t>
      </w:r>
      <w:r w:rsidR="00CF1352" w:rsidRPr="0030318D">
        <w:t xml:space="preserve"> </w:t>
      </w:r>
      <w:r w:rsidR="008C73B8" w:rsidRPr="0030318D">
        <w:t>reveal a mechanism by which</w:t>
      </w:r>
      <w:r w:rsidR="00995817" w:rsidRPr="0030318D">
        <w:t xml:space="preserve"> NRP1</w:t>
      </w:r>
      <w:r w:rsidR="008C73B8" w:rsidRPr="0030318D">
        <w:t xml:space="preserve"> </w:t>
      </w:r>
      <w:r w:rsidR="00EB4119" w:rsidRPr="0030318D">
        <w:t xml:space="preserve">reduction </w:t>
      </w:r>
      <w:r w:rsidR="00CF1352" w:rsidRPr="0030318D">
        <w:t xml:space="preserve">in ECs </w:t>
      </w:r>
      <w:r w:rsidR="00E329B0">
        <w:t xml:space="preserve">may </w:t>
      </w:r>
      <w:r w:rsidR="00E606F0" w:rsidRPr="0030318D">
        <w:t>contribute</w:t>
      </w:r>
      <w:r w:rsidR="00CF1352" w:rsidRPr="0030318D">
        <w:t xml:space="preserve"> to vascular disease</w:t>
      </w:r>
      <w:r w:rsidR="004708B0" w:rsidRPr="0030318D">
        <w:t xml:space="preserve"> </w:t>
      </w:r>
      <w:r w:rsidR="00D1027F" w:rsidRPr="0030318D">
        <w:t xml:space="preserve">by </w:t>
      </w:r>
      <w:r w:rsidR="00C37AA6" w:rsidRPr="0030318D">
        <w:t>modulating</w:t>
      </w:r>
      <w:r w:rsidR="00D1027F" w:rsidRPr="0030318D">
        <w:t xml:space="preserve"> </w:t>
      </w:r>
      <w:proofErr w:type="spellStart"/>
      <w:r w:rsidR="004708B0" w:rsidRPr="0030318D">
        <w:t>adherens</w:t>
      </w:r>
      <w:proofErr w:type="spellEnd"/>
      <w:r w:rsidR="004708B0" w:rsidRPr="0030318D">
        <w:t xml:space="preserve"> junction</w:t>
      </w:r>
      <w:r w:rsidR="00C37AA6" w:rsidRPr="0030318D">
        <w:t xml:space="preserve"> signaling</w:t>
      </w:r>
      <w:r w:rsidR="004708B0" w:rsidRPr="0030318D">
        <w:t xml:space="preserve"> and </w:t>
      </w:r>
      <w:r w:rsidR="00D1027F" w:rsidRPr="0030318D">
        <w:t>prom</w:t>
      </w:r>
      <w:r w:rsidR="00867DBC" w:rsidRPr="0030318D">
        <w:t>o</w:t>
      </w:r>
      <w:r w:rsidR="00D1027F" w:rsidRPr="0030318D">
        <w:t>ting</w:t>
      </w:r>
      <w:r w:rsidR="004708B0" w:rsidRPr="0030318D">
        <w:t xml:space="preserve"> TGF</w:t>
      </w:r>
      <w:r w:rsidR="00C96582">
        <w:t>-</w:t>
      </w:r>
      <w:r w:rsidR="004708B0" w:rsidRPr="0030318D">
        <w:t>β signaling and inflammation.</w:t>
      </w:r>
    </w:p>
    <w:bookmarkEnd w:id="0"/>
    <w:p w14:paraId="73065334" w14:textId="48FDA9DE" w:rsidR="005972DC" w:rsidRPr="0030318D" w:rsidRDefault="005972DC" w:rsidP="005972DC">
      <w:pPr>
        <w:pStyle w:val="AbstractSummary"/>
        <w:spacing w:before="0"/>
        <w:ind w:left="720"/>
        <w:jc w:val="both"/>
        <w:rPr>
          <w:rStyle w:val="normaltextrun"/>
          <w:shd w:val="clear" w:color="auto" w:fill="FFFFFF"/>
        </w:rPr>
      </w:pPr>
    </w:p>
    <w:p w14:paraId="104F1DC5" w14:textId="77777777" w:rsidR="00B7093E" w:rsidRPr="0030318D" w:rsidRDefault="00B7093E" w:rsidP="002D03FF">
      <w:pPr>
        <w:pStyle w:val="AbstractSummary"/>
        <w:spacing w:before="0"/>
        <w:ind w:left="720"/>
        <w:jc w:val="both"/>
      </w:pPr>
    </w:p>
    <w:p w14:paraId="19B1C3B2" w14:textId="77777777" w:rsidR="0070251A" w:rsidRPr="0030318D" w:rsidRDefault="0070251A" w:rsidP="002D03FF">
      <w:pPr>
        <w:pStyle w:val="Paragraph"/>
        <w:spacing w:before="0"/>
        <w:ind w:left="720" w:firstLine="0"/>
        <w:jc w:val="both"/>
      </w:pPr>
    </w:p>
    <w:p w14:paraId="6D8396FC" w14:textId="77777777" w:rsidR="004A10BE" w:rsidRPr="0030318D" w:rsidRDefault="004A10BE" w:rsidP="002D03FF">
      <w:pPr>
        <w:pStyle w:val="Paragraph"/>
        <w:spacing w:before="0"/>
        <w:ind w:firstLine="0"/>
        <w:jc w:val="both"/>
        <w:rPr>
          <w:b/>
        </w:rPr>
      </w:pPr>
      <w:r w:rsidRPr="0030318D">
        <w:rPr>
          <w:b/>
        </w:rPr>
        <w:t>Introduction</w:t>
      </w:r>
    </w:p>
    <w:p w14:paraId="1642DB75" w14:textId="77777777" w:rsidR="00104A99" w:rsidRPr="0030318D" w:rsidRDefault="00104A99" w:rsidP="002D03FF">
      <w:pPr>
        <w:pStyle w:val="Paragraph"/>
        <w:spacing w:before="0"/>
        <w:ind w:firstLine="0"/>
        <w:jc w:val="both"/>
        <w:rPr>
          <w:b/>
        </w:rPr>
      </w:pPr>
    </w:p>
    <w:p w14:paraId="6A40792B" w14:textId="5E59636D" w:rsidR="001C1930"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t>Endothelial cell (EC) junctions are essential to vascular integrity and determine the selective semi</w:t>
      </w:r>
      <w:r w:rsidR="00CE76FC" w:rsidRPr="0030318D">
        <w:rPr>
          <w:rFonts w:eastAsia="Times New Roman"/>
          <w:sz w:val="24"/>
          <w:szCs w:val="24"/>
        </w:rPr>
        <w:t>-</w:t>
      </w:r>
      <w:r w:rsidRPr="0030318D">
        <w:rPr>
          <w:rFonts w:eastAsia="Times New Roman"/>
          <w:sz w:val="24"/>
          <w:szCs w:val="24"/>
        </w:rPr>
        <w:t>permeable property of the endothelial barrier</w:t>
      </w:r>
      <w:r w:rsidR="0070251A" w:rsidRPr="0030318D">
        <w:rPr>
          <w:rFonts w:eastAsia="Times New Roman"/>
          <w:sz w:val="24"/>
          <w:szCs w:val="24"/>
        </w:rPr>
        <w:t>,</w:t>
      </w:r>
      <w:r w:rsidRPr="0030318D">
        <w:rPr>
          <w:rFonts w:eastAsia="Times New Roman"/>
          <w:sz w:val="24"/>
          <w:szCs w:val="24"/>
        </w:rPr>
        <w:t xml:space="preserve"> </w:t>
      </w:r>
      <w:r w:rsidR="0061686E" w:rsidRPr="0030318D">
        <w:rPr>
          <w:rFonts w:eastAsia="Times New Roman"/>
          <w:sz w:val="24"/>
          <w:szCs w:val="24"/>
        </w:rPr>
        <w:t xml:space="preserve">allowing </w:t>
      </w:r>
      <w:r w:rsidRPr="0030318D">
        <w:rPr>
          <w:rFonts w:eastAsia="Times New Roman"/>
          <w:sz w:val="24"/>
          <w:szCs w:val="24"/>
        </w:rPr>
        <w:t xml:space="preserve">nutrient exchange and leukocyte extravasation </w:t>
      </w:r>
      <w:r w:rsidR="00CE76FC" w:rsidRPr="0030318D">
        <w:rPr>
          <w:rFonts w:eastAsia="Times New Roman"/>
          <w:sz w:val="24"/>
          <w:szCs w:val="24"/>
        </w:rPr>
        <w:t xml:space="preserve">from </w:t>
      </w:r>
      <w:r w:rsidRPr="0030318D">
        <w:rPr>
          <w:rFonts w:eastAsia="Times New Roman"/>
          <w:sz w:val="24"/>
          <w:szCs w:val="24"/>
        </w:rPr>
        <w:t>the circulati</w:t>
      </w:r>
      <w:r w:rsidR="00CE76FC" w:rsidRPr="0030318D">
        <w:rPr>
          <w:rFonts w:eastAsia="Times New Roman"/>
          <w:sz w:val="24"/>
          <w:szCs w:val="24"/>
        </w:rPr>
        <w:t>on</w:t>
      </w:r>
      <w:r w:rsidRPr="0030318D">
        <w:rPr>
          <w:rFonts w:eastAsia="Times New Roman"/>
          <w:sz w:val="24"/>
          <w:szCs w:val="24"/>
        </w:rPr>
        <w:t xml:space="preserve"> and </w:t>
      </w:r>
      <w:r w:rsidR="00CE76FC" w:rsidRPr="0030318D">
        <w:rPr>
          <w:rFonts w:eastAsia="Times New Roman"/>
          <w:sz w:val="24"/>
          <w:szCs w:val="24"/>
        </w:rPr>
        <w:t xml:space="preserve">into </w:t>
      </w:r>
      <w:r w:rsidRPr="0030318D">
        <w:rPr>
          <w:rFonts w:eastAsia="Times New Roman"/>
          <w:sz w:val="24"/>
          <w:szCs w:val="24"/>
        </w:rPr>
        <w:t xml:space="preserve">the surrounding tissues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Dejana&lt;/Author&gt;&lt;Year&gt;2008&lt;/Year&gt;&lt;RecNum&gt;1&lt;/RecNum&gt;&lt;DisplayText&gt;(&lt;style face="italic"&gt;1&lt;/style&gt;)&lt;/DisplayText&gt;&lt;record&gt;&lt;rec-number&gt;1&lt;/rec-number&gt;&lt;foreign-keys&gt;&lt;key app="EN" db-id="v95v922f3sfdrne0esa5t9r9aexr0pa5rfft" timestamp="1675173743"&gt;1&lt;/key&gt;&lt;/foreign-keys&gt;&lt;ref-type name="Journal Article"&gt;17&lt;/ref-type&gt;&lt;contributors&gt;&lt;authors&gt;&lt;author&gt;Dejana, E.&lt;/author&gt;&lt;author&gt;Orsenigo, F.&lt;/author&gt;&lt;author&gt;Lampugnani, M. G.&lt;/author&gt;&lt;/authors&gt;&lt;/contributors&gt;&lt;auth-address&gt;FIRC Institute of Molecular Oncology, Via Adamello 16, 20139, Italy. elisabetta.dejana@ifom-ieo-campus.it&lt;/auth-address&gt;&lt;titles&gt;&lt;title&gt;The role of adherens junctions and VE-cadherin in the control of vascular permeability&lt;/title&gt;&lt;secondary-title&gt;J Cell Sci&lt;/secondary-title&gt;&lt;/titles&gt;&lt;periodical&gt;&lt;full-title&gt;J Cell Sci&lt;/full-title&gt;&lt;/periodical&gt;&lt;pages&gt;2115-22&lt;/pages&gt;&lt;volume&gt;121&lt;/volume&gt;&lt;number&gt;Pt 13&lt;/number&gt;&lt;edition&gt;2008/06/21&lt;/edition&gt;&lt;keywords&gt;&lt;keyword&gt;Actomyosin/metabolism&lt;/keyword&gt;&lt;keyword&gt;Adherens Junctions/*physiology&lt;/keyword&gt;&lt;keyword&gt;Animals&lt;/keyword&gt;&lt;keyword&gt;Antigens, CD/*physiology&lt;/keyword&gt;&lt;keyword&gt;Cadherins/*physiology&lt;/keyword&gt;&lt;keyword&gt;Capillary Permeability/*physiology&lt;/keyword&gt;&lt;keyword&gt;Endothelium, Vascular/cytology/*physiology&lt;/keyword&gt;&lt;keyword&gt;Humans&lt;/keyword&gt;&lt;keyword&gt;Phosphorylation&lt;/keyword&gt;&lt;keyword&gt;Protein-Tyrosine Kinases/metabolism&lt;/keyword&gt;&lt;keyword&gt;Tyrosine/metabolism&lt;/keyword&gt;&lt;keyword&gt;Vascular Endothelial Growth Factor A/metabolism&lt;/keyword&gt;&lt;keyword&gt;alpha Catenin/metabolism&lt;/keyword&gt;&lt;keyword&gt;beta Catenin/metabolism&lt;/keyword&gt;&lt;/keywords&gt;&lt;dates&gt;&lt;year&gt;2008&lt;/year&gt;&lt;pub-dates&gt;&lt;date&gt;Jul 1&lt;/date&gt;&lt;/pub-dates&gt;&lt;/dates&gt;&lt;isbn&gt;0021-9533 (Print)&amp;#xD;0021-9533 (Linking)&lt;/isbn&gt;&lt;accession-num&gt;18565824&lt;/accession-num&gt;&lt;urls&gt;&lt;related-urls&gt;&lt;url&gt;https://www.ncbi.nlm.nih.gov/pubmed/18565824&lt;/url&gt;&lt;/related-urls&gt;&lt;/urls&gt;&lt;electronic-resource-num&gt;10.1242/jcs.017897&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Accordingly, inflammatory cytokines activate </w:t>
      </w:r>
      <w:r w:rsidR="003C7B80" w:rsidRPr="0030318D">
        <w:rPr>
          <w:rFonts w:eastAsia="Times New Roman"/>
          <w:sz w:val="24"/>
          <w:szCs w:val="24"/>
        </w:rPr>
        <w:t>signaling</w:t>
      </w:r>
      <w:r w:rsidRPr="0030318D">
        <w:rPr>
          <w:rFonts w:eastAsia="Times New Roman"/>
          <w:sz w:val="24"/>
          <w:szCs w:val="24"/>
        </w:rPr>
        <w:t xml:space="preserve"> pathways that weaken intercellular junctions and induce gaps at contact points, allowing immune cells to move across the endothelium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Muller&lt;/Author&gt;&lt;Year&gt;2014&lt;/Year&gt;&lt;RecNum&gt;2&lt;/RecNum&gt;&lt;DisplayText&gt;(&lt;style face="italic"&gt;2&lt;/style&gt;)&lt;/DisplayText&gt;&lt;record&gt;&lt;rec-number&gt;2&lt;/rec-number&gt;&lt;foreign-keys&gt;&lt;key app="EN" db-id="v95v922f3sfdrne0esa5t9r9aexr0pa5rfft" timestamp="1675173743"&gt;2&lt;/key&gt;&lt;/foreign-keys&gt;&lt;ref-type name="Journal Article"&gt;17&lt;/ref-type&gt;&lt;contributors&gt;&lt;authors&gt;&lt;author&gt;Muller, W. A.&lt;/author&gt;&lt;/authors&gt;&lt;/contributors&gt;&lt;auth-address&gt;Department of Pathology, Northwestern University Feinberg School of Medicine, Chicago, Illinois. Electronic address: wamuller@northwestern.edu.&lt;/auth-address&gt;&lt;titles&gt;&lt;title&gt;How endothelial cells regulate transmigration of leukocytes in the inflammatory response&lt;/title&gt;&lt;secondary-title&gt;Am J Pathol&lt;/secondary-title&gt;&lt;/titles&gt;&lt;periodical&gt;&lt;full-title&gt;Am J Pathol&lt;/full-title&gt;&lt;/periodical&gt;&lt;pages&gt;886-96&lt;/pages&gt;&lt;volume&gt;184&lt;/volume&gt;&lt;number&gt;4&lt;/number&gt;&lt;edition&gt;2014/03/25&lt;/edition&gt;&lt;keywords&gt;&lt;keyword&gt;Animals&lt;/keyword&gt;&lt;keyword&gt;Chemotaxis, Leukocyte/*physiology&lt;/keyword&gt;&lt;keyword&gt;Endothelial Cells/cytology/*metabolism&lt;/keyword&gt;&lt;keyword&gt;Endothelium, Vascular/metabolism&lt;/keyword&gt;&lt;keyword&gt;Humans&lt;/keyword&gt;&lt;keyword&gt;Inflammation/*metabolism&lt;/keyword&gt;&lt;keyword&gt;Transendothelial and Transepithelial Migration/*physiology&lt;/keyword&gt;&lt;/keywords&gt;&lt;dates&gt;&lt;year&gt;2014&lt;/year&gt;&lt;pub-dates&gt;&lt;date&gt;Apr&lt;/date&gt;&lt;/pub-dates&gt;&lt;/dates&gt;&lt;isbn&gt;1525-2191 (Electronic)&amp;#xD;0002-9440 (Linking)&lt;/isbn&gt;&lt;accession-num&gt;24655376&lt;/accession-num&gt;&lt;urls&gt;&lt;related-urls&gt;&lt;url&gt;https://www.ncbi.nlm.nih.gov/pubmed/24655376&lt;/url&gt;&lt;/related-urls&gt;&lt;/urls&gt;&lt;custom2&gt;PMC3969991&lt;/custom2&gt;&lt;electronic-resource-num&gt;10.1016/j.ajpath.2013.12.033&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In cardiovascular disease, endothelial activation </w:t>
      </w:r>
      <w:r w:rsidR="00254E10" w:rsidRPr="0030318D">
        <w:rPr>
          <w:rFonts w:eastAsia="Times New Roman"/>
          <w:sz w:val="24"/>
          <w:szCs w:val="24"/>
        </w:rPr>
        <w:t>drives</w:t>
      </w:r>
      <w:r w:rsidRPr="0030318D">
        <w:rPr>
          <w:rFonts w:eastAsia="Times New Roman"/>
          <w:sz w:val="24"/>
          <w:szCs w:val="24"/>
        </w:rPr>
        <w:t xml:space="preserve"> the expression of pro-inflammatory cytokines and pro-inflammatory adhesion molecules which promote permeability, leukocytes trans-endothelial migration and inflammation </w:t>
      </w:r>
      <w:r w:rsidR="006B1369" w:rsidRPr="0030318D">
        <w:rPr>
          <w:rFonts w:eastAsia="Times New Roman"/>
          <w:sz w:val="24"/>
          <w:szCs w:val="24"/>
        </w:rPr>
        <w:fldChar w:fldCharType="begin">
          <w:fldData xml:space="preserve">PEVuZE5vdGU+PENpdGU+PEF1dGhvcj5Ob3Vyc2hhcmdoPC9BdXRob3I+PFllYXI+MjAxNDwvWWVh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Ob3Vyc2hhcmdoPC9BdXRob3I+PFllYXI+MjAxNDwvWWVh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 4</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w:t>
      </w:r>
    </w:p>
    <w:p w14:paraId="20A04235" w14:textId="27BA60CF" w:rsidR="001C1930"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Several lines of evidence </w:t>
      </w:r>
      <w:r w:rsidR="00254E10" w:rsidRPr="0030318D">
        <w:rPr>
          <w:rFonts w:eastAsia="Times New Roman"/>
          <w:sz w:val="24"/>
          <w:szCs w:val="24"/>
        </w:rPr>
        <w:t>indicate</w:t>
      </w:r>
      <w:r w:rsidRPr="0030318D">
        <w:rPr>
          <w:rFonts w:eastAsia="Times New Roman"/>
          <w:sz w:val="24"/>
          <w:szCs w:val="24"/>
        </w:rPr>
        <w:t xml:space="preserve"> that </w:t>
      </w:r>
      <w:proofErr w:type="spellStart"/>
      <w:r w:rsidRPr="0030318D">
        <w:rPr>
          <w:rFonts w:eastAsia="Times New Roman"/>
          <w:sz w:val="24"/>
          <w:szCs w:val="24"/>
        </w:rPr>
        <w:t>adherens</w:t>
      </w:r>
      <w:proofErr w:type="spellEnd"/>
      <w:r w:rsidRPr="0030318D">
        <w:rPr>
          <w:rFonts w:eastAsia="Times New Roman"/>
          <w:sz w:val="24"/>
          <w:szCs w:val="24"/>
        </w:rPr>
        <w:t xml:space="preserve"> junctions play a critical role in modulating the barrier function</w:t>
      </w:r>
      <w:r w:rsidR="00E83FA2" w:rsidRPr="0030318D">
        <w:rPr>
          <w:rFonts w:eastAsia="Times New Roman"/>
          <w:sz w:val="24"/>
          <w:szCs w:val="24"/>
        </w:rPr>
        <w:t xml:space="preserve"> </w:t>
      </w:r>
      <w:r w:rsidRPr="0030318D">
        <w:rPr>
          <w:rFonts w:eastAsia="Times New Roman"/>
          <w:sz w:val="24"/>
          <w:szCs w:val="24"/>
        </w:rPr>
        <w:t xml:space="preserve">of the endothelium and EC </w:t>
      </w:r>
      <w:r w:rsidR="003C7B80" w:rsidRPr="0030318D">
        <w:rPr>
          <w:rFonts w:eastAsia="Times New Roman"/>
          <w:sz w:val="24"/>
          <w:szCs w:val="24"/>
        </w:rPr>
        <w:t>signaling</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NdWxsZXI8L0F1dGhvcj48WWVhcj4yMDAzPC9ZZWFyPjxS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NdWxsZXI8L0F1dGhvcj48WWVhcj4yMDAzPC9ZZWFyPjxS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4, 5</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In ECs, </w:t>
      </w:r>
      <w:r w:rsidR="0070251A" w:rsidRPr="0030318D">
        <w:rPr>
          <w:rFonts w:eastAsia="Times New Roman"/>
          <w:sz w:val="24"/>
          <w:szCs w:val="24"/>
        </w:rPr>
        <w:t>vascular endothelial</w:t>
      </w:r>
      <w:r w:rsidR="00FE323B" w:rsidRPr="0030318D">
        <w:rPr>
          <w:rFonts w:eastAsia="Times New Roman"/>
          <w:sz w:val="24"/>
          <w:szCs w:val="24"/>
        </w:rPr>
        <w:t>-</w:t>
      </w:r>
      <w:r w:rsidR="00332F52" w:rsidRPr="0030318D">
        <w:rPr>
          <w:rFonts w:eastAsia="Times New Roman"/>
          <w:sz w:val="24"/>
          <w:szCs w:val="24"/>
        </w:rPr>
        <w:t>c</w:t>
      </w:r>
      <w:r w:rsidR="00B64957" w:rsidRPr="0030318D">
        <w:rPr>
          <w:rFonts w:eastAsia="Times New Roman"/>
          <w:sz w:val="24"/>
          <w:szCs w:val="24"/>
        </w:rPr>
        <w:t>adherin (</w:t>
      </w:r>
      <w:r w:rsidRPr="0030318D">
        <w:rPr>
          <w:rFonts w:eastAsia="Times New Roman"/>
          <w:sz w:val="24"/>
          <w:szCs w:val="24"/>
        </w:rPr>
        <w:t>VE-cadherin</w:t>
      </w:r>
      <w:r w:rsidR="00B64957" w:rsidRPr="0030318D">
        <w:rPr>
          <w:rFonts w:eastAsia="Times New Roman"/>
          <w:sz w:val="24"/>
          <w:szCs w:val="24"/>
        </w:rPr>
        <w:t>)</w:t>
      </w:r>
      <w:r w:rsidRPr="0030318D">
        <w:rPr>
          <w:rFonts w:eastAsia="Times New Roman"/>
          <w:sz w:val="24"/>
          <w:szCs w:val="24"/>
        </w:rPr>
        <w:t xml:space="preserve"> is the main constituent of </w:t>
      </w:r>
      <w:proofErr w:type="spellStart"/>
      <w:r w:rsidRPr="0030318D">
        <w:rPr>
          <w:rFonts w:eastAsia="Times New Roman"/>
          <w:sz w:val="24"/>
          <w:szCs w:val="24"/>
        </w:rPr>
        <w:t>adherens</w:t>
      </w:r>
      <w:proofErr w:type="spellEnd"/>
      <w:r w:rsidRPr="0030318D">
        <w:rPr>
          <w:rFonts w:eastAsia="Times New Roman"/>
          <w:sz w:val="24"/>
          <w:szCs w:val="24"/>
        </w:rPr>
        <w:t xml:space="preserve"> junctions and </w:t>
      </w:r>
      <w:r w:rsidR="0038400F" w:rsidRPr="0030318D">
        <w:rPr>
          <w:rFonts w:eastAsia="Times New Roman"/>
          <w:sz w:val="24"/>
          <w:szCs w:val="24"/>
        </w:rPr>
        <w:t xml:space="preserve">its </w:t>
      </w:r>
      <w:r w:rsidRPr="0030318D">
        <w:rPr>
          <w:rFonts w:eastAsia="Times New Roman"/>
          <w:sz w:val="24"/>
          <w:szCs w:val="24"/>
        </w:rPr>
        <w:t xml:space="preserve">cadherin repeats in the extracellular domain promote intercellular VE-cadherin homophilic interactions between </w:t>
      </w:r>
      <w:r w:rsidR="003C7B80" w:rsidRPr="0030318D">
        <w:rPr>
          <w:rFonts w:eastAsia="Times New Roman"/>
          <w:sz w:val="24"/>
          <w:szCs w:val="24"/>
        </w:rPr>
        <w:t>neighboring</w:t>
      </w:r>
      <w:r w:rsidRPr="0030318D">
        <w:rPr>
          <w:rFonts w:eastAsia="Times New Roman"/>
          <w:sz w:val="24"/>
          <w:szCs w:val="24"/>
        </w:rPr>
        <w:t xml:space="preserve"> ECs </w:t>
      </w:r>
      <w:r w:rsidR="006B1369" w:rsidRPr="0030318D">
        <w:rPr>
          <w:rFonts w:eastAsia="Times New Roman"/>
          <w:sz w:val="24"/>
          <w:szCs w:val="24"/>
        </w:rPr>
        <w:fldChar w:fldCharType="begin">
          <w:fldData xml:space="preserve">PEVuZE5vdGU+PENpdGU+PEF1dGhvcj5Cb2dnb248L0F1dGhvcj48WWVhcj4yMDAyPC9ZZWFyPjxS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Cb2dnb248L0F1dGhvcj48WWVhcj4yMDAyPC9ZZWFyPjxS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6-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435EEC" w:rsidRPr="0030318D">
        <w:rPr>
          <w:rFonts w:eastAsia="Times New Roman"/>
          <w:sz w:val="24"/>
          <w:szCs w:val="24"/>
        </w:rPr>
        <w:t xml:space="preserve">The intracellular domain of </w:t>
      </w:r>
      <w:r w:rsidRPr="0030318D">
        <w:rPr>
          <w:rFonts w:eastAsia="Times New Roman"/>
          <w:sz w:val="24"/>
          <w:szCs w:val="24"/>
        </w:rPr>
        <w:t>VE-cadherin associates with adaptor proteins of the armadillo family such as β-catenin and p120</w:t>
      </w:r>
      <w:r w:rsidR="00B64FA0" w:rsidRPr="0030318D">
        <w:rPr>
          <w:rFonts w:eastAsia="Times New Roman"/>
          <w:sz w:val="24"/>
          <w:szCs w:val="24"/>
        </w:rPr>
        <w:t xml:space="preserve"> </w:t>
      </w:r>
      <w:r w:rsidRPr="0030318D">
        <w:rPr>
          <w:rFonts w:eastAsia="Times New Roman"/>
          <w:sz w:val="24"/>
          <w:szCs w:val="24"/>
        </w:rPr>
        <w:t>catenin, which coupl</w:t>
      </w:r>
      <w:r w:rsidR="00BC06EE" w:rsidRPr="0030318D">
        <w:rPr>
          <w:rFonts w:eastAsia="Times New Roman"/>
          <w:sz w:val="24"/>
          <w:szCs w:val="24"/>
        </w:rPr>
        <w:t>e</w:t>
      </w:r>
      <w:r w:rsidRPr="0030318D">
        <w:rPr>
          <w:rFonts w:eastAsia="Times New Roman"/>
          <w:sz w:val="24"/>
          <w:szCs w:val="24"/>
        </w:rPr>
        <w:t xml:space="preserve"> the </w:t>
      </w:r>
      <w:proofErr w:type="spellStart"/>
      <w:r w:rsidRPr="0030318D">
        <w:rPr>
          <w:rFonts w:eastAsia="Times New Roman"/>
          <w:sz w:val="24"/>
          <w:szCs w:val="24"/>
        </w:rPr>
        <w:t>adherens</w:t>
      </w:r>
      <w:proofErr w:type="spellEnd"/>
      <w:r w:rsidRPr="0030318D">
        <w:rPr>
          <w:rFonts w:eastAsia="Times New Roman"/>
          <w:sz w:val="24"/>
          <w:szCs w:val="24"/>
        </w:rPr>
        <w:t xml:space="preserve"> junction complex to the actin cytoskeleton</w:t>
      </w:r>
      <w:r w:rsidR="00301650" w:rsidRPr="0030318D">
        <w:rPr>
          <w:rFonts w:eastAsia="Times New Roman"/>
          <w:sz w:val="24"/>
          <w:szCs w:val="24"/>
        </w:rPr>
        <w:t>.</w:t>
      </w:r>
      <w:r w:rsidR="0054572A" w:rsidRPr="0030318D">
        <w:rPr>
          <w:rFonts w:eastAsia="Times New Roman"/>
          <w:sz w:val="24"/>
          <w:szCs w:val="24"/>
        </w:rPr>
        <w:t xml:space="preserve">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Gavard&lt;/Author&gt;&lt;Year&gt;2014&lt;/Year&gt;&lt;RecNum&gt;8&lt;/RecNum&gt;&lt;DisplayText&gt;(&lt;style face="italic"&gt;8&lt;/style&gt;)&lt;/DisplayText&gt;&lt;record&gt;&lt;rec-number&gt;8&lt;/rec-number&gt;&lt;foreign-keys&gt;&lt;key app="EN" db-id="v95v922f3sfdrne0esa5t9r9aexr0pa5rfft" timestamp="1675173744"&gt;8&lt;/key&gt;&lt;/foreign-keys&gt;&lt;ref-type name="Journal Article"&gt;17&lt;/ref-type&gt;&lt;contributors&gt;&lt;authors&gt;&lt;author&gt;Gavard, J.&lt;/author&gt;&lt;/authors&gt;&lt;/contributors&gt;&lt;titles&gt;&lt;title&gt;Endothelial permeability and VE-cadherin: a wacky comradeship&lt;/title&gt;&lt;secondary-title&gt;Cell Adh Migr&lt;/secondary-title&gt;&lt;/titles&gt;&lt;periodical&gt;&lt;full-title&gt;Cell Adh Migr&lt;/full-title&gt;&lt;/periodical&gt;&lt;pages&gt;158-64&lt;/pages&gt;&lt;volume&gt;8&lt;/volume&gt;&lt;number&gt;2&lt;/number&gt;&lt;edition&gt;2014/11/26&lt;/edition&gt;&lt;keywords&gt;&lt;keyword&gt;Adherens Junctions/genetics/metabolism&lt;/keyword&gt;&lt;keyword&gt;Antigens, CD/*genetics&lt;/keyword&gt;&lt;keyword&gt;Cadherins/*genetics&lt;/keyword&gt;&lt;keyword&gt;Capillary Permeability/*genetics&lt;/keyword&gt;&lt;keyword&gt;Cell Communication/*genetics&lt;/keyword&gt;&lt;keyword&gt;Endothelial Cells/*metabolism/pathology&lt;/keyword&gt;&lt;keyword&gt;Humans&lt;/keyword&gt;&lt;keyword&gt;Signal Transduction&lt;/keyword&gt;&lt;keyword&gt;Tight Junctions/genetics/metabolism&lt;/keyword&gt;&lt;keyword&gt;Vascular Endothelial Growth Factor A&lt;/keyword&gt;&lt;keyword&gt;beta Catenin/genetics/metabolism&lt;/keyword&gt;&lt;/keywords&gt;&lt;dates&gt;&lt;year&gt;2014&lt;/year&gt;&lt;/dates&gt;&lt;isbn&gt;1933-6926 (Electronic)&amp;#xD;1933-6918 (Linking)&lt;/isbn&gt;&lt;accession-num&gt;25422846&lt;/accession-num&gt;&lt;urls&gt;&lt;related-urls&gt;&lt;url&gt;https://www.ncbi.nlm.nih.gov/pubmed/25422846&lt;/url&gt;&lt;/related-urls&gt;&lt;/urls&gt;&lt;custom2&gt;PMC4049861&lt;/custom2&gt;&lt;electronic-resource-num&gt;10.4161/cam.29026&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F71EAA" w:rsidRPr="0030318D">
        <w:rPr>
          <w:rFonts w:eastAsia="Times New Roman"/>
          <w:sz w:val="24"/>
          <w:szCs w:val="24"/>
        </w:rPr>
        <w:t>T</w:t>
      </w:r>
      <w:r w:rsidRPr="0030318D">
        <w:rPr>
          <w:rFonts w:eastAsia="Times New Roman"/>
          <w:sz w:val="24"/>
          <w:szCs w:val="24"/>
        </w:rPr>
        <w:t xml:space="preserve">he interaction of </w:t>
      </w:r>
      <w:r w:rsidR="00B64FA0" w:rsidRPr="0030318D">
        <w:rPr>
          <w:rFonts w:eastAsia="Times New Roman"/>
          <w:sz w:val="24"/>
          <w:szCs w:val="24"/>
        </w:rPr>
        <w:t>p120 catenin</w:t>
      </w:r>
      <w:r w:rsidRPr="0030318D">
        <w:rPr>
          <w:rFonts w:eastAsia="Times New Roman"/>
          <w:sz w:val="24"/>
          <w:szCs w:val="24"/>
        </w:rPr>
        <w:t xml:space="preserve"> with the </w:t>
      </w:r>
      <w:proofErr w:type="spellStart"/>
      <w:r w:rsidRPr="0030318D">
        <w:rPr>
          <w:rFonts w:eastAsia="Times New Roman"/>
          <w:sz w:val="24"/>
          <w:szCs w:val="24"/>
        </w:rPr>
        <w:t>juxtamembrane</w:t>
      </w:r>
      <w:proofErr w:type="spellEnd"/>
      <w:r w:rsidRPr="0030318D">
        <w:rPr>
          <w:rFonts w:eastAsia="Times New Roman"/>
          <w:sz w:val="24"/>
          <w:szCs w:val="24"/>
        </w:rPr>
        <w:t xml:space="preserve"> </w:t>
      </w:r>
      <w:r w:rsidR="006F0649" w:rsidRPr="0030318D">
        <w:rPr>
          <w:rFonts w:eastAsia="Times New Roman"/>
          <w:sz w:val="24"/>
          <w:szCs w:val="24"/>
        </w:rPr>
        <w:t>dom</w:t>
      </w:r>
      <w:r w:rsidR="0096233C" w:rsidRPr="0030318D">
        <w:rPr>
          <w:rFonts w:eastAsia="Times New Roman"/>
          <w:sz w:val="24"/>
          <w:szCs w:val="24"/>
        </w:rPr>
        <w:t>ain of VE-cadh</w:t>
      </w:r>
      <w:r w:rsidR="00301650" w:rsidRPr="0030318D">
        <w:rPr>
          <w:rFonts w:eastAsia="Times New Roman"/>
          <w:sz w:val="24"/>
          <w:szCs w:val="24"/>
        </w:rPr>
        <w:t>e</w:t>
      </w:r>
      <w:r w:rsidR="0096233C" w:rsidRPr="0030318D">
        <w:rPr>
          <w:rFonts w:eastAsia="Times New Roman"/>
          <w:sz w:val="24"/>
          <w:szCs w:val="24"/>
        </w:rPr>
        <w:t>rin</w:t>
      </w:r>
      <w:r w:rsidR="004E2B26" w:rsidRPr="0030318D">
        <w:rPr>
          <w:rFonts w:eastAsia="Times New Roman"/>
          <w:sz w:val="24"/>
          <w:szCs w:val="24"/>
        </w:rPr>
        <w:t xml:space="preserve"> also</w:t>
      </w:r>
      <w:r w:rsidR="007D097E" w:rsidRPr="0030318D">
        <w:rPr>
          <w:rFonts w:eastAsia="Times New Roman"/>
          <w:sz w:val="24"/>
          <w:szCs w:val="24"/>
        </w:rPr>
        <w:t xml:space="preserve"> regulates VE-cadherin availability at junctional adhesion sites </w:t>
      </w:r>
      <w:r w:rsidR="006B1369" w:rsidRPr="0030318D">
        <w:rPr>
          <w:rFonts w:eastAsia="Times New Roman"/>
          <w:sz w:val="24"/>
          <w:szCs w:val="24"/>
        </w:rPr>
        <w:fldChar w:fldCharType="begin">
          <w:fldData xml:space="preserve">PEVuZE5vdGU+PENpdGU+PEF1dGhvcj5EYXZpczwvQXV0aG9yPjxZZWFyPjIwMDM8L1llYXI+PFJl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EYXZpczwvQXV0aG9yPjxZZWFyPjIwMDM8L1llYXI+PFJl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9, 10</w:t>
      </w:r>
      <w:r w:rsidR="006B1369" w:rsidRPr="0030318D">
        <w:rPr>
          <w:rFonts w:eastAsia="Times New Roman"/>
          <w:noProof/>
          <w:sz w:val="24"/>
          <w:szCs w:val="24"/>
        </w:rPr>
        <w:t>)</w:t>
      </w:r>
      <w:r w:rsidR="006B1369" w:rsidRPr="0030318D">
        <w:rPr>
          <w:rFonts w:eastAsia="Times New Roman"/>
          <w:sz w:val="24"/>
          <w:szCs w:val="24"/>
        </w:rPr>
        <w:fldChar w:fldCharType="end"/>
      </w:r>
      <w:r w:rsidR="007D097E" w:rsidRPr="0030318D">
        <w:rPr>
          <w:rFonts w:eastAsia="Times New Roman"/>
          <w:sz w:val="24"/>
          <w:szCs w:val="24"/>
        </w:rPr>
        <w:t xml:space="preserve"> by preventing </w:t>
      </w:r>
      <w:proofErr w:type="spellStart"/>
      <w:r w:rsidR="007D097E" w:rsidRPr="0030318D">
        <w:rPr>
          <w:rFonts w:eastAsia="Times New Roman"/>
          <w:sz w:val="24"/>
          <w:szCs w:val="24"/>
        </w:rPr>
        <w:t>clathrin</w:t>
      </w:r>
      <w:proofErr w:type="spellEnd"/>
      <w:r w:rsidR="007D097E" w:rsidRPr="0030318D">
        <w:rPr>
          <w:rFonts w:eastAsia="Times New Roman"/>
          <w:sz w:val="24"/>
          <w:szCs w:val="24"/>
        </w:rPr>
        <w:t xml:space="preserve">-mediated endocytosis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Xiao&lt;/Author&gt;&lt;Year&gt;2005&lt;/Year&gt;&lt;RecNum&gt;11&lt;/RecNum&gt;&lt;DisplayText&gt;(&lt;style face="italic"&gt;11&lt;/style&gt;)&lt;/DisplayText&gt;&lt;record&gt;&lt;rec-number&gt;11&lt;/rec-number&gt;&lt;foreign-keys&gt;&lt;key app="EN" db-id="v95v922f3sfdrne0esa5t9r9aexr0pa5rfft" timestamp="1675173745"&gt;11&lt;/key&gt;&lt;/foreign-keys&gt;&lt;ref-type name="Journal Article"&gt;17&lt;/ref-type&gt;&lt;contributors&gt;&lt;authors&gt;&lt;author&gt;Xiao, K.&lt;/author&gt;&lt;author&gt;Garner, J.&lt;/author&gt;&lt;author&gt;Buckley, K. M.&lt;/author&gt;&lt;author&gt;Vincent, P. A.&lt;/author&gt;&lt;author&gt;Chiasson, C. M.&lt;/author&gt;&lt;author&gt;Dejana, E.&lt;/author&gt;&lt;author&gt;Faundez, V.&lt;/author&gt;&lt;author&gt;Kowalczyk, A. P.&lt;/author&gt;&lt;/authors&gt;&lt;/contributors&gt;&lt;auth-address&gt;Department of Dermatology, Emory University, Atlanta, GA 30322, USA.&lt;/auth-address&gt;&lt;titles&gt;&lt;title&gt;p120-Catenin regulates clathrin-dependent endocytosis of VE-cadherin&lt;/title&gt;&lt;secondary-title&gt;Mol Biol Cell&lt;/secondary-title&gt;&lt;/titles&gt;&lt;periodical&gt;&lt;full-title&gt;Mol Biol Cell&lt;/full-title&gt;&lt;/periodical&gt;&lt;pages&gt;5141-51&lt;/pages&gt;&lt;volume&gt;16&lt;/volume&gt;&lt;number&gt;11&lt;/number&gt;&lt;edition&gt;2005/08/27&lt;/edition&gt;&lt;keywords&gt;&lt;keyword&gt;Adolescent&lt;/keyword&gt;&lt;keyword&gt;Adult&lt;/keyword&gt;&lt;keyword&gt;Aged&lt;/keyword&gt;&lt;keyword&gt;Aged, 80 and over&lt;/keyword&gt;&lt;keyword&gt;Antigens, CD&lt;/keyword&gt;&lt;keyword&gt;Cadherins/*physiology&lt;/keyword&gt;&lt;keyword&gt;Catenins&lt;/keyword&gt;&lt;keyword&gt;Cell Adhesion Molecules/*physiology&lt;/keyword&gt;&lt;keyword&gt;Cells, Cultured&lt;/keyword&gt;&lt;keyword&gt;Clathrin/*physiology&lt;/keyword&gt;&lt;keyword&gt;Endocytosis/*drug effects/*physiology&lt;/keyword&gt;&lt;keyword&gt;Humans&lt;/keyword&gt;&lt;keyword&gt;Male&lt;/keyword&gt;&lt;keyword&gt;Middle Aged&lt;/keyword&gt;&lt;keyword&gt;Phosphoproteins/*physiology&lt;/keyword&gt;&lt;keyword&gt;Transferrin/metabolism&lt;/keyword&gt;&lt;/keywords&gt;&lt;dates&gt;&lt;year&gt;2005&lt;/year&gt;&lt;pub-dates&gt;&lt;date&gt;Nov&lt;/date&gt;&lt;/pub-dates&gt;&lt;/dates&gt;&lt;isbn&gt;1059-1524 (Print)&amp;#xD;1059-1524 (Linking)&lt;/isbn&gt;&lt;accession-num&gt;16120645&lt;/accession-num&gt;&lt;urls&gt;&lt;related-urls&gt;&lt;url&gt;https://www.ncbi.nlm.nih.gov/pubmed/16120645&lt;/url&gt;&lt;/related-urls&gt;&lt;/urls&gt;&lt;custom2&gt;PMC1266414&lt;/custom2&gt;&lt;electronic-resource-num&gt;10.1091/mbc.e05-05-0440&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1</w:t>
      </w:r>
      <w:r w:rsidR="006B1369" w:rsidRPr="0030318D">
        <w:rPr>
          <w:rFonts w:eastAsia="Times New Roman"/>
          <w:noProof/>
          <w:sz w:val="24"/>
          <w:szCs w:val="24"/>
        </w:rPr>
        <w:t>)</w:t>
      </w:r>
      <w:r w:rsidR="006B1369" w:rsidRPr="0030318D">
        <w:rPr>
          <w:rFonts w:eastAsia="Times New Roman"/>
          <w:sz w:val="24"/>
          <w:szCs w:val="24"/>
        </w:rPr>
        <w:fldChar w:fldCharType="end"/>
      </w:r>
      <w:r w:rsidR="007D097E" w:rsidRPr="0030318D">
        <w:rPr>
          <w:rFonts w:eastAsia="Times New Roman"/>
          <w:sz w:val="24"/>
          <w:szCs w:val="24"/>
        </w:rPr>
        <w:t>.</w:t>
      </w:r>
      <w:r w:rsidRPr="0030318D">
        <w:rPr>
          <w:rFonts w:eastAsia="Times New Roman"/>
          <w:sz w:val="24"/>
          <w:szCs w:val="24"/>
        </w:rPr>
        <w:t xml:space="preserve"> Accordingly, inhibition of </w:t>
      </w:r>
      <w:r w:rsidR="00CE1AA6" w:rsidRPr="0030318D">
        <w:rPr>
          <w:rFonts w:eastAsia="Times New Roman"/>
          <w:sz w:val="24"/>
          <w:szCs w:val="24"/>
        </w:rPr>
        <w:t xml:space="preserve">the interaction between </w:t>
      </w:r>
      <w:r w:rsidR="00B64FA0" w:rsidRPr="0030318D">
        <w:rPr>
          <w:rFonts w:eastAsia="Times New Roman"/>
          <w:sz w:val="24"/>
          <w:szCs w:val="24"/>
        </w:rPr>
        <w:t>p120 catenin</w:t>
      </w:r>
      <w:r w:rsidRPr="0030318D">
        <w:rPr>
          <w:rFonts w:eastAsia="Times New Roman"/>
          <w:sz w:val="24"/>
          <w:szCs w:val="24"/>
        </w:rPr>
        <w:t xml:space="preserve"> </w:t>
      </w:r>
      <w:r w:rsidR="00CE1AA6" w:rsidRPr="0030318D">
        <w:rPr>
          <w:rFonts w:eastAsia="Times New Roman"/>
          <w:sz w:val="24"/>
          <w:szCs w:val="24"/>
        </w:rPr>
        <w:t>and</w:t>
      </w:r>
      <w:r w:rsidRPr="0030318D">
        <w:rPr>
          <w:rFonts w:eastAsia="Times New Roman"/>
          <w:sz w:val="24"/>
          <w:szCs w:val="24"/>
        </w:rPr>
        <w:t xml:space="preserve"> VE-cadherin reduces VE-cadherin levels and </w:t>
      </w:r>
      <w:r w:rsidR="00A13391" w:rsidRPr="0030318D">
        <w:rPr>
          <w:rFonts w:eastAsia="Times New Roman"/>
          <w:sz w:val="24"/>
          <w:szCs w:val="24"/>
        </w:rPr>
        <w:t>destabilizes</w:t>
      </w:r>
      <w:r w:rsidRPr="0030318D">
        <w:rPr>
          <w:rFonts w:eastAsia="Times New Roman"/>
          <w:sz w:val="24"/>
          <w:szCs w:val="24"/>
        </w:rPr>
        <w:t xml:space="preserve"> </w:t>
      </w:r>
      <w:proofErr w:type="spellStart"/>
      <w:r w:rsidRPr="0030318D">
        <w:rPr>
          <w:rFonts w:eastAsia="Times New Roman"/>
          <w:sz w:val="24"/>
          <w:szCs w:val="24"/>
        </w:rPr>
        <w:t>adherens</w:t>
      </w:r>
      <w:proofErr w:type="spellEnd"/>
      <w:r w:rsidRPr="0030318D">
        <w:rPr>
          <w:rFonts w:eastAsia="Times New Roman"/>
          <w:sz w:val="24"/>
          <w:szCs w:val="24"/>
        </w:rPr>
        <w:t xml:space="preserve"> </w:t>
      </w:r>
      <w:r w:rsidR="005C5F6C" w:rsidRPr="0030318D">
        <w:rPr>
          <w:rFonts w:eastAsia="Times New Roman"/>
          <w:sz w:val="24"/>
          <w:szCs w:val="24"/>
        </w:rPr>
        <w:t>junctions</w:t>
      </w:r>
      <w:r w:rsidR="009E66A6" w:rsidRPr="0030318D">
        <w:rPr>
          <w:rFonts w:eastAsia="Times New Roman"/>
          <w:sz w:val="24"/>
          <w:szCs w:val="24"/>
        </w:rPr>
        <w:t xml:space="preserve">, decreasing endothelial </w:t>
      </w:r>
      <w:r w:rsidR="009E66A6" w:rsidRPr="0030318D">
        <w:rPr>
          <w:rFonts w:eastAsia="Times New Roman"/>
          <w:sz w:val="24"/>
          <w:szCs w:val="24"/>
        </w:rPr>
        <w:lastRenderedPageBreak/>
        <w:t xml:space="preserve">barrier function </w:t>
      </w:r>
      <w:r w:rsidR="006B1369" w:rsidRPr="0030318D">
        <w:rPr>
          <w:rFonts w:eastAsia="Times New Roman"/>
          <w:sz w:val="24"/>
          <w:szCs w:val="24"/>
        </w:rPr>
        <w:fldChar w:fldCharType="begin">
          <w:fldData xml:space="preserve">PEVuZE5vdGU+PENpdGU+PEF1dGhvcj5XZXNzZWw8L0F1dGhvcj48WWVhcj4yMDE0PC9ZZWFyPjxS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XZXNzZWw8L0F1dGhvcj48WWVhcj4yMDE0PC9ZZWFyPjxS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is </w:t>
      </w:r>
      <w:r w:rsidR="0067130C" w:rsidRPr="0030318D">
        <w:rPr>
          <w:rFonts w:eastAsia="Times New Roman"/>
          <w:sz w:val="24"/>
          <w:szCs w:val="24"/>
        </w:rPr>
        <w:t>modu</w:t>
      </w:r>
      <w:r w:rsidRPr="0030318D">
        <w:rPr>
          <w:rFonts w:eastAsia="Times New Roman"/>
          <w:sz w:val="24"/>
          <w:szCs w:val="24"/>
        </w:rPr>
        <w:t>lated by molecular mechanisms controlling VE-cadherin availability at junctional adhesion site</w:t>
      </w:r>
      <w:r w:rsidR="00A23644" w:rsidRPr="0030318D">
        <w:rPr>
          <w:rFonts w:eastAsia="Times New Roman"/>
          <w:sz w:val="24"/>
          <w:szCs w:val="24"/>
        </w:rPr>
        <w:t>s</w:t>
      </w:r>
      <w:r w:rsidRPr="0030318D">
        <w:rPr>
          <w:rFonts w:eastAsia="Times New Roman"/>
          <w:sz w:val="24"/>
          <w:szCs w:val="24"/>
        </w:rPr>
        <w:t xml:space="preserve"> but also by post</w:t>
      </w:r>
      <w:r w:rsidR="009D2104" w:rsidRPr="0030318D">
        <w:rPr>
          <w:rFonts w:eastAsia="Times New Roman"/>
          <w:sz w:val="24"/>
          <w:szCs w:val="24"/>
        </w:rPr>
        <w:t>-</w:t>
      </w:r>
      <w:r w:rsidRPr="0030318D">
        <w:rPr>
          <w:rFonts w:eastAsia="Times New Roman"/>
          <w:sz w:val="24"/>
          <w:szCs w:val="24"/>
        </w:rPr>
        <w:t>translational modification of VE-cadherin</w:t>
      </w:r>
      <w:r w:rsidR="0038400F" w:rsidRPr="0030318D">
        <w:rPr>
          <w:rFonts w:eastAsia="Times New Roman"/>
          <w:sz w:val="24"/>
          <w:szCs w:val="24"/>
        </w:rPr>
        <w:t>,</w:t>
      </w:r>
      <w:r w:rsidRPr="0030318D">
        <w:rPr>
          <w:rFonts w:eastAsia="Times New Roman"/>
          <w:sz w:val="24"/>
          <w:szCs w:val="24"/>
        </w:rPr>
        <w:t xml:space="preserve"> with phosphorylation of </w:t>
      </w:r>
      <w:r w:rsidR="0038400F" w:rsidRPr="0030318D">
        <w:rPr>
          <w:rFonts w:eastAsia="Times New Roman"/>
          <w:sz w:val="24"/>
          <w:szCs w:val="24"/>
        </w:rPr>
        <w:t>Tyr</w:t>
      </w:r>
      <w:r w:rsidRPr="0030318D">
        <w:rPr>
          <w:rFonts w:eastAsia="Times New Roman"/>
          <w:sz w:val="24"/>
          <w:szCs w:val="24"/>
          <w:vertAlign w:val="superscript"/>
        </w:rPr>
        <w:t>685</w:t>
      </w:r>
      <w:r w:rsidRPr="0030318D">
        <w:rPr>
          <w:rFonts w:eastAsia="Times New Roman"/>
          <w:sz w:val="24"/>
          <w:szCs w:val="24"/>
        </w:rPr>
        <w:t xml:space="preserve"> and </w:t>
      </w:r>
      <w:r w:rsidR="0038400F" w:rsidRPr="0030318D">
        <w:rPr>
          <w:rFonts w:eastAsia="Times New Roman"/>
          <w:sz w:val="24"/>
          <w:szCs w:val="24"/>
        </w:rPr>
        <w:t>Tyr</w:t>
      </w:r>
      <w:r w:rsidRPr="0030318D">
        <w:rPr>
          <w:rFonts w:eastAsia="Times New Roman"/>
          <w:sz w:val="24"/>
          <w:szCs w:val="24"/>
          <w:vertAlign w:val="superscript"/>
        </w:rPr>
        <w:t>731</w:t>
      </w:r>
      <w:r w:rsidRPr="0030318D">
        <w:rPr>
          <w:rFonts w:eastAsia="Times New Roman"/>
          <w:sz w:val="24"/>
          <w:szCs w:val="24"/>
        </w:rPr>
        <w:t xml:space="preserve"> </w:t>
      </w:r>
      <w:r w:rsidR="00CE76FC" w:rsidRPr="0030318D">
        <w:rPr>
          <w:rFonts w:eastAsia="Times New Roman"/>
          <w:sz w:val="24"/>
          <w:szCs w:val="24"/>
        </w:rPr>
        <w:t xml:space="preserve">residues </w:t>
      </w:r>
      <w:r w:rsidRPr="0030318D">
        <w:rPr>
          <w:rFonts w:eastAsia="Times New Roman"/>
          <w:sz w:val="24"/>
          <w:szCs w:val="24"/>
        </w:rPr>
        <w:t xml:space="preserve">regulating </w:t>
      </w:r>
      <w:r w:rsidR="00C05E95" w:rsidRPr="0030318D">
        <w:rPr>
          <w:rFonts w:eastAsia="Times New Roman"/>
          <w:sz w:val="24"/>
          <w:szCs w:val="24"/>
        </w:rPr>
        <w:t xml:space="preserve">vascular permeability and leukocyte diapedesis </w:t>
      </w:r>
      <w:r w:rsidR="006B1369" w:rsidRPr="0030318D">
        <w:rPr>
          <w:rFonts w:eastAsia="Times New Roman"/>
          <w:sz w:val="24"/>
          <w:szCs w:val="24"/>
        </w:rPr>
        <w:fldChar w:fldCharType="begin">
          <w:fldData xml:space="preserve">PEVuZE5vdGU+PENpdGU+PEF1dGhvcj5XZXNzZWw8L0F1dGhvcj48WWVhcj4yMDE0PC9ZZWFyPjxS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XZXNzZWw8L0F1dGhvcj48WWVhcj4yMDE0PC9ZZWFyPjxS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2</w:t>
      </w:r>
      <w:r w:rsidR="006B1369" w:rsidRPr="0030318D">
        <w:rPr>
          <w:rFonts w:eastAsia="Times New Roman"/>
          <w:noProof/>
          <w:sz w:val="24"/>
          <w:szCs w:val="24"/>
        </w:rPr>
        <w:t>)</w:t>
      </w:r>
      <w:r w:rsidR="006B1369" w:rsidRPr="0030318D">
        <w:rPr>
          <w:rFonts w:eastAsia="Times New Roman"/>
          <w:sz w:val="24"/>
          <w:szCs w:val="24"/>
        </w:rPr>
        <w:fldChar w:fldCharType="end"/>
      </w:r>
      <w:r w:rsidR="0038400F" w:rsidRPr="0030318D">
        <w:rPr>
          <w:rFonts w:eastAsia="Times New Roman"/>
          <w:sz w:val="24"/>
          <w:szCs w:val="24"/>
        </w:rPr>
        <w:t>,</w:t>
      </w:r>
      <w:r w:rsidR="00C05E95" w:rsidRPr="0030318D">
        <w:rPr>
          <w:rFonts w:eastAsia="Times New Roman"/>
          <w:sz w:val="24"/>
          <w:szCs w:val="24"/>
        </w:rPr>
        <w:t xml:space="preserve"> respectively</w:t>
      </w:r>
      <w:r w:rsidRPr="0030318D">
        <w:rPr>
          <w:rFonts w:eastAsia="Times New Roman"/>
          <w:sz w:val="24"/>
          <w:szCs w:val="24"/>
        </w:rPr>
        <w:t>.</w:t>
      </w:r>
    </w:p>
    <w:p w14:paraId="2FC4AFA4" w14:textId="4DF1F260" w:rsidR="001C1930" w:rsidRPr="0030318D" w:rsidRDefault="003D766A"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In addition to </w:t>
      </w:r>
      <w:r w:rsidR="00645DFA" w:rsidRPr="0030318D">
        <w:rPr>
          <w:rFonts w:eastAsia="Times New Roman"/>
          <w:sz w:val="24"/>
          <w:szCs w:val="24"/>
        </w:rPr>
        <w:t xml:space="preserve">determining the </w:t>
      </w:r>
      <w:r w:rsidR="00DE3EE4" w:rsidRPr="0030318D">
        <w:rPr>
          <w:rFonts w:eastAsia="Times New Roman"/>
          <w:sz w:val="24"/>
          <w:szCs w:val="24"/>
        </w:rPr>
        <w:t xml:space="preserve">tightness of the endothelial monolayer, </w:t>
      </w:r>
      <w:proofErr w:type="spellStart"/>
      <w:r w:rsidR="001C1930" w:rsidRPr="0030318D">
        <w:rPr>
          <w:rFonts w:eastAsia="Times New Roman"/>
          <w:sz w:val="24"/>
          <w:szCs w:val="24"/>
        </w:rPr>
        <w:t>adherens</w:t>
      </w:r>
      <w:proofErr w:type="spellEnd"/>
      <w:r w:rsidR="001C1930" w:rsidRPr="0030318D">
        <w:rPr>
          <w:rFonts w:eastAsia="Times New Roman"/>
          <w:sz w:val="24"/>
          <w:szCs w:val="24"/>
        </w:rPr>
        <w:t xml:space="preserve"> junction</w:t>
      </w:r>
      <w:r w:rsidR="005661D0" w:rsidRPr="0030318D">
        <w:rPr>
          <w:rFonts w:eastAsia="Times New Roman"/>
          <w:sz w:val="24"/>
          <w:szCs w:val="24"/>
        </w:rPr>
        <w:t>s m</w:t>
      </w:r>
      <w:r w:rsidR="001C1930" w:rsidRPr="0030318D">
        <w:rPr>
          <w:rFonts w:eastAsia="Times New Roman"/>
          <w:sz w:val="24"/>
          <w:szCs w:val="24"/>
        </w:rPr>
        <w:t>odulat</w:t>
      </w:r>
      <w:r w:rsidR="005661D0" w:rsidRPr="0030318D">
        <w:rPr>
          <w:rFonts w:eastAsia="Times New Roman"/>
          <w:sz w:val="24"/>
          <w:szCs w:val="24"/>
        </w:rPr>
        <w:t>e</w:t>
      </w:r>
      <w:r w:rsidR="001C1930" w:rsidRPr="0030318D">
        <w:rPr>
          <w:rFonts w:eastAsia="Times New Roman"/>
          <w:sz w:val="24"/>
          <w:szCs w:val="24"/>
        </w:rPr>
        <w:t xml:space="preserve"> cell </w:t>
      </w:r>
      <w:r w:rsidR="003C7B80" w:rsidRPr="0030318D">
        <w:rPr>
          <w:rFonts w:eastAsia="Times New Roman"/>
          <w:sz w:val="24"/>
          <w:szCs w:val="24"/>
        </w:rPr>
        <w:t>signaling</w:t>
      </w:r>
      <w:r w:rsidR="001C1930" w:rsidRPr="0030318D">
        <w:rPr>
          <w:rFonts w:eastAsia="Times New Roman"/>
          <w:sz w:val="24"/>
          <w:szCs w:val="24"/>
        </w:rPr>
        <w:t xml:space="preserve"> pathways in ECs. Junctional clustered VE-cadherin interact</w:t>
      </w:r>
      <w:r w:rsidR="00CE76FC" w:rsidRPr="0030318D">
        <w:rPr>
          <w:rFonts w:eastAsia="Times New Roman"/>
          <w:sz w:val="24"/>
          <w:szCs w:val="24"/>
        </w:rPr>
        <w:t>s</w:t>
      </w:r>
      <w:r w:rsidR="001C1930" w:rsidRPr="0030318D">
        <w:rPr>
          <w:rFonts w:eastAsia="Times New Roman"/>
          <w:sz w:val="24"/>
          <w:szCs w:val="24"/>
        </w:rPr>
        <w:t xml:space="preserve"> with </w:t>
      </w:r>
      <w:r w:rsidR="00DF066E" w:rsidRPr="0030318D">
        <w:rPr>
          <w:rFonts w:eastAsia="Times New Roman"/>
          <w:sz w:val="24"/>
          <w:szCs w:val="24"/>
        </w:rPr>
        <w:t>transforming growth factor</w:t>
      </w:r>
      <w:r w:rsidR="001C1930" w:rsidRPr="0030318D">
        <w:rPr>
          <w:rFonts w:eastAsia="Times New Roman"/>
          <w:sz w:val="24"/>
          <w:szCs w:val="24"/>
        </w:rPr>
        <w:t>-</w:t>
      </w:r>
      <w:r w:rsidR="00CE76FC" w:rsidRPr="0030318D">
        <w:rPr>
          <w:rFonts w:eastAsia="Times New Roman"/>
          <w:sz w:val="24"/>
          <w:szCs w:val="24"/>
        </w:rPr>
        <w:t>β</w:t>
      </w:r>
      <w:r w:rsidR="00CE76FC" w:rsidRPr="0030318D" w:rsidDel="00CE76FC">
        <w:rPr>
          <w:rFonts w:eastAsia="Times New Roman"/>
          <w:sz w:val="24"/>
          <w:szCs w:val="24"/>
        </w:rPr>
        <w:t xml:space="preserve"> </w:t>
      </w:r>
      <w:r w:rsidR="001C1930" w:rsidRPr="0030318D">
        <w:rPr>
          <w:rFonts w:eastAsia="Times New Roman"/>
          <w:sz w:val="24"/>
          <w:szCs w:val="24"/>
        </w:rPr>
        <w:t>(TGF</w:t>
      </w:r>
      <w:r w:rsidR="00C96582">
        <w:rPr>
          <w:rFonts w:eastAsia="Times New Roman"/>
          <w:sz w:val="24"/>
          <w:szCs w:val="24"/>
        </w:rPr>
        <w:t>-</w:t>
      </w:r>
      <w:r w:rsidR="001C1930" w:rsidRPr="0030318D">
        <w:rPr>
          <w:rFonts w:eastAsia="Times New Roman"/>
          <w:sz w:val="24"/>
          <w:szCs w:val="24"/>
        </w:rPr>
        <w:t xml:space="preserve">β) type II and type I transmembrane serine-threonine kinase receptors </w:t>
      </w:r>
      <w:r w:rsidR="00AD05CB" w:rsidRPr="0030318D">
        <w:rPr>
          <w:rFonts w:eastAsia="Times New Roman"/>
          <w:sz w:val="24"/>
          <w:szCs w:val="24"/>
        </w:rPr>
        <w:t xml:space="preserve">and </w:t>
      </w:r>
      <w:r w:rsidR="001C1930" w:rsidRPr="0030318D">
        <w:rPr>
          <w:rFonts w:eastAsia="Times New Roman"/>
          <w:sz w:val="24"/>
          <w:szCs w:val="24"/>
        </w:rPr>
        <w:t>induce</w:t>
      </w:r>
      <w:r w:rsidR="00850BAB" w:rsidRPr="0030318D">
        <w:rPr>
          <w:rFonts w:eastAsia="Times New Roman"/>
          <w:sz w:val="24"/>
          <w:szCs w:val="24"/>
        </w:rPr>
        <w:t>s</w:t>
      </w:r>
      <w:r w:rsidR="001C1930" w:rsidRPr="0030318D">
        <w:rPr>
          <w:rFonts w:eastAsia="Times New Roman"/>
          <w:sz w:val="24"/>
          <w:szCs w:val="24"/>
        </w:rPr>
        <w:t xml:space="preserve"> TGF</w:t>
      </w:r>
      <w:r w:rsidR="00C96582">
        <w:rPr>
          <w:rFonts w:eastAsia="Times New Roman"/>
          <w:sz w:val="24"/>
          <w:szCs w:val="24"/>
        </w:rPr>
        <w:t>-</w:t>
      </w:r>
      <w:r w:rsidR="001C1930" w:rsidRPr="0030318D">
        <w:rPr>
          <w:rFonts w:eastAsia="Times New Roman"/>
          <w:sz w:val="24"/>
          <w:szCs w:val="24"/>
        </w:rPr>
        <w:t xml:space="preserve">β receptor activation and </w:t>
      </w:r>
      <w:r w:rsidR="003C7B80" w:rsidRPr="0030318D">
        <w:rPr>
          <w:rFonts w:eastAsia="Times New Roman"/>
          <w:sz w:val="24"/>
          <w:szCs w:val="24"/>
        </w:rPr>
        <w:t>localization</w:t>
      </w:r>
      <w:r w:rsidR="001C1930" w:rsidRPr="0030318D">
        <w:rPr>
          <w:rFonts w:eastAsia="Times New Roman"/>
          <w:sz w:val="24"/>
          <w:szCs w:val="24"/>
        </w:rPr>
        <w:t xml:space="preserve"> in </w:t>
      </w:r>
      <w:r w:rsidR="003C7B80" w:rsidRPr="0030318D">
        <w:rPr>
          <w:rFonts w:eastAsia="Times New Roman"/>
          <w:sz w:val="24"/>
          <w:szCs w:val="24"/>
        </w:rPr>
        <w:t>signaling</w:t>
      </w:r>
      <w:r w:rsidR="001C1930" w:rsidRPr="0030318D">
        <w:rPr>
          <w:rFonts w:eastAsia="Times New Roman"/>
          <w:sz w:val="24"/>
          <w:szCs w:val="24"/>
        </w:rPr>
        <w:t xml:space="preserve"> puncta, thus promoting </w:t>
      </w:r>
      <w:r w:rsidR="00C96582">
        <w:rPr>
          <w:rFonts w:eastAsia="Times New Roman"/>
          <w:sz w:val="24"/>
          <w:szCs w:val="24"/>
        </w:rPr>
        <w:t>TGF-β</w:t>
      </w:r>
      <w:r w:rsidR="001C1930" w:rsidRPr="0030318D">
        <w:rPr>
          <w:rFonts w:eastAsia="Times New Roman"/>
          <w:sz w:val="24"/>
          <w:szCs w:val="24"/>
        </w:rPr>
        <w:t xml:space="preserve"> </w:t>
      </w:r>
      <w:r w:rsidR="003C7B80" w:rsidRPr="0030318D">
        <w:rPr>
          <w:rFonts w:eastAsia="Times New Roman"/>
          <w:sz w:val="24"/>
          <w:szCs w:val="24"/>
        </w:rPr>
        <w:t>signaling</w:t>
      </w:r>
      <w:r w:rsidR="001C1930"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SdWRpbmk8L0F1dGhvcj48WWVhcj4yMDA4PC9ZZWFyPjxS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9tZXRhYm9saXNtPC9rZXl3b3JkPjxrZXl3b3JkPlRyYW5z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dWRpbmk8L0F1dGhvcj48WWVhcj4yMDA4PC9ZZWFyPjxS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9tZXRhYm9saXNtPC9rZXl3b3JkPjxrZXl3b3JkPlRyYW5z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3</w:t>
      </w:r>
      <w:r w:rsidR="006B1369" w:rsidRPr="0030318D">
        <w:rPr>
          <w:rFonts w:eastAsia="Times New Roman"/>
          <w:noProof/>
          <w:sz w:val="24"/>
          <w:szCs w:val="24"/>
        </w:rPr>
        <w:t>)</w:t>
      </w:r>
      <w:r w:rsidR="006B1369" w:rsidRPr="0030318D">
        <w:rPr>
          <w:rFonts w:eastAsia="Times New Roman"/>
          <w:sz w:val="24"/>
          <w:szCs w:val="24"/>
        </w:rPr>
        <w:fldChar w:fldCharType="end"/>
      </w:r>
      <w:r w:rsidR="001C1930" w:rsidRPr="0030318D">
        <w:rPr>
          <w:rFonts w:eastAsia="Times New Roman"/>
          <w:sz w:val="24"/>
          <w:szCs w:val="24"/>
        </w:rPr>
        <w:t xml:space="preserve">. In addition, VE-cadherin is part of a junctional </w:t>
      </w:r>
      <w:proofErr w:type="spellStart"/>
      <w:r w:rsidR="001C1930" w:rsidRPr="0030318D">
        <w:rPr>
          <w:rFonts w:eastAsia="Times New Roman"/>
          <w:sz w:val="24"/>
          <w:szCs w:val="24"/>
        </w:rPr>
        <w:t>mechanosensing</w:t>
      </w:r>
      <w:proofErr w:type="spellEnd"/>
      <w:r w:rsidR="001C1930" w:rsidRPr="0030318D">
        <w:rPr>
          <w:rFonts w:eastAsia="Times New Roman"/>
          <w:sz w:val="24"/>
          <w:szCs w:val="24"/>
        </w:rPr>
        <w:t xml:space="preserve"> complex together with </w:t>
      </w:r>
      <w:r w:rsidR="00DF066E" w:rsidRPr="0030318D">
        <w:rPr>
          <w:rFonts w:eastAsia="Times New Roman"/>
          <w:sz w:val="24"/>
          <w:szCs w:val="24"/>
        </w:rPr>
        <w:t>p</w:t>
      </w:r>
      <w:r w:rsidR="001C1930" w:rsidRPr="0030318D">
        <w:rPr>
          <w:rFonts w:eastAsia="Times New Roman"/>
          <w:sz w:val="24"/>
          <w:szCs w:val="24"/>
        </w:rPr>
        <w:t xml:space="preserve">latelet </w:t>
      </w:r>
      <w:r w:rsidR="00DF066E" w:rsidRPr="0030318D">
        <w:rPr>
          <w:rFonts w:eastAsia="Times New Roman"/>
          <w:sz w:val="24"/>
          <w:szCs w:val="24"/>
        </w:rPr>
        <w:t>e</w:t>
      </w:r>
      <w:r w:rsidR="001C1930" w:rsidRPr="0030318D">
        <w:rPr>
          <w:rFonts w:eastAsia="Times New Roman"/>
          <w:sz w:val="24"/>
          <w:szCs w:val="24"/>
        </w:rPr>
        <w:t xml:space="preserve">ndothelial </w:t>
      </w:r>
      <w:r w:rsidR="00DF066E" w:rsidRPr="0030318D">
        <w:rPr>
          <w:rFonts w:eastAsia="Times New Roman"/>
          <w:sz w:val="24"/>
          <w:szCs w:val="24"/>
        </w:rPr>
        <w:t>c</w:t>
      </w:r>
      <w:r w:rsidR="001C1930" w:rsidRPr="0030318D">
        <w:rPr>
          <w:rFonts w:eastAsia="Times New Roman"/>
          <w:sz w:val="24"/>
          <w:szCs w:val="24"/>
        </w:rPr>
        <w:t xml:space="preserve">ell </w:t>
      </w:r>
      <w:r w:rsidR="00DF066E" w:rsidRPr="0030318D">
        <w:rPr>
          <w:rFonts w:eastAsia="Times New Roman"/>
          <w:sz w:val="24"/>
          <w:szCs w:val="24"/>
        </w:rPr>
        <w:t>a</w:t>
      </w:r>
      <w:r w:rsidR="001C1930" w:rsidRPr="0030318D">
        <w:rPr>
          <w:rFonts w:eastAsia="Times New Roman"/>
          <w:sz w:val="24"/>
          <w:szCs w:val="24"/>
        </w:rPr>
        <w:t xml:space="preserve">dhesion </w:t>
      </w:r>
      <w:r w:rsidR="00DF066E" w:rsidRPr="0030318D">
        <w:rPr>
          <w:rFonts w:eastAsia="Times New Roman"/>
          <w:sz w:val="24"/>
          <w:szCs w:val="24"/>
        </w:rPr>
        <w:t>m</w:t>
      </w:r>
      <w:r w:rsidR="001C1930" w:rsidRPr="0030318D">
        <w:rPr>
          <w:rFonts w:eastAsia="Times New Roman"/>
          <w:sz w:val="24"/>
          <w:szCs w:val="24"/>
        </w:rPr>
        <w:t xml:space="preserve">olecule-1 (PECAM-1) </w:t>
      </w:r>
      <w:r w:rsidR="00DF066E" w:rsidRPr="0030318D">
        <w:rPr>
          <w:rFonts w:eastAsia="Times New Roman"/>
          <w:sz w:val="24"/>
          <w:szCs w:val="24"/>
        </w:rPr>
        <w:t>and v</w:t>
      </w:r>
      <w:r w:rsidR="001C1930" w:rsidRPr="0030318D">
        <w:rPr>
          <w:rFonts w:eastAsia="Times New Roman"/>
          <w:sz w:val="24"/>
          <w:szCs w:val="24"/>
        </w:rPr>
        <w:t xml:space="preserve">ascular </w:t>
      </w:r>
      <w:r w:rsidR="00DF066E" w:rsidRPr="0030318D">
        <w:rPr>
          <w:rFonts w:eastAsia="Times New Roman"/>
          <w:sz w:val="24"/>
          <w:szCs w:val="24"/>
        </w:rPr>
        <w:t>e</w:t>
      </w:r>
      <w:r w:rsidR="001C1930" w:rsidRPr="0030318D">
        <w:rPr>
          <w:rFonts w:eastAsia="Times New Roman"/>
          <w:sz w:val="24"/>
          <w:szCs w:val="24"/>
        </w:rPr>
        <w:t xml:space="preserve">ndothelial </w:t>
      </w:r>
      <w:r w:rsidR="00DF066E" w:rsidRPr="0030318D">
        <w:rPr>
          <w:rFonts w:eastAsia="Times New Roman"/>
          <w:sz w:val="24"/>
          <w:szCs w:val="24"/>
        </w:rPr>
        <w:t>g</w:t>
      </w:r>
      <w:r w:rsidR="001C1930" w:rsidRPr="0030318D">
        <w:rPr>
          <w:rFonts w:eastAsia="Times New Roman"/>
          <w:sz w:val="24"/>
          <w:szCs w:val="24"/>
        </w:rPr>
        <w:t xml:space="preserve">rowth </w:t>
      </w:r>
      <w:r w:rsidR="00DF066E" w:rsidRPr="0030318D">
        <w:rPr>
          <w:rFonts w:eastAsia="Times New Roman"/>
          <w:sz w:val="24"/>
          <w:szCs w:val="24"/>
        </w:rPr>
        <w:t>f</w:t>
      </w:r>
      <w:r w:rsidR="001C1930" w:rsidRPr="0030318D">
        <w:rPr>
          <w:rFonts w:eastAsia="Times New Roman"/>
          <w:sz w:val="24"/>
          <w:szCs w:val="24"/>
        </w:rPr>
        <w:t xml:space="preserve">actor </w:t>
      </w:r>
      <w:r w:rsidR="00DF066E" w:rsidRPr="0030318D">
        <w:rPr>
          <w:rFonts w:eastAsia="Times New Roman"/>
          <w:sz w:val="24"/>
          <w:szCs w:val="24"/>
        </w:rPr>
        <w:t>r</w:t>
      </w:r>
      <w:r w:rsidR="001C1930" w:rsidRPr="0030318D">
        <w:rPr>
          <w:rFonts w:eastAsia="Times New Roman"/>
          <w:sz w:val="24"/>
          <w:szCs w:val="24"/>
        </w:rPr>
        <w:t>eceptor-2 (VEGFR2)</w:t>
      </w:r>
      <w:r w:rsidR="00DF066E" w:rsidRPr="0030318D">
        <w:rPr>
          <w:rFonts w:eastAsia="Times New Roman"/>
          <w:sz w:val="24"/>
          <w:szCs w:val="24"/>
        </w:rPr>
        <w:t xml:space="preserve">, which function as a mechanical force transmitter and </w:t>
      </w:r>
      <w:r w:rsidR="001C1930" w:rsidRPr="0030318D">
        <w:rPr>
          <w:rFonts w:eastAsia="Times New Roman"/>
          <w:sz w:val="24"/>
          <w:szCs w:val="24"/>
        </w:rPr>
        <w:t xml:space="preserve">transduce intracellular </w:t>
      </w:r>
      <w:r w:rsidR="003C7B80" w:rsidRPr="0030318D">
        <w:rPr>
          <w:rFonts w:eastAsia="Times New Roman"/>
          <w:sz w:val="24"/>
          <w:szCs w:val="24"/>
        </w:rPr>
        <w:t>signaling</w:t>
      </w:r>
      <w:r w:rsidR="00DF066E" w:rsidRPr="0030318D">
        <w:rPr>
          <w:rFonts w:eastAsia="Times New Roman"/>
          <w:sz w:val="24"/>
          <w:szCs w:val="24"/>
        </w:rPr>
        <w:t xml:space="preserve">, respectively </w:t>
      </w:r>
      <w:r w:rsidR="006B1369" w:rsidRPr="0030318D">
        <w:rPr>
          <w:rFonts w:eastAsia="Times New Roman"/>
          <w:sz w:val="24"/>
          <w:szCs w:val="24"/>
        </w:rPr>
        <w:fldChar w:fldCharType="begin">
          <w:fldData xml:space="preserve">PEVuZE5vdGU+PENpdGU+PEF1dGhvcj5TaGF5LVNhbGl0PC9BdXRob3I+PFllYXI+MjAwMjwvWWVh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TaGF5LVNhbGl0PC9BdXRob3I+PFllYXI+MjAwMjwvWWVh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4, 15</w:t>
      </w:r>
      <w:r w:rsidR="006B1369" w:rsidRPr="0030318D">
        <w:rPr>
          <w:rFonts w:eastAsia="Times New Roman"/>
          <w:noProof/>
          <w:sz w:val="24"/>
          <w:szCs w:val="24"/>
        </w:rPr>
        <w:t>)</w:t>
      </w:r>
      <w:r w:rsidR="006B1369" w:rsidRPr="0030318D">
        <w:rPr>
          <w:rFonts w:eastAsia="Times New Roman"/>
          <w:sz w:val="24"/>
          <w:szCs w:val="24"/>
        </w:rPr>
        <w:fldChar w:fldCharType="end"/>
      </w:r>
      <w:r w:rsidR="001C1930" w:rsidRPr="0030318D">
        <w:rPr>
          <w:rFonts w:eastAsia="Times New Roman"/>
          <w:sz w:val="24"/>
          <w:szCs w:val="24"/>
        </w:rPr>
        <w:t xml:space="preserve">. Endothelial dysfunction and increased permeability occur in atherogenesis, </w:t>
      </w:r>
      <w:r w:rsidR="00D970B1" w:rsidRPr="0030318D">
        <w:rPr>
          <w:rFonts w:eastAsia="Times New Roman"/>
          <w:sz w:val="24"/>
          <w:szCs w:val="24"/>
        </w:rPr>
        <w:t>causing</w:t>
      </w:r>
      <w:r w:rsidR="001C1930" w:rsidRPr="0030318D">
        <w:rPr>
          <w:rFonts w:eastAsia="Times New Roman"/>
          <w:sz w:val="24"/>
          <w:szCs w:val="24"/>
        </w:rPr>
        <w:t xml:space="preserve"> the accumulation of lipoproteins and immune cell</w:t>
      </w:r>
      <w:r w:rsidR="00D318CC" w:rsidRPr="0030318D">
        <w:rPr>
          <w:rFonts w:eastAsia="Times New Roman"/>
          <w:sz w:val="24"/>
          <w:szCs w:val="24"/>
        </w:rPr>
        <w:t>s</w:t>
      </w:r>
      <w:r w:rsidR="001C1930" w:rsidRPr="0030318D">
        <w:rPr>
          <w:rFonts w:eastAsia="Times New Roman"/>
          <w:sz w:val="24"/>
          <w:szCs w:val="24"/>
        </w:rPr>
        <w:t xml:space="preserve"> in the subendothelial region of sites of atherosclerosis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Davignon&lt;/Author&gt;&lt;Year&gt;2004&lt;/Year&gt;&lt;RecNum&gt;16&lt;/RecNum&gt;&lt;DisplayText&gt;(&lt;style face="italic"&gt;16&lt;/style&gt;)&lt;/DisplayText&gt;&lt;record&gt;&lt;rec-number&gt;16&lt;/rec-number&gt;&lt;foreign-keys&gt;&lt;key app="EN" db-id="v95v922f3sfdrne0esa5t9r9aexr0pa5rfft" timestamp="1675173746"&gt;16&lt;/key&gt;&lt;/foreign-keys&gt;&lt;ref-type name="Journal Article"&gt;17&lt;/ref-type&gt;&lt;contributors&gt;&lt;authors&gt;&lt;author&gt;Davignon, J.&lt;/author&gt;&lt;author&gt;Ganz, P.&lt;/author&gt;&lt;/authors&gt;&lt;/contributors&gt;&lt;auth-address&gt;Hyperlipidemia and Atherosclerosis Research Group, Clinical Research Institute of Montreal, 110 Pine Ave W, Montreal, QC H2W 1R7, Canada. davignj@ircm.qc.ca&lt;/auth-address&gt;&lt;titles&gt;&lt;title&gt;Role of endothelial dysfunction in atherosclerosis&lt;/title&gt;&lt;secondary-title&gt;Circulation&lt;/secondary-title&gt;&lt;/titles&gt;&lt;periodical&gt;&lt;full-title&gt;Circulation&lt;/full-title&gt;&lt;/periodical&gt;&lt;pages&gt;III27-32&lt;/pages&gt;&lt;volume&gt;109&lt;/volume&gt;&lt;number&gt;23 Suppl 1&lt;/number&gt;&lt;edition&gt;2004/06/17&lt;/edition&gt;&lt;keywords&gt;&lt;keyword&gt;Arteriosclerosis/*physiopathology&lt;/keyword&gt;&lt;keyword&gt;Coronary Disease/diagnosis/epidemiology/prevention &amp;amp; control/therapy&lt;/keyword&gt;&lt;keyword&gt;Endothelium, Vascular/diagnostic imaging/*physiopathology&lt;/keyword&gt;&lt;keyword&gt;Humans&lt;/keyword&gt;&lt;keyword&gt;Hydroxymethylglutaryl-CoA Reductase Inhibitors/pharmacology/therapeutic use&lt;/keyword&gt;&lt;keyword&gt;Lipoproteins, LDL/blood&lt;/keyword&gt;&lt;keyword&gt;Nitric Oxide/physiology&lt;/keyword&gt;&lt;keyword&gt;Nitric Oxide Synthase/metabolism&lt;/keyword&gt;&lt;keyword&gt;Nitric Oxide Synthase Type III&lt;/keyword&gt;&lt;keyword&gt;Oxidative Stress&lt;/keyword&gt;&lt;keyword&gt;Risk Factors&lt;/keyword&gt;&lt;keyword&gt;Signal Transduction&lt;/keyword&gt;&lt;keyword&gt;Treatment Outcome&lt;/keyword&gt;&lt;keyword&gt;Ultrasonography&lt;/keyword&gt;&lt;keyword&gt;Vasoconstriction&lt;/keyword&gt;&lt;/keywords&gt;&lt;dates&gt;&lt;year&gt;2004&lt;/year&gt;&lt;pub-dates&gt;&lt;date&gt;Jun 15&lt;/date&gt;&lt;/pub-dates&gt;&lt;/dates&gt;&lt;isbn&gt;1524-4539 (Electronic)&amp;#xD;0009-7322 (Linking)&lt;/isbn&gt;&lt;accession-num&gt;15198963&lt;/accession-num&gt;&lt;urls&gt;&lt;related-urls&gt;&lt;url&gt;https://www.ncbi.nlm.nih.gov/pubmed/15198963&lt;/url&gt;&lt;/related-urls&gt;&lt;/urls&gt;&lt;electronic-resource-num&gt;10.1161/01.CIR.0000131515.03336.f8&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6</w:t>
      </w:r>
      <w:r w:rsidR="006B1369" w:rsidRPr="0030318D">
        <w:rPr>
          <w:rFonts w:eastAsia="Times New Roman"/>
          <w:noProof/>
          <w:sz w:val="24"/>
          <w:szCs w:val="24"/>
        </w:rPr>
        <w:t>)</w:t>
      </w:r>
      <w:r w:rsidR="006B1369" w:rsidRPr="0030318D">
        <w:rPr>
          <w:rFonts w:eastAsia="Times New Roman"/>
          <w:sz w:val="24"/>
          <w:szCs w:val="24"/>
        </w:rPr>
        <w:fldChar w:fldCharType="end"/>
      </w:r>
      <w:r w:rsidR="001C1930" w:rsidRPr="0030318D">
        <w:rPr>
          <w:rFonts w:eastAsia="Times New Roman"/>
          <w:sz w:val="24"/>
          <w:szCs w:val="24"/>
        </w:rPr>
        <w:t xml:space="preserve">. </w:t>
      </w:r>
      <w:r w:rsidR="00DF066E" w:rsidRPr="0030318D">
        <w:rPr>
          <w:rFonts w:eastAsia="Times New Roman"/>
          <w:sz w:val="24"/>
          <w:szCs w:val="24"/>
        </w:rPr>
        <w:t>I</w:t>
      </w:r>
      <w:r w:rsidR="00254E10" w:rsidRPr="0030318D">
        <w:rPr>
          <w:rFonts w:eastAsia="Times New Roman"/>
          <w:sz w:val="24"/>
          <w:szCs w:val="24"/>
        </w:rPr>
        <w:t>n mice</w:t>
      </w:r>
      <w:r w:rsidR="00DF066E" w:rsidRPr="0030318D">
        <w:rPr>
          <w:rFonts w:eastAsia="Times New Roman"/>
          <w:sz w:val="24"/>
          <w:szCs w:val="24"/>
        </w:rPr>
        <w:t>,</w:t>
      </w:r>
      <w:r w:rsidR="001C1930" w:rsidRPr="0030318D">
        <w:rPr>
          <w:rFonts w:eastAsia="Times New Roman"/>
          <w:sz w:val="24"/>
          <w:szCs w:val="24"/>
        </w:rPr>
        <w:t xml:space="preserve"> the endothelium </w:t>
      </w:r>
      <w:r w:rsidR="00254E10" w:rsidRPr="0030318D">
        <w:rPr>
          <w:rFonts w:eastAsia="Times New Roman"/>
          <w:sz w:val="24"/>
          <w:szCs w:val="24"/>
        </w:rPr>
        <w:t xml:space="preserve">at sites </w:t>
      </w:r>
      <w:r w:rsidR="001C1930" w:rsidRPr="0030318D">
        <w:rPr>
          <w:rFonts w:eastAsia="Times New Roman"/>
          <w:sz w:val="24"/>
          <w:szCs w:val="24"/>
        </w:rPr>
        <w:t xml:space="preserve">of atherosclerotic plaques presents </w:t>
      </w:r>
      <w:r w:rsidR="00254E10" w:rsidRPr="0030318D">
        <w:rPr>
          <w:rFonts w:eastAsia="Times New Roman"/>
          <w:sz w:val="24"/>
          <w:szCs w:val="24"/>
        </w:rPr>
        <w:t>with</w:t>
      </w:r>
      <w:r w:rsidR="001C1930" w:rsidRPr="0030318D">
        <w:rPr>
          <w:rFonts w:eastAsia="Times New Roman"/>
          <w:sz w:val="24"/>
          <w:szCs w:val="24"/>
        </w:rPr>
        <w:t xml:space="preserve"> </w:t>
      </w:r>
      <w:r w:rsidR="007932FA" w:rsidRPr="0030318D">
        <w:rPr>
          <w:rFonts w:eastAsia="Times New Roman"/>
          <w:sz w:val="24"/>
          <w:szCs w:val="24"/>
        </w:rPr>
        <w:t>disorganized</w:t>
      </w:r>
      <w:r w:rsidR="001C1930" w:rsidRPr="0030318D">
        <w:rPr>
          <w:rFonts w:eastAsia="Times New Roman"/>
          <w:sz w:val="24"/>
          <w:szCs w:val="24"/>
        </w:rPr>
        <w:t xml:space="preserve">, discontinued VE-cadherin junctions compared to </w:t>
      </w:r>
      <w:r w:rsidR="00CE76FC" w:rsidRPr="0030318D">
        <w:rPr>
          <w:rFonts w:eastAsia="Times New Roman"/>
          <w:sz w:val="24"/>
          <w:szCs w:val="24"/>
        </w:rPr>
        <w:t xml:space="preserve">healthy </w:t>
      </w:r>
      <w:r w:rsidR="001C1930" w:rsidRPr="0030318D">
        <w:rPr>
          <w:rFonts w:eastAsia="Times New Roman"/>
          <w:sz w:val="24"/>
          <w:szCs w:val="24"/>
        </w:rPr>
        <w:t xml:space="preserve">endothelium </w:t>
      </w:r>
      <w:r w:rsidR="006B1369" w:rsidRPr="0030318D">
        <w:rPr>
          <w:rFonts w:eastAsia="Times New Roman"/>
          <w:sz w:val="24"/>
          <w:szCs w:val="24"/>
        </w:rPr>
        <w:fldChar w:fldCharType="begin">
          <w:fldData xml:space="preserve">PEVuZE5vdGU+PENpdGU+PEF1dGhvcj5CZWxkbWFuPC9BdXRob3I+PFllYXI+MjAxOTwvWWVhcj48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CZWxkbWFuPC9BdXRob3I+PFllYXI+MjAxOTwvWWVhcj48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7</w:t>
      </w:r>
      <w:r w:rsidR="006B1369" w:rsidRPr="0030318D">
        <w:rPr>
          <w:rFonts w:eastAsia="Times New Roman"/>
          <w:noProof/>
          <w:sz w:val="24"/>
          <w:szCs w:val="24"/>
        </w:rPr>
        <w:t>)</w:t>
      </w:r>
      <w:r w:rsidR="006B1369" w:rsidRPr="0030318D">
        <w:rPr>
          <w:rFonts w:eastAsia="Times New Roman"/>
          <w:sz w:val="24"/>
          <w:szCs w:val="24"/>
        </w:rPr>
        <w:fldChar w:fldCharType="end"/>
      </w:r>
      <w:r w:rsidR="00254E10" w:rsidRPr="0030318D">
        <w:rPr>
          <w:rFonts w:eastAsia="Times New Roman"/>
          <w:sz w:val="24"/>
          <w:szCs w:val="24"/>
        </w:rPr>
        <w:t>.</w:t>
      </w:r>
      <w:r w:rsidR="001C1930" w:rsidRPr="0030318D">
        <w:rPr>
          <w:rFonts w:eastAsia="Times New Roman"/>
          <w:sz w:val="24"/>
          <w:szCs w:val="24"/>
        </w:rPr>
        <w:t xml:space="preserve"> </w:t>
      </w:r>
      <w:r w:rsidR="00254E10" w:rsidRPr="0030318D">
        <w:rPr>
          <w:rFonts w:eastAsia="Times New Roman"/>
          <w:sz w:val="24"/>
          <w:szCs w:val="24"/>
        </w:rPr>
        <w:t>Moreover</w:t>
      </w:r>
      <w:r w:rsidR="00F5740D" w:rsidRPr="0030318D">
        <w:rPr>
          <w:rFonts w:eastAsia="Times New Roman"/>
          <w:sz w:val="24"/>
          <w:szCs w:val="24"/>
        </w:rPr>
        <w:t>,</w:t>
      </w:r>
      <w:r w:rsidR="001C1930" w:rsidRPr="0030318D">
        <w:rPr>
          <w:rFonts w:eastAsia="Times New Roman"/>
          <w:sz w:val="24"/>
          <w:szCs w:val="24"/>
        </w:rPr>
        <w:t xml:space="preserve"> a high cholesterol diet increases </w:t>
      </w:r>
      <w:r w:rsidR="00F5740D" w:rsidRPr="0030318D">
        <w:rPr>
          <w:rFonts w:eastAsia="Times New Roman"/>
          <w:sz w:val="24"/>
          <w:szCs w:val="24"/>
        </w:rPr>
        <w:t xml:space="preserve">the </w:t>
      </w:r>
      <w:r w:rsidR="001C1930" w:rsidRPr="0030318D">
        <w:rPr>
          <w:rFonts w:eastAsia="Times New Roman"/>
          <w:sz w:val="24"/>
          <w:szCs w:val="24"/>
        </w:rPr>
        <w:t xml:space="preserve">degradation of VE-cadherin and endothelial permeability in a </w:t>
      </w:r>
      <w:r w:rsidR="00F5740D" w:rsidRPr="0030318D">
        <w:rPr>
          <w:rFonts w:eastAsia="Times New Roman"/>
          <w:sz w:val="24"/>
          <w:szCs w:val="24"/>
        </w:rPr>
        <w:t xml:space="preserve">manner dependent on </w:t>
      </w:r>
      <w:r w:rsidR="001C1930" w:rsidRPr="0030318D">
        <w:rPr>
          <w:rFonts w:eastAsia="Times New Roman"/>
          <w:sz w:val="24"/>
          <w:szCs w:val="24"/>
        </w:rPr>
        <w:t>m-calpain-mediated</w:t>
      </w:r>
      <w:r w:rsidR="00F5740D" w:rsidRPr="0030318D">
        <w:rPr>
          <w:rFonts w:eastAsia="Times New Roman"/>
          <w:sz w:val="24"/>
          <w:szCs w:val="24"/>
        </w:rPr>
        <w:t xml:space="preserve"> cleavage of</w:t>
      </w:r>
      <w:r w:rsidR="001C1930" w:rsidRPr="0030318D">
        <w:rPr>
          <w:rFonts w:eastAsia="Times New Roman"/>
          <w:sz w:val="24"/>
          <w:szCs w:val="24"/>
        </w:rPr>
        <w:t xml:space="preserve"> VE-cadherin </w:t>
      </w:r>
      <w:r w:rsidR="006B1369" w:rsidRPr="0030318D">
        <w:rPr>
          <w:rFonts w:eastAsia="Times New Roman"/>
          <w:sz w:val="24"/>
          <w:szCs w:val="24"/>
        </w:rPr>
        <w:fldChar w:fldCharType="begin">
          <w:fldData xml:space="preserve">PEVuZE5vdGU+PENpdGU+PEF1dGhvcj5NaXlhemFraTwvQXV0aG9yPjxZZWFyPjIwMTE8L1llYXI+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NaXlhemFraTwvQXV0aG9yPjxZZWFyPjIwMTE8L1llYXI+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8</w:t>
      </w:r>
      <w:r w:rsidR="006B1369" w:rsidRPr="0030318D">
        <w:rPr>
          <w:rFonts w:eastAsia="Times New Roman"/>
          <w:noProof/>
          <w:sz w:val="24"/>
          <w:szCs w:val="24"/>
        </w:rPr>
        <w:t>)</w:t>
      </w:r>
      <w:r w:rsidR="006B1369" w:rsidRPr="0030318D">
        <w:rPr>
          <w:rFonts w:eastAsia="Times New Roman"/>
          <w:sz w:val="24"/>
          <w:szCs w:val="24"/>
        </w:rPr>
        <w:fldChar w:fldCharType="end"/>
      </w:r>
      <w:r w:rsidR="001C1930" w:rsidRPr="0030318D">
        <w:rPr>
          <w:rFonts w:eastAsia="Times New Roman"/>
          <w:sz w:val="24"/>
          <w:szCs w:val="24"/>
        </w:rPr>
        <w:t xml:space="preserve">. </w:t>
      </w:r>
      <w:r w:rsidR="00F5740D" w:rsidRPr="0030318D">
        <w:rPr>
          <w:rFonts w:eastAsia="Times New Roman"/>
          <w:sz w:val="24"/>
          <w:szCs w:val="24"/>
        </w:rPr>
        <w:t>T</w:t>
      </w:r>
      <w:r w:rsidR="001C1930" w:rsidRPr="0030318D">
        <w:rPr>
          <w:rFonts w:eastAsia="Times New Roman"/>
          <w:sz w:val="24"/>
          <w:szCs w:val="24"/>
        </w:rPr>
        <w:t xml:space="preserve">reatment with a </w:t>
      </w:r>
      <w:r w:rsidR="00C83F0F" w:rsidRPr="0030318D">
        <w:rPr>
          <w:rFonts w:eastAsia="Times New Roman"/>
          <w:sz w:val="24"/>
          <w:szCs w:val="24"/>
        </w:rPr>
        <w:t>function-</w:t>
      </w:r>
      <w:r w:rsidR="001C1930" w:rsidRPr="0030318D">
        <w:rPr>
          <w:rFonts w:eastAsia="Times New Roman"/>
          <w:sz w:val="24"/>
          <w:szCs w:val="24"/>
        </w:rPr>
        <w:t xml:space="preserve">blocking antibody </w:t>
      </w:r>
      <w:r w:rsidR="00832EC1" w:rsidRPr="0030318D">
        <w:rPr>
          <w:rFonts w:eastAsia="Times New Roman"/>
          <w:sz w:val="24"/>
          <w:szCs w:val="24"/>
        </w:rPr>
        <w:t>inhibiting</w:t>
      </w:r>
      <w:r w:rsidR="001C1930" w:rsidRPr="0030318D">
        <w:rPr>
          <w:rFonts w:eastAsia="Times New Roman"/>
          <w:sz w:val="24"/>
          <w:szCs w:val="24"/>
        </w:rPr>
        <w:t xml:space="preserve"> VE-cadherin clustering at </w:t>
      </w:r>
      <w:proofErr w:type="spellStart"/>
      <w:r w:rsidR="001C1930" w:rsidRPr="0030318D">
        <w:rPr>
          <w:rFonts w:eastAsia="Times New Roman"/>
          <w:sz w:val="24"/>
          <w:szCs w:val="24"/>
        </w:rPr>
        <w:t>adherens</w:t>
      </w:r>
      <w:proofErr w:type="spellEnd"/>
      <w:r w:rsidR="001C1930" w:rsidRPr="0030318D">
        <w:rPr>
          <w:rFonts w:eastAsia="Times New Roman"/>
          <w:sz w:val="24"/>
          <w:szCs w:val="24"/>
        </w:rPr>
        <w:t xml:space="preserve"> junctions </w:t>
      </w:r>
      <w:r w:rsidR="009D7621" w:rsidRPr="0030318D">
        <w:rPr>
          <w:rFonts w:eastAsia="Times New Roman"/>
          <w:sz w:val="24"/>
          <w:szCs w:val="24"/>
        </w:rPr>
        <w:t>reduces</w:t>
      </w:r>
      <w:r w:rsidR="001C1930" w:rsidRPr="0030318D">
        <w:rPr>
          <w:rFonts w:eastAsia="Times New Roman"/>
          <w:sz w:val="24"/>
          <w:szCs w:val="24"/>
        </w:rPr>
        <w:t xml:space="preserve"> endothelium-dependent dilatation in arteries </w:t>
      </w:r>
      <w:r w:rsidR="00357A13" w:rsidRPr="0030318D">
        <w:rPr>
          <w:rFonts w:eastAsia="Times New Roman"/>
          <w:sz w:val="24"/>
          <w:szCs w:val="24"/>
        </w:rPr>
        <w:t>in response to</w:t>
      </w:r>
      <w:r w:rsidR="00BE1C44" w:rsidRPr="0030318D">
        <w:t xml:space="preserve"> </w:t>
      </w:r>
      <w:r w:rsidR="00BE1C44" w:rsidRPr="0030318D">
        <w:rPr>
          <w:rFonts w:eastAsia="Times New Roman"/>
          <w:sz w:val="24"/>
          <w:szCs w:val="24"/>
        </w:rPr>
        <w:t>acetylcholine</w:t>
      </w:r>
      <w:r w:rsidR="00357A13"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GbGF2YWhhbjwvQXV0aG9yPjxZZWFyPjIwMTc8L1llYXI+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bGF2YWhhbjwvQXV0aG9yPjxZZWFyPjIwMTc8L1llYXI+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9, 20</w:t>
      </w:r>
      <w:r w:rsidR="006B1369" w:rsidRPr="0030318D">
        <w:rPr>
          <w:rFonts w:eastAsia="Times New Roman"/>
          <w:noProof/>
          <w:sz w:val="24"/>
          <w:szCs w:val="24"/>
        </w:rPr>
        <w:t>)</w:t>
      </w:r>
      <w:r w:rsidR="006B1369" w:rsidRPr="0030318D">
        <w:rPr>
          <w:rFonts w:eastAsia="Times New Roman"/>
          <w:sz w:val="24"/>
          <w:szCs w:val="24"/>
        </w:rPr>
        <w:fldChar w:fldCharType="end"/>
      </w:r>
      <w:r w:rsidR="00F5740D" w:rsidRPr="0030318D">
        <w:rPr>
          <w:rFonts w:eastAsia="Times New Roman"/>
          <w:sz w:val="24"/>
          <w:szCs w:val="24"/>
        </w:rPr>
        <w:t>, supporting a role of VE-cadherin in regulating EC function</w:t>
      </w:r>
      <w:r w:rsidR="001C1930" w:rsidRPr="0030318D">
        <w:rPr>
          <w:rFonts w:eastAsia="Times New Roman"/>
          <w:sz w:val="24"/>
          <w:szCs w:val="24"/>
        </w:rPr>
        <w:t>.</w:t>
      </w:r>
    </w:p>
    <w:p w14:paraId="49FD4327" w14:textId="55EC2A9C" w:rsidR="001C1930"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t>Neuropilin-1 (NRP1) is a transmembrane protein expressed by several cell types including ECs</w:t>
      </w:r>
      <w:r w:rsidR="002317EC"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QZWxsZXQtTWFueTwvQXV0aG9yPjxZZWFyPjIwMDg8L1ll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QZWxsZXQtTWFueTwvQXV0aG9yPjxZZWFyPjIwMDg8L1ll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1, 2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Originally identified as an adhesion molecule</w:t>
      </w:r>
      <w:r w:rsidR="00B0108C"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UYWthZ2k8L0F1dGhvcj48WWVhcj4xOTk1PC9ZZWFyPjxS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UYWthZ2k8L0F1dGhvcj48WWVhcj4xOTk1PC9ZZWFyPjxS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3</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NRP1 has been extensively studied as a VEGF and </w:t>
      </w:r>
      <w:r w:rsidR="00D74B0B" w:rsidRPr="0030318D">
        <w:rPr>
          <w:rFonts w:eastAsia="Times New Roman"/>
          <w:sz w:val="24"/>
          <w:szCs w:val="24"/>
        </w:rPr>
        <w:t>S</w:t>
      </w:r>
      <w:r w:rsidRPr="0030318D">
        <w:rPr>
          <w:rFonts w:eastAsia="Times New Roman"/>
          <w:sz w:val="24"/>
          <w:szCs w:val="24"/>
        </w:rPr>
        <w:t xml:space="preserve">emaphorin co-receptor in ECs and neurons </w:t>
      </w:r>
      <w:r w:rsidR="006B1369" w:rsidRPr="0030318D">
        <w:rPr>
          <w:rFonts w:eastAsia="Times New Roman"/>
          <w:sz w:val="24"/>
          <w:szCs w:val="24"/>
        </w:rPr>
        <w:fldChar w:fldCharType="begin">
          <w:fldData xml:space="preserve">PEVuZE5vdGU+PENpdGU+PEF1dGhvcj5MYW1wcm9wb3Vsb3U8L0F1dGhvcj48WWVhcj4yMDE0PC9Z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MYW1wcm9wb3Vsb3U8L0F1dGhvcj48WWVhcj4yMDE0PC9Z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4, 25</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Global and endotheli</w:t>
      </w:r>
      <w:r w:rsidR="00CE76FC" w:rsidRPr="0030318D">
        <w:rPr>
          <w:rFonts w:eastAsia="Times New Roman"/>
          <w:sz w:val="24"/>
          <w:szCs w:val="24"/>
        </w:rPr>
        <w:t>um</w:t>
      </w:r>
      <w:r w:rsidRPr="0030318D">
        <w:rPr>
          <w:rFonts w:eastAsia="Times New Roman"/>
          <w:sz w:val="24"/>
          <w:szCs w:val="24"/>
        </w:rPr>
        <w:t xml:space="preserve">-specific NRP1 knockout mouse mutants die in utero with abnormal yolk sac </w:t>
      </w:r>
      <w:r w:rsidR="005F7858" w:rsidRPr="0030318D">
        <w:rPr>
          <w:rFonts w:eastAsia="Times New Roman"/>
          <w:sz w:val="24"/>
          <w:szCs w:val="24"/>
        </w:rPr>
        <w:t xml:space="preserve">and </w:t>
      </w:r>
      <w:r w:rsidRPr="0030318D">
        <w:rPr>
          <w:rFonts w:eastAsia="Times New Roman"/>
          <w:sz w:val="24"/>
          <w:szCs w:val="24"/>
        </w:rPr>
        <w:t xml:space="preserve">neuronal </w:t>
      </w:r>
      <w:r w:rsidR="007932FA" w:rsidRPr="0030318D">
        <w:rPr>
          <w:rFonts w:eastAsia="Times New Roman"/>
          <w:sz w:val="24"/>
          <w:szCs w:val="24"/>
        </w:rPr>
        <w:t>vascularization</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Cb3V2cmVlPC9BdXRob3I+PFllYXI+MjAxMjwvWWVhcj48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Cb3V2cmVlPC9BdXRob3I+PFllYXI+MjAxMjwvWWVhcj48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6-2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consistent with </w:t>
      </w:r>
      <w:r w:rsidR="00AB6C36" w:rsidRPr="0030318D">
        <w:rPr>
          <w:rFonts w:eastAsia="Times New Roman"/>
          <w:sz w:val="24"/>
          <w:szCs w:val="24"/>
        </w:rPr>
        <w:t xml:space="preserve">defects in </w:t>
      </w:r>
      <w:r w:rsidRPr="0030318D">
        <w:rPr>
          <w:rFonts w:eastAsia="Times New Roman"/>
          <w:sz w:val="24"/>
          <w:szCs w:val="24"/>
        </w:rPr>
        <w:t xml:space="preserve">VEGF </w:t>
      </w:r>
      <w:r w:rsidR="007932FA" w:rsidRPr="0030318D">
        <w:rPr>
          <w:rFonts w:eastAsia="Times New Roman"/>
          <w:sz w:val="24"/>
          <w:szCs w:val="24"/>
        </w:rPr>
        <w:t>signaling</w:t>
      </w:r>
      <w:r w:rsidR="00155B9D"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QYW48L0F1dGhvcj48WWVhcj4yMDA3PC9ZZWFyPjxSZWNO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QYW48L0F1dGhvcj48WWVhcj4yMDA3PC9ZZWFyPjxSZWNO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9-31</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However, NRP1-dependent VEGF </w:t>
      </w:r>
      <w:r w:rsidR="007932FA" w:rsidRPr="0030318D">
        <w:rPr>
          <w:rFonts w:eastAsia="Times New Roman"/>
          <w:sz w:val="24"/>
          <w:szCs w:val="24"/>
        </w:rPr>
        <w:t>signaling</w:t>
      </w:r>
      <w:r w:rsidRPr="0030318D">
        <w:rPr>
          <w:rFonts w:eastAsia="Times New Roman"/>
          <w:sz w:val="24"/>
          <w:szCs w:val="24"/>
        </w:rPr>
        <w:t xml:space="preserve"> is not essential for vascular development </w: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2</w:t>
      </w:r>
      <w:r w:rsidR="006B1369" w:rsidRPr="0030318D">
        <w:rPr>
          <w:rFonts w:eastAsia="Times New Roman"/>
          <w:noProof/>
          <w:sz w:val="24"/>
          <w:szCs w:val="24"/>
        </w:rPr>
        <w:t>)</w:t>
      </w:r>
      <w:r w:rsidR="006B1369" w:rsidRPr="0030318D">
        <w:rPr>
          <w:rFonts w:eastAsia="Times New Roman"/>
          <w:sz w:val="24"/>
          <w:szCs w:val="24"/>
        </w:rPr>
        <w:fldChar w:fldCharType="end"/>
      </w:r>
      <w:r w:rsidR="00F5740D" w:rsidRPr="0030318D">
        <w:rPr>
          <w:rFonts w:eastAsia="Times New Roman"/>
          <w:sz w:val="24"/>
          <w:szCs w:val="24"/>
        </w:rPr>
        <w:t>,</w:t>
      </w:r>
      <w:r w:rsidRPr="0030318D">
        <w:rPr>
          <w:rFonts w:eastAsia="Times New Roman"/>
          <w:sz w:val="24"/>
          <w:szCs w:val="24"/>
        </w:rPr>
        <w:t xml:space="preserve"> indicating that NRP1 regulates angiogenesis by integrating VEGF-dependent and -independent pathways </w:t>
      </w:r>
      <w:r w:rsidR="006B1369" w:rsidRPr="0030318D">
        <w:rPr>
          <w:rFonts w:eastAsia="Times New Roman"/>
          <w:sz w:val="24"/>
          <w:szCs w:val="24"/>
        </w:rPr>
        <w:fldChar w:fldCharType="begin">
          <w:fldData xml:space="preserve">PEVuZE5vdGU+PENpdGU+PEF1dGhvcj5QYW48L0F1dGhvcj48WWVhcj4yMDA3PC9ZZWFyPjxSZWNO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QYW48L0F1dGhvcj48WWVhcj4yMDA3PC9ZZWFyPjxSZWNO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29-31</w:t>
      </w:r>
      <w:r w:rsidR="006B1369" w:rsidRPr="0030318D">
        <w:rPr>
          <w:rFonts w:eastAsia="Times New Roman"/>
          <w:noProof/>
          <w:sz w:val="24"/>
          <w:szCs w:val="24"/>
        </w:rPr>
        <w:t>)</w:t>
      </w:r>
      <w:r w:rsidR="006B1369" w:rsidRPr="0030318D">
        <w:rPr>
          <w:rFonts w:eastAsia="Times New Roman"/>
          <w:sz w:val="24"/>
          <w:szCs w:val="24"/>
        </w:rPr>
        <w:fldChar w:fldCharType="end"/>
      </w:r>
      <w:r w:rsidR="00F5740D" w:rsidRPr="0030318D">
        <w:rPr>
          <w:rFonts w:eastAsia="Times New Roman"/>
          <w:sz w:val="24"/>
          <w:szCs w:val="24"/>
        </w:rPr>
        <w:t>,</w:t>
      </w:r>
      <w:r w:rsidR="00130170" w:rsidRPr="0030318D">
        <w:rPr>
          <w:rFonts w:eastAsia="Times New Roman"/>
          <w:sz w:val="24"/>
          <w:szCs w:val="24"/>
        </w:rPr>
        <w:t xml:space="preserve"> </w:t>
      </w:r>
      <w:r w:rsidRPr="0030318D">
        <w:rPr>
          <w:rFonts w:eastAsia="Times New Roman"/>
          <w:sz w:val="24"/>
          <w:szCs w:val="24"/>
        </w:rPr>
        <w:t>including extracellular-matrix-mediated</w:t>
      </w:r>
      <w:r w:rsidR="004F3C12" w:rsidRPr="0030318D">
        <w:rPr>
          <w:rFonts w:eastAsia="Times New Roman"/>
          <w:sz w:val="24"/>
          <w:szCs w:val="24"/>
        </w:rPr>
        <w:t xml:space="preserve"> </w:t>
      </w:r>
      <w:r w:rsidR="00130170" w:rsidRPr="0030318D">
        <w:rPr>
          <w:rFonts w:eastAsia="Times New Roman"/>
          <w:sz w:val="24"/>
          <w:szCs w:val="24"/>
        </w:rPr>
        <w:t xml:space="preserve">signaling </w: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s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s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3, 34</w:t>
      </w:r>
      <w:r w:rsidR="006B1369" w:rsidRPr="0030318D">
        <w:rPr>
          <w:rFonts w:eastAsia="Times New Roman"/>
          <w:noProof/>
          <w:sz w:val="24"/>
          <w:szCs w:val="24"/>
        </w:rPr>
        <w:t>)</w:t>
      </w:r>
      <w:r w:rsidR="006B1369" w:rsidRPr="0030318D">
        <w:rPr>
          <w:rFonts w:eastAsia="Times New Roman"/>
          <w:sz w:val="24"/>
          <w:szCs w:val="24"/>
        </w:rPr>
        <w:fldChar w:fldCharType="end"/>
      </w:r>
      <w:r w:rsidR="00F5740D" w:rsidRPr="0030318D">
        <w:rPr>
          <w:rFonts w:eastAsia="Times New Roman"/>
          <w:sz w:val="24"/>
          <w:szCs w:val="24"/>
        </w:rPr>
        <w:t>,</w:t>
      </w:r>
      <w:r w:rsidRPr="0030318D">
        <w:rPr>
          <w:rFonts w:eastAsia="Times New Roman"/>
          <w:sz w:val="24"/>
          <w:szCs w:val="24"/>
        </w:rPr>
        <w:t xml:space="preserve"> and </w:t>
      </w:r>
      <w:r w:rsidR="000F3CCF" w:rsidRPr="0030318D">
        <w:rPr>
          <w:rFonts w:eastAsia="Times New Roman"/>
          <w:sz w:val="24"/>
          <w:szCs w:val="24"/>
        </w:rPr>
        <w:t xml:space="preserve">by suppressing endothelial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w:t>
      </w:r>
      <w:r w:rsidR="000F3CCF" w:rsidRPr="0030318D">
        <w:rPr>
          <w:rFonts w:eastAsia="Times New Roman"/>
          <w:sz w:val="24"/>
          <w:szCs w:val="24"/>
        </w:rPr>
        <w:t>in sprouting vessels</w:t>
      </w:r>
      <w:r w:rsidR="00A70D24"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w:t>
      </w:r>
    </w:p>
    <w:p w14:paraId="3E1A8930" w14:textId="0248DE43" w:rsidR="001C1930"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lastRenderedPageBreak/>
        <w:t>NRP1 promote</w:t>
      </w:r>
      <w:r w:rsidR="00A24886" w:rsidRPr="0030318D">
        <w:rPr>
          <w:rFonts w:eastAsia="Times New Roman"/>
          <w:sz w:val="24"/>
          <w:szCs w:val="24"/>
        </w:rPr>
        <w:t>s</w:t>
      </w:r>
      <w:r w:rsidRPr="0030318D">
        <w:rPr>
          <w:rFonts w:eastAsia="Times New Roman"/>
          <w:sz w:val="24"/>
          <w:szCs w:val="24"/>
        </w:rPr>
        <w:t xml:space="preserve"> vascular permeability in a </w:t>
      </w:r>
      <w:r w:rsidR="00AC10AF" w:rsidRPr="0030318D">
        <w:rPr>
          <w:rFonts w:eastAsia="Times New Roman"/>
          <w:sz w:val="24"/>
          <w:szCs w:val="24"/>
        </w:rPr>
        <w:t xml:space="preserve">VEGF/VEGFR2 dependent </w:t>
      </w:r>
      <w:r w:rsidRPr="0030318D">
        <w:rPr>
          <w:rFonts w:eastAsia="Times New Roman"/>
          <w:sz w:val="24"/>
          <w:szCs w:val="24"/>
        </w:rPr>
        <w:t xml:space="preserve">mouse model </w:t>
      </w:r>
      <w:r w:rsidR="00AC10AF" w:rsidRPr="0030318D">
        <w:rPr>
          <w:rFonts w:eastAsia="Times New Roman"/>
          <w:sz w:val="24"/>
          <w:szCs w:val="24"/>
        </w:rPr>
        <w:t xml:space="preserve">of </w:t>
      </w:r>
      <w:r w:rsidRPr="0030318D">
        <w:rPr>
          <w:rFonts w:eastAsia="Times New Roman"/>
          <w:sz w:val="24"/>
          <w:szCs w:val="24"/>
        </w:rPr>
        <w:t xml:space="preserve">choroidal </w:t>
      </w:r>
      <w:r w:rsidR="007932FA" w:rsidRPr="0030318D">
        <w:rPr>
          <w:rFonts w:eastAsia="Times New Roman"/>
          <w:sz w:val="24"/>
          <w:szCs w:val="24"/>
        </w:rPr>
        <w:t>neovascularization</w:t>
      </w:r>
      <w:r w:rsidRPr="0030318D">
        <w:rPr>
          <w:rFonts w:eastAsia="Times New Roman"/>
          <w:sz w:val="24"/>
          <w:szCs w:val="24"/>
        </w:rPr>
        <w:t xml:space="preserve"> akin to age-related macular degeneration </w:t>
      </w:r>
      <w:r w:rsidR="008B691B" w:rsidRPr="0030318D">
        <w:rPr>
          <w:rFonts w:eastAsia="Times New Roman"/>
          <w:sz w:val="24"/>
          <w:szCs w:val="24"/>
        </w:rPr>
        <w:t xml:space="preserve">through a mechanism requiring </w:t>
      </w:r>
      <w:r w:rsidR="00D12A5E" w:rsidRPr="0030318D">
        <w:rPr>
          <w:rFonts w:eastAsia="Times New Roman"/>
          <w:sz w:val="24"/>
          <w:szCs w:val="24"/>
        </w:rPr>
        <w:t xml:space="preserve">the </w:t>
      </w:r>
      <w:r w:rsidRPr="0030318D">
        <w:rPr>
          <w:rFonts w:eastAsia="Times New Roman"/>
          <w:sz w:val="24"/>
          <w:szCs w:val="24"/>
        </w:rPr>
        <w:t xml:space="preserve">NRP1 cytoplasmic domain </w:t>
      </w:r>
      <w:r w:rsidR="00120AFB" w:rsidRPr="0030318D">
        <w:rPr>
          <w:rFonts w:eastAsia="Times New Roman"/>
          <w:sz w:val="24"/>
          <w:szCs w:val="24"/>
        </w:rPr>
        <w:t>and</w:t>
      </w:r>
      <w:r w:rsidRPr="0030318D">
        <w:rPr>
          <w:rFonts w:eastAsia="Times New Roman"/>
          <w:sz w:val="24"/>
          <w:szCs w:val="24"/>
        </w:rPr>
        <w:t xml:space="preserve"> activation of </w:t>
      </w:r>
      <w:proofErr w:type="spellStart"/>
      <w:r w:rsidRPr="0030318D">
        <w:rPr>
          <w:rFonts w:eastAsia="Times New Roman"/>
          <w:sz w:val="24"/>
          <w:szCs w:val="24"/>
        </w:rPr>
        <w:t>Src</w:t>
      </w:r>
      <w:proofErr w:type="spellEnd"/>
      <w:r w:rsidRPr="0030318D">
        <w:rPr>
          <w:rFonts w:eastAsia="Times New Roman"/>
          <w:sz w:val="24"/>
          <w:szCs w:val="24"/>
        </w:rPr>
        <w:t xml:space="preserve"> </w:t>
      </w:r>
      <w:r w:rsidR="00F5740D" w:rsidRPr="0030318D">
        <w:rPr>
          <w:rFonts w:eastAsia="Times New Roman"/>
          <w:sz w:val="24"/>
          <w:szCs w:val="24"/>
        </w:rPr>
        <w:t>f</w:t>
      </w:r>
      <w:r w:rsidRPr="0030318D">
        <w:rPr>
          <w:rFonts w:eastAsia="Times New Roman"/>
          <w:sz w:val="24"/>
          <w:szCs w:val="24"/>
        </w:rPr>
        <w:t xml:space="preserve">amily </w:t>
      </w:r>
      <w:r w:rsidR="00F5740D" w:rsidRPr="0030318D">
        <w:rPr>
          <w:rFonts w:eastAsia="Times New Roman"/>
          <w:sz w:val="24"/>
          <w:szCs w:val="24"/>
        </w:rPr>
        <w:t>k</w:t>
      </w:r>
      <w:r w:rsidRPr="0030318D">
        <w:rPr>
          <w:rFonts w:eastAsia="Times New Roman"/>
          <w:sz w:val="24"/>
          <w:szCs w:val="24"/>
        </w:rPr>
        <w:t xml:space="preserve">inases and ABL1 </w: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PC9z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PC9z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5</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NRP1 </w:t>
      </w:r>
      <w:r w:rsidR="00F5740D" w:rsidRPr="0030318D">
        <w:rPr>
          <w:rFonts w:eastAsia="Times New Roman"/>
          <w:sz w:val="24"/>
          <w:szCs w:val="24"/>
        </w:rPr>
        <w:t xml:space="preserve">can </w:t>
      </w:r>
      <w:r w:rsidRPr="0030318D">
        <w:rPr>
          <w:rFonts w:eastAsia="Times New Roman"/>
          <w:sz w:val="24"/>
          <w:szCs w:val="24"/>
        </w:rPr>
        <w:t xml:space="preserve">also promote vascular permeability independently </w:t>
      </w:r>
      <w:r w:rsidR="00636BBB" w:rsidRPr="0030318D">
        <w:rPr>
          <w:rFonts w:eastAsia="Times New Roman"/>
          <w:sz w:val="24"/>
          <w:szCs w:val="24"/>
        </w:rPr>
        <w:t xml:space="preserve">of </w:t>
      </w:r>
      <w:r w:rsidRPr="0030318D">
        <w:rPr>
          <w:rFonts w:eastAsia="Times New Roman"/>
          <w:sz w:val="24"/>
          <w:szCs w:val="24"/>
        </w:rPr>
        <w:t xml:space="preserve">VEGFR2 activation </w: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6</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NRP1 binding to VEGF</w:t>
      </w:r>
      <w:r w:rsidR="004767F5" w:rsidRPr="0030318D">
        <w:rPr>
          <w:rFonts w:eastAsia="Times New Roman"/>
          <w:sz w:val="24"/>
          <w:szCs w:val="24"/>
        </w:rPr>
        <w:t>-A</w:t>
      </w:r>
      <w:r w:rsidRPr="0030318D">
        <w:rPr>
          <w:rFonts w:eastAsia="Times New Roman"/>
          <w:sz w:val="24"/>
          <w:szCs w:val="24"/>
        </w:rPr>
        <w:t>, R-x-x-R carboxyl-terminal motif</w:t>
      </w:r>
      <w:r w:rsidR="009B2936" w:rsidRPr="0030318D">
        <w:rPr>
          <w:rFonts w:eastAsia="Times New Roman"/>
          <w:sz w:val="24"/>
          <w:szCs w:val="24"/>
        </w:rPr>
        <w:t>-</w:t>
      </w:r>
      <w:r w:rsidRPr="0030318D">
        <w:rPr>
          <w:rFonts w:eastAsia="Times New Roman"/>
          <w:sz w:val="24"/>
          <w:szCs w:val="24"/>
        </w:rPr>
        <w:t xml:space="preserve">containing peptides </w:t>
      </w:r>
      <w:r w:rsidR="0009558B" w:rsidRPr="0030318D">
        <w:rPr>
          <w:rFonts w:eastAsia="Times New Roman"/>
          <w:sz w:val="24"/>
          <w:szCs w:val="24"/>
        </w:rPr>
        <w:t>(</w:t>
      </w:r>
      <w:proofErr w:type="spellStart"/>
      <w:r w:rsidR="0009558B" w:rsidRPr="0030318D">
        <w:rPr>
          <w:rFonts w:eastAsia="Times New Roman"/>
          <w:sz w:val="24"/>
          <w:szCs w:val="24"/>
        </w:rPr>
        <w:t>CendR</w:t>
      </w:r>
      <w:proofErr w:type="spellEnd"/>
      <w:r w:rsidR="0009558B"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6</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or a NRP1-targeting ligand-blocking antibody promotes lateral NRP1 </w:t>
      </w:r>
      <w:r w:rsidR="007932FA" w:rsidRPr="0030318D">
        <w:rPr>
          <w:rFonts w:eastAsia="Times New Roman"/>
          <w:sz w:val="24"/>
          <w:szCs w:val="24"/>
        </w:rPr>
        <w:t>delocalization</w:t>
      </w:r>
      <w:r w:rsidRPr="0030318D">
        <w:rPr>
          <w:rFonts w:eastAsia="Times New Roman"/>
          <w:sz w:val="24"/>
          <w:szCs w:val="24"/>
        </w:rPr>
        <w:t xml:space="preserve"> at cell-cell contacts and </w:t>
      </w:r>
      <w:r w:rsidR="00647F52" w:rsidRPr="0030318D">
        <w:rPr>
          <w:rFonts w:eastAsia="Times New Roman"/>
          <w:sz w:val="24"/>
          <w:szCs w:val="24"/>
        </w:rPr>
        <w:t xml:space="preserve">increased </w:t>
      </w:r>
      <w:r w:rsidRPr="0030318D">
        <w:rPr>
          <w:rFonts w:eastAsia="Times New Roman"/>
          <w:sz w:val="24"/>
          <w:szCs w:val="24"/>
        </w:rPr>
        <w:t xml:space="preserve">permeability </w:t>
      </w:r>
      <w:r w:rsidR="00647F52" w:rsidRPr="0030318D">
        <w:rPr>
          <w:rFonts w:eastAsia="Times New Roman"/>
          <w:sz w:val="24"/>
          <w:szCs w:val="24"/>
        </w:rPr>
        <w:t xml:space="preserve">in a manner </w:t>
      </w:r>
      <w:r w:rsidRPr="0030318D">
        <w:rPr>
          <w:rFonts w:eastAsia="Times New Roman"/>
          <w:sz w:val="24"/>
          <w:szCs w:val="24"/>
        </w:rPr>
        <w:t xml:space="preserve">dependent on NRP1 cytoplasmic domain but </w:t>
      </w:r>
      <w:r w:rsidR="00647F52" w:rsidRPr="0030318D">
        <w:rPr>
          <w:rFonts w:eastAsia="Times New Roman"/>
          <w:sz w:val="24"/>
          <w:szCs w:val="24"/>
        </w:rPr>
        <w:t xml:space="preserve">independent of </w:t>
      </w:r>
      <w:r w:rsidRPr="0030318D">
        <w:rPr>
          <w:rFonts w:eastAsia="Times New Roman"/>
          <w:sz w:val="24"/>
          <w:szCs w:val="24"/>
        </w:rPr>
        <w:t xml:space="preserve">VEGFR2 activity </w: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6</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3D129E" w:rsidRPr="0030318D">
        <w:rPr>
          <w:rFonts w:eastAsia="Times New Roman"/>
          <w:sz w:val="24"/>
          <w:szCs w:val="24"/>
        </w:rPr>
        <w:t xml:space="preserve">This </w:t>
      </w:r>
      <w:r w:rsidR="007C3D73" w:rsidRPr="0030318D">
        <w:rPr>
          <w:rFonts w:eastAsia="Times New Roman"/>
          <w:sz w:val="24"/>
          <w:szCs w:val="24"/>
        </w:rPr>
        <w:t xml:space="preserve">finding </w:t>
      </w:r>
      <w:r w:rsidR="003D129E" w:rsidRPr="0030318D">
        <w:rPr>
          <w:rFonts w:eastAsia="Times New Roman"/>
          <w:sz w:val="24"/>
          <w:szCs w:val="24"/>
        </w:rPr>
        <w:t>suggests a</w:t>
      </w:r>
      <w:r w:rsidRPr="0030318D">
        <w:rPr>
          <w:rFonts w:eastAsia="Times New Roman"/>
          <w:sz w:val="24"/>
          <w:szCs w:val="24"/>
        </w:rPr>
        <w:t xml:space="preserve"> direct role of NRP1 in modulating cell-cell junction</w:t>
      </w:r>
      <w:r w:rsidR="00996E63" w:rsidRPr="0030318D">
        <w:rPr>
          <w:rFonts w:eastAsia="Times New Roman"/>
          <w:sz w:val="24"/>
          <w:szCs w:val="24"/>
        </w:rPr>
        <w:t>-mediated signaling</w:t>
      </w:r>
      <w:r w:rsidR="00104087" w:rsidRPr="0030318D">
        <w:rPr>
          <w:rFonts w:eastAsia="Times New Roman"/>
          <w:sz w:val="24"/>
          <w:szCs w:val="24"/>
        </w:rPr>
        <w:t xml:space="preserve"> with</w:t>
      </w:r>
      <w:r w:rsidRPr="0030318D">
        <w:rPr>
          <w:rFonts w:eastAsia="Times New Roman"/>
          <w:sz w:val="24"/>
          <w:szCs w:val="24"/>
        </w:rPr>
        <w:t xml:space="preserve"> NRP1 play</w:t>
      </w:r>
      <w:r w:rsidR="00104087" w:rsidRPr="0030318D">
        <w:rPr>
          <w:rFonts w:eastAsia="Times New Roman"/>
          <w:sz w:val="24"/>
          <w:szCs w:val="24"/>
        </w:rPr>
        <w:t>ing</w:t>
      </w:r>
      <w:r w:rsidRPr="0030318D">
        <w:rPr>
          <w:rFonts w:eastAsia="Times New Roman"/>
          <w:sz w:val="24"/>
          <w:szCs w:val="24"/>
        </w:rPr>
        <w:t xml:space="preserve"> a role in flow-</w:t>
      </w:r>
      <w:r w:rsidR="00AC795C" w:rsidRPr="0030318D">
        <w:rPr>
          <w:rFonts w:eastAsia="Times New Roman"/>
          <w:sz w:val="24"/>
          <w:szCs w:val="24"/>
        </w:rPr>
        <w:t xml:space="preserve">induced </w:t>
      </w:r>
      <w:r w:rsidR="007932FA" w:rsidRPr="0030318D">
        <w:rPr>
          <w:rFonts w:eastAsia="Times New Roman"/>
          <w:sz w:val="24"/>
          <w:szCs w:val="24"/>
        </w:rPr>
        <w:t>signaling</w:t>
      </w:r>
      <w:r w:rsidRPr="0030318D">
        <w:rPr>
          <w:rFonts w:eastAsia="Times New Roman"/>
          <w:sz w:val="24"/>
          <w:szCs w:val="24"/>
        </w:rPr>
        <w:t xml:space="preserve"> </w:t>
      </w:r>
      <w:r w:rsidR="00B000F1" w:rsidRPr="0030318D">
        <w:rPr>
          <w:rFonts w:eastAsia="Times New Roman"/>
          <w:sz w:val="24"/>
          <w:szCs w:val="24"/>
        </w:rPr>
        <w:t>upstream of</w:t>
      </w:r>
      <w:r w:rsidRPr="0030318D">
        <w:rPr>
          <w:rFonts w:eastAsia="Times New Roman"/>
          <w:sz w:val="24"/>
          <w:szCs w:val="24"/>
        </w:rPr>
        <w:t xml:space="preserve"> </w:t>
      </w:r>
      <w:r w:rsidR="003A3BB6" w:rsidRPr="0030318D">
        <w:rPr>
          <w:rFonts w:eastAsia="Times New Roman"/>
          <w:sz w:val="24"/>
          <w:szCs w:val="24"/>
        </w:rPr>
        <w:t xml:space="preserve">the </w:t>
      </w:r>
      <w:r w:rsidRPr="0030318D">
        <w:rPr>
          <w:rFonts w:eastAsia="Times New Roman"/>
          <w:sz w:val="24"/>
          <w:szCs w:val="24"/>
        </w:rPr>
        <w:t xml:space="preserve">junctional complex in ECs. Accordingly, PlexinD1 associates with NRP1 and VEGFR2 to form a mechano-sensing complex that activates early </w:t>
      </w:r>
      <w:r w:rsidR="007932FA" w:rsidRPr="0030318D">
        <w:rPr>
          <w:rFonts w:eastAsia="Times New Roman"/>
          <w:sz w:val="24"/>
          <w:szCs w:val="24"/>
        </w:rPr>
        <w:t>signaling</w:t>
      </w:r>
      <w:r w:rsidRPr="0030318D">
        <w:rPr>
          <w:rFonts w:eastAsia="Times New Roman"/>
          <w:sz w:val="24"/>
          <w:szCs w:val="24"/>
        </w:rPr>
        <w:t xml:space="preserve"> in response to shear stress including VEGFR2 phosphorylation and its association with </w:t>
      </w:r>
      <w:r w:rsidR="00647F52" w:rsidRPr="0030318D">
        <w:rPr>
          <w:rFonts w:eastAsia="Times New Roman"/>
          <w:sz w:val="24"/>
          <w:szCs w:val="24"/>
        </w:rPr>
        <w:t xml:space="preserve">the </w:t>
      </w:r>
      <w:r w:rsidRPr="0030318D">
        <w:rPr>
          <w:rFonts w:eastAsia="Times New Roman"/>
          <w:sz w:val="24"/>
          <w:szCs w:val="24"/>
        </w:rPr>
        <w:t xml:space="preserve">tyrosine kinase </w:t>
      </w:r>
      <w:proofErr w:type="spellStart"/>
      <w:r w:rsidR="00647F52" w:rsidRPr="0030318D">
        <w:rPr>
          <w:rFonts w:eastAsia="Times New Roman"/>
          <w:sz w:val="24"/>
          <w:szCs w:val="24"/>
        </w:rPr>
        <w:t>Src</w:t>
      </w:r>
      <w:proofErr w:type="spellEnd"/>
      <w:r w:rsidR="006B1369"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NZWh0YTwvQXV0aG9yPjxZZWFyPjIwMjA8L1llYXI+PFJl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NZWh0YTwvQXV0aG9yPjxZZWFyPjIwMjA8L1llYXI+PFJl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7</w:t>
      </w:r>
      <w:r w:rsidR="006B1369" w:rsidRPr="0030318D">
        <w:rPr>
          <w:rFonts w:eastAsia="Times New Roman"/>
          <w:noProof/>
          <w:sz w:val="24"/>
          <w:szCs w:val="24"/>
        </w:rPr>
        <w:t>)</w:t>
      </w:r>
      <w:r w:rsidR="006B1369" w:rsidRPr="0030318D">
        <w:rPr>
          <w:rFonts w:eastAsia="Times New Roman"/>
          <w:sz w:val="24"/>
          <w:szCs w:val="24"/>
        </w:rPr>
        <w:fldChar w:fldCharType="end"/>
      </w:r>
      <w:r w:rsidR="00647F52" w:rsidRPr="0030318D">
        <w:rPr>
          <w:rFonts w:eastAsia="Times New Roman"/>
          <w:sz w:val="24"/>
          <w:szCs w:val="24"/>
        </w:rPr>
        <w:t xml:space="preserve"> </w:t>
      </w:r>
      <w:r w:rsidRPr="0030318D">
        <w:rPr>
          <w:rFonts w:eastAsia="Times New Roman"/>
          <w:sz w:val="24"/>
          <w:szCs w:val="24"/>
        </w:rPr>
        <w:t>.</w:t>
      </w:r>
    </w:p>
    <w:p w14:paraId="1B0DDB72" w14:textId="5191D30F" w:rsidR="001C1930"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NRP1 also acts as a co-receptor for </w:t>
      </w:r>
      <w:r w:rsidR="00C96582">
        <w:rPr>
          <w:rFonts w:eastAsia="Times New Roman"/>
          <w:sz w:val="24"/>
          <w:szCs w:val="24"/>
        </w:rPr>
        <w:t>TGF-β</w:t>
      </w:r>
      <w:r w:rsidRPr="0030318D">
        <w:rPr>
          <w:rFonts w:eastAsia="Times New Roman"/>
          <w:sz w:val="24"/>
          <w:szCs w:val="24"/>
        </w:rPr>
        <w:t xml:space="preserve"> and interacts with </w:t>
      </w:r>
      <w:r w:rsidR="00C96582">
        <w:rPr>
          <w:rFonts w:eastAsia="Times New Roman"/>
          <w:sz w:val="24"/>
          <w:szCs w:val="24"/>
        </w:rPr>
        <w:t>TGF-β</w:t>
      </w:r>
      <w:r w:rsidRPr="0030318D">
        <w:rPr>
          <w:rFonts w:eastAsia="Times New Roman"/>
          <w:sz w:val="24"/>
          <w:szCs w:val="24"/>
        </w:rPr>
        <w:t xml:space="preserve"> type II and type I transmembrane serine-threonine kinase receptors with an affinity increased by </w:t>
      </w:r>
      <w:r w:rsidR="00C96582">
        <w:rPr>
          <w:rFonts w:eastAsia="Times New Roman"/>
          <w:sz w:val="24"/>
          <w:szCs w:val="24"/>
        </w:rPr>
        <w:t>TGF-β</w:t>
      </w:r>
      <w:r w:rsidR="00D508C3" w:rsidRPr="0030318D">
        <w:rPr>
          <w:rFonts w:eastAsia="Times New Roman"/>
          <w:sz w:val="24"/>
          <w:szCs w:val="24"/>
        </w:rPr>
        <w:t xml:space="preserve"> binding</w:t>
      </w:r>
      <w:r w:rsidR="005D04A3"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In agreement, in </w:t>
      </w:r>
      <w:r w:rsidR="00CE76FC" w:rsidRPr="0030318D">
        <w:rPr>
          <w:rFonts w:eastAsia="Times New Roman"/>
          <w:sz w:val="24"/>
          <w:szCs w:val="24"/>
        </w:rPr>
        <w:t>T-</w:t>
      </w:r>
      <w:r w:rsidRPr="0030318D">
        <w:rPr>
          <w:rFonts w:eastAsia="Times New Roman"/>
          <w:sz w:val="24"/>
          <w:szCs w:val="24"/>
        </w:rPr>
        <w:t>lymphocytes</w:t>
      </w:r>
      <w:r w:rsidR="00CE76FC" w:rsidRPr="0030318D">
        <w:rPr>
          <w:rFonts w:eastAsia="Times New Roman"/>
          <w:sz w:val="24"/>
          <w:szCs w:val="24"/>
        </w:rPr>
        <w:t xml:space="preserve"> </w:t>
      </w:r>
      <w:r w:rsidRPr="0030318D">
        <w:rPr>
          <w:rFonts w:eastAsia="Times New Roman"/>
          <w:sz w:val="24"/>
          <w:szCs w:val="24"/>
        </w:rPr>
        <w:t xml:space="preserve">and breast cancer cells, NRP1 promotes </w:t>
      </w:r>
      <w:r w:rsidR="00C96582">
        <w:rPr>
          <w:rFonts w:eastAsia="Times New Roman"/>
          <w:sz w:val="24"/>
          <w:szCs w:val="24"/>
        </w:rPr>
        <w:t>TGF-β</w:t>
      </w:r>
      <w:r w:rsidRPr="0030318D">
        <w:rPr>
          <w:rFonts w:eastAsia="Times New Roman"/>
          <w:sz w:val="24"/>
          <w:szCs w:val="24"/>
        </w:rPr>
        <w:t xml:space="preserve">-mediated SMAD2/3 phosphorylation and </w:t>
      </w:r>
      <w:r w:rsidR="007932FA" w:rsidRPr="0030318D">
        <w:rPr>
          <w:rFonts w:eastAsia="Times New Roman"/>
          <w:sz w:val="24"/>
          <w:szCs w:val="24"/>
        </w:rPr>
        <w:t>signaling</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LCAz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LCAz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8, 39</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However, in ECs</w:t>
      </w:r>
      <w:r w:rsidR="007C3D73" w:rsidRPr="0030318D">
        <w:rPr>
          <w:rFonts w:eastAsia="Times New Roman"/>
          <w:sz w:val="24"/>
          <w:szCs w:val="24"/>
        </w:rPr>
        <w:t>,</w:t>
      </w:r>
      <w:r w:rsidRPr="0030318D">
        <w:rPr>
          <w:rFonts w:eastAsia="Times New Roman"/>
          <w:sz w:val="24"/>
          <w:szCs w:val="24"/>
        </w:rPr>
        <w:t xml:space="preserve"> NRP1 promotes angiogenesis and tip cell specification by inhibiting SMAD2/3 activation downstream of TGF-β and </w:t>
      </w:r>
      <w:r w:rsidR="007C3D73" w:rsidRPr="0030318D">
        <w:rPr>
          <w:rFonts w:eastAsia="Times New Roman"/>
          <w:sz w:val="24"/>
          <w:szCs w:val="24"/>
        </w:rPr>
        <w:t>b</w:t>
      </w:r>
      <w:r w:rsidRPr="0030318D">
        <w:rPr>
          <w:rFonts w:eastAsia="Times New Roman"/>
          <w:sz w:val="24"/>
          <w:szCs w:val="24"/>
        </w:rPr>
        <w:t xml:space="preserve">one </w:t>
      </w:r>
      <w:r w:rsidR="007C3D73" w:rsidRPr="0030318D">
        <w:rPr>
          <w:rFonts w:eastAsia="Times New Roman"/>
          <w:sz w:val="24"/>
          <w:szCs w:val="24"/>
        </w:rPr>
        <w:t>m</w:t>
      </w:r>
      <w:r w:rsidRPr="0030318D">
        <w:rPr>
          <w:rFonts w:eastAsia="Times New Roman"/>
          <w:sz w:val="24"/>
          <w:szCs w:val="24"/>
        </w:rPr>
        <w:t xml:space="preserve">orphogenic </w:t>
      </w:r>
      <w:r w:rsidR="007C3D73" w:rsidRPr="0030318D">
        <w:rPr>
          <w:rFonts w:eastAsia="Times New Roman"/>
          <w:sz w:val="24"/>
          <w:szCs w:val="24"/>
        </w:rPr>
        <w:t>p</w:t>
      </w:r>
      <w:r w:rsidRPr="0030318D">
        <w:rPr>
          <w:rFonts w:eastAsia="Times New Roman"/>
          <w:sz w:val="24"/>
          <w:szCs w:val="24"/>
        </w:rPr>
        <w:t xml:space="preserve">rotein 9 (BMP9). The molecular mechanism by which NRP1 suppresses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in ECs is not completely understood but </w:t>
      </w:r>
      <w:r w:rsidR="00A23644" w:rsidRPr="0030318D">
        <w:rPr>
          <w:rFonts w:eastAsia="Times New Roman"/>
          <w:sz w:val="24"/>
          <w:szCs w:val="24"/>
        </w:rPr>
        <w:t xml:space="preserve">it </w:t>
      </w:r>
      <w:r w:rsidRPr="0030318D">
        <w:rPr>
          <w:rFonts w:eastAsia="Times New Roman"/>
          <w:sz w:val="24"/>
          <w:szCs w:val="24"/>
        </w:rPr>
        <w:t xml:space="preserve">requires </w:t>
      </w:r>
      <w:r w:rsidR="00A64101" w:rsidRPr="0030318D">
        <w:rPr>
          <w:rFonts w:eastAsia="Times New Roman"/>
          <w:sz w:val="24"/>
          <w:szCs w:val="24"/>
        </w:rPr>
        <w:t xml:space="preserve">the </w:t>
      </w:r>
      <w:r w:rsidRPr="0030318D">
        <w:rPr>
          <w:rFonts w:eastAsia="Times New Roman"/>
          <w:sz w:val="24"/>
          <w:szCs w:val="24"/>
        </w:rPr>
        <w:t xml:space="preserve">extracellular and transmembrane domain </w:t>
      </w:r>
      <w:r w:rsidR="00CD7CBC" w:rsidRPr="0030318D">
        <w:rPr>
          <w:rFonts w:eastAsia="Times New Roman"/>
          <w:sz w:val="24"/>
          <w:szCs w:val="24"/>
        </w:rPr>
        <w:t>of NRP1</w:t>
      </w:r>
      <w:r w:rsidR="002E20E6" w:rsidRPr="0030318D">
        <w:rPr>
          <w:rFonts w:eastAsia="Times New Roman"/>
          <w:sz w:val="24"/>
          <w:szCs w:val="24"/>
        </w:rPr>
        <w:t xml:space="preserve"> </w:t>
      </w:r>
      <w:r w:rsidR="00A64101" w:rsidRPr="0030318D">
        <w:rPr>
          <w:rFonts w:eastAsia="Times New Roman"/>
          <w:sz w:val="24"/>
          <w:szCs w:val="24"/>
        </w:rPr>
        <w:t>but not the</w:t>
      </w:r>
      <w:r w:rsidRPr="0030318D">
        <w:rPr>
          <w:rFonts w:eastAsia="Times New Roman"/>
          <w:sz w:val="24"/>
          <w:szCs w:val="24"/>
        </w:rPr>
        <w:t xml:space="preserve"> cytoplasmic domain </w: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w:t>
      </w:r>
    </w:p>
    <w:p w14:paraId="6C443310" w14:textId="4F2AE192" w:rsidR="00CB31D5" w:rsidRPr="0030318D" w:rsidRDefault="001C1930"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In this study, </w:t>
      </w:r>
      <w:r w:rsidR="00E323D0" w:rsidRPr="0030318D">
        <w:rPr>
          <w:rFonts w:eastAsia="Times New Roman"/>
          <w:sz w:val="24"/>
          <w:szCs w:val="24"/>
        </w:rPr>
        <w:t>we</w:t>
      </w:r>
      <w:r w:rsidRPr="0030318D">
        <w:rPr>
          <w:rFonts w:eastAsia="Times New Roman"/>
          <w:sz w:val="24"/>
          <w:szCs w:val="24"/>
        </w:rPr>
        <w:t xml:space="preserve"> </w:t>
      </w:r>
      <w:r w:rsidR="007C3D73" w:rsidRPr="0030318D">
        <w:rPr>
          <w:rFonts w:eastAsia="Times New Roman"/>
          <w:sz w:val="24"/>
          <w:szCs w:val="24"/>
        </w:rPr>
        <w:t xml:space="preserve">showed </w:t>
      </w:r>
      <w:r w:rsidRPr="0030318D">
        <w:rPr>
          <w:rFonts w:eastAsia="Times New Roman"/>
          <w:sz w:val="24"/>
          <w:szCs w:val="24"/>
        </w:rPr>
        <w:t xml:space="preserve">that NRP1 </w:t>
      </w:r>
      <w:r w:rsidR="007C3D73" w:rsidRPr="0030318D">
        <w:rPr>
          <w:rFonts w:eastAsia="Times New Roman"/>
          <w:sz w:val="24"/>
          <w:szCs w:val="24"/>
        </w:rPr>
        <w:t xml:space="preserve">interacted </w:t>
      </w:r>
      <w:r w:rsidRPr="0030318D">
        <w:rPr>
          <w:rFonts w:eastAsia="Times New Roman"/>
          <w:sz w:val="24"/>
          <w:szCs w:val="24"/>
        </w:rPr>
        <w:t xml:space="preserve">with VE-cadherin in a shear stress-dependent manner and that NRP1 promotes VE-cadherin interaction with p120 catenin, thus promoting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Accordingly, </w:t>
      </w:r>
      <w:r w:rsidR="00A23644" w:rsidRPr="0030318D">
        <w:rPr>
          <w:rFonts w:eastAsia="Times New Roman"/>
          <w:sz w:val="24"/>
          <w:szCs w:val="24"/>
        </w:rPr>
        <w:t xml:space="preserve">knockdown </w:t>
      </w:r>
      <w:r w:rsidRPr="0030318D">
        <w:rPr>
          <w:rFonts w:eastAsia="Times New Roman"/>
          <w:sz w:val="24"/>
          <w:szCs w:val="24"/>
        </w:rPr>
        <w:t xml:space="preserve">of NRP1 or p120 </w:t>
      </w:r>
      <w:r w:rsidR="00AD48A1" w:rsidRPr="0030318D">
        <w:rPr>
          <w:rFonts w:eastAsia="Times New Roman"/>
          <w:sz w:val="24"/>
          <w:szCs w:val="24"/>
        </w:rPr>
        <w:t xml:space="preserve">catenin </w:t>
      </w:r>
      <w:r w:rsidRPr="0030318D">
        <w:rPr>
          <w:rFonts w:eastAsia="Times New Roman"/>
          <w:sz w:val="24"/>
          <w:szCs w:val="24"/>
        </w:rPr>
        <w:t xml:space="preserve">in ECs exposed to laminar flow </w:t>
      </w:r>
      <w:r w:rsidR="007C3D73" w:rsidRPr="0030318D">
        <w:rPr>
          <w:rFonts w:eastAsia="Times New Roman"/>
          <w:sz w:val="24"/>
          <w:szCs w:val="24"/>
        </w:rPr>
        <w:t xml:space="preserve">induced </w:t>
      </w:r>
      <w:proofErr w:type="spellStart"/>
      <w:r w:rsidRPr="0030318D">
        <w:rPr>
          <w:rFonts w:eastAsia="Times New Roman"/>
          <w:sz w:val="24"/>
          <w:szCs w:val="24"/>
        </w:rPr>
        <w:t>adherens</w:t>
      </w:r>
      <w:proofErr w:type="spellEnd"/>
      <w:r w:rsidRPr="0030318D">
        <w:rPr>
          <w:rFonts w:eastAsia="Times New Roman"/>
          <w:sz w:val="24"/>
          <w:szCs w:val="24"/>
        </w:rPr>
        <w:t xml:space="preserve"> junction </w:t>
      </w:r>
      <w:r w:rsidR="007932FA" w:rsidRPr="0030318D">
        <w:rPr>
          <w:rFonts w:eastAsia="Times New Roman"/>
          <w:sz w:val="24"/>
          <w:szCs w:val="24"/>
        </w:rPr>
        <w:t>destabilization</w:t>
      </w:r>
      <w:r w:rsidRPr="0030318D">
        <w:rPr>
          <w:rFonts w:eastAsia="Times New Roman"/>
          <w:sz w:val="24"/>
          <w:szCs w:val="24"/>
        </w:rPr>
        <w:t xml:space="preserve"> and cytoskeleton </w:t>
      </w:r>
      <w:r w:rsidR="007932FA" w:rsidRPr="0030318D">
        <w:rPr>
          <w:rFonts w:eastAsia="Times New Roman"/>
          <w:sz w:val="24"/>
          <w:szCs w:val="24"/>
        </w:rPr>
        <w:t>remodeling</w:t>
      </w:r>
      <w:r w:rsidRPr="0030318D">
        <w:rPr>
          <w:rFonts w:eastAsia="Times New Roman"/>
          <w:sz w:val="24"/>
          <w:szCs w:val="24"/>
        </w:rPr>
        <w:t xml:space="preserve">. The </w:t>
      </w:r>
      <w:r w:rsidR="007932FA" w:rsidRPr="0030318D">
        <w:rPr>
          <w:rFonts w:eastAsia="Times New Roman"/>
          <w:sz w:val="24"/>
          <w:szCs w:val="24"/>
        </w:rPr>
        <w:t>destabilization</w:t>
      </w:r>
      <w:r w:rsidRPr="0030318D">
        <w:rPr>
          <w:rFonts w:eastAsia="Times New Roman"/>
          <w:sz w:val="24"/>
          <w:szCs w:val="24"/>
        </w:rPr>
        <w:t xml:space="preserve"> of </w:t>
      </w:r>
      <w:proofErr w:type="spellStart"/>
      <w:r w:rsidRPr="0030318D">
        <w:rPr>
          <w:rFonts w:eastAsia="Times New Roman"/>
          <w:sz w:val="24"/>
          <w:szCs w:val="24"/>
        </w:rPr>
        <w:t>adherens</w:t>
      </w:r>
      <w:proofErr w:type="spellEnd"/>
      <w:r w:rsidRPr="0030318D">
        <w:rPr>
          <w:rFonts w:eastAsia="Times New Roman"/>
          <w:sz w:val="24"/>
          <w:szCs w:val="24"/>
        </w:rPr>
        <w:t xml:space="preserve"> junction</w:t>
      </w:r>
      <w:r w:rsidR="00A23644" w:rsidRPr="0030318D">
        <w:rPr>
          <w:rFonts w:eastAsia="Times New Roman"/>
          <w:sz w:val="24"/>
          <w:szCs w:val="24"/>
        </w:rPr>
        <w:t>s</w:t>
      </w:r>
      <w:r w:rsidRPr="0030318D">
        <w:rPr>
          <w:rFonts w:eastAsia="Times New Roman"/>
          <w:sz w:val="24"/>
          <w:szCs w:val="24"/>
        </w:rPr>
        <w:t xml:space="preserve"> caused by the </w:t>
      </w:r>
      <w:r w:rsidR="00A23644" w:rsidRPr="0030318D">
        <w:rPr>
          <w:rFonts w:eastAsia="Times New Roman"/>
          <w:sz w:val="24"/>
          <w:szCs w:val="24"/>
        </w:rPr>
        <w:t xml:space="preserve">knockdown </w:t>
      </w:r>
      <w:r w:rsidRPr="0030318D">
        <w:rPr>
          <w:rFonts w:eastAsia="Times New Roman"/>
          <w:sz w:val="24"/>
          <w:szCs w:val="24"/>
        </w:rPr>
        <w:t xml:space="preserve">of NRP1 or p120 catenin </w:t>
      </w:r>
      <w:r w:rsidR="007C3D73" w:rsidRPr="0030318D">
        <w:rPr>
          <w:rFonts w:eastAsia="Times New Roman"/>
          <w:sz w:val="24"/>
          <w:szCs w:val="24"/>
        </w:rPr>
        <w:t xml:space="preserve">increased </w:t>
      </w:r>
      <w:r w:rsidRPr="0030318D">
        <w:rPr>
          <w:rFonts w:eastAsia="Times New Roman"/>
          <w:sz w:val="24"/>
          <w:szCs w:val="24"/>
        </w:rPr>
        <w:t xml:space="preserve">TGFBR2 </w:t>
      </w:r>
      <w:r w:rsidR="00E1425B" w:rsidRPr="0030318D">
        <w:rPr>
          <w:rFonts w:eastAsia="Times New Roman"/>
          <w:sz w:val="24"/>
          <w:szCs w:val="24"/>
        </w:rPr>
        <w:t xml:space="preserve">plasma membrane </w:t>
      </w:r>
      <w:r w:rsidR="007932FA" w:rsidRPr="0030318D">
        <w:rPr>
          <w:rFonts w:eastAsia="Times New Roman"/>
          <w:sz w:val="24"/>
          <w:szCs w:val="24"/>
        </w:rPr>
        <w:t>localization</w:t>
      </w:r>
      <w:r w:rsidRPr="0030318D">
        <w:rPr>
          <w:rFonts w:eastAsia="Times New Roman"/>
          <w:sz w:val="24"/>
          <w:szCs w:val="24"/>
        </w:rPr>
        <w:t xml:space="preserve"> and increase</w:t>
      </w:r>
      <w:r w:rsidR="007C3D73" w:rsidRPr="0030318D">
        <w:rPr>
          <w:rFonts w:eastAsia="Times New Roman"/>
          <w:sz w:val="24"/>
          <w:szCs w:val="24"/>
        </w:rPr>
        <w:t>d</w:t>
      </w:r>
      <w:r w:rsidRPr="0030318D">
        <w:rPr>
          <w:rFonts w:eastAsia="Times New Roman"/>
          <w:sz w:val="24"/>
          <w:szCs w:val="24"/>
        </w:rPr>
        <w:t xml:space="preserve"> SMAD2/3 phosphorylation, thus activating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We further </w:t>
      </w:r>
      <w:r w:rsidR="007C3D73" w:rsidRPr="0030318D">
        <w:rPr>
          <w:rFonts w:eastAsia="Times New Roman"/>
          <w:sz w:val="24"/>
          <w:szCs w:val="24"/>
        </w:rPr>
        <w:t xml:space="preserve">showed </w:t>
      </w:r>
      <w:r w:rsidRPr="0030318D">
        <w:rPr>
          <w:rFonts w:eastAsia="Times New Roman"/>
          <w:sz w:val="24"/>
          <w:szCs w:val="24"/>
        </w:rPr>
        <w:t xml:space="preserve">that NRP1 </w:t>
      </w:r>
      <w:r w:rsidR="007C3D73" w:rsidRPr="0030318D">
        <w:rPr>
          <w:rFonts w:eastAsia="Times New Roman"/>
          <w:sz w:val="24"/>
          <w:szCs w:val="24"/>
        </w:rPr>
        <w:t xml:space="preserve">prevented </w:t>
      </w:r>
      <w:r w:rsidRPr="0030318D">
        <w:rPr>
          <w:rFonts w:eastAsia="Times New Roman"/>
          <w:sz w:val="24"/>
          <w:szCs w:val="24"/>
        </w:rPr>
        <w:t>activation in EC</w:t>
      </w:r>
      <w:r w:rsidR="007C3D73" w:rsidRPr="0030318D">
        <w:rPr>
          <w:rFonts w:eastAsia="Times New Roman"/>
          <w:sz w:val="24"/>
          <w:szCs w:val="24"/>
        </w:rPr>
        <w:t>s</w:t>
      </w:r>
      <w:r w:rsidRPr="0030318D">
        <w:rPr>
          <w:rFonts w:eastAsia="Times New Roman"/>
          <w:sz w:val="24"/>
          <w:szCs w:val="24"/>
        </w:rPr>
        <w:t xml:space="preserve"> exposed to atheroprotective laminar flow </w:t>
      </w:r>
      <w:r w:rsidR="00956450" w:rsidRPr="0030318D">
        <w:rPr>
          <w:rFonts w:eastAsia="Times New Roman"/>
          <w:sz w:val="24"/>
          <w:szCs w:val="24"/>
        </w:rPr>
        <w:t xml:space="preserve">and that </w:t>
      </w:r>
      <w:r w:rsidR="001C5D5D" w:rsidRPr="0030318D">
        <w:rPr>
          <w:rFonts w:eastAsia="Times New Roman"/>
          <w:sz w:val="24"/>
          <w:szCs w:val="24"/>
        </w:rPr>
        <w:t>genetic</w:t>
      </w:r>
      <w:r w:rsidRPr="0030318D">
        <w:rPr>
          <w:rFonts w:eastAsia="Times New Roman"/>
          <w:sz w:val="24"/>
          <w:szCs w:val="24"/>
        </w:rPr>
        <w:t xml:space="preserve"> </w:t>
      </w:r>
      <w:r w:rsidR="001C5D5D" w:rsidRPr="0030318D">
        <w:rPr>
          <w:rFonts w:eastAsia="Times New Roman"/>
          <w:sz w:val="24"/>
          <w:szCs w:val="24"/>
        </w:rPr>
        <w:t xml:space="preserve">depletion of </w:t>
      </w:r>
      <w:r w:rsidRPr="0030318D">
        <w:rPr>
          <w:rFonts w:eastAsia="Times New Roman"/>
          <w:sz w:val="24"/>
          <w:szCs w:val="24"/>
        </w:rPr>
        <w:t xml:space="preserve">NRP1 </w:t>
      </w:r>
      <w:r w:rsidR="001C5D5D" w:rsidRPr="0030318D">
        <w:rPr>
          <w:rFonts w:eastAsia="Times New Roman"/>
          <w:sz w:val="24"/>
          <w:szCs w:val="24"/>
        </w:rPr>
        <w:t xml:space="preserve">in the </w:t>
      </w:r>
      <w:r w:rsidR="00F62F9D" w:rsidRPr="0030318D">
        <w:rPr>
          <w:rFonts w:eastAsia="Times New Roman"/>
          <w:sz w:val="24"/>
          <w:szCs w:val="24"/>
        </w:rPr>
        <w:t xml:space="preserve">mouse </w:t>
      </w:r>
      <w:r w:rsidR="001C5D5D" w:rsidRPr="0030318D">
        <w:rPr>
          <w:rFonts w:eastAsia="Times New Roman"/>
          <w:sz w:val="24"/>
          <w:szCs w:val="24"/>
        </w:rPr>
        <w:t xml:space="preserve">endothelium </w:t>
      </w:r>
      <w:r w:rsidR="007C3D73" w:rsidRPr="0030318D">
        <w:rPr>
          <w:rFonts w:eastAsia="Times New Roman"/>
          <w:sz w:val="24"/>
          <w:szCs w:val="24"/>
        </w:rPr>
        <w:t xml:space="preserve">increased </w:t>
      </w:r>
      <w:r w:rsidRPr="0030318D">
        <w:rPr>
          <w:rFonts w:eastAsia="Times New Roman"/>
          <w:sz w:val="24"/>
          <w:szCs w:val="24"/>
        </w:rPr>
        <w:t xml:space="preserve">leukocyte rolling and atherosclerosis plaque deposition in </w:t>
      </w:r>
      <w:proofErr w:type="spellStart"/>
      <w:r w:rsidRPr="0030318D">
        <w:rPr>
          <w:rFonts w:eastAsia="Times New Roman"/>
          <w:sz w:val="24"/>
          <w:szCs w:val="24"/>
        </w:rPr>
        <w:t>ApoE</w:t>
      </w:r>
      <w:proofErr w:type="spellEnd"/>
      <w:r w:rsidRPr="0030318D">
        <w:rPr>
          <w:rFonts w:eastAsia="Times New Roman"/>
          <w:sz w:val="24"/>
          <w:szCs w:val="24"/>
        </w:rPr>
        <w:t xml:space="preserve"> knockout </w:t>
      </w:r>
      <w:r w:rsidR="00333987" w:rsidRPr="0030318D">
        <w:rPr>
          <w:rFonts w:eastAsia="Times New Roman"/>
          <w:sz w:val="24"/>
          <w:szCs w:val="24"/>
        </w:rPr>
        <w:t>hyperlipidemic</w:t>
      </w:r>
      <w:r w:rsidRPr="0030318D">
        <w:rPr>
          <w:rFonts w:eastAsia="Times New Roman"/>
          <w:sz w:val="24"/>
          <w:szCs w:val="24"/>
        </w:rPr>
        <w:t xml:space="preserve"> mice. Together, our data </w:t>
      </w:r>
      <w:r w:rsidR="001E5F2B" w:rsidRPr="0030318D">
        <w:rPr>
          <w:rFonts w:eastAsia="Times New Roman"/>
          <w:sz w:val="24"/>
          <w:szCs w:val="24"/>
        </w:rPr>
        <w:t xml:space="preserve">reveal </w:t>
      </w:r>
      <w:r w:rsidRPr="0030318D">
        <w:rPr>
          <w:rFonts w:eastAsia="Times New Roman"/>
          <w:sz w:val="24"/>
          <w:szCs w:val="24"/>
        </w:rPr>
        <w:t xml:space="preserve">that NRP1 promotes vascular </w:t>
      </w:r>
      <w:r w:rsidR="00650EB5" w:rsidRPr="0030318D">
        <w:rPr>
          <w:rFonts w:eastAsia="Times New Roman"/>
          <w:sz w:val="24"/>
          <w:szCs w:val="24"/>
        </w:rPr>
        <w:t>function</w:t>
      </w:r>
      <w:r w:rsidRPr="0030318D">
        <w:rPr>
          <w:rFonts w:eastAsia="Times New Roman"/>
          <w:sz w:val="24"/>
          <w:szCs w:val="24"/>
        </w:rPr>
        <w:t xml:space="preserve"> by </w:t>
      </w:r>
      <w:r w:rsidR="00D74B0B" w:rsidRPr="0030318D">
        <w:rPr>
          <w:rFonts w:eastAsia="Times New Roman"/>
          <w:sz w:val="24"/>
          <w:szCs w:val="24"/>
        </w:rPr>
        <w:t xml:space="preserve">modulating </w:t>
      </w:r>
      <w:proofErr w:type="spellStart"/>
      <w:r w:rsidR="00D74B0B" w:rsidRPr="0030318D">
        <w:rPr>
          <w:rFonts w:eastAsia="Times New Roman"/>
          <w:sz w:val="24"/>
          <w:szCs w:val="24"/>
        </w:rPr>
        <w:t>adherens</w:t>
      </w:r>
      <w:proofErr w:type="spellEnd"/>
      <w:r w:rsidR="00D74B0B" w:rsidRPr="0030318D">
        <w:rPr>
          <w:rFonts w:eastAsia="Times New Roman"/>
          <w:sz w:val="24"/>
          <w:szCs w:val="24"/>
        </w:rPr>
        <w:t xml:space="preserve"> junction signaling</w:t>
      </w:r>
      <w:r w:rsidR="007C3D73" w:rsidRPr="0030318D">
        <w:rPr>
          <w:rFonts w:eastAsia="Times New Roman"/>
          <w:sz w:val="24"/>
          <w:szCs w:val="24"/>
        </w:rPr>
        <w:t xml:space="preserve"> and</w:t>
      </w:r>
      <w:r w:rsidRPr="0030318D">
        <w:rPr>
          <w:rFonts w:eastAsia="Times New Roman"/>
          <w:sz w:val="24"/>
          <w:szCs w:val="24"/>
        </w:rPr>
        <w:t xml:space="preserve"> suppressing </w:t>
      </w:r>
      <w:r w:rsidR="00C96582">
        <w:rPr>
          <w:rFonts w:eastAsia="Times New Roman"/>
          <w:sz w:val="24"/>
          <w:szCs w:val="24"/>
        </w:rPr>
        <w:lastRenderedPageBreak/>
        <w:t>TGF-β</w:t>
      </w:r>
      <w:r w:rsidRPr="0030318D">
        <w:rPr>
          <w:rFonts w:eastAsia="Times New Roman"/>
          <w:sz w:val="24"/>
          <w:szCs w:val="24"/>
        </w:rPr>
        <w:t xml:space="preserve">-dependent </w:t>
      </w:r>
      <w:r w:rsidR="007932FA" w:rsidRPr="0030318D">
        <w:rPr>
          <w:rFonts w:eastAsia="Times New Roman"/>
          <w:sz w:val="24"/>
          <w:szCs w:val="24"/>
        </w:rPr>
        <w:t>signaling</w:t>
      </w:r>
      <w:r w:rsidRPr="0030318D">
        <w:rPr>
          <w:rFonts w:eastAsia="Times New Roman"/>
          <w:sz w:val="24"/>
          <w:szCs w:val="24"/>
        </w:rPr>
        <w:t xml:space="preserve"> and endothelial activation</w:t>
      </w:r>
      <w:r w:rsidR="00D74B0B" w:rsidRPr="0030318D">
        <w:rPr>
          <w:rFonts w:eastAsia="Times New Roman"/>
          <w:sz w:val="24"/>
          <w:szCs w:val="24"/>
        </w:rPr>
        <w:t xml:space="preserve">, </w:t>
      </w:r>
      <w:r w:rsidR="007C3D73" w:rsidRPr="0030318D">
        <w:rPr>
          <w:rFonts w:eastAsia="Times New Roman"/>
          <w:sz w:val="24"/>
          <w:szCs w:val="24"/>
        </w:rPr>
        <w:t xml:space="preserve">thereby </w:t>
      </w:r>
      <w:r w:rsidR="00D74B0B" w:rsidRPr="0030318D">
        <w:rPr>
          <w:rFonts w:eastAsia="Times New Roman"/>
          <w:sz w:val="24"/>
          <w:szCs w:val="24"/>
        </w:rPr>
        <w:t>promoting endothelial anti-inflammatory properties</w:t>
      </w:r>
      <w:r w:rsidRPr="0030318D">
        <w:rPr>
          <w:rFonts w:eastAsia="Times New Roman"/>
          <w:sz w:val="24"/>
          <w:szCs w:val="24"/>
        </w:rPr>
        <w:t>.</w:t>
      </w:r>
    </w:p>
    <w:p w14:paraId="70F01237" w14:textId="77777777" w:rsidR="004A10BE" w:rsidRPr="0030318D" w:rsidRDefault="004A10BE" w:rsidP="00043C7C">
      <w:pPr>
        <w:pStyle w:val="Paragraph"/>
        <w:spacing w:before="0" w:line="360" w:lineRule="auto"/>
        <w:ind w:firstLine="0"/>
        <w:jc w:val="both"/>
      </w:pPr>
      <w:r w:rsidRPr="0030318D">
        <w:rPr>
          <w:b/>
        </w:rPr>
        <w:t>Results</w:t>
      </w:r>
      <w:r w:rsidRPr="0030318D">
        <w:t xml:space="preserve"> </w:t>
      </w:r>
    </w:p>
    <w:p w14:paraId="69F16488" w14:textId="0AF69915" w:rsidR="004A254B" w:rsidRPr="004F336E" w:rsidRDefault="004A254B" w:rsidP="00043C7C">
      <w:pPr>
        <w:spacing w:after="100" w:afterAutospacing="1" w:line="360" w:lineRule="auto"/>
        <w:ind w:left="720"/>
        <w:jc w:val="both"/>
        <w:rPr>
          <w:rFonts w:eastAsia="Times New Roman"/>
          <w:sz w:val="24"/>
          <w:szCs w:val="24"/>
          <w:u w:val="single"/>
        </w:rPr>
      </w:pPr>
      <w:r w:rsidRPr="004F336E">
        <w:rPr>
          <w:rFonts w:eastAsia="Times New Roman"/>
          <w:sz w:val="24"/>
          <w:szCs w:val="24"/>
          <w:u w:val="single"/>
        </w:rPr>
        <w:t>Shear stress modulates NRP1</w:t>
      </w:r>
      <w:r w:rsidR="00132CC4" w:rsidRPr="004F336E">
        <w:rPr>
          <w:rFonts w:eastAsia="Times New Roman"/>
          <w:sz w:val="24"/>
          <w:szCs w:val="24"/>
          <w:u w:val="single"/>
        </w:rPr>
        <w:t xml:space="preserve"> levels</w:t>
      </w:r>
      <w:r w:rsidRPr="004F336E">
        <w:rPr>
          <w:rFonts w:eastAsia="Times New Roman"/>
          <w:sz w:val="24"/>
          <w:szCs w:val="24"/>
          <w:u w:val="single"/>
        </w:rPr>
        <w:t xml:space="preserve"> which promotes flow-induced gene expression in </w:t>
      </w:r>
      <w:proofErr w:type="gramStart"/>
      <w:r w:rsidRPr="004F336E">
        <w:rPr>
          <w:rFonts w:eastAsia="Times New Roman"/>
          <w:sz w:val="24"/>
          <w:szCs w:val="24"/>
          <w:u w:val="single"/>
        </w:rPr>
        <w:t>ECs</w:t>
      </w:r>
      <w:proofErr w:type="gramEnd"/>
    </w:p>
    <w:p w14:paraId="697690D4" w14:textId="4358B61C" w:rsidR="004A254B" w:rsidRPr="0030318D" w:rsidRDefault="007C3D73"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Under normal </w:t>
      </w:r>
      <w:r w:rsidR="004A254B" w:rsidRPr="0030318D">
        <w:rPr>
          <w:rFonts w:eastAsia="Times New Roman"/>
          <w:sz w:val="24"/>
          <w:szCs w:val="24"/>
        </w:rPr>
        <w:t xml:space="preserve">physiological conditions, ECs are exposed to shear forces </w:t>
      </w:r>
      <w:r w:rsidR="00CE76FC" w:rsidRPr="0030318D">
        <w:rPr>
          <w:rFonts w:eastAsia="Times New Roman"/>
          <w:sz w:val="24"/>
          <w:szCs w:val="24"/>
        </w:rPr>
        <w:t>generated by the flow of</w:t>
      </w:r>
      <w:r w:rsidR="004A254B" w:rsidRPr="0030318D">
        <w:rPr>
          <w:rFonts w:eastAsia="Times New Roman"/>
          <w:sz w:val="24"/>
          <w:szCs w:val="24"/>
        </w:rPr>
        <w:t xml:space="preserve"> blood. Thus, to investigate the role of NRP1 in endothelial </w:t>
      </w:r>
      <w:r w:rsidR="00D50B2E" w:rsidRPr="0030318D">
        <w:rPr>
          <w:rFonts w:eastAsia="Times New Roman"/>
          <w:sz w:val="24"/>
          <w:szCs w:val="24"/>
        </w:rPr>
        <w:t xml:space="preserve">function </w:t>
      </w:r>
      <w:r w:rsidR="004A254B" w:rsidRPr="0030318D">
        <w:rPr>
          <w:rFonts w:eastAsia="Times New Roman"/>
          <w:sz w:val="24"/>
          <w:szCs w:val="24"/>
        </w:rPr>
        <w:t xml:space="preserve">in an in vitro model </w:t>
      </w:r>
      <w:r w:rsidR="00CE76FC" w:rsidRPr="0030318D">
        <w:rPr>
          <w:rFonts w:eastAsia="Times New Roman"/>
          <w:sz w:val="24"/>
          <w:szCs w:val="24"/>
        </w:rPr>
        <w:t xml:space="preserve">simulating </w:t>
      </w:r>
      <w:r w:rsidR="004A254B" w:rsidRPr="0030318D">
        <w:rPr>
          <w:rFonts w:eastAsia="Times New Roman"/>
          <w:sz w:val="24"/>
          <w:szCs w:val="24"/>
        </w:rPr>
        <w:t>the physiological environment</w:t>
      </w:r>
      <w:r w:rsidR="005F238D" w:rsidRPr="0030318D">
        <w:rPr>
          <w:rFonts w:eastAsia="Times New Roman"/>
          <w:sz w:val="24"/>
          <w:szCs w:val="24"/>
        </w:rPr>
        <w:t xml:space="preserve"> of blood vessels</w:t>
      </w:r>
      <w:r w:rsidR="004A254B" w:rsidRPr="0030318D">
        <w:rPr>
          <w:rFonts w:eastAsia="Times New Roman"/>
          <w:sz w:val="24"/>
          <w:szCs w:val="24"/>
        </w:rPr>
        <w:t xml:space="preserve">, primary </w:t>
      </w:r>
      <w:r w:rsidRPr="0030318D">
        <w:rPr>
          <w:rFonts w:eastAsia="Times New Roman"/>
          <w:sz w:val="24"/>
          <w:szCs w:val="24"/>
        </w:rPr>
        <w:t>human u</w:t>
      </w:r>
      <w:r w:rsidR="004A254B" w:rsidRPr="0030318D">
        <w:rPr>
          <w:rFonts w:eastAsia="Times New Roman"/>
          <w:sz w:val="24"/>
          <w:szCs w:val="24"/>
        </w:rPr>
        <w:t xml:space="preserve">mbilical </w:t>
      </w:r>
      <w:r w:rsidRPr="0030318D">
        <w:rPr>
          <w:rFonts w:eastAsia="Times New Roman"/>
          <w:sz w:val="24"/>
          <w:szCs w:val="24"/>
        </w:rPr>
        <w:t>v</w:t>
      </w:r>
      <w:r w:rsidR="004A254B" w:rsidRPr="0030318D">
        <w:rPr>
          <w:rFonts w:eastAsia="Times New Roman"/>
          <w:sz w:val="24"/>
          <w:szCs w:val="24"/>
        </w:rPr>
        <w:t xml:space="preserve">ein </w:t>
      </w:r>
      <w:r w:rsidRPr="0030318D">
        <w:rPr>
          <w:rFonts w:eastAsia="Times New Roman"/>
          <w:sz w:val="24"/>
          <w:szCs w:val="24"/>
        </w:rPr>
        <w:t>e</w:t>
      </w:r>
      <w:r w:rsidR="004A254B" w:rsidRPr="0030318D">
        <w:rPr>
          <w:rFonts w:eastAsia="Times New Roman"/>
          <w:sz w:val="24"/>
          <w:szCs w:val="24"/>
        </w:rPr>
        <w:t xml:space="preserve">ndothelial </w:t>
      </w:r>
      <w:r w:rsidRPr="0030318D">
        <w:rPr>
          <w:rFonts w:eastAsia="Times New Roman"/>
          <w:sz w:val="24"/>
          <w:szCs w:val="24"/>
        </w:rPr>
        <w:t>c</w:t>
      </w:r>
      <w:r w:rsidR="004A254B" w:rsidRPr="0030318D">
        <w:rPr>
          <w:rFonts w:eastAsia="Times New Roman"/>
          <w:sz w:val="24"/>
          <w:szCs w:val="24"/>
        </w:rPr>
        <w:t xml:space="preserve">ells (HUVECs) </w:t>
      </w:r>
      <w:r w:rsidR="00CE76FC" w:rsidRPr="0030318D">
        <w:rPr>
          <w:rFonts w:eastAsia="Times New Roman"/>
          <w:sz w:val="24"/>
          <w:szCs w:val="24"/>
        </w:rPr>
        <w:t xml:space="preserve">were exposed </w:t>
      </w:r>
      <w:r w:rsidR="004A254B" w:rsidRPr="0030318D">
        <w:rPr>
          <w:rFonts w:eastAsia="Times New Roman"/>
          <w:sz w:val="24"/>
          <w:szCs w:val="24"/>
        </w:rPr>
        <w:t xml:space="preserve">to shear stress using an </w:t>
      </w:r>
      <w:proofErr w:type="spellStart"/>
      <w:r w:rsidR="004A254B" w:rsidRPr="0030318D">
        <w:rPr>
          <w:rFonts w:eastAsia="Times New Roman"/>
          <w:sz w:val="24"/>
          <w:szCs w:val="24"/>
        </w:rPr>
        <w:t>Ibidi</w:t>
      </w:r>
      <w:proofErr w:type="spellEnd"/>
      <w:r w:rsidR="004A254B" w:rsidRPr="0030318D">
        <w:rPr>
          <w:rFonts w:eastAsia="Times New Roman"/>
          <w:sz w:val="24"/>
          <w:szCs w:val="24"/>
        </w:rPr>
        <w:t xml:space="preserve"> Quad microfluidic device. HUVECs were exposed to </w:t>
      </w:r>
      <w:r w:rsidR="00323C59" w:rsidRPr="0030318D">
        <w:rPr>
          <w:rFonts w:eastAsia="Times New Roman"/>
          <w:sz w:val="24"/>
          <w:szCs w:val="24"/>
        </w:rPr>
        <w:t xml:space="preserve">either </w:t>
      </w:r>
      <w:r w:rsidR="004A254B" w:rsidRPr="0030318D">
        <w:rPr>
          <w:rFonts w:eastAsia="Times New Roman"/>
          <w:sz w:val="24"/>
          <w:szCs w:val="24"/>
        </w:rPr>
        <w:t>high unidirectional shear stress (laminar; 20 dynes/cm</w:t>
      </w:r>
      <w:r w:rsidR="004A254B" w:rsidRPr="0030318D">
        <w:rPr>
          <w:rFonts w:eastAsia="Times New Roman"/>
          <w:sz w:val="24"/>
          <w:szCs w:val="24"/>
          <w:vertAlign w:val="superscript"/>
        </w:rPr>
        <w:t>2</w:t>
      </w:r>
      <w:r w:rsidR="004A254B" w:rsidRPr="0030318D">
        <w:rPr>
          <w:rFonts w:eastAsia="Times New Roman"/>
          <w:sz w:val="24"/>
          <w:szCs w:val="24"/>
        </w:rPr>
        <w:t>), low bidirectional shear stress (oscillatory; 5 dynes/cm</w:t>
      </w:r>
      <w:r w:rsidR="004A254B" w:rsidRPr="0030318D">
        <w:rPr>
          <w:rFonts w:eastAsia="Times New Roman"/>
          <w:sz w:val="24"/>
          <w:szCs w:val="24"/>
          <w:vertAlign w:val="superscript"/>
        </w:rPr>
        <w:t>2</w:t>
      </w:r>
      <w:r w:rsidR="004A254B" w:rsidRPr="0030318D">
        <w:rPr>
          <w:rFonts w:eastAsia="Times New Roman"/>
          <w:sz w:val="24"/>
          <w:szCs w:val="24"/>
        </w:rPr>
        <w:t>; 1 Hz) or cultured in the absence of flow (static).</w:t>
      </w:r>
      <w:r w:rsidR="000B0F8B" w:rsidRPr="0030318D">
        <w:rPr>
          <w:rFonts w:eastAsia="Times New Roman"/>
          <w:sz w:val="24"/>
          <w:szCs w:val="24"/>
        </w:rPr>
        <w:t xml:space="preserve"> </w:t>
      </w:r>
      <w:r w:rsidR="009E1044" w:rsidRPr="0030318D">
        <w:rPr>
          <w:rFonts w:eastAsia="Times New Roman"/>
          <w:sz w:val="24"/>
          <w:szCs w:val="24"/>
        </w:rPr>
        <w:t>The</w:t>
      </w:r>
      <w:r w:rsidR="000E3115" w:rsidRPr="0030318D">
        <w:rPr>
          <w:rFonts w:eastAsia="Times New Roman"/>
          <w:sz w:val="24"/>
          <w:szCs w:val="24"/>
        </w:rPr>
        <w:t xml:space="preserve"> high</w:t>
      </w:r>
      <w:r w:rsidR="009E1044" w:rsidRPr="0030318D">
        <w:rPr>
          <w:rFonts w:eastAsia="Times New Roman"/>
          <w:sz w:val="24"/>
          <w:szCs w:val="24"/>
        </w:rPr>
        <w:t xml:space="preserve"> unidirectional laminar shear</w:t>
      </w:r>
      <w:r w:rsidR="00B35D7F" w:rsidRPr="0030318D">
        <w:rPr>
          <w:rFonts w:eastAsia="Times New Roman"/>
          <w:sz w:val="24"/>
          <w:szCs w:val="24"/>
        </w:rPr>
        <w:t xml:space="preserve"> stress</w:t>
      </w:r>
      <w:r w:rsidR="009E1044" w:rsidRPr="0030318D">
        <w:rPr>
          <w:rFonts w:eastAsia="Times New Roman"/>
          <w:sz w:val="24"/>
          <w:szCs w:val="24"/>
        </w:rPr>
        <w:t xml:space="preserve"> mimics</w:t>
      </w:r>
      <w:r w:rsidR="0045512C" w:rsidRPr="0030318D">
        <w:rPr>
          <w:rFonts w:eastAsia="Times New Roman"/>
          <w:sz w:val="24"/>
          <w:szCs w:val="24"/>
        </w:rPr>
        <w:t xml:space="preserve"> </w:t>
      </w:r>
      <w:r w:rsidR="000E2080" w:rsidRPr="0030318D">
        <w:rPr>
          <w:rFonts w:eastAsia="Times New Roman"/>
          <w:sz w:val="24"/>
          <w:szCs w:val="24"/>
        </w:rPr>
        <w:t>the</w:t>
      </w:r>
      <w:r w:rsidR="00E911DE" w:rsidRPr="0030318D">
        <w:rPr>
          <w:rFonts w:eastAsia="Times New Roman"/>
          <w:sz w:val="24"/>
          <w:szCs w:val="24"/>
        </w:rPr>
        <w:t xml:space="preserve"> atheroprotective</w:t>
      </w:r>
      <w:r w:rsidR="000E2080" w:rsidRPr="0030318D">
        <w:rPr>
          <w:rFonts w:eastAsia="Times New Roman"/>
          <w:sz w:val="24"/>
          <w:szCs w:val="24"/>
        </w:rPr>
        <w:t xml:space="preserve"> </w:t>
      </w:r>
      <w:r w:rsidR="00022C4F" w:rsidRPr="0030318D">
        <w:rPr>
          <w:rFonts w:eastAsia="Times New Roman"/>
          <w:sz w:val="24"/>
          <w:szCs w:val="24"/>
        </w:rPr>
        <w:t xml:space="preserve">unidirectional flow </w:t>
      </w:r>
      <w:r w:rsidR="00895C55" w:rsidRPr="0030318D">
        <w:rPr>
          <w:rFonts w:eastAsia="Times New Roman"/>
          <w:sz w:val="24"/>
          <w:szCs w:val="24"/>
        </w:rPr>
        <w:t xml:space="preserve">occurring in atheroprotected regions of the </w:t>
      </w:r>
      <w:r w:rsidR="000E2080" w:rsidRPr="0030318D">
        <w:rPr>
          <w:rFonts w:eastAsia="Times New Roman"/>
          <w:sz w:val="24"/>
          <w:szCs w:val="24"/>
        </w:rPr>
        <w:t>coronary arteries and</w:t>
      </w:r>
      <w:r w:rsidR="009D0D68" w:rsidRPr="0030318D">
        <w:rPr>
          <w:rFonts w:eastAsia="Times New Roman"/>
          <w:sz w:val="24"/>
          <w:szCs w:val="24"/>
        </w:rPr>
        <w:t xml:space="preserve"> </w:t>
      </w:r>
      <w:r w:rsidR="00895C55" w:rsidRPr="0030318D">
        <w:rPr>
          <w:rFonts w:eastAsia="Times New Roman"/>
          <w:sz w:val="24"/>
          <w:szCs w:val="24"/>
        </w:rPr>
        <w:t xml:space="preserve">the </w:t>
      </w:r>
      <w:r w:rsidR="009D0D68" w:rsidRPr="0030318D">
        <w:rPr>
          <w:rFonts w:eastAsia="Times New Roman"/>
          <w:sz w:val="24"/>
          <w:szCs w:val="24"/>
        </w:rPr>
        <w:t xml:space="preserve">descending aorta </w:t>
      </w:r>
      <w:r w:rsidRPr="0030318D">
        <w:rPr>
          <w:rFonts w:eastAsia="Times New Roman"/>
          <w:sz w:val="24"/>
          <w:szCs w:val="24"/>
        </w:rPr>
        <w:t xml:space="preserve">whereas </w:t>
      </w:r>
      <w:r w:rsidR="00C51FF1" w:rsidRPr="0030318D">
        <w:rPr>
          <w:rFonts w:eastAsia="Times New Roman"/>
          <w:sz w:val="24"/>
          <w:szCs w:val="24"/>
        </w:rPr>
        <w:t>low bidirectional shear stress simulates the</w:t>
      </w:r>
      <w:r w:rsidR="0079183A" w:rsidRPr="0030318D">
        <w:rPr>
          <w:rFonts w:eastAsia="Times New Roman"/>
          <w:sz w:val="24"/>
          <w:szCs w:val="24"/>
        </w:rPr>
        <w:t xml:space="preserve"> pro-</w:t>
      </w:r>
      <w:r w:rsidR="00FD24FE" w:rsidRPr="0030318D">
        <w:rPr>
          <w:rFonts w:eastAsia="Times New Roman"/>
          <w:sz w:val="24"/>
          <w:szCs w:val="24"/>
        </w:rPr>
        <w:t>inflammatory and pro-</w:t>
      </w:r>
      <w:r w:rsidR="0079183A" w:rsidRPr="0030318D">
        <w:rPr>
          <w:rFonts w:eastAsia="Times New Roman"/>
          <w:sz w:val="24"/>
          <w:szCs w:val="24"/>
        </w:rPr>
        <w:t>atherogenic</w:t>
      </w:r>
      <w:r w:rsidR="00C51FF1" w:rsidRPr="0030318D">
        <w:rPr>
          <w:rFonts w:eastAsia="Times New Roman"/>
          <w:sz w:val="24"/>
          <w:szCs w:val="24"/>
        </w:rPr>
        <w:t xml:space="preserve"> </w:t>
      </w:r>
      <w:r w:rsidR="004228D5" w:rsidRPr="0030318D">
        <w:rPr>
          <w:rFonts w:eastAsia="Times New Roman"/>
          <w:sz w:val="24"/>
          <w:szCs w:val="24"/>
        </w:rPr>
        <w:t>mul</w:t>
      </w:r>
      <w:r w:rsidR="00BE2216" w:rsidRPr="0030318D">
        <w:rPr>
          <w:rFonts w:eastAsia="Times New Roman"/>
          <w:sz w:val="24"/>
          <w:szCs w:val="24"/>
        </w:rPr>
        <w:t>tidirectional disturbed flow</w:t>
      </w:r>
      <w:r w:rsidR="00AF3793" w:rsidRPr="0030318D">
        <w:rPr>
          <w:rFonts w:eastAsia="Times New Roman"/>
          <w:sz w:val="24"/>
          <w:szCs w:val="24"/>
        </w:rPr>
        <w:t xml:space="preserve"> </w:t>
      </w:r>
      <w:r w:rsidR="00074AB7" w:rsidRPr="0030318D">
        <w:rPr>
          <w:rFonts w:eastAsia="Times New Roman"/>
          <w:sz w:val="24"/>
          <w:szCs w:val="24"/>
        </w:rPr>
        <w:t>of atheroprone regions such as</w:t>
      </w:r>
      <w:r w:rsidR="001E2ED6" w:rsidRPr="0030318D">
        <w:rPr>
          <w:rFonts w:eastAsia="Times New Roman"/>
          <w:sz w:val="24"/>
          <w:szCs w:val="24"/>
        </w:rPr>
        <w:t xml:space="preserve"> </w:t>
      </w:r>
      <w:r w:rsidR="00254E10" w:rsidRPr="0030318D">
        <w:rPr>
          <w:rFonts w:eastAsia="Times New Roman"/>
          <w:sz w:val="24"/>
          <w:szCs w:val="24"/>
        </w:rPr>
        <w:t>that occurring at</w:t>
      </w:r>
      <w:r w:rsidR="001E2ED6" w:rsidRPr="0030318D">
        <w:rPr>
          <w:rFonts w:eastAsia="Times New Roman"/>
          <w:sz w:val="24"/>
          <w:szCs w:val="24"/>
        </w:rPr>
        <w:t xml:space="preserve"> </w:t>
      </w:r>
      <w:r w:rsidR="009913BC" w:rsidRPr="0030318D">
        <w:rPr>
          <w:rFonts w:eastAsia="Times New Roman"/>
          <w:sz w:val="24"/>
          <w:szCs w:val="24"/>
        </w:rPr>
        <w:t>sites of bifurcation and the aortic</w:t>
      </w:r>
      <w:r w:rsidR="003D6FEF" w:rsidRPr="0030318D">
        <w:rPr>
          <w:rFonts w:eastAsia="Times New Roman"/>
          <w:sz w:val="24"/>
          <w:szCs w:val="24"/>
        </w:rPr>
        <w:t xml:space="preserve"> </w:t>
      </w:r>
      <w:r w:rsidR="009E133D" w:rsidRPr="0030318D">
        <w:rPr>
          <w:rFonts w:eastAsia="Times New Roman"/>
          <w:sz w:val="24"/>
          <w:szCs w:val="24"/>
        </w:rPr>
        <w:t>arch</w:t>
      </w:r>
      <w:r w:rsidR="002F34E0"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EYXZpZXM8L0F1dGhvcj48WWVhcj4yMDA5PC9ZZWFyPjxS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I0ODItNzwvcGFnZXM+PHZvbHVtZT4xMDE8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EYXZpZXM8L0F1dGhvcj48WWVhcj4yMDA5PC9ZZWFyPjxS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I0ODItNzwvcGFnZXM+PHZvbHVtZT4xMDE8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40-42</w:t>
      </w:r>
      <w:r w:rsidR="006B1369" w:rsidRPr="0030318D">
        <w:rPr>
          <w:rFonts w:eastAsia="Times New Roman"/>
          <w:noProof/>
          <w:sz w:val="24"/>
          <w:szCs w:val="24"/>
        </w:rPr>
        <w:t>)</w:t>
      </w:r>
      <w:r w:rsidR="006B1369" w:rsidRPr="0030318D">
        <w:rPr>
          <w:rFonts w:eastAsia="Times New Roman"/>
          <w:sz w:val="24"/>
          <w:szCs w:val="24"/>
        </w:rPr>
        <w:fldChar w:fldCharType="end"/>
      </w:r>
      <w:r w:rsidR="00074AB7" w:rsidRPr="0030318D">
        <w:rPr>
          <w:rFonts w:eastAsia="Times New Roman"/>
          <w:sz w:val="24"/>
          <w:szCs w:val="24"/>
        </w:rPr>
        <w:t xml:space="preserve">. </w:t>
      </w:r>
      <w:r w:rsidR="004A254B" w:rsidRPr="0030318D">
        <w:rPr>
          <w:rFonts w:eastAsia="Times New Roman"/>
          <w:sz w:val="24"/>
          <w:szCs w:val="24"/>
        </w:rPr>
        <w:t xml:space="preserve">Phalloidin staining of filamentous actin (F-actin) </w:t>
      </w:r>
      <w:r w:rsidR="00254E10" w:rsidRPr="0030318D">
        <w:rPr>
          <w:rFonts w:eastAsia="Times New Roman"/>
          <w:sz w:val="24"/>
          <w:szCs w:val="24"/>
        </w:rPr>
        <w:t>confirmed</w:t>
      </w:r>
      <w:r w:rsidR="004A254B" w:rsidRPr="0030318D">
        <w:rPr>
          <w:rFonts w:eastAsia="Times New Roman"/>
          <w:sz w:val="24"/>
          <w:szCs w:val="24"/>
        </w:rPr>
        <w:t xml:space="preserve"> that HUVECs exposed to laminar flow (</w:t>
      </w:r>
      <w:r w:rsidR="002A2333" w:rsidRPr="0030318D">
        <w:rPr>
          <w:rFonts w:eastAsia="Times New Roman"/>
          <w:sz w:val="24"/>
          <w:szCs w:val="24"/>
        </w:rPr>
        <w:t>Fig.</w:t>
      </w:r>
      <w:r w:rsidR="004A254B" w:rsidRPr="0030318D">
        <w:rPr>
          <w:rFonts w:eastAsia="Times New Roman"/>
          <w:sz w:val="24"/>
          <w:szCs w:val="24"/>
        </w:rPr>
        <w:t xml:space="preserve"> 1A, single-headed white arrow) align</w:t>
      </w:r>
      <w:r w:rsidR="0092071A" w:rsidRPr="0030318D">
        <w:rPr>
          <w:rFonts w:eastAsia="Times New Roman"/>
          <w:sz w:val="24"/>
          <w:szCs w:val="24"/>
        </w:rPr>
        <w:t>ed</w:t>
      </w:r>
      <w:r w:rsidR="004A254B" w:rsidRPr="0030318D">
        <w:rPr>
          <w:rFonts w:eastAsia="Times New Roman"/>
          <w:sz w:val="24"/>
          <w:szCs w:val="24"/>
        </w:rPr>
        <w:t xml:space="preserve"> </w:t>
      </w:r>
      <w:r w:rsidR="00254E10" w:rsidRPr="0030318D">
        <w:rPr>
          <w:rFonts w:eastAsia="Times New Roman"/>
          <w:sz w:val="24"/>
          <w:szCs w:val="24"/>
        </w:rPr>
        <w:t>in</w:t>
      </w:r>
      <w:r w:rsidR="004A254B" w:rsidRPr="0030318D">
        <w:rPr>
          <w:rFonts w:eastAsia="Times New Roman"/>
          <w:sz w:val="24"/>
          <w:szCs w:val="24"/>
        </w:rPr>
        <w:t xml:space="preserve"> the direction of flow </w:t>
      </w:r>
      <w:r w:rsidR="0092071A" w:rsidRPr="0030318D">
        <w:rPr>
          <w:rFonts w:eastAsia="Times New Roman"/>
          <w:sz w:val="24"/>
          <w:szCs w:val="24"/>
        </w:rPr>
        <w:t xml:space="preserve">whereas </w:t>
      </w:r>
      <w:r w:rsidR="004A254B" w:rsidRPr="0030318D">
        <w:rPr>
          <w:rFonts w:eastAsia="Times New Roman"/>
          <w:sz w:val="24"/>
          <w:szCs w:val="24"/>
        </w:rPr>
        <w:t>HUVECs exposed to oscillatory flow (</w:t>
      </w:r>
      <w:r w:rsidR="002A2333" w:rsidRPr="0030318D">
        <w:rPr>
          <w:rFonts w:eastAsia="Times New Roman"/>
          <w:sz w:val="24"/>
          <w:szCs w:val="24"/>
        </w:rPr>
        <w:t>Fig.</w:t>
      </w:r>
      <w:r w:rsidR="004A254B" w:rsidRPr="0030318D">
        <w:rPr>
          <w:rFonts w:eastAsia="Times New Roman"/>
          <w:sz w:val="24"/>
          <w:szCs w:val="24"/>
        </w:rPr>
        <w:t xml:space="preserve"> 1A</w:t>
      </w:r>
      <w:r w:rsidR="00404ABF" w:rsidRPr="0030318D">
        <w:rPr>
          <w:rFonts w:eastAsia="Times New Roman"/>
          <w:sz w:val="24"/>
          <w:szCs w:val="24"/>
        </w:rPr>
        <w:t>,</w:t>
      </w:r>
      <w:r w:rsidR="004A254B" w:rsidRPr="0030318D">
        <w:rPr>
          <w:rFonts w:eastAsia="Times New Roman"/>
          <w:sz w:val="24"/>
          <w:szCs w:val="24"/>
        </w:rPr>
        <w:t xml:space="preserve"> double-headed white arrow) or cultured in the absence of flow lacked </w:t>
      </w:r>
      <w:r w:rsidR="009931F1" w:rsidRPr="0030318D">
        <w:rPr>
          <w:rFonts w:eastAsia="Times New Roman"/>
          <w:sz w:val="24"/>
          <w:szCs w:val="24"/>
        </w:rPr>
        <w:t xml:space="preserve">a </w:t>
      </w:r>
      <w:r w:rsidR="004A254B" w:rsidRPr="0030318D">
        <w:rPr>
          <w:rFonts w:eastAsia="Times New Roman"/>
          <w:sz w:val="24"/>
          <w:szCs w:val="24"/>
        </w:rPr>
        <w:t xml:space="preserve">specific </w:t>
      </w:r>
      <w:r w:rsidR="00254E10" w:rsidRPr="0030318D">
        <w:rPr>
          <w:rFonts w:eastAsia="Times New Roman"/>
          <w:sz w:val="24"/>
          <w:szCs w:val="24"/>
        </w:rPr>
        <w:t>directional</w:t>
      </w:r>
      <w:r w:rsidR="004A254B" w:rsidRPr="0030318D">
        <w:rPr>
          <w:rFonts w:eastAsia="Times New Roman"/>
          <w:sz w:val="24"/>
          <w:szCs w:val="24"/>
        </w:rPr>
        <w:t xml:space="preserve"> orientation (</w:t>
      </w:r>
      <w:r w:rsidR="002A2333" w:rsidRPr="0030318D">
        <w:rPr>
          <w:rFonts w:eastAsia="Times New Roman"/>
          <w:sz w:val="24"/>
          <w:szCs w:val="24"/>
        </w:rPr>
        <w:t>Fig.</w:t>
      </w:r>
      <w:r w:rsidR="004A254B" w:rsidRPr="0030318D">
        <w:rPr>
          <w:rFonts w:eastAsia="Times New Roman"/>
          <w:sz w:val="24"/>
          <w:szCs w:val="24"/>
        </w:rPr>
        <w:t xml:space="preserve"> 1A). These data are consistent with previous reports showing alignment of ECs </w:t>
      </w:r>
      <w:r w:rsidR="0092071A" w:rsidRPr="0030318D">
        <w:rPr>
          <w:rFonts w:eastAsia="Times New Roman"/>
          <w:sz w:val="24"/>
          <w:szCs w:val="24"/>
        </w:rPr>
        <w:t xml:space="preserve">with </w:t>
      </w:r>
      <w:r w:rsidR="004A254B" w:rsidRPr="0030318D">
        <w:rPr>
          <w:rFonts w:eastAsia="Times New Roman"/>
          <w:sz w:val="24"/>
          <w:szCs w:val="24"/>
        </w:rPr>
        <w:t xml:space="preserve">high-shear laminar flow </w:t>
      </w:r>
      <w:r w:rsidR="006B1369" w:rsidRPr="0030318D">
        <w:rPr>
          <w:rFonts w:eastAsia="Times New Roman"/>
          <w:sz w:val="24"/>
          <w:szCs w:val="24"/>
        </w:rPr>
        <w:fldChar w:fldCharType="begin">
          <w:fldData xml:space="preserve">PEVuZE5vdGU+PENpdGU+PEF1dGhvcj5Lcm9vbjwvQXV0aG9yPjxZZWFyPjIwMTc8L1llYXI+PFJl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Lcm9vbjwvQXV0aG9yPjxZZWFyPjIwMTc8L1llYXI+PFJl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43-46</w:t>
      </w:r>
      <w:r w:rsidR="006B1369"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and indicate that the </w:t>
      </w:r>
      <w:proofErr w:type="spellStart"/>
      <w:r w:rsidR="004A254B" w:rsidRPr="0030318D">
        <w:rPr>
          <w:rFonts w:eastAsia="Times New Roman"/>
          <w:sz w:val="24"/>
          <w:szCs w:val="24"/>
        </w:rPr>
        <w:t>Ibidi</w:t>
      </w:r>
      <w:proofErr w:type="spellEnd"/>
      <w:r w:rsidR="004A254B" w:rsidRPr="0030318D">
        <w:rPr>
          <w:rFonts w:eastAsia="Times New Roman"/>
          <w:sz w:val="24"/>
          <w:szCs w:val="24"/>
        </w:rPr>
        <w:t xml:space="preserve"> system effectively generates laminar flow. Immunostaining </w:t>
      </w:r>
      <w:r w:rsidR="0092071A" w:rsidRPr="0030318D">
        <w:rPr>
          <w:rFonts w:eastAsia="Times New Roman"/>
          <w:sz w:val="24"/>
          <w:szCs w:val="24"/>
        </w:rPr>
        <w:t xml:space="preserve">indicated </w:t>
      </w:r>
      <w:r w:rsidR="004A254B" w:rsidRPr="0030318D">
        <w:rPr>
          <w:rFonts w:eastAsia="Times New Roman"/>
          <w:sz w:val="24"/>
          <w:szCs w:val="24"/>
        </w:rPr>
        <w:t xml:space="preserve">that HUVECs exposed to laminar flow </w:t>
      </w:r>
      <w:r w:rsidR="0092071A" w:rsidRPr="0030318D">
        <w:rPr>
          <w:rFonts w:eastAsia="Times New Roman"/>
          <w:sz w:val="24"/>
          <w:szCs w:val="24"/>
        </w:rPr>
        <w:t xml:space="preserve">had higher </w:t>
      </w:r>
      <w:r w:rsidR="004A254B" w:rsidRPr="0030318D">
        <w:rPr>
          <w:rFonts w:eastAsia="Times New Roman"/>
          <w:sz w:val="24"/>
          <w:szCs w:val="24"/>
        </w:rPr>
        <w:t xml:space="preserve">NRP1 levels </w:t>
      </w:r>
      <w:r w:rsidR="0092071A" w:rsidRPr="0030318D">
        <w:rPr>
          <w:rFonts w:eastAsia="Times New Roman"/>
          <w:sz w:val="24"/>
          <w:szCs w:val="24"/>
        </w:rPr>
        <w:t xml:space="preserve">than those </w:t>
      </w:r>
      <w:r w:rsidR="004A254B" w:rsidRPr="0030318D">
        <w:rPr>
          <w:rFonts w:eastAsia="Times New Roman"/>
          <w:sz w:val="24"/>
          <w:szCs w:val="24"/>
        </w:rPr>
        <w:t xml:space="preserve">cultured </w:t>
      </w:r>
      <w:r w:rsidR="004A7942" w:rsidRPr="0030318D">
        <w:rPr>
          <w:rFonts w:eastAsia="Times New Roman"/>
          <w:sz w:val="24"/>
          <w:szCs w:val="24"/>
        </w:rPr>
        <w:t xml:space="preserve">under </w:t>
      </w:r>
      <w:r w:rsidR="004A254B" w:rsidRPr="0030318D">
        <w:rPr>
          <w:rFonts w:eastAsia="Times New Roman"/>
          <w:sz w:val="24"/>
          <w:szCs w:val="24"/>
        </w:rPr>
        <w:t>static conditions (</w:t>
      </w:r>
      <w:r w:rsidR="002A2333" w:rsidRPr="0030318D">
        <w:rPr>
          <w:rFonts w:eastAsia="Times New Roman"/>
          <w:sz w:val="24"/>
          <w:szCs w:val="24"/>
        </w:rPr>
        <w:t>Fig.</w:t>
      </w:r>
      <w:r w:rsidR="004A254B" w:rsidRPr="0030318D">
        <w:rPr>
          <w:rFonts w:eastAsia="Times New Roman"/>
          <w:sz w:val="24"/>
          <w:szCs w:val="24"/>
        </w:rPr>
        <w:t xml:space="preserve"> 1A, B)</w:t>
      </w:r>
      <w:r w:rsidR="0092071A" w:rsidRPr="0030318D">
        <w:rPr>
          <w:rFonts w:eastAsia="Times New Roman"/>
          <w:sz w:val="24"/>
          <w:szCs w:val="24"/>
        </w:rPr>
        <w:t xml:space="preserve"> or </w:t>
      </w:r>
      <w:r w:rsidR="0062312D" w:rsidRPr="0030318D">
        <w:rPr>
          <w:rFonts w:eastAsia="Times New Roman"/>
          <w:sz w:val="24"/>
          <w:szCs w:val="24"/>
        </w:rPr>
        <w:t>exposed to</w:t>
      </w:r>
      <w:r w:rsidR="004A254B" w:rsidRPr="0030318D">
        <w:rPr>
          <w:rFonts w:eastAsia="Times New Roman"/>
          <w:sz w:val="24"/>
          <w:szCs w:val="24"/>
        </w:rPr>
        <w:t xml:space="preserve"> oscillatory flow (</w:t>
      </w:r>
      <w:r w:rsidR="002A2333" w:rsidRPr="0030318D">
        <w:rPr>
          <w:rFonts w:eastAsia="Times New Roman"/>
          <w:sz w:val="24"/>
          <w:szCs w:val="24"/>
        </w:rPr>
        <w:t>Fig.</w:t>
      </w:r>
      <w:r w:rsidR="004A254B" w:rsidRPr="0030318D">
        <w:rPr>
          <w:rFonts w:eastAsia="Times New Roman"/>
          <w:sz w:val="24"/>
          <w:szCs w:val="24"/>
        </w:rPr>
        <w:t xml:space="preserve"> 1A, B). These data indicate that exposure to </w:t>
      </w:r>
      <w:r w:rsidR="0062312D" w:rsidRPr="0030318D">
        <w:rPr>
          <w:rFonts w:eastAsia="Times New Roman"/>
          <w:sz w:val="24"/>
          <w:szCs w:val="24"/>
        </w:rPr>
        <w:t xml:space="preserve">physiological, atheroprotective </w:t>
      </w:r>
      <w:r w:rsidR="004A254B" w:rsidRPr="0030318D">
        <w:rPr>
          <w:rFonts w:eastAsia="Times New Roman"/>
          <w:sz w:val="24"/>
          <w:szCs w:val="24"/>
        </w:rPr>
        <w:t>shear stress increases NRP1 levels in ECs.</w:t>
      </w:r>
    </w:p>
    <w:p w14:paraId="6306F928" w14:textId="572C9C4F" w:rsidR="004A254B" w:rsidRPr="0030318D" w:rsidRDefault="008E5C2A"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Next, we investigated whether NRP1 has a role in modulating gene expression in response to flow by performing a full transcriptomic profile </w:t>
      </w:r>
      <w:r w:rsidR="00646131" w:rsidRPr="0030318D">
        <w:rPr>
          <w:rFonts w:eastAsia="Times New Roman"/>
          <w:sz w:val="24"/>
          <w:szCs w:val="24"/>
        </w:rPr>
        <w:t>using</w:t>
      </w:r>
      <w:r w:rsidRPr="0030318D">
        <w:rPr>
          <w:rFonts w:eastAsia="Times New Roman"/>
          <w:sz w:val="24"/>
          <w:szCs w:val="24"/>
        </w:rPr>
        <w:t xml:space="preserve"> next-generation RNA sequencing </w:t>
      </w:r>
      <w:r w:rsidR="00646131" w:rsidRPr="0030318D">
        <w:rPr>
          <w:rFonts w:eastAsia="Times New Roman"/>
          <w:sz w:val="24"/>
          <w:szCs w:val="24"/>
        </w:rPr>
        <w:t>of</w:t>
      </w:r>
      <w:r w:rsidRPr="0030318D">
        <w:rPr>
          <w:rFonts w:eastAsia="Times New Roman"/>
          <w:sz w:val="24"/>
          <w:szCs w:val="24"/>
        </w:rPr>
        <w:t xml:space="preserve"> HUVECs depleted of NRP1 using a previously validated siRNA (si-NRP1) </w:t>
      </w:r>
      <w:r w:rsidR="00646131" w:rsidRPr="0030318D">
        <w:rPr>
          <w:rFonts w:eastAsia="Times New Roman"/>
          <w:sz w:val="24"/>
          <w:szCs w:val="24"/>
        </w:rPr>
        <w:t>approach</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zLTM1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zLTM1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3-35, 47</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8D3693" w:rsidRPr="0030318D">
        <w:rPr>
          <w:rFonts w:eastAsia="Times New Roman"/>
          <w:sz w:val="24"/>
          <w:szCs w:val="24"/>
        </w:rPr>
        <w:t>First, w</w:t>
      </w:r>
      <w:r w:rsidRPr="0030318D">
        <w:rPr>
          <w:rFonts w:eastAsia="Times New Roman"/>
          <w:sz w:val="24"/>
          <w:szCs w:val="24"/>
        </w:rPr>
        <w:t xml:space="preserve">e confirmed effective NRP1 downregulation in HUVECs cultured under static or flow conditions </w:t>
      </w:r>
      <w:r w:rsidR="00801522" w:rsidRPr="0030318D">
        <w:rPr>
          <w:rFonts w:eastAsia="Times New Roman"/>
          <w:sz w:val="24"/>
          <w:szCs w:val="24"/>
        </w:rPr>
        <w:t xml:space="preserve">by immunostaining </w:t>
      </w:r>
      <w:r w:rsidRPr="0030318D">
        <w:rPr>
          <w:rFonts w:eastAsia="Times New Roman"/>
          <w:sz w:val="24"/>
          <w:szCs w:val="24"/>
        </w:rPr>
        <w:t>(Fig. 1C</w:t>
      </w:r>
      <w:r w:rsidR="000A6A80" w:rsidRPr="0030318D">
        <w:rPr>
          <w:rFonts w:eastAsia="Times New Roman"/>
          <w:sz w:val="24"/>
          <w:szCs w:val="24"/>
        </w:rPr>
        <w:t>,</w:t>
      </w:r>
      <w:r w:rsidR="007416FC" w:rsidRPr="0030318D">
        <w:rPr>
          <w:rFonts w:eastAsia="Times New Roman"/>
          <w:sz w:val="24"/>
          <w:szCs w:val="24"/>
        </w:rPr>
        <w:t xml:space="preserve"> </w:t>
      </w:r>
      <w:r w:rsidR="00801522" w:rsidRPr="0030318D">
        <w:rPr>
          <w:rFonts w:eastAsia="Times New Roman"/>
          <w:sz w:val="24"/>
          <w:szCs w:val="24"/>
        </w:rPr>
        <w:t>D</w:t>
      </w:r>
      <w:r w:rsidR="00801522" w:rsidRPr="0030318D">
        <w:rPr>
          <w:rFonts w:eastAsia="Times New Roman"/>
          <w:sz w:val="24"/>
          <w:szCs w:val="24"/>
          <w:lang w:val="en-GB"/>
        </w:rPr>
        <w:t>)</w:t>
      </w:r>
      <w:r w:rsidR="00B6322C" w:rsidRPr="0030318D">
        <w:rPr>
          <w:rFonts w:eastAsia="Times New Roman"/>
          <w:sz w:val="24"/>
          <w:szCs w:val="24"/>
        </w:rPr>
        <w:t xml:space="preserve">, immunoblotting </w:t>
      </w:r>
      <w:r w:rsidR="00D97D23" w:rsidRPr="0030318D">
        <w:rPr>
          <w:rFonts w:eastAsia="Times New Roman"/>
          <w:sz w:val="24"/>
          <w:szCs w:val="24"/>
        </w:rPr>
        <w:t>(Fi</w:t>
      </w:r>
      <w:r w:rsidR="000A6A80" w:rsidRPr="0030318D">
        <w:rPr>
          <w:rFonts w:eastAsia="Times New Roman"/>
          <w:sz w:val="24"/>
          <w:szCs w:val="24"/>
        </w:rPr>
        <w:t xml:space="preserve">g. 1E, F) and </w:t>
      </w:r>
      <w:r w:rsidR="00342C18" w:rsidRPr="0030318D">
        <w:rPr>
          <w:rFonts w:eastAsia="Times New Roman"/>
          <w:sz w:val="24"/>
          <w:szCs w:val="24"/>
        </w:rPr>
        <w:t xml:space="preserve">RT-qPCR </w:t>
      </w:r>
      <w:r w:rsidR="009A1187" w:rsidRPr="0030318D">
        <w:rPr>
          <w:rFonts w:eastAsia="Times New Roman"/>
          <w:sz w:val="24"/>
          <w:szCs w:val="24"/>
        </w:rPr>
        <w:t xml:space="preserve">analyses </w:t>
      </w:r>
      <w:r w:rsidR="00B6322C" w:rsidRPr="0030318D">
        <w:rPr>
          <w:rFonts w:eastAsia="Times New Roman"/>
          <w:sz w:val="24"/>
          <w:szCs w:val="24"/>
        </w:rPr>
        <w:t>(</w:t>
      </w:r>
      <w:r w:rsidRPr="0030318D">
        <w:rPr>
          <w:rFonts w:eastAsia="Times New Roman"/>
          <w:sz w:val="24"/>
          <w:szCs w:val="24"/>
        </w:rPr>
        <w:t>Fig. S1A).</w:t>
      </w:r>
      <w:r w:rsidR="004A254B" w:rsidRPr="0030318D">
        <w:rPr>
          <w:rFonts w:eastAsia="Times New Roman"/>
          <w:sz w:val="24"/>
          <w:szCs w:val="24"/>
        </w:rPr>
        <w:t xml:space="preserve"> </w:t>
      </w:r>
      <w:r w:rsidR="00667247" w:rsidRPr="0030318D">
        <w:rPr>
          <w:rFonts w:eastAsia="Times New Roman"/>
          <w:sz w:val="24"/>
          <w:szCs w:val="24"/>
        </w:rPr>
        <w:t xml:space="preserve">NRP1 </w:t>
      </w:r>
      <w:r w:rsidR="0048718C" w:rsidRPr="0030318D">
        <w:rPr>
          <w:rFonts w:eastAsia="Times New Roman"/>
          <w:sz w:val="24"/>
          <w:szCs w:val="24"/>
        </w:rPr>
        <w:t xml:space="preserve">mRNA </w:t>
      </w:r>
      <w:r w:rsidR="009A1187" w:rsidRPr="0030318D">
        <w:rPr>
          <w:rFonts w:eastAsia="Times New Roman"/>
          <w:sz w:val="24"/>
          <w:szCs w:val="24"/>
        </w:rPr>
        <w:t xml:space="preserve">expression was </w:t>
      </w:r>
      <w:r w:rsidR="00667247" w:rsidRPr="0030318D">
        <w:rPr>
          <w:rFonts w:eastAsia="Times New Roman"/>
          <w:sz w:val="24"/>
          <w:szCs w:val="24"/>
        </w:rPr>
        <w:t xml:space="preserve">similar in HUVECs cultured </w:t>
      </w:r>
      <w:r w:rsidR="004A7942" w:rsidRPr="0030318D">
        <w:rPr>
          <w:rFonts w:eastAsia="Times New Roman"/>
          <w:sz w:val="24"/>
          <w:szCs w:val="24"/>
        </w:rPr>
        <w:t xml:space="preserve">under </w:t>
      </w:r>
      <w:r w:rsidR="00667247" w:rsidRPr="0030318D">
        <w:rPr>
          <w:rFonts w:eastAsia="Times New Roman"/>
          <w:sz w:val="24"/>
          <w:szCs w:val="24"/>
        </w:rPr>
        <w:t xml:space="preserve">static </w:t>
      </w:r>
      <w:r w:rsidR="00646131" w:rsidRPr="0030318D">
        <w:rPr>
          <w:rFonts w:eastAsia="Times New Roman"/>
          <w:sz w:val="24"/>
          <w:szCs w:val="24"/>
        </w:rPr>
        <w:t>conditions</w:t>
      </w:r>
      <w:r w:rsidR="00667247" w:rsidRPr="0030318D">
        <w:rPr>
          <w:rFonts w:eastAsia="Times New Roman"/>
          <w:sz w:val="24"/>
          <w:szCs w:val="24"/>
        </w:rPr>
        <w:t xml:space="preserve"> </w:t>
      </w:r>
      <w:r w:rsidR="00B87415" w:rsidRPr="0030318D">
        <w:rPr>
          <w:rFonts w:eastAsia="Times New Roman"/>
          <w:sz w:val="24"/>
          <w:szCs w:val="24"/>
        </w:rPr>
        <w:t>or exposed to high-shear laminar flow</w:t>
      </w:r>
      <w:r w:rsidR="009A00CD" w:rsidRPr="0030318D">
        <w:rPr>
          <w:rFonts w:eastAsia="Times New Roman"/>
          <w:sz w:val="24"/>
          <w:szCs w:val="24"/>
        </w:rPr>
        <w:t xml:space="preserve"> (Fig. S1A)</w:t>
      </w:r>
      <w:r w:rsidR="0048718C" w:rsidRPr="0030318D">
        <w:rPr>
          <w:rFonts w:eastAsia="Times New Roman"/>
          <w:sz w:val="24"/>
          <w:szCs w:val="24"/>
        </w:rPr>
        <w:t>,</w:t>
      </w:r>
      <w:r w:rsidR="00B87415" w:rsidRPr="0030318D">
        <w:rPr>
          <w:rFonts w:eastAsia="Times New Roman"/>
          <w:sz w:val="24"/>
          <w:szCs w:val="24"/>
        </w:rPr>
        <w:t xml:space="preserve"> </w:t>
      </w:r>
      <w:r w:rsidR="00E94E14" w:rsidRPr="0030318D">
        <w:rPr>
          <w:rFonts w:eastAsia="Times New Roman"/>
          <w:sz w:val="24"/>
          <w:szCs w:val="24"/>
        </w:rPr>
        <w:t xml:space="preserve">suggesting </w:t>
      </w:r>
      <w:r w:rsidR="00146551" w:rsidRPr="0030318D">
        <w:rPr>
          <w:rFonts w:eastAsia="Times New Roman"/>
          <w:sz w:val="24"/>
          <w:szCs w:val="24"/>
        </w:rPr>
        <w:t xml:space="preserve">that </w:t>
      </w:r>
      <w:r w:rsidR="009A00CD" w:rsidRPr="0030318D">
        <w:rPr>
          <w:rFonts w:eastAsia="Times New Roman"/>
          <w:sz w:val="24"/>
          <w:szCs w:val="24"/>
        </w:rPr>
        <w:t xml:space="preserve">the increase </w:t>
      </w:r>
      <w:r w:rsidR="009A1187" w:rsidRPr="0030318D">
        <w:rPr>
          <w:rFonts w:eastAsia="Times New Roman"/>
          <w:sz w:val="24"/>
          <w:szCs w:val="24"/>
        </w:rPr>
        <w:t xml:space="preserve">in </w:t>
      </w:r>
      <w:r w:rsidR="009A00CD" w:rsidRPr="0030318D">
        <w:rPr>
          <w:rFonts w:eastAsia="Times New Roman"/>
          <w:sz w:val="24"/>
          <w:szCs w:val="24"/>
        </w:rPr>
        <w:t>NRP1 pro</w:t>
      </w:r>
      <w:r w:rsidR="00435332" w:rsidRPr="0030318D">
        <w:rPr>
          <w:rFonts w:eastAsia="Times New Roman"/>
          <w:sz w:val="24"/>
          <w:szCs w:val="24"/>
        </w:rPr>
        <w:t xml:space="preserve">tein levels </w:t>
      </w:r>
      <w:r w:rsidR="00ED20C9" w:rsidRPr="0030318D">
        <w:rPr>
          <w:rFonts w:eastAsia="Times New Roman"/>
          <w:sz w:val="24"/>
          <w:szCs w:val="24"/>
        </w:rPr>
        <w:t xml:space="preserve">(Fig. </w:t>
      </w:r>
      <w:r w:rsidR="00CB72BA" w:rsidRPr="0030318D">
        <w:rPr>
          <w:rFonts w:eastAsia="Times New Roman"/>
          <w:sz w:val="24"/>
          <w:szCs w:val="24"/>
        </w:rPr>
        <w:t>1</w:t>
      </w:r>
      <w:proofErr w:type="gramStart"/>
      <w:r w:rsidR="00ED20C9" w:rsidRPr="0030318D">
        <w:rPr>
          <w:rFonts w:eastAsia="Times New Roman"/>
          <w:sz w:val="24"/>
          <w:szCs w:val="24"/>
        </w:rPr>
        <w:t>A,B</w:t>
      </w:r>
      <w:proofErr w:type="gramEnd"/>
      <w:r w:rsidR="00CB72BA" w:rsidRPr="0030318D">
        <w:rPr>
          <w:rFonts w:eastAsia="Times New Roman"/>
          <w:sz w:val="24"/>
          <w:szCs w:val="24"/>
        </w:rPr>
        <w:t>; Fig. 1E,F)</w:t>
      </w:r>
      <w:r w:rsidR="00020D47" w:rsidRPr="0030318D">
        <w:rPr>
          <w:rFonts w:eastAsia="Times New Roman"/>
          <w:sz w:val="24"/>
          <w:szCs w:val="24"/>
        </w:rPr>
        <w:t xml:space="preserve"> </w:t>
      </w:r>
      <w:r w:rsidR="009A1187" w:rsidRPr="0030318D">
        <w:rPr>
          <w:rFonts w:eastAsia="Times New Roman"/>
          <w:sz w:val="24"/>
          <w:szCs w:val="24"/>
        </w:rPr>
        <w:t xml:space="preserve">was </w:t>
      </w:r>
      <w:r w:rsidR="00646131" w:rsidRPr="0030318D">
        <w:rPr>
          <w:rFonts w:eastAsia="Times New Roman"/>
          <w:sz w:val="24"/>
          <w:szCs w:val="24"/>
        </w:rPr>
        <w:t xml:space="preserve">likely due to </w:t>
      </w:r>
      <w:r w:rsidR="009A1187" w:rsidRPr="0030318D">
        <w:rPr>
          <w:rFonts w:eastAsia="Times New Roman"/>
          <w:sz w:val="24"/>
          <w:szCs w:val="24"/>
        </w:rPr>
        <w:t xml:space="preserve">enhanced </w:t>
      </w:r>
      <w:r w:rsidR="004E1EE8" w:rsidRPr="0030318D">
        <w:rPr>
          <w:rFonts w:eastAsia="Times New Roman"/>
          <w:sz w:val="24"/>
          <w:szCs w:val="24"/>
        </w:rPr>
        <w:lastRenderedPageBreak/>
        <w:t>protein</w:t>
      </w:r>
      <w:r w:rsidR="00020D47" w:rsidRPr="0030318D">
        <w:rPr>
          <w:rFonts w:eastAsia="Times New Roman"/>
          <w:sz w:val="24"/>
          <w:szCs w:val="24"/>
        </w:rPr>
        <w:t xml:space="preserve"> </w:t>
      </w:r>
      <w:r w:rsidR="00146551" w:rsidRPr="0030318D">
        <w:rPr>
          <w:rFonts w:eastAsia="Times New Roman"/>
          <w:sz w:val="24"/>
          <w:szCs w:val="24"/>
        </w:rPr>
        <w:t>stability</w:t>
      </w:r>
      <w:r w:rsidR="00370135" w:rsidRPr="0030318D">
        <w:rPr>
          <w:rFonts w:eastAsia="Times New Roman"/>
          <w:sz w:val="24"/>
          <w:szCs w:val="24"/>
        </w:rPr>
        <w:t>.</w:t>
      </w:r>
      <w:r w:rsidR="008D3693" w:rsidRPr="0030318D">
        <w:rPr>
          <w:rFonts w:eastAsia="Times New Roman"/>
          <w:sz w:val="24"/>
          <w:szCs w:val="24"/>
        </w:rPr>
        <w:t xml:space="preserve"> </w:t>
      </w:r>
      <w:r w:rsidR="00404ABF" w:rsidRPr="0030318D">
        <w:rPr>
          <w:rFonts w:eastAsia="Times New Roman"/>
          <w:sz w:val="24"/>
          <w:szCs w:val="24"/>
        </w:rPr>
        <w:t>W</w:t>
      </w:r>
      <w:r w:rsidR="004A254B" w:rsidRPr="0030318D">
        <w:rPr>
          <w:rFonts w:eastAsia="Times New Roman"/>
          <w:sz w:val="24"/>
          <w:szCs w:val="24"/>
        </w:rPr>
        <w:t xml:space="preserve">e compared </w:t>
      </w:r>
      <w:r w:rsidR="009A1187" w:rsidRPr="0030318D">
        <w:rPr>
          <w:rFonts w:eastAsia="Times New Roman"/>
          <w:sz w:val="24"/>
          <w:szCs w:val="24"/>
        </w:rPr>
        <w:t xml:space="preserve">the </w:t>
      </w:r>
      <w:r w:rsidR="004A254B" w:rsidRPr="0030318D">
        <w:rPr>
          <w:rFonts w:eastAsia="Times New Roman"/>
          <w:sz w:val="24"/>
          <w:szCs w:val="24"/>
        </w:rPr>
        <w:t>transcriptomic profiles of HUVECs transfected with siNRP1 or a non-targeting siRNA (</w:t>
      </w:r>
      <w:proofErr w:type="spellStart"/>
      <w:r w:rsidR="004A254B" w:rsidRPr="0030318D">
        <w:rPr>
          <w:rFonts w:eastAsia="Times New Roman"/>
          <w:sz w:val="24"/>
          <w:szCs w:val="24"/>
        </w:rPr>
        <w:t>si</w:t>
      </w:r>
      <w:proofErr w:type="spellEnd"/>
      <w:r w:rsidR="004A254B" w:rsidRPr="0030318D">
        <w:rPr>
          <w:rFonts w:eastAsia="Times New Roman"/>
          <w:sz w:val="24"/>
          <w:szCs w:val="24"/>
        </w:rPr>
        <w:t>-control)</w:t>
      </w:r>
      <w:r w:rsidR="009A1187" w:rsidRPr="0030318D">
        <w:rPr>
          <w:rFonts w:eastAsia="Times New Roman"/>
          <w:sz w:val="24"/>
          <w:szCs w:val="24"/>
        </w:rPr>
        <w:t xml:space="preserve"> and </w:t>
      </w:r>
      <w:r w:rsidR="004A254B" w:rsidRPr="0030318D">
        <w:rPr>
          <w:rFonts w:eastAsia="Times New Roman"/>
          <w:sz w:val="24"/>
          <w:szCs w:val="24"/>
        </w:rPr>
        <w:t>exposed to</w:t>
      </w:r>
      <w:r w:rsidR="004971A4" w:rsidRPr="0030318D">
        <w:rPr>
          <w:rFonts w:eastAsia="Times New Roman"/>
          <w:sz w:val="24"/>
          <w:szCs w:val="24"/>
        </w:rPr>
        <w:t xml:space="preserve"> </w:t>
      </w:r>
      <w:r w:rsidR="004A254B" w:rsidRPr="0030318D">
        <w:rPr>
          <w:rFonts w:eastAsia="Times New Roman"/>
          <w:sz w:val="24"/>
          <w:szCs w:val="24"/>
        </w:rPr>
        <w:t xml:space="preserve">laminar or oscillatory flow. </w:t>
      </w:r>
      <w:proofErr w:type="spellStart"/>
      <w:r w:rsidR="004A254B" w:rsidRPr="0030318D">
        <w:rPr>
          <w:rFonts w:eastAsia="Times New Roman"/>
          <w:sz w:val="24"/>
          <w:szCs w:val="24"/>
        </w:rPr>
        <w:t>RNAseq</w:t>
      </w:r>
      <w:proofErr w:type="spellEnd"/>
      <w:r w:rsidR="004A254B" w:rsidRPr="0030318D">
        <w:rPr>
          <w:rFonts w:eastAsia="Times New Roman"/>
          <w:sz w:val="24"/>
          <w:szCs w:val="24"/>
        </w:rPr>
        <w:t xml:space="preserve"> and RT-qPCR </w:t>
      </w:r>
      <w:r w:rsidR="009A1187" w:rsidRPr="0030318D">
        <w:rPr>
          <w:rFonts w:eastAsia="Times New Roman"/>
          <w:sz w:val="24"/>
          <w:szCs w:val="24"/>
        </w:rPr>
        <w:t xml:space="preserve">analyses </w:t>
      </w:r>
      <w:r w:rsidR="004A254B" w:rsidRPr="0030318D">
        <w:rPr>
          <w:rFonts w:eastAsia="Times New Roman"/>
          <w:sz w:val="24"/>
          <w:szCs w:val="24"/>
        </w:rPr>
        <w:t xml:space="preserve">showed that </w:t>
      </w:r>
      <w:r w:rsidR="009A1187" w:rsidRPr="0030318D">
        <w:rPr>
          <w:rFonts w:eastAsia="Times New Roman"/>
          <w:sz w:val="24"/>
          <w:szCs w:val="24"/>
        </w:rPr>
        <w:t xml:space="preserve">the atherogenic genes encoding </w:t>
      </w:r>
      <w:proofErr w:type="spellStart"/>
      <w:r w:rsidR="009A1187" w:rsidRPr="0030318D">
        <w:rPr>
          <w:rFonts w:eastAsia="Times New Roman"/>
          <w:sz w:val="24"/>
          <w:szCs w:val="24"/>
        </w:rPr>
        <w:t>Kruppel</w:t>
      </w:r>
      <w:proofErr w:type="spellEnd"/>
      <w:r w:rsidR="009A1187" w:rsidRPr="0030318D">
        <w:rPr>
          <w:rFonts w:eastAsia="Times New Roman"/>
          <w:sz w:val="24"/>
          <w:szCs w:val="24"/>
        </w:rPr>
        <w:t>-like factor (</w:t>
      </w:r>
      <w:r w:rsidR="009A1187" w:rsidRPr="0030318D">
        <w:rPr>
          <w:rFonts w:eastAsia="Times New Roman"/>
          <w:i/>
          <w:iCs/>
          <w:sz w:val="24"/>
          <w:szCs w:val="24"/>
        </w:rPr>
        <w:t>KLF</w:t>
      </w:r>
      <w:r w:rsidR="009A1187" w:rsidRPr="0030318D">
        <w:rPr>
          <w:rFonts w:eastAsia="Times New Roman"/>
          <w:sz w:val="24"/>
          <w:szCs w:val="24"/>
        </w:rPr>
        <w:t xml:space="preserve">) 2 </w:t>
      </w:r>
      <w:r w:rsidR="004A254B" w:rsidRPr="0030318D">
        <w:rPr>
          <w:rFonts w:eastAsia="Times New Roman"/>
          <w:sz w:val="24"/>
          <w:szCs w:val="24"/>
        </w:rPr>
        <w:t xml:space="preserve">and </w:t>
      </w:r>
      <w:r w:rsidR="004A254B" w:rsidRPr="0030318D">
        <w:rPr>
          <w:rFonts w:eastAsia="Times New Roman"/>
          <w:i/>
          <w:iCs/>
          <w:sz w:val="24"/>
          <w:szCs w:val="24"/>
        </w:rPr>
        <w:t>KLF4</w:t>
      </w:r>
      <w:r w:rsidR="004A254B" w:rsidRPr="0030318D">
        <w:rPr>
          <w:rFonts w:eastAsia="Times New Roman"/>
          <w:sz w:val="24"/>
          <w:szCs w:val="24"/>
        </w:rPr>
        <w:t xml:space="preserve"> were similarly expressed in </w:t>
      </w:r>
      <w:proofErr w:type="spellStart"/>
      <w:r w:rsidR="004A254B" w:rsidRPr="0030318D">
        <w:rPr>
          <w:rFonts w:eastAsia="Times New Roman"/>
          <w:sz w:val="24"/>
          <w:szCs w:val="24"/>
        </w:rPr>
        <w:t>si</w:t>
      </w:r>
      <w:proofErr w:type="spellEnd"/>
      <w:r w:rsidR="004A254B" w:rsidRPr="0030318D">
        <w:rPr>
          <w:rFonts w:eastAsia="Times New Roman"/>
          <w:sz w:val="24"/>
          <w:szCs w:val="24"/>
        </w:rPr>
        <w:t xml:space="preserve">-control and si-NRP1 </w:t>
      </w:r>
      <w:r w:rsidR="00DF5B8E" w:rsidRPr="0030318D">
        <w:rPr>
          <w:rFonts w:eastAsia="Times New Roman"/>
          <w:sz w:val="24"/>
          <w:szCs w:val="24"/>
        </w:rPr>
        <w:t xml:space="preserve">HUVECs </w:t>
      </w:r>
      <w:r w:rsidR="004A254B" w:rsidRPr="0030318D">
        <w:rPr>
          <w:rFonts w:eastAsia="Times New Roman"/>
          <w:sz w:val="24"/>
          <w:szCs w:val="24"/>
        </w:rPr>
        <w:t>exposed to atheroprotective laminar flow and expressed at lower levels in cells exposed to atherogenic oscillatory flow (</w:t>
      </w:r>
      <w:r w:rsidR="002A2333" w:rsidRPr="0030318D">
        <w:rPr>
          <w:rFonts w:eastAsia="Times New Roman"/>
          <w:sz w:val="24"/>
          <w:szCs w:val="24"/>
        </w:rPr>
        <w:t>Fig.</w:t>
      </w:r>
      <w:r w:rsidR="004A254B" w:rsidRPr="0030318D">
        <w:rPr>
          <w:rFonts w:eastAsia="Times New Roman"/>
          <w:sz w:val="24"/>
          <w:szCs w:val="24"/>
        </w:rPr>
        <w:t xml:space="preserve"> </w:t>
      </w:r>
      <w:r w:rsidR="00A406CF" w:rsidRPr="0030318D">
        <w:rPr>
          <w:rFonts w:eastAsia="Times New Roman"/>
          <w:sz w:val="24"/>
          <w:szCs w:val="24"/>
        </w:rPr>
        <w:t>1G;</w:t>
      </w:r>
      <w:r w:rsidR="004A254B" w:rsidRPr="0030318D">
        <w:rPr>
          <w:rFonts w:eastAsia="Times New Roman"/>
          <w:sz w:val="24"/>
          <w:szCs w:val="24"/>
        </w:rPr>
        <w:t xml:space="preserve"> </w:t>
      </w:r>
      <w:r w:rsidR="002A2333" w:rsidRPr="0030318D">
        <w:rPr>
          <w:rFonts w:eastAsia="Times New Roman"/>
          <w:sz w:val="24"/>
          <w:szCs w:val="24"/>
        </w:rPr>
        <w:t xml:space="preserve">Fig. </w:t>
      </w:r>
      <w:r w:rsidR="004A254B" w:rsidRPr="0030318D">
        <w:rPr>
          <w:rFonts w:eastAsia="Times New Roman"/>
          <w:sz w:val="24"/>
          <w:szCs w:val="24"/>
        </w:rPr>
        <w:t xml:space="preserve">S1B). Both si-NRP1 and </w:t>
      </w:r>
      <w:proofErr w:type="spellStart"/>
      <w:r w:rsidR="004A254B" w:rsidRPr="0030318D">
        <w:rPr>
          <w:rFonts w:eastAsia="Times New Roman"/>
          <w:sz w:val="24"/>
          <w:szCs w:val="24"/>
        </w:rPr>
        <w:t>si</w:t>
      </w:r>
      <w:proofErr w:type="spellEnd"/>
      <w:r w:rsidR="004A254B" w:rsidRPr="0030318D">
        <w:rPr>
          <w:rFonts w:eastAsia="Times New Roman"/>
          <w:sz w:val="24"/>
          <w:szCs w:val="24"/>
        </w:rPr>
        <w:t xml:space="preserve">-control </w:t>
      </w:r>
      <w:r w:rsidR="00F869CE" w:rsidRPr="0030318D">
        <w:rPr>
          <w:rFonts w:eastAsia="Times New Roman"/>
          <w:sz w:val="24"/>
          <w:szCs w:val="24"/>
        </w:rPr>
        <w:t xml:space="preserve">treated HUVECs </w:t>
      </w:r>
      <w:r w:rsidR="004A254B" w:rsidRPr="0030318D">
        <w:rPr>
          <w:rFonts w:eastAsia="Times New Roman"/>
          <w:sz w:val="24"/>
          <w:szCs w:val="24"/>
        </w:rPr>
        <w:t xml:space="preserve">showed a similar increase in the expression of </w:t>
      </w:r>
      <w:r w:rsidR="009A1187" w:rsidRPr="0030318D">
        <w:rPr>
          <w:rFonts w:eastAsia="Times New Roman"/>
          <w:sz w:val="24"/>
          <w:szCs w:val="24"/>
        </w:rPr>
        <w:t>genes upregulated by disturbed, atherogenic flow</w:t>
      </w:r>
      <w:r w:rsidR="00404ABF" w:rsidRPr="0030318D">
        <w:rPr>
          <w:rFonts w:eastAsia="Times New Roman"/>
          <w:sz w:val="24"/>
          <w:szCs w:val="24"/>
        </w:rPr>
        <w:t>,</w:t>
      </w:r>
      <w:r w:rsidR="009A1187" w:rsidRPr="0030318D">
        <w:rPr>
          <w:rFonts w:eastAsia="Times New Roman"/>
          <w:sz w:val="24"/>
          <w:szCs w:val="24"/>
        </w:rPr>
        <w:t xml:space="preserve"> such as those encoding the pro-inflammatory vascular cell adhesion molecule 1 (</w:t>
      </w:r>
      <w:r w:rsidR="009A1187" w:rsidRPr="0030318D">
        <w:rPr>
          <w:rFonts w:eastAsia="Times New Roman"/>
          <w:i/>
          <w:iCs/>
          <w:sz w:val="24"/>
          <w:szCs w:val="24"/>
        </w:rPr>
        <w:t>VCAM1</w:t>
      </w:r>
      <w:r w:rsidR="009A1187" w:rsidRPr="0030318D">
        <w:rPr>
          <w:rFonts w:eastAsia="Times New Roman"/>
          <w:sz w:val="24"/>
          <w:szCs w:val="24"/>
        </w:rPr>
        <w:t>), bone morphogenic protein 4 (</w:t>
      </w:r>
      <w:r w:rsidR="009A1187" w:rsidRPr="0030318D">
        <w:rPr>
          <w:rFonts w:eastAsia="Times New Roman"/>
          <w:i/>
          <w:iCs/>
          <w:sz w:val="24"/>
          <w:szCs w:val="24"/>
        </w:rPr>
        <w:t>BMP4</w:t>
      </w:r>
      <w:r w:rsidR="009A1187" w:rsidRPr="0030318D">
        <w:rPr>
          <w:rFonts w:eastAsia="Times New Roman"/>
          <w:sz w:val="24"/>
          <w:szCs w:val="24"/>
        </w:rPr>
        <w:t>), connective tissue growth factor (</w:t>
      </w:r>
      <w:r w:rsidR="009A1187" w:rsidRPr="0030318D">
        <w:rPr>
          <w:rFonts w:eastAsia="Times New Roman"/>
          <w:i/>
          <w:iCs/>
          <w:sz w:val="24"/>
          <w:szCs w:val="24"/>
        </w:rPr>
        <w:t>CTGF</w:t>
      </w:r>
      <w:r w:rsidR="009A1187" w:rsidRPr="0030318D">
        <w:rPr>
          <w:rFonts w:eastAsia="Times New Roman"/>
          <w:sz w:val="24"/>
          <w:szCs w:val="24"/>
        </w:rPr>
        <w:t>) and cysteine-rich angiogenic inducer 61 (</w:t>
      </w:r>
      <w:r w:rsidR="009A1187" w:rsidRPr="0030318D">
        <w:rPr>
          <w:rFonts w:eastAsia="Times New Roman"/>
          <w:i/>
          <w:iCs/>
          <w:sz w:val="24"/>
          <w:szCs w:val="24"/>
        </w:rPr>
        <w:t>CYR61</w:t>
      </w:r>
      <w:r w:rsidR="009A1187" w:rsidRPr="0030318D">
        <w:rPr>
          <w:rFonts w:eastAsia="Times New Roman"/>
          <w:sz w:val="24"/>
          <w:szCs w:val="24"/>
        </w:rPr>
        <w:t xml:space="preserve">) </w:t>
      </w:r>
      <w:r w:rsidR="006B1369" w:rsidRPr="0030318D">
        <w:rPr>
          <w:rFonts w:eastAsia="Times New Roman"/>
          <w:sz w:val="24"/>
          <w:szCs w:val="24"/>
        </w:rPr>
        <w:fldChar w:fldCharType="begin"/>
      </w:r>
      <w:r w:rsidR="006B1369" w:rsidRPr="0030318D">
        <w:rPr>
          <w:rFonts w:eastAsia="Times New Roman"/>
          <w:sz w:val="24"/>
          <w:szCs w:val="24"/>
        </w:rPr>
        <w:instrText xml:space="preserve"> ADDIN EN.CITE &lt;EndNote&gt;&lt;Cite&gt;&lt;Author&gt;Nakajima&lt;/Author&gt;&lt;Year&gt;2017&lt;/Year&gt;&lt;RecNum&gt;47&lt;/RecNum&gt;&lt;DisplayText&gt;(&lt;style face="italic"&gt;48&lt;/style&gt;)&lt;/DisplayText&gt;&lt;record&gt;&lt;rec-number&gt;47&lt;/rec-number&gt;&lt;foreign-keys&gt;&lt;key app="EN" db-id="v95v922f3sfdrne0esa5t9r9aexr0pa5rfft" timestamp="1675173751"&gt;47&lt;/key&gt;&lt;/foreign-keys&gt;&lt;ref-type name="Journal Article"&gt;17&lt;/ref-type&gt;&lt;contributors&gt;&lt;authors&gt;&lt;author&gt;Nakajima, H.&lt;/author&gt;&lt;author&gt;Mochizuki, N.&lt;/author&gt;&lt;/authors&gt;&lt;/contributors&gt;&lt;auth-address&gt;a Department of Cell Biology, National Cerebral and Cardiovascular Center Research Institute , Suita , Osaka , Japan.&amp;#xD;b AMED-CREST. National Cerebral and Cardiovascular Center , Suita , Osaka , Japan.&lt;/auth-address&gt;&lt;titles&gt;&lt;title&gt;Flow pattern-dependent endothelial cell responses through transcriptional regulation&lt;/title&gt;&lt;secondary-title&gt;Cell Cycle&lt;/secondary-title&gt;&lt;/titles&gt;&lt;periodical&gt;&lt;full-title&gt;Cell Cycle&lt;/full-title&gt;&lt;/periodical&gt;&lt;pages&gt;1893-1901&lt;/pages&gt;&lt;volume&gt;16&lt;/volume&gt;&lt;number&gt;20&lt;/number&gt;&lt;edition&gt;2017/08/19&lt;/edition&gt;&lt;keywords&gt;&lt;keyword&gt;Animals&lt;/keyword&gt;&lt;keyword&gt;Endothelial Cells/*cytology/*metabolism&lt;/keyword&gt;&lt;keyword&gt;*Gene Expression Regulation&lt;/keyword&gt;&lt;keyword&gt;Humans&lt;/keyword&gt;&lt;keyword&gt;*Rheology&lt;/keyword&gt;&lt;keyword&gt;Stress, Mechanical&lt;/keyword&gt;&lt;keyword&gt;Transcription Factors/metabolism&lt;/keyword&gt;&lt;keyword&gt;*Transcription, Genetic&lt;/keyword&gt;&lt;keyword&gt;Yap&lt;/keyword&gt;&lt;keyword&gt;atherosclerosis&lt;/keyword&gt;&lt;keyword&gt;blood flow&lt;/keyword&gt;&lt;keyword&gt;shear stress&lt;/keyword&gt;&lt;keyword&gt;transcription factor&lt;/keyword&gt;&lt;/keywords&gt;&lt;dates&gt;&lt;year&gt;2017&lt;/year&gt;&lt;pub-dates&gt;&lt;date&gt;Oct 18&lt;/date&gt;&lt;/pub-dates&gt;&lt;/dates&gt;&lt;isbn&gt;1551-4005 (Electronic)&amp;#xD;1551-4005 (Linking)&lt;/isbn&gt;&lt;accession-num&gt;28820314&lt;/accession-num&gt;&lt;urls&gt;&lt;related-urls&gt;&lt;url&gt;https://www.ncbi.nlm.nih.gov/pubmed/28820314&lt;/url&gt;&lt;/related-urls&gt;&lt;/urls&gt;&lt;custom2&gt;PMC5638382&lt;/custom2&gt;&lt;electronic-resource-num&gt;10.1080/15384101.2017.1364324&lt;/electronic-resource-num&gt;&lt;/record&gt;&lt;/Cite&gt;&lt;/EndNote&gt;</w:instrText>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48</w:t>
      </w:r>
      <w:r w:rsidR="006B1369"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w:t>
      </w:r>
      <w:r w:rsidR="002A2333" w:rsidRPr="0030318D">
        <w:rPr>
          <w:rFonts w:eastAsia="Times New Roman"/>
          <w:sz w:val="24"/>
          <w:szCs w:val="24"/>
        </w:rPr>
        <w:t>Fig.</w:t>
      </w:r>
      <w:r w:rsidR="004A254B" w:rsidRPr="0030318D">
        <w:rPr>
          <w:rFonts w:eastAsia="Times New Roman"/>
          <w:sz w:val="24"/>
          <w:szCs w:val="24"/>
        </w:rPr>
        <w:t xml:space="preserve"> </w:t>
      </w:r>
      <w:r w:rsidR="00B429AB" w:rsidRPr="0030318D">
        <w:rPr>
          <w:rFonts w:eastAsia="Times New Roman"/>
          <w:sz w:val="24"/>
          <w:szCs w:val="24"/>
        </w:rPr>
        <w:t>1H</w:t>
      </w:r>
      <w:r w:rsidR="004A254B" w:rsidRPr="0030318D">
        <w:rPr>
          <w:rFonts w:eastAsia="Times New Roman"/>
          <w:sz w:val="24"/>
          <w:szCs w:val="24"/>
        </w:rPr>
        <w:t xml:space="preserve">). These data indicate that </w:t>
      </w:r>
      <w:r w:rsidR="00A15837" w:rsidRPr="0030318D">
        <w:rPr>
          <w:rFonts w:eastAsia="Times New Roman"/>
          <w:sz w:val="24"/>
          <w:szCs w:val="24"/>
        </w:rPr>
        <w:t xml:space="preserve">shear </w:t>
      </w:r>
      <w:r w:rsidR="004E5487" w:rsidRPr="0030318D">
        <w:rPr>
          <w:rFonts w:eastAsia="Times New Roman"/>
          <w:sz w:val="24"/>
          <w:szCs w:val="24"/>
        </w:rPr>
        <w:t>stress</w:t>
      </w:r>
      <w:r w:rsidR="004A254B" w:rsidRPr="0030318D">
        <w:rPr>
          <w:rFonts w:eastAsia="Times New Roman"/>
          <w:sz w:val="24"/>
          <w:szCs w:val="24"/>
        </w:rPr>
        <w:t xml:space="preserve"> generated by the </w:t>
      </w:r>
      <w:proofErr w:type="spellStart"/>
      <w:r w:rsidR="004A254B" w:rsidRPr="0030318D">
        <w:rPr>
          <w:rFonts w:eastAsia="Times New Roman"/>
          <w:sz w:val="24"/>
          <w:szCs w:val="24"/>
        </w:rPr>
        <w:t>Ibidi</w:t>
      </w:r>
      <w:proofErr w:type="spellEnd"/>
      <w:r w:rsidR="004A254B" w:rsidRPr="0030318D">
        <w:rPr>
          <w:rFonts w:eastAsia="Times New Roman"/>
          <w:sz w:val="24"/>
          <w:szCs w:val="24"/>
        </w:rPr>
        <w:t xml:space="preserve"> system effectively induce</w:t>
      </w:r>
      <w:r w:rsidR="00646131" w:rsidRPr="0030318D">
        <w:rPr>
          <w:rFonts w:eastAsia="Times New Roman"/>
          <w:sz w:val="24"/>
          <w:szCs w:val="24"/>
        </w:rPr>
        <w:t>s</w:t>
      </w:r>
      <w:r w:rsidR="004A254B" w:rsidRPr="0030318D">
        <w:rPr>
          <w:rFonts w:eastAsia="Times New Roman"/>
          <w:sz w:val="24"/>
          <w:szCs w:val="24"/>
        </w:rPr>
        <w:t xml:space="preserve"> a mechanosensory response in HUVECs and that exposure to different flow</w:t>
      </w:r>
      <w:r w:rsidR="00937160" w:rsidRPr="0030318D">
        <w:rPr>
          <w:rFonts w:eastAsia="Times New Roman"/>
          <w:sz w:val="24"/>
          <w:szCs w:val="24"/>
        </w:rPr>
        <w:t xml:space="preserve"> patterns</w:t>
      </w:r>
      <w:r w:rsidR="004A254B" w:rsidRPr="0030318D">
        <w:rPr>
          <w:rFonts w:eastAsia="Times New Roman"/>
          <w:sz w:val="24"/>
          <w:szCs w:val="24"/>
        </w:rPr>
        <w:t xml:space="preserve"> for 24 hours induces a similar </w:t>
      </w:r>
      <w:proofErr w:type="spellStart"/>
      <w:r w:rsidR="00BD0DEA" w:rsidRPr="0030318D">
        <w:rPr>
          <w:rFonts w:eastAsia="Times New Roman"/>
          <w:sz w:val="24"/>
          <w:szCs w:val="24"/>
        </w:rPr>
        <w:t>mechanosensor</w:t>
      </w:r>
      <w:proofErr w:type="spellEnd"/>
      <w:r w:rsidR="00BD0DEA" w:rsidRPr="0030318D">
        <w:rPr>
          <w:rFonts w:eastAsia="Times New Roman"/>
          <w:sz w:val="24"/>
          <w:szCs w:val="24"/>
        </w:rPr>
        <w:t>-dependent transcriptional</w:t>
      </w:r>
      <w:r w:rsidR="00B47BD7" w:rsidRPr="0030318D">
        <w:rPr>
          <w:rFonts w:eastAsia="Times New Roman"/>
          <w:sz w:val="24"/>
          <w:szCs w:val="24"/>
        </w:rPr>
        <w:t xml:space="preserve"> </w:t>
      </w:r>
      <w:r w:rsidR="004A254B" w:rsidRPr="0030318D">
        <w:rPr>
          <w:rFonts w:eastAsia="Times New Roman"/>
          <w:sz w:val="24"/>
          <w:szCs w:val="24"/>
        </w:rPr>
        <w:t>response</w:t>
      </w:r>
      <w:r w:rsidR="007F7039" w:rsidRPr="0030318D">
        <w:rPr>
          <w:rFonts w:eastAsia="Times New Roman"/>
          <w:sz w:val="24"/>
          <w:szCs w:val="24"/>
        </w:rPr>
        <w:t xml:space="preserve"> </w:t>
      </w:r>
      <w:r w:rsidR="00C27619" w:rsidRPr="0030318D">
        <w:rPr>
          <w:rFonts w:eastAsia="Times New Roman"/>
          <w:sz w:val="24"/>
          <w:szCs w:val="24"/>
        </w:rPr>
        <w:t>in control transfected HUVECs and those depleted of NRP1.</w:t>
      </w:r>
    </w:p>
    <w:p w14:paraId="6C51B029" w14:textId="4F43B7FF" w:rsidR="004A254B" w:rsidRPr="0030318D" w:rsidRDefault="006F1769"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We </w:t>
      </w:r>
      <w:r w:rsidR="00616E4F" w:rsidRPr="0030318D">
        <w:rPr>
          <w:rFonts w:eastAsia="Times New Roman"/>
          <w:sz w:val="24"/>
          <w:szCs w:val="24"/>
        </w:rPr>
        <w:t xml:space="preserve">identified genes with </w:t>
      </w:r>
      <w:r w:rsidRPr="0030318D">
        <w:rPr>
          <w:rFonts w:eastAsia="Times New Roman"/>
          <w:sz w:val="24"/>
          <w:szCs w:val="24"/>
        </w:rPr>
        <w:t xml:space="preserve">differential expression </w:t>
      </w:r>
      <w:r w:rsidR="00616E4F" w:rsidRPr="0030318D">
        <w:rPr>
          <w:rFonts w:eastAsia="Times New Roman"/>
          <w:sz w:val="24"/>
          <w:szCs w:val="24"/>
        </w:rPr>
        <w:t xml:space="preserve">under the different flow patterns </w:t>
      </w:r>
      <w:r w:rsidRPr="0030318D">
        <w:rPr>
          <w:rFonts w:eastAsia="Times New Roman"/>
          <w:sz w:val="24"/>
          <w:szCs w:val="24"/>
        </w:rPr>
        <w:t>t</w:t>
      </w:r>
      <w:r w:rsidR="004A254B" w:rsidRPr="0030318D">
        <w:rPr>
          <w:rFonts w:eastAsia="Times New Roman"/>
          <w:sz w:val="24"/>
          <w:szCs w:val="24"/>
        </w:rPr>
        <w:t xml:space="preserve">o </w:t>
      </w:r>
      <w:r w:rsidR="00616E4F" w:rsidRPr="0030318D">
        <w:rPr>
          <w:rFonts w:eastAsia="Times New Roman"/>
          <w:sz w:val="24"/>
          <w:szCs w:val="24"/>
        </w:rPr>
        <w:t xml:space="preserve">provide insight into </w:t>
      </w:r>
      <w:r w:rsidR="004A254B" w:rsidRPr="0030318D">
        <w:rPr>
          <w:rFonts w:eastAsia="Times New Roman"/>
          <w:sz w:val="24"/>
          <w:szCs w:val="24"/>
        </w:rPr>
        <w:t xml:space="preserve">the role of NRP1 in </w:t>
      </w:r>
      <w:r w:rsidRPr="0030318D">
        <w:rPr>
          <w:rFonts w:eastAsia="Times New Roman"/>
          <w:sz w:val="24"/>
          <w:szCs w:val="24"/>
        </w:rPr>
        <w:t xml:space="preserve">the </w:t>
      </w:r>
      <w:r w:rsidR="004A254B" w:rsidRPr="0030318D">
        <w:rPr>
          <w:rFonts w:eastAsia="Times New Roman"/>
          <w:sz w:val="24"/>
          <w:szCs w:val="24"/>
        </w:rPr>
        <w:t>transcription</w:t>
      </w:r>
      <w:r w:rsidRPr="0030318D">
        <w:rPr>
          <w:rFonts w:eastAsia="Times New Roman"/>
          <w:sz w:val="24"/>
          <w:szCs w:val="24"/>
        </w:rPr>
        <w:t>al</w:t>
      </w:r>
      <w:r w:rsidR="004A254B" w:rsidRPr="0030318D">
        <w:rPr>
          <w:rFonts w:eastAsia="Times New Roman"/>
          <w:sz w:val="24"/>
          <w:szCs w:val="24"/>
        </w:rPr>
        <w:t xml:space="preserve"> response to </w:t>
      </w:r>
      <w:r w:rsidR="00A033F4" w:rsidRPr="0030318D">
        <w:rPr>
          <w:rFonts w:eastAsia="Times New Roman"/>
          <w:sz w:val="24"/>
          <w:szCs w:val="24"/>
        </w:rPr>
        <w:t>shear str</w:t>
      </w:r>
      <w:r w:rsidR="000F061D" w:rsidRPr="0030318D">
        <w:rPr>
          <w:rFonts w:eastAsia="Times New Roman"/>
          <w:sz w:val="24"/>
          <w:szCs w:val="24"/>
        </w:rPr>
        <w:t>e</w:t>
      </w:r>
      <w:r w:rsidR="00A033F4" w:rsidRPr="0030318D">
        <w:rPr>
          <w:rFonts w:eastAsia="Times New Roman"/>
          <w:sz w:val="24"/>
          <w:szCs w:val="24"/>
        </w:rPr>
        <w:t>ss</w:t>
      </w:r>
      <w:r w:rsidR="004A254B" w:rsidRPr="0030318D">
        <w:rPr>
          <w:rFonts w:eastAsia="Times New Roman"/>
          <w:sz w:val="24"/>
          <w:szCs w:val="24"/>
        </w:rPr>
        <w:t xml:space="preserve">. </w:t>
      </w:r>
      <w:r w:rsidRPr="0030318D">
        <w:rPr>
          <w:rFonts w:eastAsia="Times New Roman"/>
          <w:sz w:val="24"/>
          <w:szCs w:val="24"/>
        </w:rPr>
        <w:t xml:space="preserve">Under </w:t>
      </w:r>
      <w:r w:rsidR="00AB11A6" w:rsidRPr="0030318D">
        <w:rPr>
          <w:rFonts w:eastAsia="Times New Roman"/>
          <w:sz w:val="24"/>
          <w:szCs w:val="24"/>
        </w:rPr>
        <w:t>static conditions</w:t>
      </w:r>
      <w:r w:rsidRPr="0030318D">
        <w:rPr>
          <w:rFonts w:eastAsia="Times New Roman"/>
          <w:sz w:val="24"/>
          <w:szCs w:val="24"/>
        </w:rPr>
        <w:t>,</w:t>
      </w:r>
      <w:r w:rsidR="00AB11A6" w:rsidRPr="0030318D">
        <w:rPr>
          <w:rFonts w:eastAsia="Times New Roman"/>
          <w:sz w:val="24"/>
          <w:szCs w:val="24"/>
        </w:rPr>
        <w:t xml:space="preserve"> </w:t>
      </w:r>
      <w:r w:rsidR="00485FA9" w:rsidRPr="0030318D">
        <w:rPr>
          <w:rFonts w:eastAsia="Times New Roman"/>
          <w:sz w:val="24"/>
          <w:szCs w:val="24"/>
        </w:rPr>
        <w:t xml:space="preserve">NRP1 </w:t>
      </w:r>
      <w:r w:rsidR="002A05AB" w:rsidRPr="0030318D">
        <w:rPr>
          <w:rFonts w:eastAsia="Times New Roman"/>
          <w:sz w:val="24"/>
          <w:szCs w:val="24"/>
        </w:rPr>
        <w:t xml:space="preserve">knockdown </w:t>
      </w:r>
      <w:r w:rsidR="00A326C2" w:rsidRPr="0030318D">
        <w:rPr>
          <w:rFonts w:eastAsia="Times New Roman"/>
          <w:sz w:val="24"/>
          <w:szCs w:val="24"/>
        </w:rPr>
        <w:t xml:space="preserve">upregulated 2794 genes and downregulated </w:t>
      </w:r>
      <w:r w:rsidR="00E6474C" w:rsidRPr="0030318D">
        <w:rPr>
          <w:rFonts w:eastAsia="Times New Roman"/>
          <w:sz w:val="24"/>
          <w:szCs w:val="24"/>
        </w:rPr>
        <w:t>2835 genes (Fig. 1I).</w:t>
      </w:r>
      <w:r w:rsidR="00110D1A" w:rsidRPr="0030318D">
        <w:rPr>
          <w:rFonts w:eastAsia="Times New Roman"/>
          <w:sz w:val="24"/>
          <w:szCs w:val="24"/>
        </w:rPr>
        <w:t xml:space="preserve"> </w:t>
      </w:r>
      <w:r w:rsidR="00153D0A" w:rsidRPr="0030318D">
        <w:rPr>
          <w:rFonts w:eastAsia="Times New Roman"/>
          <w:sz w:val="24"/>
          <w:szCs w:val="24"/>
        </w:rPr>
        <w:t>I</w:t>
      </w:r>
      <w:r w:rsidR="004A254B" w:rsidRPr="0030318D">
        <w:rPr>
          <w:rFonts w:eastAsia="Times New Roman"/>
          <w:sz w:val="24"/>
          <w:szCs w:val="24"/>
        </w:rPr>
        <w:t xml:space="preserve">n response to laminar flow, NRP1 </w:t>
      </w:r>
      <w:r w:rsidR="002A05AB" w:rsidRPr="0030318D">
        <w:rPr>
          <w:rFonts w:eastAsia="Times New Roman"/>
          <w:sz w:val="24"/>
          <w:szCs w:val="24"/>
        </w:rPr>
        <w:t>knockdown</w:t>
      </w:r>
      <w:r w:rsidR="004A254B" w:rsidRPr="0030318D">
        <w:rPr>
          <w:rFonts w:eastAsia="Times New Roman"/>
          <w:sz w:val="24"/>
          <w:szCs w:val="24"/>
        </w:rPr>
        <w:t xml:space="preserve"> </w:t>
      </w:r>
      <w:r w:rsidR="002A05AB" w:rsidRPr="0030318D">
        <w:rPr>
          <w:rFonts w:eastAsia="Times New Roman"/>
          <w:sz w:val="24"/>
          <w:szCs w:val="24"/>
        </w:rPr>
        <w:t xml:space="preserve">upregulated </w:t>
      </w:r>
      <w:r w:rsidR="004A254B" w:rsidRPr="0030318D">
        <w:rPr>
          <w:rFonts w:eastAsia="Times New Roman"/>
          <w:sz w:val="24"/>
          <w:szCs w:val="24"/>
        </w:rPr>
        <w:t xml:space="preserve">4850 genes and downregulated 5094 genes </w:t>
      </w:r>
      <w:r w:rsidR="00E6474C" w:rsidRPr="0030318D">
        <w:rPr>
          <w:rFonts w:eastAsia="Times New Roman"/>
          <w:sz w:val="24"/>
          <w:szCs w:val="24"/>
        </w:rPr>
        <w:t>(Fig.</w:t>
      </w:r>
      <w:r w:rsidR="007655F5" w:rsidRPr="0030318D">
        <w:rPr>
          <w:rFonts w:eastAsia="Times New Roman"/>
          <w:sz w:val="24"/>
          <w:szCs w:val="24"/>
        </w:rPr>
        <w:t xml:space="preserve"> </w:t>
      </w:r>
      <w:r w:rsidR="00E6474C" w:rsidRPr="0030318D">
        <w:rPr>
          <w:rFonts w:eastAsia="Times New Roman"/>
          <w:sz w:val="24"/>
          <w:szCs w:val="24"/>
        </w:rPr>
        <w:t>1J)</w:t>
      </w:r>
      <w:r w:rsidR="004A254B" w:rsidRPr="0030318D">
        <w:rPr>
          <w:rFonts w:eastAsia="Times New Roman"/>
          <w:sz w:val="24"/>
          <w:szCs w:val="24"/>
        </w:rPr>
        <w:t xml:space="preserve">. In HUVECs exposed to oscillatory flow, NRP1 </w:t>
      </w:r>
      <w:r w:rsidR="002A05AB" w:rsidRPr="0030318D">
        <w:rPr>
          <w:rFonts w:eastAsia="Times New Roman"/>
          <w:sz w:val="24"/>
          <w:szCs w:val="24"/>
        </w:rPr>
        <w:t>knockdown</w:t>
      </w:r>
      <w:r w:rsidR="002A05AB" w:rsidRPr="0030318D" w:rsidDel="002A05AB">
        <w:rPr>
          <w:rFonts w:eastAsia="Times New Roman"/>
          <w:sz w:val="24"/>
          <w:szCs w:val="24"/>
        </w:rPr>
        <w:t xml:space="preserve"> </w:t>
      </w:r>
      <w:r w:rsidR="002A05AB" w:rsidRPr="0030318D">
        <w:rPr>
          <w:rFonts w:eastAsia="Times New Roman"/>
          <w:sz w:val="24"/>
          <w:szCs w:val="24"/>
        </w:rPr>
        <w:t xml:space="preserve">upregulated </w:t>
      </w:r>
      <w:r w:rsidR="004A254B" w:rsidRPr="0030318D">
        <w:rPr>
          <w:rFonts w:eastAsia="Times New Roman"/>
          <w:sz w:val="24"/>
          <w:szCs w:val="24"/>
        </w:rPr>
        <w:t>2369 genes and downregulated 2070 genes (</w:t>
      </w:r>
      <w:r w:rsidR="002A2333" w:rsidRPr="0030318D">
        <w:rPr>
          <w:rFonts w:eastAsia="Times New Roman"/>
          <w:sz w:val="24"/>
          <w:szCs w:val="24"/>
        </w:rPr>
        <w:t>Fig.</w:t>
      </w:r>
      <w:r w:rsidR="004A254B" w:rsidRPr="0030318D">
        <w:rPr>
          <w:rFonts w:eastAsia="Times New Roman"/>
          <w:sz w:val="24"/>
          <w:szCs w:val="24"/>
        </w:rPr>
        <w:t xml:space="preserve"> 1</w:t>
      </w:r>
      <w:r w:rsidR="00E6474C" w:rsidRPr="0030318D">
        <w:rPr>
          <w:rFonts w:eastAsia="Times New Roman"/>
          <w:sz w:val="24"/>
          <w:szCs w:val="24"/>
        </w:rPr>
        <w:t>K</w:t>
      </w:r>
      <w:r w:rsidR="004A254B" w:rsidRPr="0030318D">
        <w:rPr>
          <w:rFonts w:eastAsia="Times New Roman"/>
          <w:sz w:val="24"/>
          <w:szCs w:val="24"/>
        </w:rPr>
        <w:t>).</w:t>
      </w:r>
      <w:r w:rsidR="00066228" w:rsidRPr="0030318D">
        <w:rPr>
          <w:rFonts w:eastAsia="Times New Roman"/>
          <w:sz w:val="24"/>
          <w:szCs w:val="24"/>
        </w:rPr>
        <w:t xml:space="preserve"> Comparison of the</w:t>
      </w:r>
      <w:r w:rsidR="00092D24" w:rsidRPr="0030318D">
        <w:rPr>
          <w:rFonts w:eastAsia="Times New Roman"/>
          <w:sz w:val="24"/>
          <w:szCs w:val="24"/>
        </w:rPr>
        <w:t xml:space="preserve"> </w:t>
      </w:r>
      <w:r w:rsidR="00AE2B5E" w:rsidRPr="0030318D">
        <w:rPr>
          <w:rFonts w:eastAsia="Times New Roman"/>
          <w:sz w:val="24"/>
          <w:szCs w:val="24"/>
        </w:rPr>
        <w:t>differentially expressed genes</w:t>
      </w:r>
      <w:r w:rsidR="00D641F4" w:rsidRPr="0030318D">
        <w:rPr>
          <w:rFonts w:eastAsia="Times New Roman"/>
          <w:sz w:val="24"/>
          <w:szCs w:val="24"/>
        </w:rPr>
        <w:t xml:space="preserve"> modulated by NRP1 </w:t>
      </w:r>
      <w:r w:rsidR="002A05AB" w:rsidRPr="0030318D">
        <w:rPr>
          <w:rFonts w:eastAsia="Times New Roman"/>
          <w:sz w:val="24"/>
          <w:szCs w:val="24"/>
        </w:rPr>
        <w:t xml:space="preserve">knockdown </w:t>
      </w:r>
      <w:r w:rsidR="00AE2B5E" w:rsidRPr="0030318D">
        <w:rPr>
          <w:rFonts w:eastAsia="Times New Roman"/>
          <w:sz w:val="24"/>
          <w:szCs w:val="24"/>
        </w:rPr>
        <w:t>in each condition show</w:t>
      </w:r>
      <w:r w:rsidR="00D641F4" w:rsidRPr="0030318D">
        <w:rPr>
          <w:rFonts w:eastAsia="Times New Roman"/>
          <w:sz w:val="24"/>
          <w:szCs w:val="24"/>
        </w:rPr>
        <w:t xml:space="preserve">ed </w:t>
      </w:r>
      <w:r w:rsidR="002A05AB" w:rsidRPr="0030318D">
        <w:rPr>
          <w:rFonts w:eastAsia="Times New Roman"/>
          <w:sz w:val="24"/>
          <w:szCs w:val="24"/>
        </w:rPr>
        <w:t xml:space="preserve">that </w:t>
      </w:r>
      <w:r w:rsidR="00596DE3" w:rsidRPr="0030318D">
        <w:rPr>
          <w:rFonts w:eastAsia="Times New Roman"/>
          <w:sz w:val="24"/>
          <w:szCs w:val="24"/>
        </w:rPr>
        <w:t xml:space="preserve">1327 genes </w:t>
      </w:r>
      <w:r w:rsidR="002A05AB" w:rsidRPr="0030318D">
        <w:rPr>
          <w:rFonts w:eastAsia="Times New Roman"/>
          <w:sz w:val="24"/>
          <w:szCs w:val="24"/>
        </w:rPr>
        <w:t xml:space="preserve">were </w:t>
      </w:r>
      <w:r w:rsidR="007F3FBC" w:rsidRPr="0030318D">
        <w:rPr>
          <w:rFonts w:eastAsia="Times New Roman"/>
          <w:sz w:val="24"/>
          <w:szCs w:val="24"/>
        </w:rPr>
        <w:t xml:space="preserve">exclusively modulated </w:t>
      </w:r>
      <w:r w:rsidR="004A7942" w:rsidRPr="0030318D">
        <w:rPr>
          <w:rFonts w:eastAsia="Times New Roman"/>
          <w:sz w:val="24"/>
          <w:szCs w:val="24"/>
        </w:rPr>
        <w:t xml:space="preserve">under </w:t>
      </w:r>
      <w:r w:rsidR="00596DE3" w:rsidRPr="0030318D">
        <w:rPr>
          <w:rFonts w:eastAsia="Times New Roman"/>
          <w:sz w:val="24"/>
          <w:szCs w:val="24"/>
        </w:rPr>
        <w:t>static</w:t>
      </w:r>
      <w:r w:rsidR="004A7942" w:rsidRPr="0030318D">
        <w:rPr>
          <w:rFonts w:eastAsia="Times New Roman"/>
          <w:sz w:val="24"/>
          <w:szCs w:val="24"/>
        </w:rPr>
        <w:t xml:space="preserve"> conditions</w:t>
      </w:r>
      <w:r w:rsidR="007F3FBC" w:rsidRPr="0030318D">
        <w:rPr>
          <w:rFonts w:eastAsia="Times New Roman"/>
          <w:sz w:val="24"/>
          <w:szCs w:val="24"/>
        </w:rPr>
        <w:t>,</w:t>
      </w:r>
      <w:r w:rsidR="000F061D" w:rsidRPr="0030318D">
        <w:rPr>
          <w:rFonts w:eastAsia="Times New Roman"/>
          <w:sz w:val="24"/>
          <w:szCs w:val="24"/>
        </w:rPr>
        <w:t xml:space="preserve"> 525 in oscillatory flow and 4653 </w:t>
      </w:r>
      <w:r w:rsidR="00322FD7" w:rsidRPr="0030318D">
        <w:rPr>
          <w:rFonts w:eastAsia="Times New Roman"/>
          <w:sz w:val="24"/>
          <w:szCs w:val="24"/>
        </w:rPr>
        <w:t>in laminar flow conditions (Fig</w:t>
      </w:r>
      <w:r w:rsidR="001832DE" w:rsidRPr="0030318D">
        <w:rPr>
          <w:rFonts w:eastAsia="Times New Roman"/>
          <w:sz w:val="24"/>
          <w:szCs w:val="24"/>
        </w:rPr>
        <w:t>.</w:t>
      </w:r>
      <w:r w:rsidR="00322FD7" w:rsidRPr="0030318D">
        <w:rPr>
          <w:rFonts w:eastAsia="Times New Roman"/>
          <w:sz w:val="24"/>
          <w:szCs w:val="24"/>
        </w:rPr>
        <w:t xml:space="preserve"> 1L</w:t>
      </w:r>
      <w:r w:rsidR="00092D24" w:rsidRPr="0030318D">
        <w:rPr>
          <w:rFonts w:eastAsia="Times New Roman"/>
          <w:sz w:val="24"/>
          <w:szCs w:val="24"/>
        </w:rPr>
        <w:t>;</w:t>
      </w:r>
      <w:r w:rsidR="00322FD7" w:rsidRPr="0030318D">
        <w:rPr>
          <w:rFonts w:eastAsia="Times New Roman"/>
          <w:sz w:val="24"/>
          <w:szCs w:val="24"/>
        </w:rPr>
        <w:t xml:space="preserve"> </w:t>
      </w:r>
      <w:r w:rsidR="00616E4F" w:rsidRPr="0030318D">
        <w:rPr>
          <w:rFonts w:eastAsia="Times New Roman"/>
          <w:sz w:val="24"/>
          <w:szCs w:val="24"/>
        </w:rPr>
        <w:t>Data File S</w:t>
      </w:r>
      <w:r w:rsidR="00322FD7" w:rsidRPr="0030318D">
        <w:rPr>
          <w:rFonts w:eastAsia="Times New Roman"/>
          <w:sz w:val="24"/>
          <w:szCs w:val="24"/>
        </w:rPr>
        <w:t xml:space="preserve">1). </w:t>
      </w:r>
      <w:r w:rsidR="004A254B" w:rsidRPr="0030318D">
        <w:rPr>
          <w:rFonts w:eastAsia="Times New Roman"/>
          <w:sz w:val="24"/>
          <w:szCs w:val="24"/>
        </w:rPr>
        <w:t xml:space="preserve">Gene Ontology </w:t>
      </w:r>
      <w:r w:rsidR="002A05AB" w:rsidRPr="0030318D">
        <w:rPr>
          <w:rFonts w:eastAsia="Times New Roman"/>
          <w:sz w:val="24"/>
          <w:szCs w:val="24"/>
        </w:rPr>
        <w:t>(GO)</w:t>
      </w:r>
      <w:r w:rsidR="00616E4F" w:rsidRPr="0030318D">
        <w:rPr>
          <w:rFonts w:eastAsia="Times New Roman"/>
          <w:sz w:val="24"/>
          <w:szCs w:val="24"/>
        </w:rPr>
        <w:t xml:space="preserve"> </w:t>
      </w:r>
      <w:r w:rsidR="004A254B" w:rsidRPr="0030318D">
        <w:rPr>
          <w:rFonts w:eastAsia="Times New Roman"/>
          <w:sz w:val="24"/>
          <w:szCs w:val="24"/>
        </w:rPr>
        <w:t xml:space="preserve">analysis revealed that NRP1 </w:t>
      </w:r>
      <w:r w:rsidR="002A05AB" w:rsidRPr="0030318D">
        <w:rPr>
          <w:rFonts w:eastAsia="Times New Roman"/>
          <w:sz w:val="24"/>
          <w:szCs w:val="24"/>
        </w:rPr>
        <w:t xml:space="preserve">knockdown affected genes with </w:t>
      </w:r>
      <w:r w:rsidR="004A254B" w:rsidRPr="0030318D">
        <w:rPr>
          <w:rFonts w:eastAsia="Times New Roman"/>
          <w:sz w:val="24"/>
          <w:szCs w:val="24"/>
        </w:rPr>
        <w:t>functions relate</w:t>
      </w:r>
      <w:r w:rsidR="00000BDA" w:rsidRPr="0030318D">
        <w:rPr>
          <w:rFonts w:eastAsia="Times New Roman"/>
          <w:sz w:val="24"/>
          <w:szCs w:val="24"/>
        </w:rPr>
        <w:t>d</w:t>
      </w:r>
      <w:r w:rsidR="004A254B" w:rsidRPr="0030318D">
        <w:rPr>
          <w:rFonts w:eastAsia="Times New Roman"/>
          <w:sz w:val="24"/>
          <w:szCs w:val="24"/>
        </w:rPr>
        <w:t xml:space="preserve"> to cytoskeletal </w:t>
      </w:r>
      <w:r w:rsidR="007932FA" w:rsidRPr="0030318D">
        <w:rPr>
          <w:rFonts w:eastAsia="Times New Roman"/>
          <w:sz w:val="24"/>
          <w:szCs w:val="24"/>
        </w:rPr>
        <w:t>remodeling</w:t>
      </w:r>
      <w:r w:rsidR="004A254B" w:rsidRPr="0030318D">
        <w:rPr>
          <w:rFonts w:eastAsia="Times New Roman"/>
          <w:sz w:val="24"/>
          <w:szCs w:val="24"/>
        </w:rPr>
        <w:t xml:space="preserve"> and cell proliferation </w:t>
      </w:r>
      <w:r w:rsidR="00B62271" w:rsidRPr="0030318D">
        <w:rPr>
          <w:rFonts w:eastAsia="Times New Roman"/>
          <w:sz w:val="24"/>
          <w:szCs w:val="24"/>
        </w:rPr>
        <w:t xml:space="preserve">in cells cultured </w:t>
      </w:r>
      <w:r w:rsidR="00616E4F" w:rsidRPr="0030318D">
        <w:rPr>
          <w:rFonts w:eastAsia="Times New Roman"/>
          <w:sz w:val="24"/>
          <w:szCs w:val="24"/>
        </w:rPr>
        <w:t xml:space="preserve">under </w:t>
      </w:r>
      <w:r w:rsidR="00B33551" w:rsidRPr="0030318D">
        <w:rPr>
          <w:rFonts w:eastAsia="Times New Roman"/>
          <w:sz w:val="24"/>
          <w:szCs w:val="24"/>
        </w:rPr>
        <w:t xml:space="preserve">static and </w:t>
      </w:r>
      <w:r w:rsidR="004A254B" w:rsidRPr="0030318D">
        <w:rPr>
          <w:rFonts w:eastAsia="Times New Roman"/>
          <w:sz w:val="24"/>
          <w:szCs w:val="24"/>
        </w:rPr>
        <w:t>both flow conditions</w:t>
      </w:r>
      <w:r w:rsidR="00C47294" w:rsidRPr="0030318D">
        <w:rPr>
          <w:rFonts w:eastAsia="Times New Roman"/>
          <w:sz w:val="24"/>
          <w:szCs w:val="24"/>
        </w:rPr>
        <w:t xml:space="preserve"> </w:t>
      </w:r>
      <w:r w:rsidR="00C47294" w:rsidRPr="0030318D">
        <w:rPr>
          <w:rFonts w:eastAsia="Times New Roman"/>
          <w:sz w:val="24"/>
          <w:szCs w:val="24"/>
          <w:lang w:val="en-GB"/>
        </w:rPr>
        <w:t>(Fig 1M</w:t>
      </w:r>
      <w:r w:rsidR="00446095">
        <w:rPr>
          <w:rFonts w:eastAsia="Times New Roman"/>
          <w:sz w:val="24"/>
          <w:szCs w:val="24"/>
          <w:lang w:val="en-GB"/>
        </w:rPr>
        <w:t>-</w:t>
      </w:r>
      <w:r w:rsidR="00B33551" w:rsidRPr="0030318D">
        <w:rPr>
          <w:rFonts w:eastAsia="Times New Roman"/>
          <w:sz w:val="24"/>
          <w:szCs w:val="24"/>
          <w:lang w:val="en-GB"/>
        </w:rPr>
        <w:t>O</w:t>
      </w:r>
      <w:r w:rsidR="002D181A" w:rsidRPr="0030318D">
        <w:rPr>
          <w:rFonts w:eastAsia="Times New Roman"/>
          <w:sz w:val="24"/>
          <w:szCs w:val="24"/>
          <w:lang w:val="en-GB"/>
        </w:rPr>
        <w:t>)</w:t>
      </w:r>
      <w:r w:rsidR="004A254B" w:rsidRPr="0030318D">
        <w:rPr>
          <w:rFonts w:eastAsia="Times New Roman"/>
          <w:sz w:val="24"/>
          <w:szCs w:val="24"/>
        </w:rPr>
        <w:t xml:space="preserve">, in agreement with previous reports </w:t>
      </w:r>
      <w:r w:rsidR="002A05AB" w:rsidRPr="0030318D">
        <w:rPr>
          <w:rFonts w:eastAsia="Times New Roman"/>
          <w:sz w:val="24"/>
          <w:szCs w:val="24"/>
        </w:rPr>
        <w:t xml:space="preserve">using </w:t>
      </w:r>
      <w:r w:rsidR="00AD599E" w:rsidRPr="0030318D">
        <w:rPr>
          <w:rFonts w:eastAsia="Times New Roman"/>
          <w:sz w:val="24"/>
          <w:szCs w:val="24"/>
        </w:rPr>
        <w:t xml:space="preserve">ECs cultured </w:t>
      </w:r>
      <w:r w:rsidR="002A05AB" w:rsidRPr="0030318D">
        <w:rPr>
          <w:rFonts w:eastAsia="Times New Roman"/>
          <w:sz w:val="24"/>
          <w:szCs w:val="24"/>
        </w:rPr>
        <w:t xml:space="preserve">under </w:t>
      </w:r>
      <w:r w:rsidR="00AD599E" w:rsidRPr="0030318D">
        <w:rPr>
          <w:rFonts w:eastAsia="Times New Roman"/>
          <w:sz w:val="24"/>
          <w:szCs w:val="24"/>
        </w:rPr>
        <w:t xml:space="preserve">static conditions </w: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s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s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3, 47</w:t>
      </w:r>
      <w:r w:rsidR="006B1369"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Furthermore, </w:t>
      </w:r>
      <w:r w:rsidR="0046673C" w:rsidRPr="0030318D">
        <w:rPr>
          <w:rFonts w:eastAsia="Times New Roman"/>
          <w:sz w:val="24"/>
          <w:szCs w:val="24"/>
        </w:rPr>
        <w:t>in cell</w:t>
      </w:r>
      <w:r w:rsidR="00DA7D25" w:rsidRPr="0030318D">
        <w:rPr>
          <w:rFonts w:eastAsia="Times New Roman"/>
          <w:sz w:val="24"/>
          <w:szCs w:val="24"/>
        </w:rPr>
        <w:t>s</w:t>
      </w:r>
      <w:r w:rsidR="0046673C" w:rsidRPr="0030318D">
        <w:rPr>
          <w:rFonts w:eastAsia="Times New Roman"/>
          <w:sz w:val="24"/>
          <w:szCs w:val="24"/>
        </w:rPr>
        <w:t xml:space="preserve"> cultured </w:t>
      </w:r>
      <w:r w:rsidR="00B62271" w:rsidRPr="0030318D">
        <w:rPr>
          <w:rFonts w:eastAsia="Times New Roman"/>
          <w:sz w:val="24"/>
          <w:szCs w:val="24"/>
        </w:rPr>
        <w:t xml:space="preserve">under </w:t>
      </w:r>
      <w:r w:rsidR="0046673C" w:rsidRPr="0030318D">
        <w:rPr>
          <w:rFonts w:eastAsia="Times New Roman"/>
          <w:sz w:val="24"/>
          <w:szCs w:val="24"/>
        </w:rPr>
        <w:t>static condition</w:t>
      </w:r>
      <w:r w:rsidR="00B62271" w:rsidRPr="0030318D">
        <w:rPr>
          <w:rFonts w:eastAsia="Times New Roman"/>
          <w:sz w:val="24"/>
          <w:szCs w:val="24"/>
        </w:rPr>
        <w:t>s,</w:t>
      </w:r>
      <w:r w:rsidR="0046673C" w:rsidRPr="0030318D">
        <w:rPr>
          <w:rFonts w:eastAsia="Times New Roman"/>
          <w:sz w:val="24"/>
          <w:szCs w:val="24"/>
        </w:rPr>
        <w:t xml:space="preserve"> NRP1</w:t>
      </w:r>
      <w:r w:rsidR="00F8087B" w:rsidRPr="0030318D">
        <w:rPr>
          <w:rFonts w:eastAsia="Times New Roman"/>
          <w:sz w:val="24"/>
          <w:szCs w:val="24"/>
        </w:rPr>
        <w:t xml:space="preserve"> knockdown affected genes </w:t>
      </w:r>
      <w:r w:rsidR="0084782D" w:rsidRPr="0030318D">
        <w:rPr>
          <w:rFonts w:eastAsia="Times New Roman"/>
          <w:sz w:val="24"/>
          <w:szCs w:val="24"/>
        </w:rPr>
        <w:t>in path</w:t>
      </w:r>
      <w:r w:rsidR="00325CFB" w:rsidRPr="0030318D">
        <w:rPr>
          <w:rFonts w:eastAsia="Times New Roman"/>
          <w:sz w:val="24"/>
          <w:szCs w:val="24"/>
        </w:rPr>
        <w:t xml:space="preserve">ways involved in </w:t>
      </w:r>
      <w:r w:rsidR="00FA207D" w:rsidRPr="0030318D">
        <w:rPr>
          <w:rFonts w:eastAsia="Times New Roman"/>
          <w:sz w:val="24"/>
          <w:szCs w:val="24"/>
        </w:rPr>
        <w:t xml:space="preserve">mitochondrial respiration and organelle organization by membrane tethering (Fig. 1M). In </w:t>
      </w:r>
      <w:r w:rsidR="004A254B" w:rsidRPr="0030318D">
        <w:rPr>
          <w:rFonts w:eastAsia="Times New Roman"/>
          <w:sz w:val="24"/>
          <w:szCs w:val="24"/>
        </w:rPr>
        <w:t xml:space="preserve">cells exposed to </w:t>
      </w:r>
      <w:r w:rsidR="004F22B6" w:rsidRPr="0030318D">
        <w:rPr>
          <w:rFonts w:eastAsia="Times New Roman"/>
          <w:sz w:val="24"/>
          <w:szCs w:val="24"/>
        </w:rPr>
        <w:t xml:space="preserve">atheroprotective </w:t>
      </w:r>
      <w:r w:rsidR="004A254B" w:rsidRPr="0030318D">
        <w:rPr>
          <w:rFonts w:eastAsia="Times New Roman"/>
          <w:sz w:val="24"/>
          <w:szCs w:val="24"/>
        </w:rPr>
        <w:t>laminar flow</w:t>
      </w:r>
      <w:r w:rsidR="002A05AB" w:rsidRPr="0030318D">
        <w:rPr>
          <w:rFonts w:eastAsia="Times New Roman"/>
          <w:sz w:val="24"/>
          <w:szCs w:val="24"/>
        </w:rPr>
        <w:t>,</w:t>
      </w:r>
      <w:r w:rsidR="002D181A" w:rsidRPr="0030318D">
        <w:rPr>
          <w:rFonts w:eastAsia="Times New Roman"/>
          <w:sz w:val="24"/>
          <w:szCs w:val="24"/>
        </w:rPr>
        <w:t xml:space="preserve"> </w:t>
      </w:r>
      <w:r w:rsidR="004A254B" w:rsidRPr="0030318D">
        <w:rPr>
          <w:rFonts w:eastAsia="Times New Roman"/>
          <w:sz w:val="24"/>
          <w:szCs w:val="24"/>
        </w:rPr>
        <w:t xml:space="preserve">NRP1 </w:t>
      </w:r>
      <w:r w:rsidR="002A05AB" w:rsidRPr="0030318D">
        <w:rPr>
          <w:rFonts w:eastAsia="Times New Roman"/>
          <w:sz w:val="24"/>
          <w:szCs w:val="24"/>
        </w:rPr>
        <w:t xml:space="preserve">knockdown affected genes in </w:t>
      </w:r>
      <w:r w:rsidR="004A254B" w:rsidRPr="0030318D">
        <w:rPr>
          <w:rFonts w:eastAsia="Times New Roman"/>
          <w:sz w:val="24"/>
          <w:szCs w:val="24"/>
        </w:rPr>
        <w:t xml:space="preserve">pathways involved in cell-matrix adhesion, cell junctions, </w:t>
      </w:r>
      <w:proofErr w:type="spellStart"/>
      <w:r w:rsidR="004A254B" w:rsidRPr="0030318D">
        <w:rPr>
          <w:rFonts w:eastAsia="Times New Roman"/>
          <w:sz w:val="24"/>
          <w:szCs w:val="24"/>
        </w:rPr>
        <w:t>adherens</w:t>
      </w:r>
      <w:proofErr w:type="spellEnd"/>
      <w:r w:rsidR="004A254B" w:rsidRPr="0030318D">
        <w:rPr>
          <w:rFonts w:eastAsia="Times New Roman"/>
          <w:sz w:val="24"/>
          <w:szCs w:val="24"/>
        </w:rPr>
        <w:t xml:space="preserve"> junction, leukocyte</w:t>
      </w:r>
      <w:r w:rsidR="00172B0B" w:rsidRPr="0030318D">
        <w:rPr>
          <w:rFonts w:eastAsia="Times New Roman"/>
          <w:sz w:val="24"/>
          <w:szCs w:val="24"/>
        </w:rPr>
        <w:t xml:space="preserve"> and </w:t>
      </w:r>
      <w:r w:rsidR="004A254B" w:rsidRPr="0030318D">
        <w:rPr>
          <w:rFonts w:eastAsia="Times New Roman"/>
          <w:sz w:val="24"/>
          <w:szCs w:val="24"/>
        </w:rPr>
        <w:t>neutrophil-mediated immune response</w:t>
      </w:r>
      <w:r w:rsidR="00172B0B" w:rsidRPr="0030318D">
        <w:rPr>
          <w:rFonts w:eastAsia="Times New Roman"/>
          <w:sz w:val="24"/>
          <w:szCs w:val="24"/>
        </w:rPr>
        <w:t>s</w:t>
      </w:r>
      <w:r w:rsidR="004A254B" w:rsidRPr="0030318D">
        <w:rPr>
          <w:rFonts w:eastAsia="Times New Roman"/>
          <w:sz w:val="24"/>
          <w:szCs w:val="24"/>
        </w:rPr>
        <w:t xml:space="preserve"> and interleukin-1 mediated </w:t>
      </w:r>
      <w:r w:rsidR="007932FA" w:rsidRPr="0030318D">
        <w:rPr>
          <w:rFonts w:eastAsia="Times New Roman"/>
          <w:sz w:val="24"/>
          <w:szCs w:val="24"/>
        </w:rPr>
        <w:t>signaling</w:t>
      </w:r>
      <w:r w:rsidR="002D181A" w:rsidRPr="0030318D">
        <w:rPr>
          <w:rFonts w:eastAsia="Times New Roman"/>
          <w:sz w:val="24"/>
          <w:szCs w:val="24"/>
        </w:rPr>
        <w:t xml:space="preserve"> (Fig. </w:t>
      </w:r>
      <w:r w:rsidR="00AD2982" w:rsidRPr="0030318D">
        <w:rPr>
          <w:rFonts w:eastAsia="Times New Roman"/>
          <w:sz w:val="24"/>
          <w:szCs w:val="24"/>
        </w:rPr>
        <w:t>1N</w:t>
      </w:r>
      <w:r w:rsidR="002D181A" w:rsidRPr="0030318D">
        <w:rPr>
          <w:rFonts w:eastAsia="Times New Roman"/>
          <w:sz w:val="24"/>
          <w:szCs w:val="24"/>
        </w:rPr>
        <w:t>)</w:t>
      </w:r>
      <w:r w:rsidR="004A254B" w:rsidRPr="0030318D">
        <w:rPr>
          <w:rFonts w:eastAsia="Times New Roman"/>
          <w:sz w:val="24"/>
          <w:szCs w:val="24"/>
        </w:rPr>
        <w:t xml:space="preserve">. </w:t>
      </w:r>
      <w:r w:rsidR="00FC31EA" w:rsidRPr="0030318D">
        <w:rPr>
          <w:rFonts w:eastAsia="Times New Roman"/>
          <w:sz w:val="24"/>
          <w:szCs w:val="24"/>
        </w:rPr>
        <w:t xml:space="preserve">In HUVECs exposed to </w:t>
      </w:r>
      <w:r w:rsidR="00CF3D82" w:rsidRPr="0030318D">
        <w:rPr>
          <w:rFonts w:eastAsia="Times New Roman"/>
          <w:sz w:val="24"/>
          <w:szCs w:val="24"/>
        </w:rPr>
        <w:t>pro-inflammatory</w:t>
      </w:r>
      <w:r w:rsidR="002006FA" w:rsidRPr="0030318D">
        <w:rPr>
          <w:rFonts w:eastAsia="Times New Roman"/>
          <w:sz w:val="24"/>
          <w:szCs w:val="24"/>
        </w:rPr>
        <w:t xml:space="preserve">, atherogenic </w:t>
      </w:r>
      <w:r w:rsidR="00FC31EA" w:rsidRPr="0030318D">
        <w:rPr>
          <w:rFonts w:eastAsia="Times New Roman"/>
          <w:sz w:val="24"/>
          <w:szCs w:val="24"/>
        </w:rPr>
        <w:t xml:space="preserve">oscillatory flow, </w:t>
      </w:r>
      <w:r w:rsidR="002A05AB" w:rsidRPr="0030318D">
        <w:rPr>
          <w:rFonts w:eastAsia="Times New Roman"/>
          <w:sz w:val="24"/>
          <w:szCs w:val="24"/>
        </w:rPr>
        <w:t xml:space="preserve">GO </w:t>
      </w:r>
      <w:r w:rsidR="004A254B" w:rsidRPr="0030318D">
        <w:rPr>
          <w:rFonts w:eastAsia="Times New Roman"/>
          <w:sz w:val="24"/>
          <w:szCs w:val="24"/>
        </w:rPr>
        <w:t xml:space="preserve">analysis showed that NRP1 </w:t>
      </w:r>
      <w:r w:rsidR="002A05AB" w:rsidRPr="0030318D">
        <w:rPr>
          <w:rFonts w:eastAsia="Times New Roman"/>
          <w:sz w:val="24"/>
          <w:szCs w:val="24"/>
        </w:rPr>
        <w:t xml:space="preserve">knockdown affected genes in </w:t>
      </w:r>
      <w:r w:rsidR="004A254B" w:rsidRPr="0030318D">
        <w:rPr>
          <w:rFonts w:eastAsia="Times New Roman"/>
          <w:sz w:val="24"/>
          <w:szCs w:val="24"/>
        </w:rPr>
        <w:lastRenderedPageBreak/>
        <w:t>pathways involved in leukocyte homeostasis and oxidative stress (</w:t>
      </w:r>
      <w:r w:rsidR="002A2333" w:rsidRPr="0030318D">
        <w:rPr>
          <w:rFonts w:eastAsia="Times New Roman"/>
          <w:sz w:val="24"/>
          <w:szCs w:val="24"/>
        </w:rPr>
        <w:t>Fig.</w:t>
      </w:r>
      <w:r w:rsidR="004A254B" w:rsidRPr="0030318D">
        <w:rPr>
          <w:rFonts w:eastAsia="Times New Roman"/>
          <w:sz w:val="24"/>
          <w:szCs w:val="24"/>
        </w:rPr>
        <w:t xml:space="preserve"> </w:t>
      </w:r>
      <w:r w:rsidR="00AD2982" w:rsidRPr="0030318D">
        <w:rPr>
          <w:rFonts w:eastAsia="Times New Roman"/>
          <w:sz w:val="24"/>
          <w:szCs w:val="24"/>
        </w:rPr>
        <w:t>1O</w:t>
      </w:r>
      <w:r w:rsidR="004A254B" w:rsidRPr="0030318D">
        <w:rPr>
          <w:rFonts w:eastAsia="Times New Roman"/>
          <w:sz w:val="24"/>
          <w:szCs w:val="24"/>
        </w:rPr>
        <w:t>). Together</w:t>
      </w:r>
      <w:r w:rsidR="002A05AB" w:rsidRPr="0030318D">
        <w:rPr>
          <w:rFonts w:eastAsia="Times New Roman"/>
          <w:sz w:val="24"/>
          <w:szCs w:val="24"/>
        </w:rPr>
        <w:t>,</w:t>
      </w:r>
      <w:r w:rsidR="004A254B" w:rsidRPr="0030318D">
        <w:rPr>
          <w:rFonts w:eastAsia="Times New Roman"/>
          <w:sz w:val="24"/>
          <w:szCs w:val="24"/>
        </w:rPr>
        <w:t xml:space="preserve"> these data indicate that </w:t>
      </w:r>
      <w:r w:rsidR="002A05AB" w:rsidRPr="0030318D">
        <w:rPr>
          <w:rFonts w:eastAsia="Times New Roman"/>
          <w:sz w:val="24"/>
          <w:szCs w:val="24"/>
        </w:rPr>
        <w:t xml:space="preserve">although </w:t>
      </w:r>
      <w:r w:rsidR="004A254B" w:rsidRPr="0030318D">
        <w:rPr>
          <w:rFonts w:eastAsia="Times New Roman"/>
          <w:sz w:val="24"/>
          <w:szCs w:val="24"/>
        </w:rPr>
        <w:t xml:space="preserve">NRP1 is dispensable for </w:t>
      </w:r>
      <w:r w:rsidR="008A4905" w:rsidRPr="0030318D">
        <w:rPr>
          <w:rFonts w:eastAsia="Times New Roman"/>
          <w:sz w:val="24"/>
          <w:szCs w:val="24"/>
        </w:rPr>
        <w:t xml:space="preserve">sensing </w:t>
      </w:r>
      <w:r w:rsidR="00BA37B5" w:rsidRPr="0030318D">
        <w:rPr>
          <w:rFonts w:eastAsia="Times New Roman"/>
          <w:sz w:val="24"/>
          <w:szCs w:val="24"/>
        </w:rPr>
        <w:t xml:space="preserve">shear </w:t>
      </w:r>
      <w:r w:rsidR="00DE49D6" w:rsidRPr="0030318D">
        <w:rPr>
          <w:rFonts w:eastAsia="Times New Roman"/>
          <w:sz w:val="24"/>
          <w:szCs w:val="24"/>
        </w:rPr>
        <w:t>stress</w:t>
      </w:r>
      <w:r w:rsidR="00674E19" w:rsidRPr="0030318D">
        <w:rPr>
          <w:rFonts w:eastAsia="Times New Roman"/>
          <w:sz w:val="24"/>
          <w:szCs w:val="24"/>
        </w:rPr>
        <w:t xml:space="preserve"> and activat</w:t>
      </w:r>
      <w:r w:rsidR="00B54907" w:rsidRPr="0030318D">
        <w:rPr>
          <w:rFonts w:eastAsia="Times New Roman"/>
          <w:sz w:val="24"/>
          <w:szCs w:val="24"/>
        </w:rPr>
        <w:t>ing</w:t>
      </w:r>
      <w:r w:rsidR="00674E19" w:rsidRPr="0030318D">
        <w:rPr>
          <w:rFonts w:eastAsia="Times New Roman"/>
          <w:sz w:val="24"/>
          <w:szCs w:val="24"/>
        </w:rPr>
        <w:t xml:space="preserve"> a </w:t>
      </w:r>
      <w:r w:rsidR="00A06E6E" w:rsidRPr="0030318D">
        <w:rPr>
          <w:rFonts w:eastAsia="Times New Roman"/>
          <w:sz w:val="24"/>
          <w:szCs w:val="24"/>
        </w:rPr>
        <w:t>flow</w:t>
      </w:r>
      <w:r w:rsidR="00674E19" w:rsidRPr="0030318D">
        <w:rPr>
          <w:rFonts w:eastAsia="Times New Roman"/>
          <w:sz w:val="24"/>
          <w:szCs w:val="24"/>
        </w:rPr>
        <w:t xml:space="preserve"> response</w:t>
      </w:r>
      <w:r w:rsidR="00966B07" w:rsidRPr="0030318D">
        <w:rPr>
          <w:rFonts w:eastAsia="Times New Roman"/>
          <w:sz w:val="24"/>
          <w:szCs w:val="24"/>
        </w:rPr>
        <w:t>,</w:t>
      </w:r>
      <w:r w:rsidR="00DA2265" w:rsidRPr="0030318D">
        <w:rPr>
          <w:rFonts w:eastAsia="Times New Roman"/>
          <w:sz w:val="24"/>
          <w:szCs w:val="24"/>
        </w:rPr>
        <w:t xml:space="preserve"> </w:t>
      </w:r>
      <w:r w:rsidR="004A254B" w:rsidRPr="0030318D">
        <w:rPr>
          <w:rFonts w:eastAsia="Times New Roman"/>
          <w:sz w:val="24"/>
          <w:szCs w:val="24"/>
        </w:rPr>
        <w:t>it modulates</w:t>
      </w:r>
      <w:r w:rsidR="00DB3EAF" w:rsidRPr="0030318D">
        <w:rPr>
          <w:rFonts w:eastAsia="Times New Roman"/>
          <w:sz w:val="24"/>
          <w:szCs w:val="24"/>
        </w:rPr>
        <w:t xml:space="preserve"> </w:t>
      </w:r>
      <w:r w:rsidR="00966B07" w:rsidRPr="0030318D">
        <w:rPr>
          <w:rFonts w:eastAsia="Times New Roman"/>
          <w:sz w:val="24"/>
          <w:szCs w:val="24"/>
        </w:rPr>
        <w:t>f</w:t>
      </w:r>
      <w:r w:rsidR="00DB3EAF" w:rsidRPr="0030318D">
        <w:rPr>
          <w:rFonts w:eastAsia="Times New Roman"/>
          <w:sz w:val="24"/>
          <w:szCs w:val="24"/>
        </w:rPr>
        <w:t xml:space="preserve">low-dependent </w:t>
      </w:r>
      <w:r w:rsidR="004A254B" w:rsidRPr="0030318D">
        <w:rPr>
          <w:rFonts w:eastAsia="Times New Roman"/>
          <w:sz w:val="24"/>
          <w:szCs w:val="24"/>
        </w:rPr>
        <w:t>transcriptional changes</w:t>
      </w:r>
      <w:r w:rsidR="00061E3E" w:rsidRPr="0030318D">
        <w:rPr>
          <w:rFonts w:eastAsia="Times New Roman"/>
          <w:sz w:val="24"/>
          <w:szCs w:val="24"/>
        </w:rPr>
        <w:t xml:space="preserve"> </w:t>
      </w:r>
      <w:r w:rsidR="00F839C7" w:rsidRPr="0030318D">
        <w:rPr>
          <w:rFonts w:eastAsia="Times New Roman"/>
          <w:sz w:val="24"/>
          <w:szCs w:val="24"/>
        </w:rPr>
        <w:t xml:space="preserve">involved in cell </w:t>
      </w:r>
      <w:r w:rsidR="00B54AB8" w:rsidRPr="0030318D">
        <w:rPr>
          <w:rFonts w:eastAsia="Times New Roman"/>
          <w:sz w:val="24"/>
          <w:szCs w:val="24"/>
        </w:rPr>
        <w:t xml:space="preserve">adhesion, </w:t>
      </w:r>
      <w:r w:rsidR="00F839C7" w:rsidRPr="0030318D">
        <w:rPr>
          <w:rFonts w:eastAsia="Times New Roman"/>
          <w:sz w:val="24"/>
          <w:szCs w:val="24"/>
        </w:rPr>
        <w:t xml:space="preserve">proliferation, oxidative stress and inflammation </w:t>
      </w:r>
      <w:r w:rsidR="00B54907" w:rsidRPr="0030318D">
        <w:rPr>
          <w:rFonts w:eastAsia="Times New Roman"/>
          <w:sz w:val="24"/>
          <w:szCs w:val="24"/>
        </w:rPr>
        <w:t>independently of</w:t>
      </w:r>
      <w:r w:rsidR="00FA1790" w:rsidRPr="0030318D">
        <w:rPr>
          <w:rFonts w:eastAsia="Times New Roman"/>
          <w:sz w:val="24"/>
          <w:szCs w:val="24"/>
        </w:rPr>
        <w:t xml:space="preserve"> </w:t>
      </w:r>
      <w:r w:rsidR="00F334FF" w:rsidRPr="0030318D">
        <w:rPr>
          <w:rFonts w:eastAsia="Times New Roman"/>
          <w:sz w:val="24"/>
          <w:szCs w:val="24"/>
        </w:rPr>
        <w:t>typical</w:t>
      </w:r>
      <w:r w:rsidR="00FA1790" w:rsidRPr="0030318D">
        <w:rPr>
          <w:rFonts w:eastAsia="Times New Roman"/>
          <w:sz w:val="24"/>
          <w:szCs w:val="24"/>
        </w:rPr>
        <w:t xml:space="preserve"> flow-ind</w:t>
      </w:r>
      <w:r w:rsidR="005D0797" w:rsidRPr="0030318D">
        <w:rPr>
          <w:rFonts w:eastAsia="Times New Roman"/>
          <w:sz w:val="24"/>
          <w:szCs w:val="24"/>
        </w:rPr>
        <w:t>u</w:t>
      </w:r>
      <w:r w:rsidR="00FA1790" w:rsidRPr="0030318D">
        <w:rPr>
          <w:rFonts w:eastAsia="Times New Roman"/>
          <w:sz w:val="24"/>
          <w:szCs w:val="24"/>
        </w:rPr>
        <w:t>ced genes</w:t>
      </w:r>
      <w:r w:rsidR="00952168" w:rsidRPr="0030318D">
        <w:rPr>
          <w:rFonts w:eastAsia="Times New Roman"/>
          <w:sz w:val="24"/>
          <w:szCs w:val="24"/>
        </w:rPr>
        <w:t xml:space="preserve"> such as </w:t>
      </w:r>
      <w:r w:rsidR="00952168" w:rsidRPr="0030318D">
        <w:rPr>
          <w:rFonts w:eastAsia="Times New Roman"/>
          <w:i/>
          <w:iCs/>
          <w:sz w:val="24"/>
          <w:szCs w:val="24"/>
        </w:rPr>
        <w:t>KLF2</w:t>
      </w:r>
      <w:r w:rsidR="00952168" w:rsidRPr="0030318D">
        <w:rPr>
          <w:rFonts w:eastAsia="Times New Roman"/>
          <w:sz w:val="24"/>
          <w:szCs w:val="24"/>
        </w:rPr>
        <w:t xml:space="preserve"> and </w:t>
      </w:r>
      <w:r w:rsidR="00952168" w:rsidRPr="0030318D">
        <w:rPr>
          <w:rFonts w:eastAsia="Times New Roman"/>
          <w:i/>
          <w:iCs/>
          <w:sz w:val="24"/>
          <w:szCs w:val="24"/>
        </w:rPr>
        <w:t>KLF4</w:t>
      </w:r>
      <w:r w:rsidR="005E03C7" w:rsidRPr="0030318D">
        <w:rPr>
          <w:rFonts w:eastAsia="Times New Roman"/>
          <w:sz w:val="24"/>
          <w:szCs w:val="24"/>
        </w:rPr>
        <w:t xml:space="preserve"> (Fig </w:t>
      </w:r>
      <w:r w:rsidR="001832DE" w:rsidRPr="0030318D">
        <w:rPr>
          <w:rFonts w:eastAsia="Times New Roman"/>
          <w:sz w:val="24"/>
          <w:szCs w:val="24"/>
        </w:rPr>
        <w:t>1I-</w:t>
      </w:r>
      <w:r w:rsidR="00AD2982" w:rsidRPr="0030318D">
        <w:rPr>
          <w:rFonts w:eastAsia="Times New Roman"/>
          <w:sz w:val="24"/>
          <w:szCs w:val="24"/>
        </w:rPr>
        <w:t>O</w:t>
      </w:r>
      <w:r w:rsidR="001832DE" w:rsidRPr="0030318D">
        <w:rPr>
          <w:rFonts w:eastAsia="Times New Roman"/>
          <w:sz w:val="24"/>
          <w:szCs w:val="24"/>
        </w:rPr>
        <w:t xml:space="preserve">; </w:t>
      </w:r>
      <w:r w:rsidR="008E4429" w:rsidRPr="0030318D">
        <w:rPr>
          <w:rFonts w:eastAsia="Times New Roman"/>
          <w:sz w:val="24"/>
          <w:szCs w:val="24"/>
        </w:rPr>
        <w:t xml:space="preserve">Data File </w:t>
      </w:r>
      <w:r w:rsidR="001832DE" w:rsidRPr="0030318D">
        <w:rPr>
          <w:rFonts w:eastAsia="Times New Roman"/>
          <w:sz w:val="24"/>
          <w:szCs w:val="24"/>
        </w:rPr>
        <w:t>1)</w:t>
      </w:r>
      <w:r w:rsidR="004A254B" w:rsidRPr="0030318D">
        <w:rPr>
          <w:rFonts w:eastAsia="Times New Roman"/>
          <w:sz w:val="24"/>
          <w:szCs w:val="24"/>
        </w:rPr>
        <w:t>.</w:t>
      </w:r>
    </w:p>
    <w:p w14:paraId="6CA54957" w14:textId="15A8FEE0" w:rsidR="004A254B" w:rsidRPr="00F55273" w:rsidRDefault="004A254B" w:rsidP="00043C7C">
      <w:pPr>
        <w:spacing w:after="100" w:afterAutospacing="1" w:line="360" w:lineRule="auto"/>
        <w:ind w:left="720"/>
        <w:jc w:val="both"/>
        <w:rPr>
          <w:rFonts w:eastAsia="Times New Roman"/>
          <w:sz w:val="24"/>
          <w:szCs w:val="24"/>
          <w:u w:val="single"/>
        </w:rPr>
      </w:pPr>
      <w:r w:rsidRPr="00F55273">
        <w:rPr>
          <w:rFonts w:eastAsia="Times New Roman"/>
          <w:sz w:val="24"/>
          <w:szCs w:val="24"/>
          <w:u w:val="single"/>
        </w:rPr>
        <w:t xml:space="preserve">NRP1 forms a complex with VE-cadherin </w:t>
      </w:r>
      <w:r w:rsidR="00FD7386" w:rsidRPr="00F55273">
        <w:rPr>
          <w:rFonts w:eastAsia="Times New Roman"/>
          <w:sz w:val="24"/>
          <w:szCs w:val="24"/>
          <w:u w:val="single"/>
        </w:rPr>
        <w:t xml:space="preserve">and </w:t>
      </w:r>
      <w:r w:rsidRPr="00F55273">
        <w:rPr>
          <w:rFonts w:eastAsia="Times New Roman"/>
          <w:sz w:val="24"/>
          <w:szCs w:val="24"/>
          <w:u w:val="single"/>
        </w:rPr>
        <w:t>promote</w:t>
      </w:r>
      <w:r w:rsidR="00FD7386" w:rsidRPr="00F55273">
        <w:rPr>
          <w:rFonts w:eastAsia="Times New Roman"/>
          <w:sz w:val="24"/>
          <w:szCs w:val="24"/>
          <w:u w:val="single"/>
        </w:rPr>
        <w:t>s</w:t>
      </w:r>
      <w:r w:rsidRPr="00F55273">
        <w:rPr>
          <w:rFonts w:eastAsia="Times New Roman"/>
          <w:sz w:val="24"/>
          <w:szCs w:val="24"/>
          <w:u w:val="single"/>
        </w:rPr>
        <w:t xml:space="preserve"> </w:t>
      </w:r>
      <w:proofErr w:type="spellStart"/>
      <w:r w:rsidRPr="00F55273">
        <w:rPr>
          <w:rFonts w:eastAsia="Times New Roman"/>
          <w:sz w:val="24"/>
          <w:szCs w:val="24"/>
          <w:u w:val="single"/>
        </w:rPr>
        <w:t>adherens</w:t>
      </w:r>
      <w:proofErr w:type="spellEnd"/>
      <w:r w:rsidRPr="00F55273">
        <w:rPr>
          <w:rFonts w:eastAsia="Times New Roman"/>
          <w:sz w:val="24"/>
          <w:szCs w:val="24"/>
          <w:u w:val="single"/>
        </w:rPr>
        <w:t xml:space="preserve"> junction stability in ECs exposed to high-shear laminar flow</w:t>
      </w:r>
    </w:p>
    <w:p w14:paraId="2CA1713C" w14:textId="1BDA5B64" w:rsidR="00E63238" w:rsidRPr="0030318D" w:rsidRDefault="004A254B"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Because </w:t>
      </w:r>
      <w:r w:rsidR="002A05AB" w:rsidRPr="0030318D">
        <w:rPr>
          <w:rFonts w:eastAsia="Times New Roman"/>
          <w:sz w:val="24"/>
          <w:szCs w:val="24"/>
        </w:rPr>
        <w:t xml:space="preserve">GO </w:t>
      </w:r>
      <w:r w:rsidR="00D16C4A" w:rsidRPr="0030318D">
        <w:rPr>
          <w:rFonts w:eastAsia="Times New Roman"/>
          <w:sz w:val="24"/>
          <w:szCs w:val="24"/>
        </w:rPr>
        <w:t xml:space="preserve">analysis revealed that NRP1 </w:t>
      </w:r>
      <w:r w:rsidR="00381F52" w:rsidRPr="0030318D">
        <w:rPr>
          <w:rFonts w:eastAsia="Times New Roman"/>
          <w:sz w:val="24"/>
          <w:szCs w:val="24"/>
        </w:rPr>
        <w:t xml:space="preserve">control pathways regulating cell-cell contact and </w:t>
      </w:r>
      <w:r w:rsidR="00F35CD3" w:rsidRPr="0030318D">
        <w:rPr>
          <w:rFonts w:eastAsia="Times New Roman"/>
          <w:sz w:val="24"/>
          <w:szCs w:val="24"/>
        </w:rPr>
        <w:t>cell</w:t>
      </w:r>
      <w:r w:rsidR="00952168" w:rsidRPr="0030318D">
        <w:rPr>
          <w:rFonts w:eastAsia="Times New Roman"/>
          <w:sz w:val="24"/>
          <w:szCs w:val="24"/>
        </w:rPr>
        <w:t>ular</w:t>
      </w:r>
      <w:r w:rsidR="00F35CD3" w:rsidRPr="0030318D">
        <w:rPr>
          <w:rFonts w:eastAsia="Times New Roman"/>
          <w:sz w:val="24"/>
          <w:szCs w:val="24"/>
        </w:rPr>
        <w:t xml:space="preserve"> junction</w:t>
      </w:r>
      <w:r w:rsidR="00952168" w:rsidRPr="0030318D">
        <w:rPr>
          <w:rFonts w:eastAsia="Times New Roman"/>
          <w:sz w:val="24"/>
          <w:szCs w:val="24"/>
        </w:rPr>
        <w:t>s</w:t>
      </w:r>
      <w:r w:rsidR="00F35CD3" w:rsidRPr="0030318D">
        <w:rPr>
          <w:rFonts w:eastAsia="Times New Roman"/>
          <w:sz w:val="24"/>
          <w:szCs w:val="24"/>
        </w:rPr>
        <w:t xml:space="preserve"> (Fig. </w:t>
      </w:r>
      <w:r w:rsidR="00977685" w:rsidRPr="0030318D">
        <w:rPr>
          <w:rFonts w:eastAsia="Times New Roman"/>
          <w:sz w:val="24"/>
          <w:szCs w:val="24"/>
        </w:rPr>
        <w:t>1N</w:t>
      </w:r>
      <w:r w:rsidR="00F35CD3" w:rsidRPr="0030318D">
        <w:rPr>
          <w:rFonts w:eastAsia="Times New Roman"/>
          <w:sz w:val="24"/>
          <w:szCs w:val="24"/>
        </w:rPr>
        <w:t>)</w:t>
      </w:r>
      <w:r w:rsidR="009D1AA6" w:rsidRPr="0030318D">
        <w:rPr>
          <w:rFonts w:eastAsia="Times New Roman"/>
          <w:sz w:val="24"/>
          <w:szCs w:val="24"/>
        </w:rPr>
        <w:t xml:space="preserve">, because </w:t>
      </w:r>
      <w:r w:rsidR="00002A9D" w:rsidRPr="0030318D">
        <w:rPr>
          <w:rFonts w:eastAsia="Times New Roman"/>
          <w:sz w:val="24"/>
          <w:szCs w:val="24"/>
        </w:rPr>
        <w:t xml:space="preserve">NRP1 </w:t>
      </w:r>
      <w:r w:rsidR="009D1AA6" w:rsidRPr="0030318D">
        <w:rPr>
          <w:rFonts w:eastAsia="Times New Roman"/>
          <w:sz w:val="24"/>
          <w:szCs w:val="24"/>
        </w:rPr>
        <w:t xml:space="preserve">regulates </w:t>
      </w:r>
      <w:r w:rsidRPr="0030318D">
        <w:rPr>
          <w:rFonts w:eastAsia="Times New Roman"/>
          <w:sz w:val="24"/>
          <w:szCs w:val="24"/>
        </w:rPr>
        <w:t xml:space="preserve">endothelial permeability </w:t>
      </w:r>
      <w:r w:rsidR="006B1369" w:rsidRPr="0030318D">
        <w:rPr>
          <w:rFonts w:eastAsia="Times New Roman"/>
          <w:sz w:val="24"/>
          <w:szCs w:val="24"/>
        </w:rPr>
        <w:fldChar w:fldCharType="begin">
          <w:fldData xml:space="preserve">PEVuZE5vdGU+PENpdGU+PEF1dGhvcj5EZWphbmE8L0F1dGhvcj48WWVhcj4yMDA4PC9ZZWFyPjxS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EZWphbmE8L0F1dGhvcj48WWVhcj4yMDA4PC9ZZWFyPjxS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 12</w:t>
      </w:r>
      <w:r w:rsidR="006B1369" w:rsidRPr="0030318D">
        <w:rPr>
          <w:rFonts w:eastAsia="Times New Roman"/>
          <w:noProof/>
          <w:sz w:val="24"/>
          <w:szCs w:val="24"/>
        </w:rPr>
        <w:t>)</w:t>
      </w:r>
      <w:r w:rsidR="006B1369" w:rsidRPr="0030318D">
        <w:rPr>
          <w:rFonts w:eastAsia="Times New Roman"/>
          <w:sz w:val="24"/>
          <w:szCs w:val="24"/>
        </w:rPr>
        <w:fldChar w:fldCharType="end"/>
      </w:r>
      <w:r w:rsidR="009D1AA6" w:rsidRPr="0030318D">
        <w:rPr>
          <w:rFonts w:eastAsia="Times New Roman"/>
          <w:sz w:val="24"/>
          <w:szCs w:val="24"/>
        </w:rPr>
        <w:t>, and because</w:t>
      </w:r>
      <w:r w:rsidRPr="0030318D">
        <w:rPr>
          <w:rFonts w:eastAsia="Times New Roman"/>
          <w:sz w:val="24"/>
          <w:szCs w:val="24"/>
        </w:rPr>
        <w:t xml:space="preserve"> </w:t>
      </w:r>
      <w:r w:rsidR="005C6012" w:rsidRPr="0030318D">
        <w:rPr>
          <w:rFonts w:eastAsia="Times New Roman"/>
          <w:sz w:val="24"/>
          <w:szCs w:val="24"/>
        </w:rPr>
        <w:t xml:space="preserve">pro-permeability factors </w:t>
      </w:r>
      <w:r w:rsidR="009D1AA6" w:rsidRPr="0030318D">
        <w:rPr>
          <w:rFonts w:eastAsia="Times New Roman"/>
          <w:sz w:val="24"/>
          <w:szCs w:val="24"/>
        </w:rPr>
        <w:t xml:space="preserve">modulate </w:t>
      </w:r>
      <w:r w:rsidRPr="0030318D">
        <w:rPr>
          <w:rFonts w:eastAsia="Times New Roman"/>
          <w:sz w:val="24"/>
          <w:szCs w:val="24"/>
        </w:rPr>
        <w:t xml:space="preserve">NRP1 junctional </w:t>
      </w:r>
      <w:r w:rsidR="007932FA" w:rsidRPr="0030318D">
        <w:rPr>
          <w:rFonts w:eastAsia="Times New Roman"/>
          <w:sz w:val="24"/>
          <w:szCs w:val="24"/>
        </w:rPr>
        <w:t>localization</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6</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e decided to explore whether NRP1 plays a role in regulating </w:t>
      </w:r>
      <w:proofErr w:type="spellStart"/>
      <w:r w:rsidRPr="0030318D">
        <w:rPr>
          <w:rFonts w:eastAsia="Times New Roman"/>
          <w:sz w:val="24"/>
          <w:szCs w:val="24"/>
        </w:rPr>
        <w:t>adherens</w:t>
      </w:r>
      <w:proofErr w:type="spellEnd"/>
      <w:r w:rsidRPr="0030318D">
        <w:rPr>
          <w:rFonts w:eastAsia="Times New Roman"/>
          <w:sz w:val="24"/>
          <w:szCs w:val="24"/>
        </w:rPr>
        <w:t xml:space="preserve"> junction</w:t>
      </w:r>
      <w:r w:rsidR="006B1267" w:rsidRPr="0030318D">
        <w:rPr>
          <w:rFonts w:eastAsia="Times New Roman"/>
          <w:sz w:val="24"/>
          <w:szCs w:val="24"/>
        </w:rPr>
        <w:t>s</w:t>
      </w:r>
      <w:r w:rsidRPr="0030318D">
        <w:rPr>
          <w:rFonts w:eastAsia="Times New Roman"/>
          <w:sz w:val="24"/>
          <w:szCs w:val="24"/>
        </w:rPr>
        <w:t xml:space="preserve"> in HUVECs exposed to laminar or oscillatory flow. </w:t>
      </w:r>
      <w:r w:rsidR="00736EF3" w:rsidRPr="0030318D">
        <w:rPr>
          <w:rFonts w:eastAsia="Times New Roman"/>
          <w:sz w:val="24"/>
          <w:szCs w:val="24"/>
        </w:rPr>
        <w:t xml:space="preserve">F-actin </w:t>
      </w:r>
      <w:r w:rsidRPr="0030318D">
        <w:rPr>
          <w:rFonts w:eastAsia="Times New Roman"/>
          <w:sz w:val="24"/>
          <w:szCs w:val="24"/>
        </w:rPr>
        <w:t xml:space="preserve">staining showed that </w:t>
      </w:r>
      <w:r w:rsidR="006B1267" w:rsidRPr="0030318D">
        <w:rPr>
          <w:rFonts w:eastAsia="Times New Roman"/>
          <w:sz w:val="24"/>
          <w:szCs w:val="24"/>
        </w:rPr>
        <w:t xml:space="preserve">control </w:t>
      </w:r>
      <w:r w:rsidRPr="0030318D">
        <w:rPr>
          <w:rFonts w:eastAsia="Times New Roman"/>
          <w:sz w:val="24"/>
          <w:szCs w:val="24"/>
        </w:rPr>
        <w:t xml:space="preserve">HUVECs exposed to laminar flow aligned </w:t>
      </w:r>
      <w:r w:rsidR="006B1267" w:rsidRPr="0030318D">
        <w:rPr>
          <w:rFonts w:eastAsia="Times New Roman"/>
          <w:sz w:val="24"/>
          <w:szCs w:val="24"/>
        </w:rPr>
        <w:t xml:space="preserve">with </w:t>
      </w:r>
      <w:r w:rsidRPr="0030318D">
        <w:rPr>
          <w:rFonts w:eastAsia="Times New Roman"/>
          <w:sz w:val="24"/>
          <w:szCs w:val="24"/>
        </w:rPr>
        <w:t>the direction of flow (</w:t>
      </w:r>
      <w:r w:rsidR="002A2333" w:rsidRPr="0030318D">
        <w:rPr>
          <w:rFonts w:eastAsia="Times New Roman"/>
          <w:sz w:val="24"/>
          <w:szCs w:val="24"/>
        </w:rPr>
        <w:t>Fig.</w:t>
      </w:r>
      <w:r w:rsidRPr="0030318D">
        <w:rPr>
          <w:rFonts w:eastAsia="Times New Roman"/>
          <w:sz w:val="24"/>
          <w:szCs w:val="24"/>
        </w:rPr>
        <w:t xml:space="preserve"> 2A), </w:t>
      </w:r>
      <w:r w:rsidR="006B1267" w:rsidRPr="0030318D">
        <w:rPr>
          <w:rFonts w:eastAsia="Times New Roman"/>
          <w:sz w:val="24"/>
          <w:szCs w:val="24"/>
        </w:rPr>
        <w:t xml:space="preserve">whereas </w:t>
      </w:r>
      <w:r w:rsidRPr="0030318D">
        <w:rPr>
          <w:rFonts w:eastAsia="Times New Roman"/>
          <w:sz w:val="24"/>
          <w:szCs w:val="24"/>
        </w:rPr>
        <w:t xml:space="preserve">VE-cadherin staining showed a continuous signal across the plasma membranes of </w:t>
      </w:r>
      <w:r w:rsidR="007932FA" w:rsidRPr="0030318D">
        <w:rPr>
          <w:rFonts w:eastAsia="Times New Roman"/>
          <w:sz w:val="24"/>
          <w:szCs w:val="24"/>
        </w:rPr>
        <w:t>neighboring</w:t>
      </w:r>
      <w:r w:rsidRPr="0030318D">
        <w:rPr>
          <w:rFonts w:eastAsia="Times New Roman"/>
          <w:sz w:val="24"/>
          <w:szCs w:val="24"/>
        </w:rPr>
        <w:t xml:space="preserve"> cells (</w:t>
      </w:r>
      <w:r w:rsidR="002A2333" w:rsidRPr="0030318D">
        <w:rPr>
          <w:rFonts w:eastAsia="Times New Roman"/>
          <w:sz w:val="24"/>
          <w:szCs w:val="24"/>
        </w:rPr>
        <w:t>Fig.</w:t>
      </w:r>
      <w:r w:rsidRPr="0030318D">
        <w:rPr>
          <w:rFonts w:eastAsia="Times New Roman"/>
          <w:sz w:val="24"/>
          <w:szCs w:val="24"/>
        </w:rPr>
        <w:t xml:space="preserve"> 2A). NRP1 </w:t>
      </w:r>
      <w:r w:rsidR="006B1267" w:rsidRPr="0030318D">
        <w:rPr>
          <w:rFonts w:eastAsia="Times New Roman"/>
          <w:sz w:val="24"/>
          <w:szCs w:val="24"/>
        </w:rPr>
        <w:t xml:space="preserve">knockdown </w:t>
      </w:r>
      <w:r w:rsidRPr="0030318D">
        <w:rPr>
          <w:rFonts w:eastAsia="Times New Roman"/>
          <w:sz w:val="24"/>
          <w:szCs w:val="24"/>
        </w:rPr>
        <w:t>in HUVECs exposed to laminar flow induced a rounded cellular morphology with abundant cortical actin (</w:t>
      </w:r>
      <w:r w:rsidR="002A2333" w:rsidRPr="0030318D">
        <w:rPr>
          <w:rFonts w:eastAsia="Times New Roman"/>
          <w:sz w:val="24"/>
          <w:szCs w:val="24"/>
        </w:rPr>
        <w:t>Fig.</w:t>
      </w:r>
      <w:r w:rsidRPr="0030318D">
        <w:rPr>
          <w:rFonts w:eastAsia="Times New Roman"/>
          <w:sz w:val="24"/>
          <w:szCs w:val="24"/>
        </w:rPr>
        <w:t xml:space="preserve"> 2A) and a loss of cell-cell contact</w:t>
      </w:r>
      <w:r w:rsidR="006B1267" w:rsidRPr="0030318D">
        <w:rPr>
          <w:rFonts w:eastAsia="Times New Roman"/>
          <w:sz w:val="24"/>
          <w:szCs w:val="24"/>
        </w:rPr>
        <w:t>s</w:t>
      </w:r>
      <w:r w:rsidRPr="0030318D">
        <w:rPr>
          <w:rFonts w:eastAsia="Times New Roman"/>
          <w:sz w:val="24"/>
          <w:szCs w:val="24"/>
        </w:rPr>
        <w:t xml:space="preserve">, </w:t>
      </w:r>
      <w:r w:rsidR="00AF7559" w:rsidRPr="0030318D">
        <w:rPr>
          <w:rFonts w:eastAsia="Times New Roman"/>
          <w:sz w:val="24"/>
          <w:szCs w:val="24"/>
        </w:rPr>
        <w:t xml:space="preserve">as </w:t>
      </w:r>
      <w:r w:rsidRPr="0030318D">
        <w:rPr>
          <w:rFonts w:eastAsia="Times New Roman"/>
          <w:sz w:val="24"/>
          <w:szCs w:val="24"/>
        </w:rPr>
        <w:t>indicated by discontinuous VE-cadherin staining and by the appearance of gaps between adjacent cells (</w:t>
      </w:r>
      <w:r w:rsidR="002A2333" w:rsidRPr="0030318D">
        <w:rPr>
          <w:rFonts w:eastAsia="Times New Roman"/>
          <w:sz w:val="24"/>
          <w:szCs w:val="24"/>
        </w:rPr>
        <w:t>Fig.</w:t>
      </w:r>
      <w:r w:rsidRPr="0030318D">
        <w:rPr>
          <w:rFonts w:eastAsia="Times New Roman"/>
          <w:sz w:val="24"/>
          <w:szCs w:val="24"/>
        </w:rPr>
        <w:t xml:space="preserve"> 2A</w:t>
      </w:r>
      <w:r w:rsidR="00AF7559" w:rsidRPr="0030318D">
        <w:rPr>
          <w:rFonts w:eastAsia="Times New Roman"/>
          <w:sz w:val="24"/>
          <w:szCs w:val="24"/>
        </w:rPr>
        <w:t>,</w:t>
      </w:r>
      <w:r w:rsidR="007172AE" w:rsidRPr="0030318D">
        <w:rPr>
          <w:rFonts w:eastAsia="Times New Roman"/>
          <w:sz w:val="24"/>
          <w:szCs w:val="24"/>
        </w:rPr>
        <w:t xml:space="preserve"> red arrows;</w:t>
      </w:r>
      <w:r w:rsidRPr="0030318D">
        <w:rPr>
          <w:rFonts w:eastAsia="Times New Roman"/>
          <w:sz w:val="24"/>
          <w:szCs w:val="24"/>
        </w:rPr>
        <w:t xml:space="preserve"> </w:t>
      </w:r>
      <w:r w:rsidR="007172AE" w:rsidRPr="0030318D">
        <w:rPr>
          <w:rFonts w:eastAsia="Times New Roman"/>
          <w:sz w:val="24"/>
          <w:szCs w:val="24"/>
        </w:rPr>
        <w:t>Fig. 2</w:t>
      </w:r>
      <w:r w:rsidRPr="0030318D">
        <w:rPr>
          <w:rFonts w:eastAsia="Times New Roman"/>
          <w:sz w:val="24"/>
          <w:szCs w:val="24"/>
        </w:rPr>
        <w:t xml:space="preserve">B). </w:t>
      </w:r>
      <w:r w:rsidR="006B1267" w:rsidRPr="0030318D">
        <w:rPr>
          <w:rFonts w:eastAsia="Times New Roman"/>
          <w:sz w:val="24"/>
          <w:szCs w:val="24"/>
        </w:rPr>
        <w:t>T</w:t>
      </w:r>
      <w:r w:rsidR="004847E1" w:rsidRPr="0030318D">
        <w:rPr>
          <w:rFonts w:eastAsia="Times New Roman"/>
          <w:sz w:val="24"/>
          <w:szCs w:val="24"/>
        </w:rPr>
        <w:t xml:space="preserve">he </w:t>
      </w:r>
      <w:r w:rsidR="0037330C" w:rsidRPr="0030318D">
        <w:rPr>
          <w:rFonts w:eastAsia="Times New Roman"/>
          <w:sz w:val="24"/>
          <w:szCs w:val="24"/>
        </w:rPr>
        <w:t xml:space="preserve">integrated density for </w:t>
      </w:r>
      <w:r w:rsidRPr="0030318D">
        <w:rPr>
          <w:rFonts w:eastAsia="Times New Roman"/>
          <w:sz w:val="24"/>
          <w:szCs w:val="24"/>
        </w:rPr>
        <w:t>VE-cadherin was not changed, suggesting that NRP1 downregulation alter</w:t>
      </w:r>
      <w:r w:rsidR="006B1267" w:rsidRPr="0030318D">
        <w:rPr>
          <w:rFonts w:eastAsia="Times New Roman"/>
          <w:sz w:val="24"/>
          <w:szCs w:val="24"/>
        </w:rPr>
        <w:t>ed</w:t>
      </w:r>
      <w:r w:rsidRPr="0030318D">
        <w:rPr>
          <w:rFonts w:eastAsia="Times New Roman"/>
          <w:sz w:val="24"/>
          <w:szCs w:val="24"/>
        </w:rPr>
        <w:t xml:space="preserve"> VE-cadherin </w:t>
      </w:r>
      <w:r w:rsidR="007932FA" w:rsidRPr="0030318D">
        <w:rPr>
          <w:rFonts w:eastAsia="Times New Roman"/>
          <w:sz w:val="24"/>
          <w:szCs w:val="24"/>
        </w:rPr>
        <w:t>organization</w:t>
      </w:r>
      <w:r w:rsidRPr="0030318D">
        <w:rPr>
          <w:rFonts w:eastAsia="Times New Roman"/>
          <w:sz w:val="24"/>
          <w:szCs w:val="24"/>
        </w:rPr>
        <w:t xml:space="preserve"> without affecting VE-cadherins levels (</w:t>
      </w:r>
      <w:r w:rsidR="002A2333" w:rsidRPr="0030318D">
        <w:rPr>
          <w:rFonts w:eastAsia="Times New Roman"/>
          <w:sz w:val="24"/>
          <w:szCs w:val="24"/>
        </w:rPr>
        <w:t>Fig.</w:t>
      </w:r>
      <w:r w:rsidRPr="0030318D">
        <w:rPr>
          <w:rFonts w:eastAsia="Times New Roman"/>
          <w:sz w:val="24"/>
          <w:szCs w:val="24"/>
        </w:rPr>
        <w:t xml:space="preserve"> 2A, C). </w:t>
      </w:r>
      <w:r w:rsidR="006B1267" w:rsidRPr="0030318D">
        <w:rPr>
          <w:rFonts w:eastAsia="Times New Roman"/>
          <w:sz w:val="24"/>
          <w:szCs w:val="24"/>
        </w:rPr>
        <w:t>E</w:t>
      </w:r>
      <w:r w:rsidRPr="0030318D">
        <w:rPr>
          <w:rFonts w:eastAsia="Times New Roman"/>
          <w:sz w:val="24"/>
          <w:szCs w:val="24"/>
        </w:rPr>
        <w:t xml:space="preserve">xposure of HUVECs </w:t>
      </w:r>
      <w:r w:rsidR="000D5A94" w:rsidRPr="0030318D">
        <w:rPr>
          <w:rFonts w:eastAsia="Times New Roman"/>
          <w:sz w:val="24"/>
          <w:szCs w:val="24"/>
        </w:rPr>
        <w:t xml:space="preserve">treated with </w:t>
      </w:r>
      <w:proofErr w:type="spellStart"/>
      <w:r w:rsidRPr="0030318D">
        <w:rPr>
          <w:rFonts w:eastAsia="Times New Roman"/>
          <w:sz w:val="24"/>
          <w:szCs w:val="24"/>
        </w:rPr>
        <w:t>si</w:t>
      </w:r>
      <w:proofErr w:type="spellEnd"/>
      <w:r w:rsidRPr="0030318D">
        <w:rPr>
          <w:rFonts w:eastAsia="Times New Roman"/>
          <w:sz w:val="24"/>
          <w:szCs w:val="24"/>
        </w:rPr>
        <w:t>-control or si-NRP1 to oscillatory flow induced a rounded morphology and the formation of intercellular gaps between adjacent cells (</w:t>
      </w:r>
      <w:r w:rsidR="002A2333" w:rsidRPr="0030318D">
        <w:rPr>
          <w:rFonts w:eastAsia="Times New Roman"/>
          <w:sz w:val="24"/>
          <w:szCs w:val="24"/>
        </w:rPr>
        <w:t>Fig.</w:t>
      </w:r>
      <w:r w:rsidRPr="0030318D">
        <w:rPr>
          <w:rFonts w:eastAsia="Times New Roman"/>
          <w:sz w:val="24"/>
          <w:szCs w:val="24"/>
        </w:rPr>
        <w:t xml:space="preserve"> 2A, B)</w:t>
      </w:r>
      <w:r w:rsidR="006B0B85" w:rsidRPr="0030318D">
        <w:rPr>
          <w:rFonts w:eastAsia="Times New Roman"/>
          <w:sz w:val="24"/>
          <w:szCs w:val="24"/>
        </w:rPr>
        <w:t xml:space="preserve">. NRP1 </w:t>
      </w:r>
      <w:r w:rsidR="006B1267" w:rsidRPr="0030318D">
        <w:rPr>
          <w:rFonts w:eastAsia="Times New Roman"/>
          <w:sz w:val="24"/>
          <w:szCs w:val="24"/>
        </w:rPr>
        <w:t xml:space="preserve">knockdown did not affect </w:t>
      </w:r>
      <w:r w:rsidRPr="0030318D">
        <w:rPr>
          <w:rFonts w:eastAsia="Times New Roman"/>
          <w:sz w:val="24"/>
          <w:szCs w:val="24"/>
        </w:rPr>
        <w:t xml:space="preserve">VE-cadherin </w:t>
      </w:r>
      <w:r w:rsidR="00E51791" w:rsidRPr="0030318D">
        <w:rPr>
          <w:rFonts w:eastAsia="Times New Roman"/>
          <w:sz w:val="24"/>
          <w:szCs w:val="24"/>
        </w:rPr>
        <w:t>immunostaining levels</w:t>
      </w:r>
      <w:r w:rsidRPr="0030318D">
        <w:rPr>
          <w:rFonts w:eastAsia="Times New Roman"/>
          <w:sz w:val="24"/>
          <w:szCs w:val="24"/>
        </w:rPr>
        <w:t xml:space="preserve"> (</w:t>
      </w:r>
      <w:r w:rsidR="002A2333" w:rsidRPr="0030318D">
        <w:rPr>
          <w:rFonts w:eastAsia="Times New Roman"/>
          <w:sz w:val="24"/>
          <w:szCs w:val="24"/>
        </w:rPr>
        <w:t>Fig.</w:t>
      </w:r>
      <w:r w:rsidRPr="0030318D">
        <w:rPr>
          <w:rFonts w:eastAsia="Times New Roman"/>
          <w:sz w:val="24"/>
          <w:szCs w:val="24"/>
        </w:rPr>
        <w:t xml:space="preserve"> 2A, C). These data </w:t>
      </w:r>
      <w:r w:rsidR="005C3728" w:rsidRPr="0030318D">
        <w:rPr>
          <w:rFonts w:eastAsia="Times New Roman"/>
          <w:sz w:val="24"/>
          <w:szCs w:val="24"/>
        </w:rPr>
        <w:t xml:space="preserve">suggest </w:t>
      </w:r>
      <w:r w:rsidRPr="0030318D">
        <w:rPr>
          <w:rFonts w:eastAsia="Times New Roman"/>
          <w:sz w:val="24"/>
          <w:szCs w:val="24"/>
        </w:rPr>
        <w:t xml:space="preserve">that laminar flow promotes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w:t>
      </w:r>
      <w:r w:rsidR="006B1267" w:rsidRPr="0030318D">
        <w:rPr>
          <w:rFonts w:eastAsia="Times New Roman"/>
          <w:sz w:val="24"/>
          <w:szCs w:val="24"/>
        </w:rPr>
        <w:t xml:space="preserve">whereas </w:t>
      </w:r>
      <w:r w:rsidRPr="0030318D">
        <w:rPr>
          <w:rFonts w:eastAsia="Times New Roman"/>
          <w:sz w:val="24"/>
          <w:szCs w:val="24"/>
        </w:rPr>
        <w:t>oscillatory</w:t>
      </w:r>
      <w:r w:rsidR="00DB087F" w:rsidRPr="0030318D">
        <w:rPr>
          <w:rFonts w:eastAsia="Times New Roman"/>
          <w:sz w:val="24"/>
          <w:szCs w:val="24"/>
        </w:rPr>
        <w:t xml:space="preserve"> flow</w:t>
      </w:r>
      <w:r w:rsidRPr="0030318D">
        <w:rPr>
          <w:rFonts w:eastAsia="Times New Roman"/>
          <w:sz w:val="24"/>
          <w:szCs w:val="24"/>
        </w:rPr>
        <w:t xml:space="preserve"> has a </w:t>
      </w:r>
      <w:r w:rsidR="007932FA" w:rsidRPr="0030318D">
        <w:rPr>
          <w:rFonts w:eastAsia="Times New Roman"/>
          <w:sz w:val="24"/>
          <w:szCs w:val="24"/>
        </w:rPr>
        <w:t>destabilizing</w:t>
      </w:r>
      <w:r w:rsidRPr="0030318D">
        <w:rPr>
          <w:rFonts w:eastAsia="Times New Roman"/>
          <w:sz w:val="24"/>
          <w:szCs w:val="24"/>
        </w:rPr>
        <w:t xml:space="preserve"> effect on cell-cell contacts</w:t>
      </w:r>
      <w:r w:rsidR="006B1267" w:rsidRPr="0030318D">
        <w:rPr>
          <w:rFonts w:eastAsia="Times New Roman"/>
          <w:sz w:val="24"/>
          <w:szCs w:val="24"/>
        </w:rPr>
        <w:t xml:space="preserve">. In addition, </w:t>
      </w:r>
      <w:r w:rsidR="005C3728" w:rsidRPr="0030318D">
        <w:rPr>
          <w:rFonts w:eastAsia="Times New Roman"/>
          <w:sz w:val="24"/>
          <w:szCs w:val="24"/>
        </w:rPr>
        <w:t xml:space="preserve">these data suggest that </w:t>
      </w:r>
      <w:r w:rsidRPr="0030318D">
        <w:rPr>
          <w:rFonts w:eastAsia="Times New Roman"/>
          <w:sz w:val="24"/>
          <w:szCs w:val="24"/>
        </w:rPr>
        <w:t xml:space="preserve">NRP1 is required to promote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in response to flow.</w:t>
      </w:r>
      <w:r w:rsidR="007949E3" w:rsidRPr="0030318D">
        <w:rPr>
          <w:rFonts w:eastAsia="Times New Roman"/>
          <w:sz w:val="24"/>
          <w:szCs w:val="24"/>
        </w:rPr>
        <w:t xml:space="preserve"> </w:t>
      </w:r>
      <w:r w:rsidR="00816A77" w:rsidRPr="0030318D">
        <w:rPr>
          <w:rFonts w:eastAsia="Times New Roman"/>
          <w:sz w:val="24"/>
          <w:szCs w:val="24"/>
        </w:rPr>
        <w:t>To</w:t>
      </w:r>
      <w:r w:rsidR="007949E3" w:rsidRPr="0030318D">
        <w:rPr>
          <w:rFonts w:eastAsia="Times New Roman"/>
          <w:sz w:val="24"/>
          <w:szCs w:val="24"/>
        </w:rPr>
        <w:t xml:space="preserve"> further</w:t>
      </w:r>
      <w:r w:rsidR="00816A77" w:rsidRPr="0030318D">
        <w:rPr>
          <w:rFonts w:eastAsia="Times New Roman"/>
          <w:sz w:val="24"/>
          <w:szCs w:val="24"/>
        </w:rPr>
        <w:t xml:space="preserve"> examine the relationship between NRP1 and </w:t>
      </w:r>
      <w:proofErr w:type="spellStart"/>
      <w:r w:rsidR="007648EB" w:rsidRPr="0030318D">
        <w:rPr>
          <w:rFonts w:eastAsia="Times New Roman"/>
          <w:sz w:val="24"/>
          <w:szCs w:val="24"/>
        </w:rPr>
        <w:t>adherens</w:t>
      </w:r>
      <w:proofErr w:type="spellEnd"/>
      <w:r w:rsidR="007648EB" w:rsidRPr="0030318D">
        <w:rPr>
          <w:rFonts w:eastAsia="Times New Roman"/>
          <w:sz w:val="24"/>
          <w:szCs w:val="24"/>
        </w:rPr>
        <w:t xml:space="preserve"> junction stability</w:t>
      </w:r>
      <w:r w:rsidR="00816A77" w:rsidRPr="0030318D">
        <w:rPr>
          <w:rFonts w:eastAsia="Times New Roman"/>
          <w:sz w:val="24"/>
          <w:szCs w:val="24"/>
        </w:rPr>
        <w:t xml:space="preserve"> </w:t>
      </w:r>
      <w:r w:rsidR="00F265C5" w:rsidRPr="0030318D">
        <w:rPr>
          <w:rFonts w:eastAsia="Times New Roman"/>
          <w:sz w:val="24"/>
          <w:szCs w:val="24"/>
        </w:rPr>
        <w:t xml:space="preserve">we performed </w:t>
      </w:r>
      <w:r w:rsidR="00816A77" w:rsidRPr="0030318D">
        <w:rPr>
          <w:rFonts w:eastAsia="Times New Roman"/>
          <w:sz w:val="24"/>
          <w:szCs w:val="24"/>
        </w:rPr>
        <w:t>a gain-of-function experiment</w:t>
      </w:r>
      <w:r w:rsidR="002273F0" w:rsidRPr="0030318D">
        <w:rPr>
          <w:rFonts w:eastAsia="Times New Roman"/>
          <w:sz w:val="24"/>
          <w:szCs w:val="24"/>
        </w:rPr>
        <w:t xml:space="preserve"> </w:t>
      </w:r>
      <w:r w:rsidR="000F6484" w:rsidRPr="0030318D">
        <w:rPr>
          <w:rFonts w:eastAsia="Times New Roman"/>
          <w:sz w:val="24"/>
          <w:szCs w:val="24"/>
        </w:rPr>
        <w:t xml:space="preserve">in </w:t>
      </w:r>
      <w:r w:rsidR="00E65046" w:rsidRPr="0030318D">
        <w:rPr>
          <w:rFonts w:eastAsia="Times New Roman"/>
          <w:sz w:val="24"/>
          <w:szCs w:val="24"/>
        </w:rPr>
        <w:t>HUVECs</w:t>
      </w:r>
      <w:r w:rsidR="00760090" w:rsidRPr="0030318D">
        <w:rPr>
          <w:rFonts w:eastAsia="Times New Roman"/>
          <w:sz w:val="24"/>
          <w:szCs w:val="24"/>
        </w:rPr>
        <w:t xml:space="preserve"> </w:t>
      </w:r>
      <w:r w:rsidR="006B1267" w:rsidRPr="0030318D">
        <w:rPr>
          <w:rFonts w:eastAsia="Times New Roman"/>
          <w:sz w:val="24"/>
          <w:szCs w:val="24"/>
        </w:rPr>
        <w:t xml:space="preserve">with </w:t>
      </w:r>
      <w:r w:rsidR="000F6484" w:rsidRPr="0030318D">
        <w:rPr>
          <w:rFonts w:eastAsia="Times New Roman"/>
          <w:sz w:val="24"/>
          <w:szCs w:val="24"/>
        </w:rPr>
        <w:t xml:space="preserve">endogenous </w:t>
      </w:r>
      <w:r w:rsidR="00E65046" w:rsidRPr="0030318D">
        <w:rPr>
          <w:rFonts w:eastAsia="Times New Roman"/>
          <w:sz w:val="24"/>
          <w:szCs w:val="24"/>
        </w:rPr>
        <w:t xml:space="preserve">NRP1 </w:t>
      </w:r>
      <w:r w:rsidR="006B1267" w:rsidRPr="0030318D">
        <w:rPr>
          <w:rFonts w:eastAsia="Times New Roman"/>
          <w:sz w:val="24"/>
          <w:szCs w:val="24"/>
        </w:rPr>
        <w:t xml:space="preserve">knockdown </w:t>
      </w:r>
      <w:r w:rsidR="000F6484" w:rsidRPr="0030318D">
        <w:rPr>
          <w:rFonts w:eastAsia="Times New Roman"/>
          <w:sz w:val="24"/>
          <w:szCs w:val="24"/>
        </w:rPr>
        <w:t xml:space="preserve">that were reconstituted </w:t>
      </w:r>
      <w:r w:rsidR="006B1267" w:rsidRPr="0030318D">
        <w:rPr>
          <w:rFonts w:eastAsia="Times New Roman"/>
          <w:sz w:val="24"/>
          <w:szCs w:val="24"/>
        </w:rPr>
        <w:t xml:space="preserve">with mouse NRP1 (mNRP1) </w:t>
      </w:r>
      <w:r w:rsidR="002F7F0A" w:rsidRPr="0030318D">
        <w:rPr>
          <w:rFonts w:eastAsia="Times New Roman"/>
          <w:sz w:val="24"/>
          <w:szCs w:val="24"/>
        </w:rPr>
        <w:t xml:space="preserve">(Fig. </w:t>
      </w:r>
      <w:r w:rsidR="00F64C94" w:rsidRPr="0030318D">
        <w:rPr>
          <w:rFonts w:eastAsia="Times New Roman"/>
          <w:sz w:val="24"/>
          <w:szCs w:val="24"/>
        </w:rPr>
        <w:t>2</w:t>
      </w:r>
      <w:r w:rsidR="002F7F0A" w:rsidRPr="0030318D">
        <w:rPr>
          <w:rFonts w:eastAsia="Times New Roman"/>
          <w:sz w:val="24"/>
          <w:szCs w:val="24"/>
        </w:rPr>
        <w:t>D</w:t>
      </w:r>
      <w:r w:rsidR="008E289E" w:rsidRPr="0030318D">
        <w:rPr>
          <w:rFonts w:eastAsia="Times New Roman"/>
          <w:sz w:val="24"/>
          <w:szCs w:val="24"/>
        </w:rPr>
        <w:t>-</w:t>
      </w:r>
      <w:r w:rsidR="006B1267" w:rsidRPr="0030318D">
        <w:rPr>
          <w:rFonts w:eastAsia="Times New Roman"/>
          <w:sz w:val="24"/>
          <w:szCs w:val="24"/>
        </w:rPr>
        <w:t>G</w:t>
      </w:r>
      <w:r w:rsidR="00193849" w:rsidRPr="0030318D">
        <w:rPr>
          <w:rFonts w:eastAsia="Times New Roman"/>
          <w:sz w:val="24"/>
          <w:szCs w:val="24"/>
        </w:rPr>
        <w:t xml:space="preserve">, </w:t>
      </w:r>
      <w:r w:rsidR="008E289E" w:rsidRPr="0030318D">
        <w:rPr>
          <w:rFonts w:eastAsia="Times New Roman"/>
          <w:sz w:val="24"/>
          <w:szCs w:val="24"/>
        </w:rPr>
        <w:t>Fig. S2</w:t>
      </w:r>
      <w:proofErr w:type="gramStart"/>
      <w:r w:rsidR="008E289E" w:rsidRPr="0030318D">
        <w:rPr>
          <w:rFonts w:eastAsia="Times New Roman"/>
          <w:sz w:val="24"/>
          <w:szCs w:val="24"/>
        </w:rPr>
        <w:t>A,B</w:t>
      </w:r>
      <w:proofErr w:type="gramEnd"/>
      <w:r w:rsidR="008E289E" w:rsidRPr="0030318D">
        <w:rPr>
          <w:rFonts w:eastAsia="Times New Roman"/>
          <w:sz w:val="24"/>
          <w:szCs w:val="24"/>
        </w:rPr>
        <w:t>)</w:t>
      </w:r>
      <w:r w:rsidR="00F60E54" w:rsidRPr="0030318D">
        <w:rPr>
          <w:rFonts w:eastAsia="Times New Roman"/>
          <w:sz w:val="24"/>
          <w:szCs w:val="24"/>
        </w:rPr>
        <w:t>.</w:t>
      </w:r>
      <w:r w:rsidR="00C92000" w:rsidRPr="0030318D">
        <w:rPr>
          <w:rFonts w:eastAsia="Times New Roman"/>
          <w:sz w:val="24"/>
          <w:szCs w:val="24"/>
        </w:rPr>
        <w:t xml:space="preserve"> </w:t>
      </w:r>
      <w:r w:rsidR="00193849" w:rsidRPr="0030318D">
        <w:rPr>
          <w:rFonts w:eastAsia="Times New Roman"/>
          <w:sz w:val="24"/>
          <w:szCs w:val="24"/>
        </w:rPr>
        <w:t xml:space="preserve">The </w:t>
      </w:r>
      <w:r w:rsidR="003B7DC1" w:rsidRPr="0030318D">
        <w:rPr>
          <w:rFonts w:eastAsia="Times New Roman"/>
          <w:sz w:val="24"/>
          <w:szCs w:val="24"/>
        </w:rPr>
        <w:t>expressi</w:t>
      </w:r>
      <w:r w:rsidR="009112DE" w:rsidRPr="0030318D">
        <w:rPr>
          <w:rFonts w:eastAsia="Times New Roman"/>
          <w:sz w:val="24"/>
          <w:szCs w:val="24"/>
        </w:rPr>
        <w:t xml:space="preserve">on of </w:t>
      </w:r>
      <w:r w:rsidR="00193849" w:rsidRPr="0030318D">
        <w:rPr>
          <w:rFonts w:eastAsia="Times New Roman"/>
          <w:sz w:val="24"/>
          <w:szCs w:val="24"/>
        </w:rPr>
        <w:t>m</w:t>
      </w:r>
      <w:r w:rsidR="009112DE" w:rsidRPr="0030318D">
        <w:rPr>
          <w:rFonts w:eastAsia="Times New Roman"/>
          <w:sz w:val="24"/>
          <w:szCs w:val="24"/>
        </w:rPr>
        <w:t>NRP1 rescue</w:t>
      </w:r>
      <w:r w:rsidR="00193849" w:rsidRPr="0030318D">
        <w:rPr>
          <w:rFonts w:eastAsia="Times New Roman"/>
          <w:sz w:val="24"/>
          <w:szCs w:val="24"/>
        </w:rPr>
        <w:t>d</w:t>
      </w:r>
      <w:r w:rsidR="009112DE" w:rsidRPr="0030318D">
        <w:rPr>
          <w:rFonts w:eastAsia="Times New Roman"/>
          <w:sz w:val="24"/>
          <w:szCs w:val="24"/>
        </w:rPr>
        <w:t xml:space="preserve"> the </w:t>
      </w:r>
      <w:r w:rsidR="008A07DF" w:rsidRPr="0030318D">
        <w:rPr>
          <w:rFonts w:eastAsia="Times New Roman"/>
          <w:sz w:val="24"/>
          <w:szCs w:val="24"/>
        </w:rPr>
        <w:t>intercellular gap</w:t>
      </w:r>
      <w:r w:rsidR="009112DE" w:rsidRPr="0030318D">
        <w:rPr>
          <w:rFonts w:eastAsia="Times New Roman"/>
          <w:sz w:val="24"/>
          <w:szCs w:val="24"/>
        </w:rPr>
        <w:t xml:space="preserve"> </w:t>
      </w:r>
      <w:r w:rsidR="00947C04" w:rsidRPr="0030318D">
        <w:rPr>
          <w:rFonts w:eastAsia="Times New Roman"/>
          <w:sz w:val="24"/>
          <w:szCs w:val="24"/>
        </w:rPr>
        <w:t>defect</w:t>
      </w:r>
      <w:r w:rsidR="00296E06" w:rsidRPr="0030318D">
        <w:rPr>
          <w:rFonts w:eastAsia="Times New Roman"/>
          <w:sz w:val="24"/>
          <w:szCs w:val="24"/>
        </w:rPr>
        <w:t xml:space="preserve"> (Fig.</w:t>
      </w:r>
      <w:r w:rsidR="00D27651" w:rsidRPr="0030318D">
        <w:rPr>
          <w:rFonts w:eastAsia="Times New Roman"/>
          <w:sz w:val="24"/>
          <w:szCs w:val="24"/>
        </w:rPr>
        <w:t xml:space="preserve"> </w:t>
      </w:r>
      <w:r w:rsidR="00296E06" w:rsidRPr="0030318D">
        <w:rPr>
          <w:rFonts w:eastAsia="Times New Roman"/>
          <w:sz w:val="24"/>
          <w:szCs w:val="24"/>
        </w:rPr>
        <w:t>2D</w:t>
      </w:r>
      <w:r w:rsidR="004C54FC" w:rsidRPr="0030318D">
        <w:rPr>
          <w:rFonts w:eastAsia="Times New Roman"/>
          <w:sz w:val="24"/>
          <w:szCs w:val="24"/>
        </w:rPr>
        <w:t>,</w:t>
      </w:r>
      <w:r w:rsidR="00296E06" w:rsidRPr="0030318D">
        <w:rPr>
          <w:rFonts w:eastAsia="Times New Roman"/>
          <w:sz w:val="24"/>
          <w:szCs w:val="24"/>
        </w:rPr>
        <w:t xml:space="preserve"> </w:t>
      </w:r>
      <w:r w:rsidR="00EF18C8" w:rsidRPr="0030318D">
        <w:rPr>
          <w:rFonts w:eastAsia="Times New Roman"/>
          <w:sz w:val="24"/>
          <w:szCs w:val="24"/>
        </w:rPr>
        <w:t>white asterisk)</w:t>
      </w:r>
      <w:r w:rsidR="00947C04" w:rsidRPr="0030318D">
        <w:rPr>
          <w:rFonts w:eastAsia="Times New Roman"/>
          <w:sz w:val="24"/>
          <w:szCs w:val="24"/>
        </w:rPr>
        <w:t xml:space="preserve"> observed</w:t>
      </w:r>
      <w:r w:rsidR="009112DE" w:rsidRPr="0030318D">
        <w:rPr>
          <w:rFonts w:eastAsia="Times New Roman"/>
          <w:sz w:val="24"/>
          <w:szCs w:val="24"/>
        </w:rPr>
        <w:t xml:space="preserve"> </w:t>
      </w:r>
      <w:r w:rsidR="004D4E9A" w:rsidRPr="0030318D">
        <w:rPr>
          <w:rFonts w:eastAsia="Times New Roman"/>
          <w:sz w:val="24"/>
          <w:szCs w:val="24"/>
        </w:rPr>
        <w:t>between adj</w:t>
      </w:r>
      <w:r w:rsidR="00E26834" w:rsidRPr="0030318D">
        <w:rPr>
          <w:rFonts w:eastAsia="Times New Roman"/>
          <w:sz w:val="24"/>
          <w:szCs w:val="24"/>
        </w:rPr>
        <w:t>a</w:t>
      </w:r>
      <w:r w:rsidR="004D4E9A" w:rsidRPr="0030318D">
        <w:rPr>
          <w:rFonts w:eastAsia="Times New Roman"/>
          <w:sz w:val="24"/>
          <w:szCs w:val="24"/>
        </w:rPr>
        <w:t>cent cells</w:t>
      </w:r>
      <w:r w:rsidR="00D9068E" w:rsidRPr="0030318D">
        <w:rPr>
          <w:rFonts w:eastAsia="Times New Roman"/>
          <w:sz w:val="24"/>
          <w:szCs w:val="24"/>
        </w:rPr>
        <w:t xml:space="preserve"> </w:t>
      </w:r>
      <w:r w:rsidR="00193849" w:rsidRPr="0030318D">
        <w:rPr>
          <w:rFonts w:eastAsia="Times New Roman"/>
          <w:sz w:val="24"/>
          <w:szCs w:val="24"/>
        </w:rPr>
        <w:t xml:space="preserve">with endogenous </w:t>
      </w:r>
      <w:r w:rsidR="004D4E9A" w:rsidRPr="0030318D">
        <w:rPr>
          <w:rFonts w:eastAsia="Times New Roman"/>
          <w:sz w:val="24"/>
          <w:szCs w:val="24"/>
        </w:rPr>
        <w:t>NRP1</w:t>
      </w:r>
      <w:r w:rsidR="00D9068E" w:rsidRPr="0030318D">
        <w:rPr>
          <w:rFonts w:eastAsia="Times New Roman"/>
          <w:sz w:val="24"/>
          <w:szCs w:val="24"/>
        </w:rPr>
        <w:t xml:space="preserve"> </w:t>
      </w:r>
      <w:r w:rsidR="00193849" w:rsidRPr="0030318D">
        <w:rPr>
          <w:rFonts w:eastAsia="Times New Roman"/>
          <w:sz w:val="24"/>
          <w:szCs w:val="24"/>
        </w:rPr>
        <w:t>knockdow</w:t>
      </w:r>
      <w:r w:rsidR="000F6484" w:rsidRPr="0030318D">
        <w:rPr>
          <w:rFonts w:eastAsia="Times New Roman"/>
          <w:sz w:val="24"/>
          <w:szCs w:val="24"/>
        </w:rPr>
        <w:t>n</w:t>
      </w:r>
      <w:r w:rsidR="00193849" w:rsidRPr="0030318D">
        <w:rPr>
          <w:rFonts w:eastAsia="Times New Roman"/>
          <w:sz w:val="24"/>
          <w:szCs w:val="24"/>
        </w:rPr>
        <w:t xml:space="preserve"> </w:t>
      </w:r>
      <w:r w:rsidR="00D9068E" w:rsidRPr="0030318D">
        <w:rPr>
          <w:rFonts w:eastAsia="Times New Roman"/>
          <w:sz w:val="24"/>
          <w:szCs w:val="24"/>
        </w:rPr>
        <w:t>(Fig</w:t>
      </w:r>
      <w:r w:rsidR="00296E06" w:rsidRPr="0030318D">
        <w:rPr>
          <w:rFonts w:eastAsia="Times New Roman"/>
          <w:sz w:val="24"/>
          <w:szCs w:val="24"/>
        </w:rPr>
        <w:t>.</w:t>
      </w:r>
      <w:r w:rsidR="00D9068E" w:rsidRPr="0030318D">
        <w:rPr>
          <w:rFonts w:eastAsia="Times New Roman"/>
          <w:sz w:val="24"/>
          <w:szCs w:val="24"/>
        </w:rPr>
        <w:t xml:space="preserve"> </w:t>
      </w:r>
      <w:r w:rsidR="00FC7D27" w:rsidRPr="0030318D">
        <w:rPr>
          <w:rFonts w:eastAsia="Times New Roman"/>
          <w:sz w:val="24"/>
          <w:szCs w:val="24"/>
        </w:rPr>
        <w:t>2</w:t>
      </w:r>
      <w:r w:rsidR="00D9068E" w:rsidRPr="0030318D">
        <w:rPr>
          <w:rFonts w:eastAsia="Times New Roman"/>
          <w:sz w:val="24"/>
          <w:szCs w:val="24"/>
        </w:rPr>
        <w:t>D-</w:t>
      </w:r>
      <w:r w:rsidR="00D419DB" w:rsidRPr="0030318D">
        <w:rPr>
          <w:rFonts w:eastAsia="Times New Roman"/>
          <w:sz w:val="24"/>
          <w:szCs w:val="24"/>
        </w:rPr>
        <w:t>G</w:t>
      </w:r>
      <w:r w:rsidR="00D9068E" w:rsidRPr="0030318D">
        <w:rPr>
          <w:rFonts w:eastAsia="Times New Roman"/>
          <w:sz w:val="24"/>
          <w:szCs w:val="24"/>
        </w:rPr>
        <w:t>)</w:t>
      </w:r>
      <w:r w:rsidR="002F7E7B" w:rsidRPr="0030318D">
        <w:rPr>
          <w:rFonts w:eastAsia="Times New Roman"/>
          <w:sz w:val="24"/>
          <w:szCs w:val="24"/>
        </w:rPr>
        <w:t>,</w:t>
      </w:r>
      <w:r w:rsidR="00DD7C65" w:rsidRPr="0030318D">
        <w:rPr>
          <w:rFonts w:eastAsia="Times New Roman"/>
          <w:sz w:val="24"/>
          <w:szCs w:val="24"/>
        </w:rPr>
        <w:t xml:space="preserve"> </w:t>
      </w:r>
      <w:r w:rsidR="00E26834" w:rsidRPr="0030318D">
        <w:rPr>
          <w:rFonts w:eastAsia="Times New Roman"/>
          <w:sz w:val="24"/>
          <w:szCs w:val="24"/>
        </w:rPr>
        <w:t>th</w:t>
      </w:r>
      <w:r w:rsidR="00326E78" w:rsidRPr="0030318D">
        <w:rPr>
          <w:rFonts w:eastAsia="Times New Roman"/>
          <w:sz w:val="24"/>
          <w:szCs w:val="24"/>
        </w:rPr>
        <w:t>u</w:t>
      </w:r>
      <w:r w:rsidR="00E26834" w:rsidRPr="0030318D">
        <w:rPr>
          <w:rFonts w:eastAsia="Times New Roman"/>
          <w:sz w:val="24"/>
          <w:szCs w:val="24"/>
        </w:rPr>
        <w:t>s confirm</w:t>
      </w:r>
      <w:r w:rsidR="00326E78" w:rsidRPr="0030318D">
        <w:rPr>
          <w:rFonts w:eastAsia="Times New Roman"/>
          <w:sz w:val="24"/>
          <w:szCs w:val="24"/>
        </w:rPr>
        <w:t>ing</w:t>
      </w:r>
      <w:r w:rsidR="00E26834" w:rsidRPr="0030318D">
        <w:rPr>
          <w:rFonts w:eastAsia="Times New Roman"/>
          <w:sz w:val="24"/>
          <w:szCs w:val="24"/>
        </w:rPr>
        <w:t xml:space="preserve"> </w:t>
      </w:r>
      <w:r w:rsidR="00715D4D" w:rsidRPr="0030318D">
        <w:rPr>
          <w:rFonts w:eastAsia="Times New Roman"/>
          <w:sz w:val="24"/>
          <w:szCs w:val="24"/>
        </w:rPr>
        <w:t xml:space="preserve">the role of NRP1 </w:t>
      </w:r>
      <w:r w:rsidR="000A0B74" w:rsidRPr="0030318D">
        <w:rPr>
          <w:rFonts w:eastAsia="Times New Roman"/>
          <w:sz w:val="24"/>
          <w:szCs w:val="24"/>
        </w:rPr>
        <w:t xml:space="preserve">in </w:t>
      </w:r>
      <w:r w:rsidR="00E44164" w:rsidRPr="0030318D">
        <w:rPr>
          <w:rFonts w:eastAsia="Times New Roman"/>
          <w:sz w:val="24"/>
          <w:szCs w:val="24"/>
        </w:rPr>
        <w:t>regulating</w:t>
      </w:r>
      <w:r w:rsidR="000A0B74" w:rsidRPr="0030318D">
        <w:rPr>
          <w:rFonts w:eastAsia="Times New Roman"/>
          <w:sz w:val="24"/>
          <w:szCs w:val="24"/>
        </w:rPr>
        <w:t xml:space="preserve"> </w:t>
      </w:r>
      <w:proofErr w:type="spellStart"/>
      <w:r w:rsidR="000A0B74" w:rsidRPr="0030318D">
        <w:rPr>
          <w:rFonts w:eastAsia="Times New Roman"/>
          <w:sz w:val="24"/>
          <w:szCs w:val="24"/>
        </w:rPr>
        <w:t>adherens</w:t>
      </w:r>
      <w:proofErr w:type="spellEnd"/>
      <w:r w:rsidR="000A0B74" w:rsidRPr="0030318D">
        <w:rPr>
          <w:rFonts w:eastAsia="Times New Roman"/>
          <w:sz w:val="24"/>
          <w:szCs w:val="24"/>
        </w:rPr>
        <w:t xml:space="preserve"> junctions.</w:t>
      </w:r>
    </w:p>
    <w:p w14:paraId="390DF35C" w14:textId="3E136851" w:rsidR="004A254B" w:rsidRPr="0030318D" w:rsidRDefault="004A254B" w:rsidP="00043C7C">
      <w:pPr>
        <w:spacing w:after="100" w:afterAutospacing="1" w:line="360" w:lineRule="auto"/>
        <w:ind w:left="720"/>
        <w:jc w:val="both"/>
        <w:rPr>
          <w:rFonts w:eastAsia="Times New Roman"/>
          <w:sz w:val="24"/>
          <w:szCs w:val="24"/>
        </w:rPr>
      </w:pPr>
      <w:r w:rsidRPr="0030318D">
        <w:rPr>
          <w:rFonts w:eastAsia="Times New Roman"/>
          <w:sz w:val="24"/>
          <w:szCs w:val="24"/>
        </w:rPr>
        <w:lastRenderedPageBreak/>
        <w:t xml:space="preserve">To further investigate the role of NRP1 in </w:t>
      </w:r>
      <w:proofErr w:type="spellStart"/>
      <w:r w:rsidRPr="0030318D">
        <w:rPr>
          <w:rFonts w:eastAsia="Times New Roman"/>
          <w:sz w:val="24"/>
          <w:szCs w:val="24"/>
        </w:rPr>
        <w:t>adherens</w:t>
      </w:r>
      <w:proofErr w:type="spellEnd"/>
      <w:r w:rsidRPr="0030318D">
        <w:rPr>
          <w:rFonts w:eastAsia="Times New Roman"/>
          <w:sz w:val="24"/>
          <w:szCs w:val="24"/>
        </w:rPr>
        <w:t xml:space="preserve"> junction</w:t>
      </w:r>
      <w:r w:rsidR="005C3728" w:rsidRPr="0030318D">
        <w:rPr>
          <w:rFonts w:eastAsia="Times New Roman"/>
          <w:sz w:val="24"/>
          <w:szCs w:val="24"/>
        </w:rPr>
        <w:t xml:space="preserve"> stability in</w:t>
      </w:r>
      <w:r w:rsidRPr="0030318D">
        <w:rPr>
          <w:rFonts w:eastAsia="Times New Roman"/>
          <w:sz w:val="24"/>
          <w:szCs w:val="24"/>
        </w:rPr>
        <w:t xml:space="preserve"> ECs, we </w:t>
      </w:r>
      <w:r w:rsidR="007932FA" w:rsidRPr="0030318D">
        <w:rPr>
          <w:rFonts w:eastAsia="Times New Roman"/>
          <w:sz w:val="24"/>
          <w:szCs w:val="24"/>
        </w:rPr>
        <w:t>analyzed</w:t>
      </w:r>
      <w:r w:rsidRPr="0030318D">
        <w:rPr>
          <w:rFonts w:eastAsia="Times New Roman"/>
          <w:sz w:val="24"/>
          <w:szCs w:val="24"/>
        </w:rPr>
        <w:t xml:space="preserve"> VE-cadherin </w:t>
      </w:r>
      <w:r w:rsidR="007932FA" w:rsidRPr="0030318D">
        <w:rPr>
          <w:rFonts w:eastAsia="Times New Roman"/>
          <w:sz w:val="24"/>
          <w:szCs w:val="24"/>
        </w:rPr>
        <w:t>organization</w:t>
      </w:r>
      <w:r w:rsidRPr="0030318D">
        <w:rPr>
          <w:rFonts w:eastAsia="Times New Roman"/>
          <w:sz w:val="24"/>
          <w:szCs w:val="24"/>
        </w:rPr>
        <w:t xml:space="preserve"> in analogous areas of whole-mounted descending aortae</w:t>
      </w:r>
      <w:r w:rsidR="006D7BE1" w:rsidRPr="0030318D">
        <w:rPr>
          <w:rFonts w:eastAsia="Times New Roman"/>
          <w:sz w:val="24"/>
          <w:szCs w:val="24"/>
        </w:rPr>
        <w:t xml:space="preserve"> (Fig.</w:t>
      </w:r>
      <w:r w:rsidR="00BA0368" w:rsidRPr="0030318D">
        <w:rPr>
          <w:rFonts w:eastAsia="Times New Roman"/>
          <w:sz w:val="24"/>
          <w:szCs w:val="24"/>
        </w:rPr>
        <w:t xml:space="preserve"> </w:t>
      </w:r>
      <w:r w:rsidR="006D7BE1" w:rsidRPr="0030318D">
        <w:rPr>
          <w:rFonts w:eastAsia="Times New Roman"/>
          <w:sz w:val="24"/>
          <w:szCs w:val="24"/>
        </w:rPr>
        <w:t>2</w:t>
      </w:r>
      <w:r w:rsidR="00BA0368" w:rsidRPr="0030318D">
        <w:rPr>
          <w:rFonts w:eastAsia="Times New Roman"/>
          <w:sz w:val="24"/>
          <w:szCs w:val="24"/>
        </w:rPr>
        <w:t>H</w:t>
      </w:r>
      <w:r w:rsidR="006D7BE1" w:rsidRPr="0030318D">
        <w:rPr>
          <w:rFonts w:eastAsia="Times New Roman"/>
          <w:sz w:val="24"/>
          <w:szCs w:val="24"/>
        </w:rPr>
        <w:t>)</w:t>
      </w:r>
      <w:r w:rsidRPr="0030318D">
        <w:rPr>
          <w:rFonts w:eastAsia="Times New Roman"/>
          <w:sz w:val="24"/>
          <w:szCs w:val="24"/>
        </w:rPr>
        <w:t xml:space="preserve"> isolated from </w:t>
      </w:r>
      <w:r w:rsidR="00DB087F" w:rsidRPr="0030318D">
        <w:rPr>
          <w:rFonts w:eastAsia="Times New Roman"/>
          <w:sz w:val="24"/>
          <w:szCs w:val="24"/>
        </w:rPr>
        <w:t>t</w:t>
      </w:r>
      <w:r w:rsidRPr="0030318D">
        <w:rPr>
          <w:rFonts w:eastAsia="Times New Roman"/>
          <w:sz w:val="24"/>
          <w:szCs w:val="24"/>
        </w:rPr>
        <w:t>amoxifen-inducible endotheli</w:t>
      </w:r>
      <w:r w:rsidR="00B77A8A" w:rsidRPr="0030318D">
        <w:rPr>
          <w:rFonts w:eastAsia="Times New Roman"/>
          <w:sz w:val="24"/>
          <w:szCs w:val="24"/>
        </w:rPr>
        <w:t>um</w:t>
      </w:r>
      <w:r w:rsidRPr="0030318D">
        <w:rPr>
          <w:rFonts w:eastAsia="Times New Roman"/>
          <w:sz w:val="24"/>
          <w:szCs w:val="24"/>
        </w:rPr>
        <w:t>-specific NRP1 knockout (</w:t>
      </w:r>
      <w:r w:rsidRPr="0030318D">
        <w:rPr>
          <w:rFonts w:eastAsia="Times New Roman"/>
          <w:i/>
          <w:iCs/>
          <w:sz w:val="24"/>
          <w:szCs w:val="24"/>
        </w:rPr>
        <w:t>Nrp1</w:t>
      </w:r>
      <w:r w:rsidRPr="0030318D">
        <w:rPr>
          <w:rFonts w:eastAsia="Times New Roman"/>
          <w:sz w:val="24"/>
          <w:szCs w:val="24"/>
          <w:vertAlign w:val="superscript"/>
        </w:rPr>
        <w:t>ECKO</w:t>
      </w:r>
      <w:r w:rsidRPr="0030318D">
        <w:rPr>
          <w:rFonts w:eastAsia="Times New Roman"/>
          <w:sz w:val="24"/>
          <w:szCs w:val="24"/>
        </w:rPr>
        <w:t>)</w:t>
      </w:r>
      <w:r w:rsidR="00531BAD" w:rsidRPr="0030318D">
        <w:rPr>
          <w:rFonts w:eastAsia="Times New Roman"/>
          <w:sz w:val="24"/>
          <w:szCs w:val="24"/>
        </w:rPr>
        <w:t>,</w:t>
      </w:r>
      <w:r w:rsidR="00281349" w:rsidRPr="0030318D">
        <w:rPr>
          <w:rFonts w:eastAsia="Times New Roman"/>
          <w:sz w:val="24"/>
          <w:szCs w:val="24"/>
        </w:rPr>
        <w:t xml:space="preserve"> </w:t>
      </w:r>
      <w:r w:rsidRPr="0030318D">
        <w:rPr>
          <w:rFonts w:eastAsia="Times New Roman"/>
          <w:sz w:val="24"/>
          <w:szCs w:val="24"/>
        </w:rPr>
        <w:t>NRP1-expressing control littermates</w:t>
      </w:r>
      <w:r w:rsidR="00224348" w:rsidRPr="0030318D">
        <w:rPr>
          <w:rFonts w:eastAsia="Times New Roman"/>
          <w:sz w:val="24"/>
          <w:szCs w:val="24"/>
        </w:rPr>
        <w:t xml:space="preserve"> carrying </w:t>
      </w:r>
      <w:r w:rsidR="00224348" w:rsidRPr="0030318D">
        <w:rPr>
          <w:rFonts w:eastAsia="Times New Roman"/>
          <w:i/>
          <w:iCs/>
          <w:sz w:val="24"/>
          <w:szCs w:val="24"/>
        </w:rPr>
        <w:t xml:space="preserve">Nrp1 </w:t>
      </w:r>
      <w:r w:rsidR="00224348" w:rsidRPr="0030318D">
        <w:rPr>
          <w:rFonts w:eastAsia="Times New Roman"/>
          <w:sz w:val="24"/>
          <w:szCs w:val="24"/>
        </w:rPr>
        <w:t>floxed alleles</w:t>
      </w:r>
      <w:r w:rsidRPr="0030318D">
        <w:rPr>
          <w:rFonts w:eastAsia="Times New Roman"/>
          <w:sz w:val="24"/>
          <w:szCs w:val="24"/>
        </w:rPr>
        <w:t xml:space="preserve"> (</w:t>
      </w:r>
      <w:r w:rsidRPr="0030318D">
        <w:rPr>
          <w:rFonts w:eastAsia="Times New Roman"/>
          <w:i/>
          <w:iCs/>
          <w:sz w:val="24"/>
          <w:szCs w:val="24"/>
        </w:rPr>
        <w:t>Nr</w:t>
      </w:r>
      <w:r w:rsidR="008E71C3" w:rsidRPr="0030318D">
        <w:rPr>
          <w:rFonts w:eastAsia="Times New Roman"/>
          <w:i/>
          <w:iCs/>
          <w:sz w:val="24"/>
          <w:szCs w:val="24"/>
        </w:rPr>
        <w:t>p</w:t>
      </w:r>
      <w:r w:rsidRPr="0030318D">
        <w:rPr>
          <w:rFonts w:eastAsia="Times New Roman"/>
          <w:i/>
          <w:iCs/>
          <w:sz w:val="24"/>
          <w:szCs w:val="24"/>
        </w:rPr>
        <w:t>1</w:t>
      </w:r>
      <w:r w:rsidRPr="0030318D">
        <w:rPr>
          <w:rFonts w:eastAsia="Times New Roman"/>
          <w:sz w:val="24"/>
          <w:szCs w:val="24"/>
          <w:vertAlign w:val="superscript"/>
        </w:rPr>
        <w:t>WT</w:t>
      </w:r>
      <w:r w:rsidRPr="0030318D">
        <w:rPr>
          <w:rFonts w:eastAsia="Times New Roman"/>
          <w:sz w:val="24"/>
          <w:szCs w:val="24"/>
        </w:rPr>
        <w:t>)</w:t>
      </w:r>
      <w:r w:rsidR="00044E05" w:rsidRPr="0030318D">
        <w:rPr>
          <w:rFonts w:eastAsia="Times New Roman"/>
          <w:sz w:val="24"/>
          <w:szCs w:val="24"/>
        </w:rPr>
        <w:t>,</w:t>
      </w:r>
      <w:r w:rsidR="00A874DA" w:rsidRPr="0030318D">
        <w:rPr>
          <w:rFonts w:eastAsia="Times New Roman"/>
          <w:sz w:val="24"/>
          <w:szCs w:val="24"/>
        </w:rPr>
        <w:t xml:space="preserve"> and</w:t>
      </w:r>
      <w:r w:rsidR="00044E05" w:rsidRPr="0030318D">
        <w:rPr>
          <w:rFonts w:eastAsia="Times New Roman"/>
          <w:sz w:val="24"/>
          <w:szCs w:val="24"/>
        </w:rPr>
        <w:t xml:space="preserve"> </w:t>
      </w:r>
      <w:r w:rsidR="00A874DA" w:rsidRPr="0030318D">
        <w:rPr>
          <w:rFonts w:eastAsia="Times New Roman"/>
          <w:sz w:val="24"/>
          <w:szCs w:val="24"/>
        </w:rPr>
        <w:t xml:space="preserve">mutants carrying </w:t>
      </w:r>
      <w:r w:rsidR="00A874DA" w:rsidRPr="0030318D">
        <w:rPr>
          <w:rFonts w:eastAsia="Times New Roman"/>
          <w:i/>
          <w:iCs/>
          <w:sz w:val="24"/>
          <w:szCs w:val="24"/>
        </w:rPr>
        <w:t xml:space="preserve">Nrp1 </w:t>
      </w:r>
      <w:r w:rsidR="00A874DA" w:rsidRPr="0030318D">
        <w:rPr>
          <w:rFonts w:eastAsia="Times New Roman"/>
          <w:sz w:val="24"/>
          <w:szCs w:val="24"/>
        </w:rPr>
        <w:t xml:space="preserve">wild-type alleles and expressing </w:t>
      </w:r>
      <w:r w:rsidR="00A32C05" w:rsidRPr="0030318D">
        <w:rPr>
          <w:rFonts w:eastAsia="Times New Roman"/>
          <w:sz w:val="24"/>
          <w:szCs w:val="24"/>
        </w:rPr>
        <w:t>tamoxifen-inducible endothelium-specific</w:t>
      </w:r>
      <w:r w:rsidRPr="0030318D">
        <w:rPr>
          <w:rFonts w:eastAsia="Times New Roman"/>
          <w:sz w:val="24"/>
          <w:szCs w:val="24"/>
        </w:rPr>
        <w:t xml:space="preserve"> </w:t>
      </w:r>
      <w:r w:rsidR="00A32C05" w:rsidRPr="0030318D">
        <w:rPr>
          <w:rFonts w:eastAsia="Times New Roman"/>
          <w:sz w:val="24"/>
          <w:szCs w:val="24"/>
        </w:rPr>
        <w:t>Cre (Cre)</w:t>
      </w:r>
      <w:r w:rsidRPr="0030318D">
        <w:rPr>
          <w:rFonts w:eastAsia="Times New Roman"/>
          <w:sz w:val="24"/>
          <w:szCs w:val="24"/>
        </w:rPr>
        <w:t xml:space="preserve">. </w:t>
      </w:r>
      <w:r w:rsidRPr="0030318D">
        <w:rPr>
          <w:rFonts w:eastAsia="Times New Roman"/>
          <w:i/>
          <w:iCs/>
          <w:sz w:val="24"/>
          <w:szCs w:val="24"/>
        </w:rPr>
        <w:t>Nrp1</w:t>
      </w:r>
      <w:r w:rsidRPr="0030318D">
        <w:rPr>
          <w:rFonts w:eastAsia="Times New Roman"/>
          <w:sz w:val="24"/>
          <w:szCs w:val="24"/>
          <w:vertAlign w:val="superscript"/>
        </w:rPr>
        <w:t>ECKO</w:t>
      </w:r>
      <w:r w:rsidRPr="0030318D">
        <w:rPr>
          <w:rFonts w:eastAsia="Times New Roman"/>
          <w:sz w:val="24"/>
          <w:szCs w:val="24"/>
        </w:rPr>
        <w:t xml:space="preserve"> mice showed reduced NRP1 levels in the endothelium compared to </w:t>
      </w:r>
      <w:r w:rsidRPr="0030318D">
        <w:rPr>
          <w:rFonts w:eastAsia="Times New Roman"/>
          <w:i/>
          <w:iCs/>
          <w:sz w:val="24"/>
          <w:szCs w:val="24"/>
        </w:rPr>
        <w:t>Nrp1</w:t>
      </w:r>
      <w:r w:rsidRPr="0030318D">
        <w:rPr>
          <w:rFonts w:eastAsia="Times New Roman"/>
          <w:sz w:val="24"/>
          <w:szCs w:val="24"/>
          <w:vertAlign w:val="superscript"/>
        </w:rPr>
        <w:t>WT</w:t>
      </w:r>
      <w:r w:rsidRPr="0030318D">
        <w:rPr>
          <w:rFonts w:eastAsia="Times New Roman"/>
          <w:sz w:val="24"/>
          <w:szCs w:val="24"/>
        </w:rPr>
        <w:t xml:space="preserve"> </w:t>
      </w:r>
      <w:r w:rsidR="000814D8" w:rsidRPr="0030318D">
        <w:rPr>
          <w:rFonts w:eastAsia="Times New Roman"/>
          <w:sz w:val="24"/>
          <w:szCs w:val="24"/>
        </w:rPr>
        <w:t xml:space="preserve">or Cre </w:t>
      </w:r>
      <w:r w:rsidRPr="0030318D">
        <w:rPr>
          <w:rFonts w:eastAsia="Times New Roman"/>
          <w:sz w:val="24"/>
          <w:szCs w:val="24"/>
        </w:rPr>
        <w:t xml:space="preserve">control </w:t>
      </w:r>
      <w:r w:rsidR="00A97BA5" w:rsidRPr="0030318D">
        <w:rPr>
          <w:rFonts w:eastAsia="Times New Roman"/>
          <w:sz w:val="24"/>
          <w:szCs w:val="24"/>
        </w:rPr>
        <w:t>mutants</w:t>
      </w:r>
      <w:r w:rsidRPr="0030318D">
        <w:rPr>
          <w:rFonts w:eastAsia="Times New Roman"/>
          <w:sz w:val="24"/>
          <w:szCs w:val="24"/>
        </w:rPr>
        <w:t xml:space="preserve">, </w:t>
      </w:r>
      <w:r w:rsidR="00F709F8" w:rsidRPr="0030318D">
        <w:rPr>
          <w:rFonts w:eastAsia="Times New Roman"/>
          <w:sz w:val="24"/>
          <w:szCs w:val="24"/>
        </w:rPr>
        <w:t xml:space="preserve">confirming the efficacy of </w:t>
      </w:r>
      <w:r w:rsidRPr="0030318D">
        <w:rPr>
          <w:rFonts w:eastAsia="Times New Roman"/>
          <w:sz w:val="24"/>
          <w:szCs w:val="24"/>
        </w:rPr>
        <w:t xml:space="preserve">the </w:t>
      </w:r>
      <w:r w:rsidRPr="0030318D">
        <w:rPr>
          <w:rFonts w:eastAsia="Times New Roman"/>
          <w:i/>
          <w:iCs/>
          <w:sz w:val="24"/>
          <w:szCs w:val="24"/>
        </w:rPr>
        <w:t>N</w:t>
      </w:r>
      <w:r w:rsidR="00BA0368" w:rsidRPr="0030318D">
        <w:rPr>
          <w:rFonts w:eastAsia="Times New Roman"/>
          <w:i/>
          <w:iCs/>
          <w:sz w:val="24"/>
          <w:szCs w:val="24"/>
        </w:rPr>
        <w:t>rp1</w:t>
      </w:r>
      <w:r w:rsidRPr="0030318D">
        <w:rPr>
          <w:rFonts w:eastAsia="Times New Roman"/>
          <w:sz w:val="24"/>
          <w:szCs w:val="24"/>
        </w:rPr>
        <w:t xml:space="preserve"> gene deletion strategy (</w:t>
      </w:r>
      <w:r w:rsidR="002A2333" w:rsidRPr="0030318D">
        <w:rPr>
          <w:rFonts w:eastAsia="Times New Roman"/>
          <w:sz w:val="24"/>
          <w:szCs w:val="24"/>
        </w:rPr>
        <w:t>Fig.</w:t>
      </w:r>
      <w:r w:rsidRPr="0030318D">
        <w:rPr>
          <w:rFonts w:eastAsia="Times New Roman"/>
          <w:sz w:val="24"/>
          <w:szCs w:val="24"/>
        </w:rPr>
        <w:t xml:space="preserve"> 2</w:t>
      </w:r>
      <w:r w:rsidR="00F709F8" w:rsidRPr="0030318D">
        <w:rPr>
          <w:rFonts w:eastAsia="Times New Roman"/>
          <w:sz w:val="24"/>
          <w:szCs w:val="24"/>
        </w:rPr>
        <w:t>I</w:t>
      </w:r>
      <w:r w:rsidRPr="0030318D">
        <w:rPr>
          <w:rFonts w:eastAsia="Times New Roman"/>
          <w:sz w:val="24"/>
          <w:szCs w:val="24"/>
        </w:rPr>
        <w:t xml:space="preserve">). ECs of aortae isolated from </w:t>
      </w:r>
      <w:r w:rsidRPr="0030318D">
        <w:rPr>
          <w:rFonts w:eastAsia="Times New Roman"/>
          <w:i/>
          <w:iCs/>
          <w:sz w:val="24"/>
          <w:szCs w:val="24"/>
        </w:rPr>
        <w:t>Nr</w:t>
      </w:r>
      <w:r w:rsidR="008E71C3" w:rsidRPr="0030318D">
        <w:rPr>
          <w:rFonts w:eastAsia="Times New Roman"/>
          <w:i/>
          <w:iCs/>
          <w:sz w:val="24"/>
          <w:szCs w:val="24"/>
        </w:rPr>
        <w:t>p</w:t>
      </w:r>
      <w:r w:rsidRPr="0030318D">
        <w:rPr>
          <w:rFonts w:eastAsia="Times New Roman"/>
          <w:i/>
          <w:iCs/>
          <w:sz w:val="24"/>
          <w:szCs w:val="24"/>
        </w:rPr>
        <w:t>1</w:t>
      </w:r>
      <w:r w:rsidRPr="0030318D">
        <w:rPr>
          <w:rFonts w:eastAsia="Times New Roman"/>
          <w:sz w:val="24"/>
          <w:szCs w:val="24"/>
          <w:vertAlign w:val="superscript"/>
        </w:rPr>
        <w:t>WT</w:t>
      </w:r>
      <w:r w:rsidRPr="0030318D">
        <w:rPr>
          <w:rFonts w:eastAsia="Times New Roman"/>
          <w:sz w:val="24"/>
          <w:szCs w:val="24"/>
        </w:rPr>
        <w:t xml:space="preserve"> </w:t>
      </w:r>
      <w:r w:rsidR="000814D8" w:rsidRPr="0030318D">
        <w:rPr>
          <w:rFonts w:eastAsia="Times New Roman"/>
          <w:sz w:val="24"/>
          <w:szCs w:val="24"/>
        </w:rPr>
        <w:t xml:space="preserve">and </w:t>
      </w:r>
      <w:r w:rsidR="00A97BA5" w:rsidRPr="0030318D">
        <w:rPr>
          <w:rFonts w:eastAsia="Times New Roman"/>
          <w:sz w:val="24"/>
          <w:szCs w:val="24"/>
        </w:rPr>
        <w:t xml:space="preserve">Cre mutants </w:t>
      </w:r>
      <w:r w:rsidRPr="0030318D">
        <w:rPr>
          <w:rFonts w:eastAsia="Times New Roman"/>
          <w:sz w:val="24"/>
          <w:szCs w:val="24"/>
        </w:rPr>
        <w:t>showed continuous VE-cadherin staining at the junctions</w:t>
      </w:r>
      <w:r w:rsidR="00F709F8" w:rsidRPr="0030318D">
        <w:rPr>
          <w:rFonts w:eastAsia="Times New Roman"/>
          <w:sz w:val="24"/>
          <w:szCs w:val="24"/>
        </w:rPr>
        <w:t>,</w:t>
      </w:r>
      <w:r w:rsidRPr="0030318D">
        <w:rPr>
          <w:rFonts w:eastAsia="Times New Roman"/>
          <w:sz w:val="24"/>
          <w:szCs w:val="24"/>
        </w:rPr>
        <w:t xml:space="preserve"> with few regions showing discontinuous or irregular patterns</w:t>
      </w:r>
      <w:r w:rsidR="00F709F8" w:rsidRPr="0030318D">
        <w:rPr>
          <w:rFonts w:eastAsia="Times New Roman"/>
          <w:sz w:val="24"/>
          <w:szCs w:val="24"/>
        </w:rPr>
        <w:t>,</w:t>
      </w:r>
      <w:r w:rsidRPr="0030318D">
        <w:rPr>
          <w:rFonts w:eastAsia="Times New Roman"/>
          <w:sz w:val="24"/>
          <w:szCs w:val="24"/>
        </w:rPr>
        <w:t xml:space="preserve"> and a consistent alignment </w:t>
      </w:r>
      <w:r w:rsidR="00F709F8" w:rsidRPr="0030318D">
        <w:rPr>
          <w:rFonts w:eastAsia="Times New Roman"/>
          <w:sz w:val="24"/>
          <w:szCs w:val="24"/>
        </w:rPr>
        <w:t xml:space="preserve">with </w:t>
      </w:r>
      <w:r w:rsidRPr="0030318D">
        <w:rPr>
          <w:rFonts w:eastAsia="Times New Roman"/>
          <w:sz w:val="24"/>
          <w:szCs w:val="24"/>
        </w:rPr>
        <w:t>the blood flow direction (</w:t>
      </w:r>
      <w:r w:rsidR="002A2333" w:rsidRPr="0030318D">
        <w:rPr>
          <w:rFonts w:eastAsia="Times New Roman"/>
          <w:sz w:val="24"/>
          <w:szCs w:val="24"/>
        </w:rPr>
        <w:t>Fig.</w:t>
      </w:r>
      <w:r w:rsidRPr="0030318D">
        <w:rPr>
          <w:rFonts w:eastAsia="Times New Roman"/>
          <w:sz w:val="24"/>
          <w:szCs w:val="24"/>
        </w:rPr>
        <w:t xml:space="preserve"> 2</w:t>
      </w:r>
      <w:r w:rsidR="00F709F8" w:rsidRPr="0030318D">
        <w:rPr>
          <w:rFonts w:eastAsia="Times New Roman"/>
          <w:sz w:val="24"/>
          <w:szCs w:val="24"/>
        </w:rPr>
        <w:t>I</w:t>
      </w:r>
      <w:r w:rsidRPr="0030318D">
        <w:rPr>
          <w:rFonts w:eastAsia="Times New Roman"/>
          <w:sz w:val="24"/>
          <w:szCs w:val="24"/>
        </w:rPr>
        <w:t xml:space="preserve">, </w:t>
      </w:r>
      <w:r w:rsidR="00F709F8" w:rsidRPr="0030318D">
        <w:rPr>
          <w:rFonts w:eastAsia="Times New Roman"/>
          <w:sz w:val="24"/>
          <w:szCs w:val="24"/>
        </w:rPr>
        <w:t>J</w:t>
      </w:r>
      <w:r w:rsidRPr="0030318D">
        <w:rPr>
          <w:rFonts w:eastAsia="Times New Roman"/>
          <w:sz w:val="24"/>
          <w:szCs w:val="24"/>
        </w:rPr>
        <w:t xml:space="preserve">). In contrast, VE-cadherin staining in </w:t>
      </w:r>
      <w:r w:rsidRPr="0030318D">
        <w:rPr>
          <w:rFonts w:eastAsia="Times New Roman"/>
          <w:i/>
          <w:iCs/>
          <w:sz w:val="24"/>
          <w:szCs w:val="24"/>
        </w:rPr>
        <w:t>Nrp1</w:t>
      </w:r>
      <w:r w:rsidRPr="0030318D">
        <w:rPr>
          <w:rFonts w:eastAsia="Times New Roman"/>
          <w:sz w:val="24"/>
          <w:szCs w:val="24"/>
          <w:vertAlign w:val="superscript"/>
        </w:rPr>
        <w:t>ECKO</w:t>
      </w:r>
      <w:r w:rsidRPr="0030318D">
        <w:rPr>
          <w:rFonts w:eastAsia="Times New Roman"/>
          <w:sz w:val="24"/>
          <w:szCs w:val="24"/>
        </w:rPr>
        <w:t xml:space="preserve"> mice showed a </w:t>
      </w:r>
      <w:r w:rsidR="00B77A8A" w:rsidRPr="0030318D">
        <w:rPr>
          <w:rFonts w:eastAsia="Times New Roman"/>
          <w:sz w:val="24"/>
          <w:szCs w:val="24"/>
        </w:rPr>
        <w:t xml:space="preserve">statistically </w:t>
      </w:r>
      <w:r w:rsidRPr="0030318D">
        <w:rPr>
          <w:rFonts w:eastAsia="Times New Roman"/>
          <w:sz w:val="24"/>
          <w:szCs w:val="24"/>
        </w:rPr>
        <w:t>significant increase in irregular junctions (</w:t>
      </w:r>
      <w:r w:rsidR="002A2333" w:rsidRPr="0030318D">
        <w:rPr>
          <w:rFonts w:eastAsia="Times New Roman"/>
          <w:sz w:val="24"/>
          <w:szCs w:val="24"/>
        </w:rPr>
        <w:t>Fig.</w:t>
      </w:r>
      <w:r w:rsidRPr="0030318D">
        <w:rPr>
          <w:rFonts w:eastAsia="Times New Roman"/>
          <w:sz w:val="24"/>
          <w:szCs w:val="24"/>
        </w:rPr>
        <w:t xml:space="preserve"> </w:t>
      </w:r>
      <w:r w:rsidR="00F709F8" w:rsidRPr="0030318D">
        <w:rPr>
          <w:rFonts w:eastAsia="Times New Roman"/>
          <w:sz w:val="24"/>
          <w:szCs w:val="24"/>
        </w:rPr>
        <w:t>2I, J</w:t>
      </w:r>
      <w:r w:rsidRPr="0030318D">
        <w:rPr>
          <w:rFonts w:eastAsia="Times New Roman"/>
          <w:sz w:val="24"/>
          <w:szCs w:val="24"/>
        </w:rPr>
        <w:t>), with gaps between adjacent cells (</w:t>
      </w:r>
      <w:r w:rsidR="002A2333" w:rsidRPr="0030318D">
        <w:rPr>
          <w:rFonts w:eastAsia="Times New Roman"/>
          <w:sz w:val="24"/>
          <w:szCs w:val="24"/>
        </w:rPr>
        <w:t>Fig.</w:t>
      </w:r>
      <w:r w:rsidRPr="0030318D">
        <w:rPr>
          <w:rFonts w:eastAsia="Times New Roman"/>
          <w:sz w:val="24"/>
          <w:szCs w:val="24"/>
        </w:rPr>
        <w:t xml:space="preserve"> 2</w:t>
      </w:r>
      <w:r w:rsidR="00F709F8" w:rsidRPr="0030318D">
        <w:rPr>
          <w:rFonts w:eastAsia="Times New Roman"/>
          <w:sz w:val="24"/>
          <w:szCs w:val="24"/>
        </w:rPr>
        <w:t>I</w:t>
      </w:r>
      <w:r w:rsidRPr="0030318D">
        <w:rPr>
          <w:rFonts w:eastAsia="Times New Roman"/>
          <w:sz w:val="24"/>
          <w:szCs w:val="24"/>
        </w:rPr>
        <w:t>, arrowheads) and finger-like protrusions (</w:t>
      </w:r>
      <w:r w:rsidR="002A2333" w:rsidRPr="0030318D">
        <w:rPr>
          <w:rFonts w:eastAsia="Times New Roman"/>
          <w:sz w:val="24"/>
          <w:szCs w:val="24"/>
        </w:rPr>
        <w:t>Fig.</w:t>
      </w:r>
      <w:r w:rsidRPr="0030318D">
        <w:rPr>
          <w:rFonts w:eastAsia="Times New Roman"/>
          <w:sz w:val="24"/>
          <w:szCs w:val="24"/>
        </w:rPr>
        <w:t xml:space="preserve"> 2</w:t>
      </w:r>
      <w:r w:rsidR="00F709F8" w:rsidRPr="0030318D">
        <w:rPr>
          <w:rFonts w:eastAsia="Times New Roman"/>
          <w:sz w:val="24"/>
          <w:szCs w:val="24"/>
        </w:rPr>
        <w:t>I</w:t>
      </w:r>
      <w:r w:rsidRPr="0030318D">
        <w:rPr>
          <w:rFonts w:eastAsia="Times New Roman"/>
          <w:sz w:val="24"/>
          <w:szCs w:val="24"/>
        </w:rPr>
        <w:t xml:space="preserve">, arrows), </w:t>
      </w:r>
      <w:r w:rsidR="00D60EAA" w:rsidRPr="0030318D">
        <w:rPr>
          <w:rFonts w:eastAsia="Times New Roman"/>
          <w:sz w:val="24"/>
          <w:szCs w:val="24"/>
        </w:rPr>
        <w:t xml:space="preserve">consistent </w:t>
      </w:r>
      <w:r w:rsidRPr="0030318D">
        <w:rPr>
          <w:rFonts w:eastAsia="Times New Roman"/>
          <w:sz w:val="24"/>
          <w:szCs w:val="24"/>
        </w:rPr>
        <w:t>with our in vitro observations (</w:t>
      </w:r>
      <w:r w:rsidR="002A2333" w:rsidRPr="0030318D">
        <w:rPr>
          <w:rFonts w:eastAsia="Times New Roman"/>
          <w:sz w:val="24"/>
          <w:szCs w:val="24"/>
        </w:rPr>
        <w:t>Fig.</w:t>
      </w:r>
      <w:r w:rsidRPr="0030318D">
        <w:rPr>
          <w:rFonts w:eastAsia="Times New Roman"/>
          <w:sz w:val="24"/>
          <w:szCs w:val="24"/>
        </w:rPr>
        <w:t xml:space="preserve"> 2A-C). Together</w:t>
      </w:r>
      <w:r w:rsidR="00D60EAA" w:rsidRPr="0030318D">
        <w:rPr>
          <w:rFonts w:eastAsia="Times New Roman"/>
          <w:sz w:val="24"/>
          <w:szCs w:val="24"/>
        </w:rPr>
        <w:t>,</w:t>
      </w:r>
      <w:r w:rsidRPr="0030318D">
        <w:rPr>
          <w:rFonts w:eastAsia="Times New Roman"/>
          <w:sz w:val="24"/>
          <w:szCs w:val="24"/>
        </w:rPr>
        <w:t xml:space="preserve"> these data indicate that NRP1 promotes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in ECs exposed to high-shear laminar flow.</w:t>
      </w:r>
    </w:p>
    <w:p w14:paraId="4D483E66" w14:textId="77352E14" w:rsidR="004A254B" w:rsidRPr="0030318D" w:rsidRDefault="00DA2690"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Because </w:t>
      </w:r>
      <w:r w:rsidR="00D60EAA" w:rsidRPr="0030318D">
        <w:rPr>
          <w:rFonts w:eastAsia="Times New Roman"/>
          <w:sz w:val="24"/>
          <w:szCs w:val="24"/>
        </w:rPr>
        <w:t xml:space="preserve">knockdown </w:t>
      </w:r>
      <w:r w:rsidR="004A254B" w:rsidRPr="0030318D">
        <w:rPr>
          <w:rFonts w:eastAsia="Times New Roman"/>
          <w:sz w:val="24"/>
          <w:szCs w:val="24"/>
        </w:rPr>
        <w:t xml:space="preserve">of NRP1 affects VE-cadherin </w:t>
      </w:r>
      <w:r w:rsidR="007932FA" w:rsidRPr="0030318D">
        <w:rPr>
          <w:rFonts w:eastAsia="Times New Roman"/>
          <w:sz w:val="24"/>
          <w:szCs w:val="24"/>
        </w:rPr>
        <w:t>organization</w:t>
      </w:r>
      <w:r w:rsidR="004A254B" w:rsidRPr="0030318D">
        <w:rPr>
          <w:rFonts w:eastAsia="Times New Roman"/>
          <w:sz w:val="24"/>
          <w:szCs w:val="24"/>
        </w:rPr>
        <w:t xml:space="preserve"> and </w:t>
      </w:r>
      <w:proofErr w:type="spellStart"/>
      <w:r w:rsidR="004A254B" w:rsidRPr="0030318D">
        <w:rPr>
          <w:rFonts w:eastAsia="Times New Roman"/>
          <w:sz w:val="24"/>
          <w:szCs w:val="24"/>
        </w:rPr>
        <w:t>adherens</w:t>
      </w:r>
      <w:proofErr w:type="spellEnd"/>
      <w:r w:rsidR="004A254B" w:rsidRPr="0030318D">
        <w:rPr>
          <w:rFonts w:eastAsia="Times New Roman"/>
          <w:sz w:val="24"/>
          <w:szCs w:val="24"/>
        </w:rPr>
        <w:t xml:space="preserve"> junction stability, we </w:t>
      </w:r>
      <w:r w:rsidR="007932FA" w:rsidRPr="0030318D">
        <w:rPr>
          <w:rFonts w:eastAsia="Times New Roman"/>
          <w:sz w:val="24"/>
          <w:szCs w:val="24"/>
        </w:rPr>
        <w:t>hypothesized</w:t>
      </w:r>
      <w:r w:rsidR="004A254B" w:rsidRPr="0030318D">
        <w:rPr>
          <w:rFonts w:eastAsia="Times New Roman"/>
          <w:sz w:val="24"/>
          <w:szCs w:val="24"/>
        </w:rPr>
        <w:t xml:space="preserve"> that NRP1 </w:t>
      </w:r>
      <w:r w:rsidRPr="0030318D">
        <w:rPr>
          <w:rFonts w:eastAsia="Times New Roman"/>
          <w:sz w:val="24"/>
          <w:szCs w:val="24"/>
        </w:rPr>
        <w:t xml:space="preserve">was </w:t>
      </w:r>
      <w:r w:rsidR="004A254B" w:rsidRPr="0030318D">
        <w:rPr>
          <w:rFonts w:eastAsia="Times New Roman"/>
          <w:sz w:val="24"/>
          <w:szCs w:val="24"/>
        </w:rPr>
        <w:t xml:space="preserve">part of the multi-protein complex forming </w:t>
      </w:r>
      <w:proofErr w:type="spellStart"/>
      <w:r w:rsidR="004A254B" w:rsidRPr="0030318D">
        <w:rPr>
          <w:rFonts w:eastAsia="Times New Roman"/>
          <w:sz w:val="24"/>
          <w:szCs w:val="24"/>
        </w:rPr>
        <w:t>adherens</w:t>
      </w:r>
      <w:proofErr w:type="spellEnd"/>
      <w:r w:rsidR="004A254B" w:rsidRPr="0030318D">
        <w:rPr>
          <w:rFonts w:eastAsia="Times New Roman"/>
          <w:sz w:val="24"/>
          <w:szCs w:val="24"/>
        </w:rPr>
        <w:t xml:space="preserve"> junctions. Co-</w:t>
      </w:r>
      <w:r w:rsidR="007932FA" w:rsidRPr="0030318D">
        <w:rPr>
          <w:rFonts w:eastAsia="Times New Roman"/>
          <w:sz w:val="24"/>
          <w:szCs w:val="24"/>
        </w:rPr>
        <w:t>localization</w:t>
      </w:r>
      <w:r w:rsidR="004A254B" w:rsidRPr="0030318D">
        <w:rPr>
          <w:rFonts w:eastAsia="Times New Roman"/>
          <w:sz w:val="24"/>
          <w:szCs w:val="24"/>
        </w:rPr>
        <w:t xml:space="preserve"> analysis of HUVECs exposed to laminar flow showed that NRP1 and VE-cadherin </w:t>
      </w:r>
      <w:r w:rsidR="007932FA" w:rsidRPr="0030318D">
        <w:rPr>
          <w:rFonts w:eastAsia="Times New Roman"/>
          <w:sz w:val="24"/>
          <w:szCs w:val="24"/>
        </w:rPr>
        <w:t>colocalize</w:t>
      </w:r>
      <w:r w:rsidRPr="0030318D">
        <w:rPr>
          <w:rFonts w:eastAsia="Times New Roman"/>
          <w:sz w:val="24"/>
          <w:szCs w:val="24"/>
        </w:rPr>
        <w:t>d</w:t>
      </w:r>
      <w:r w:rsidR="004A254B" w:rsidRPr="0030318D">
        <w:rPr>
          <w:rFonts w:eastAsia="Times New Roman"/>
          <w:sz w:val="24"/>
          <w:szCs w:val="24"/>
        </w:rPr>
        <w:t xml:space="preserve"> at the plasma membrane (</w:t>
      </w:r>
      <w:r w:rsidR="002A2333" w:rsidRPr="0030318D">
        <w:rPr>
          <w:rFonts w:eastAsia="Times New Roman"/>
          <w:sz w:val="24"/>
          <w:szCs w:val="24"/>
        </w:rPr>
        <w:t>Fig.</w:t>
      </w:r>
      <w:r w:rsidR="004A254B" w:rsidRPr="0030318D">
        <w:rPr>
          <w:rFonts w:eastAsia="Times New Roman"/>
          <w:sz w:val="24"/>
          <w:szCs w:val="24"/>
        </w:rPr>
        <w:t xml:space="preserve"> 2</w:t>
      </w:r>
      <w:r w:rsidRPr="0030318D">
        <w:rPr>
          <w:rFonts w:eastAsia="Times New Roman"/>
          <w:sz w:val="24"/>
          <w:szCs w:val="24"/>
        </w:rPr>
        <w:t>K</w:t>
      </w:r>
      <w:r w:rsidR="004A254B" w:rsidRPr="0030318D">
        <w:rPr>
          <w:rFonts w:eastAsia="Times New Roman"/>
          <w:sz w:val="24"/>
          <w:szCs w:val="24"/>
        </w:rPr>
        <w:t xml:space="preserve">, </w:t>
      </w:r>
      <w:r w:rsidRPr="0030318D">
        <w:rPr>
          <w:rFonts w:eastAsia="Times New Roman"/>
          <w:sz w:val="24"/>
          <w:szCs w:val="24"/>
        </w:rPr>
        <w:t>L</w:t>
      </w:r>
      <w:r w:rsidR="004A254B" w:rsidRPr="0030318D">
        <w:rPr>
          <w:rFonts w:eastAsia="Times New Roman"/>
          <w:sz w:val="24"/>
          <w:szCs w:val="24"/>
        </w:rPr>
        <w:t xml:space="preserve">), in line with previous observations in ECs cultured in the absence of flow </w: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LCAz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LCAz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5, 36</w:t>
      </w:r>
      <w:r w:rsidR="006B1369"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w:t>
      </w:r>
      <w:r w:rsidR="00D84F51" w:rsidRPr="0030318D">
        <w:rPr>
          <w:rFonts w:eastAsia="Times New Roman"/>
          <w:sz w:val="24"/>
          <w:szCs w:val="24"/>
        </w:rPr>
        <w:t>W</w:t>
      </w:r>
      <w:r w:rsidR="004A254B" w:rsidRPr="0030318D">
        <w:rPr>
          <w:rFonts w:eastAsia="Times New Roman"/>
          <w:sz w:val="24"/>
          <w:szCs w:val="24"/>
        </w:rPr>
        <w:t>e performed proximity ligation assay</w:t>
      </w:r>
      <w:r w:rsidR="00D60EAA" w:rsidRPr="0030318D">
        <w:rPr>
          <w:rFonts w:eastAsia="Times New Roman"/>
          <w:sz w:val="24"/>
          <w:szCs w:val="24"/>
        </w:rPr>
        <w:t>s</w:t>
      </w:r>
      <w:r w:rsidR="004A254B" w:rsidRPr="0030318D">
        <w:rPr>
          <w:rFonts w:eastAsia="Times New Roman"/>
          <w:sz w:val="24"/>
          <w:szCs w:val="24"/>
        </w:rPr>
        <w:t xml:space="preserve"> (PLA</w:t>
      </w:r>
      <w:r w:rsidR="00D60EAA" w:rsidRPr="0030318D">
        <w:rPr>
          <w:rFonts w:eastAsia="Times New Roman"/>
          <w:sz w:val="24"/>
          <w:szCs w:val="24"/>
        </w:rPr>
        <w:t>s</w:t>
      </w:r>
      <w:r w:rsidR="004A254B" w:rsidRPr="0030318D">
        <w:rPr>
          <w:rFonts w:eastAsia="Times New Roman"/>
          <w:sz w:val="24"/>
          <w:szCs w:val="24"/>
        </w:rPr>
        <w:t>)</w:t>
      </w:r>
      <w:r w:rsidR="00115C3B" w:rsidRPr="0030318D">
        <w:rPr>
          <w:rFonts w:eastAsia="Times New Roman"/>
          <w:sz w:val="24"/>
          <w:szCs w:val="24"/>
        </w:rPr>
        <w:t>, which generate a fluorescent signal when target proteins are within 40</w:t>
      </w:r>
      <w:r w:rsidR="000D4978" w:rsidRPr="0030318D">
        <w:rPr>
          <w:rFonts w:eastAsia="Times New Roman"/>
          <w:sz w:val="24"/>
          <w:szCs w:val="24"/>
        </w:rPr>
        <w:t xml:space="preserve"> </w:t>
      </w:r>
      <w:r w:rsidR="00115C3B" w:rsidRPr="0030318D">
        <w:rPr>
          <w:rFonts w:eastAsia="Times New Roman"/>
          <w:sz w:val="24"/>
          <w:szCs w:val="24"/>
        </w:rPr>
        <w:t>nm</w:t>
      </w:r>
      <w:r w:rsidR="00381D1A" w:rsidRPr="0030318D">
        <w:rPr>
          <w:rFonts w:eastAsia="Times New Roman"/>
          <w:sz w:val="24"/>
          <w:szCs w:val="24"/>
        </w:rPr>
        <w:t xml:space="preserve"> of each other</w:t>
      </w:r>
      <w:r w:rsidR="00654971" w:rsidRPr="0030318D">
        <w:rPr>
          <w:rFonts w:eastAsia="Times New Roman"/>
          <w:sz w:val="24"/>
          <w:szCs w:val="24"/>
        </w:rPr>
        <w:t xml:space="preserve">, </w:t>
      </w:r>
      <w:r w:rsidR="00D84F51" w:rsidRPr="0030318D">
        <w:rPr>
          <w:rFonts w:eastAsia="Times New Roman"/>
          <w:sz w:val="24"/>
          <w:szCs w:val="24"/>
        </w:rPr>
        <w:t>to investigate whether NRP1 and VE-cadherin formed a complex and whether this complex was modulated by laminar flow</w:t>
      </w:r>
      <w:r w:rsidR="004A254B" w:rsidRPr="0030318D">
        <w:rPr>
          <w:rFonts w:eastAsia="Times New Roman"/>
          <w:sz w:val="24"/>
          <w:szCs w:val="24"/>
        </w:rPr>
        <w:t>. PLA analysis showed that NRP1 and VE-cadherin form</w:t>
      </w:r>
      <w:r w:rsidR="00D84F51" w:rsidRPr="0030318D">
        <w:rPr>
          <w:rFonts w:eastAsia="Times New Roman"/>
          <w:sz w:val="24"/>
          <w:szCs w:val="24"/>
        </w:rPr>
        <w:t>ed</w:t>
      </w:r>
      <w:r w:rsidR="004A254B" w:rsidRPr="0030318D">
        <w:rPr>
          <w:rFonts w:eastAsia="Times New Roman"/>
          <w:sz w:val="24"/>
          <w:szCs w:val="24"/>
        </w:rPr>
        <w:t xml:space="preserve"> a complex in the absence of flow and that laminar flow significantly increase</w:t>
      </w:r>
      <w:r w:rsidR="00D84F51" w:rsidRPr="0030318D">
        <w:rPr>
          <w:rFonts w:eastAsia="Times New Roman"/>
          <w:sz w:val="24"/>
          <w:szCs w:val="24"/>
        </w:rPr>
        <w:t>d</w:t>
      </w:r>
      <w:r w:rsidR="004A254B" w:rsidRPr="0030318D">
        <w:rPr>
          <w:rFonts w:eastAsia="Times New Roman"/>
          <w:sz w:val="24"/>
          <w:szCs w:val="24"/>
        </w:rPr>
        <w:t xml:space="preserve"> this interaction (</w:t>
      </w:r>
      <w:r w:rsidR="002A2333" w:rsidRPr="0030318D">
        <w:rPr>
          <w:rFonts w:eastAsia="Times New Roman"/>
          <w:sz w:val="24"/>
          <w:szCs w:val="24"/>
        </w:rPr>
        <w:t>Fig.</w:t>
      </w:r>
      <w:r w:rsidR="004A254B" w:rsidRPr="0030318D">
        <w:rPr>
          <w:rFonts w:eastAsia="Times New Roman"/>
          <w:sz w:val="24"/>
          <w:szCs w:val="24"/>
        </w:rPr>
        <w:t xml:space="preserve"> 2</w:t>
      </w:r>
      <w:r w:rsidR="00D84F51" w:rsidRPr="0030318D">
        <w:rPr>
          <w:rFonts w:eastAsia="Times New Roman"/>
          <w:sz w:val="24"/>
          <w:szCs w:val="24"/>
        </w:rPr>
        <w:t>M</w:t>
      </w:r>
      <w:r w:rsidR="004A254B" w:rsidRPr="0030318D">
        <w:rPr>
          <w:rFonts w:eastAsia="Times New Roman"/>
          <w:sz w:val="24"/>
          <w:szCs w:val="24"/>
        </w:rPr>
        <w:t xml:space="preserve">, </w:t>
      </w:r>
      <w:r w:rsidR="00D84F51" w:rsidRPr="0030318D">
        <w:rPr>
          <w:rFonts w:eastAsia="Times New Roman"/>
          <w:sz w:val="24"/>
          <w:szCs w:val="24"/>
        </w:rPr>
        <w:t>N</w:t>
      </w:r>
      <w:r w:rsidR="004A254B" w:rsidRPr="0030318D">
        <w:rPr>
          <w:rFonts w:eastAsia="Times New Roman"/>
          <w:sz w:val="24"/>
          <w:szCs w:val="24"/>
        </w:rPr>
        <w:t xml:space="preserve">). </w:t>
      </w:r>
      <w:r w:rsidR="00D84F51" w:rsidRPr="0030318D">
        <w:rPr>
          <w:rFonts w:eastAsia="Times New Roman"/>
          <w:sz w:val="24"/>
          <w:szCs w:val="24"/>
        </w:rPr>
        <w:t>Moreover</w:t>
      </w:r>
      <w:r w:rsidR="00841575" w:rsidRPr="0030318D">
        <w:rPr>
          <w:rFonts w:eastAsia="Times New Roman"/>
          <w:sz w:val="24"/>
          <w:szCs w:val="24"/>
        </w:rPr>
        <w:t>,</w:t>
      </w:r>
      <w:r w:rsidR="00863C09" w:rsidRPr="0030318D">
        <w:rPr>
          <w:rFonts w:eastAsia="Times New Roman"/>
          <w:sz w:val="24"/>
          <w:szCs w:val="24"/>
        </w:rPr>
        <w:t xml:space="preserve"> </w:t>
      </w:r>
      <w:r w:rsidR="00841575" w:rsidRPr="0030318D">
        <w:rPr>
          <w:rFonts w:eastAsia="Times New Roman"/>
          <w:sz w:val="24"/>
          <w:szCs w:val="24"/>
        </w:rPr>
        <w:t xml:space="preserve">the </w:t>
      </w:r>
      <w:r w:rsidR="000C583A" w:rsidRPr="0030318D">
        <w:rPr>
          <w:rFonts w:eastAsia="Times New Roman"/>
          <w:sz w:val="24"/>
          <w:szCs w:val="24"/>
        </w:rPr>
        <w:t xml:space="preserve">PLA signal was </w:t>
      </w:r>
      <w:r w:rsidR="00A16142" w:rsidRPr="0030318D">
        <w:rPr>
          <w:rFonts w:eastAsia="Times New Roman"/>
          <w:sz w:val="24"/>
          <w:szCs w:val="24"/>
        </w:rPr>
        <w:t>reduced in HUVECs</w:t>
      </w:r>
      <w:r w:rsidR="00D84F51" w:rsidRPr="0030318D">
        <w:rPr>
          <w:rFonts w:eastAsia="Times New Roman"/>
          <w:sz w:val="24"/>
          <w:szCs w:val="24"/>
        </w:rPr>
        <w:t xml:space="preserve"> with NRP1 knockdown</w:t>
      </w:r>
      <w:r w:rsidR="00A16142" w:rsidRPr="0030318D">
        <w:rPr>
          <w:rFonts w:eastAsia="Times New Roman"/>
          <w:sz w:val="24"/>
          <w:szCs w:val="24"/>
        </w:rPr>
        <w:t xml:space="preserve">, </w:t>
      </w:r>
      <w:r w:rsidR="008873AB" w:rsidRPr="0030318D">
        <w:rPr>
          <w:rFonts w:eastAsia="Times New Roman"/>
          <w:sz w:val="24"/>
          <w:szCs w:val="24"/>
        </w:rPr>
        <w:t>confirming</w:t>
      </w:r>
      <w:r w:rsidR="002B1DC1" w:rsidRPr="0030318D">
        <w:rPr>
          <w:rFonts w:eastAsia="Times New Roman"/>
          <w:sz w:val="24"/>
          <w:szCs w:val="24"/>
        </w:rPr>
        <w:t xml:space="preserve"> th</w:t>
      </w:r>
      <w:r w:rsidR="00841575" w:rsidRPr="0030318D">
        <w:rPr>
          <w:rFonts w:eastAsia="Times New Roman"/>
          <w:sz w:val="24"/>
          <w:szCs w:val="24"/>
        </w:rPr>
        <w:t>e</w:t>
      </w:r>
      <w:r w:rsidR="002B1DC1" w:rsidRPr="0030318D">
        <w:rPr>
          <w:rFonts w:eastAsia="Times New Roman"/>
          <w:sz w:val="24"/>
          <w:szCs w:val="24"/>
        </w:rPr>
        <w:t xml:space="preserve"> </w:t>
      </w:r>
      <w:r w:rsidR="008873AB" w:rsidRPr="0030318D">
        <w:rPr>
          <w:rFonts w:eastAsia="Times New Roman"/>
          <w:sz w:val="24"/>
          <w:szCs w:val="24"/>
        </w:rPr>
        <w:t>specificity of the assay.</w:t>
      </w:r>
      <w:r w:rsidR="002B1DC1" w:rsidRPr="0030318D">
        <w:rPr>
          <w:rFonts w:eastAsia="Times New Roman"/>
          <w:sz w:val="24"/>
          <w:szCs w:val="24"/>
        </w:rPr>
        <w:t xml:space="preserve"> </w:t>
      </w:r>
      <w:r w:rsidR="004A254B" w:rsidRPr="0030318D">
        <w:rPr>
          <w:rFonts w:eastAsia="Times New Roman"/>
          <w:sz w:val="24"/>
          <w:szCs w:val="24"/>
        </w:rPr>
        <w:t>Together</w:t>
      </w:r>
      <w:r w:rsidR="00D84F51" w:rsidRPr="0030318D">
        <w:rPr>
          <w:rFonts w:eastAsia="Times New Roman"/>
          <w:sz w:val="24"/>
          <w:szCs w:val="24"/>
        </w:rPr>
        <w:t>,</w:t>
      </w:r>
      <w:r w:rsidR="004A254B" w:rsidRPr="0030318D">
        <w:rPr>
          <w:rFonts w:eastAsia="Times New Roman"/>
          <w:sz w:val="24"/>
          <w:szCs w:val="24"/>
        </w:rPr>
        <w:t xml:space="preserve"> these data show that NRP1 is part of </w:t>
      </w:r>
      <w:r w:rsidR="00D84F51" w:rsidRPr="0030318D">
        <w:rPr>
          <w:rFonts w:eastAsia="Times New Roman"/>
          <w:sz w:val="24"/>
          <w:szCs w:val="24"/>
        </w:rPr>
        <w:t xml:space="preserve">the </w:t>
      </w:r>
      <w:proofErr w:type="spellStart"/>
      <w:r w:rsidR="004A254B" w:rsidRPr="0030318D">
        <w:rPr>
          <w:rFonts w:eastAsia="Times New Roman"/>
          <w:sz w:val="24"/>
          <w:szCs w:val="24"/>
        </w:rPr>
        <w:t>adherens</w:t>
      </w:r>
      <w:proofErr w:type="spellEnd"/>
      <w:r w:rsidR="004A254B" w:rsidRPr="0030318D">
        <w:rPr>
          <w:rFonts w:eastAsia="Times New Roman"/>
          <w:sz w:val="24"/>
          <w:szCs w:val="24"/>
        </w:rPr>
        <w:t xml:space="preserve"> junctions and that exposure to laminar shear stress increases the interaction of NRP1 and VE-cadherin.</w:t>
      </w:r>
    </w:p>
    <w:p w14:paraId="4D0E4050" w14:textId="1A69123C" w:rsidR="004A254B" w:rsidRPr="00F55273" w:rsidRDefault="004A254B" w:rsidP="00043C7C">
      <w:pPr>
        <w:spacing w:after="100" w:afterAutospacing="1" w:line="360" w:lineRule="auto"/>
        <w:ind w:left="720"/>
        <w:jc w:val="both"/>
        <w:rPr>
          <w:rFonts w:eastAsia="Times New Roman"/>
          <w:sz w:val="24"/>
          <w:szCs w:val="24"/>
          <w:u w:val="single"/>
        </w:rPr>
      </w:pPr>
      <w:r w:rsidRPr="00AF4D36">
        <w:rPr>
          <w:rFonts w:eastAsia="Times New Roman"/>
          <w:sz w:val="24"/>
          <w:szCs w:val="24"/>
          <w:u w:val="single"/>
        </w:rPr>
        <w:t>NRP1</w:t>
      </w:r>
      <w:r w:rsidR="009A2540" w:rsidRPr="00AF4D36">
        <w:rPr>
          <w:rFonts w:eastAsia="Times New Roman"/>
          <w:sz w:val="24"/>
          <w:szCs w:val="24"/>
          <w:u w:val="single"/>
        </w:rPr>
        <w:t xml:space="preserve"> forms a complex with p120</w:t>
      </w:r>
      <w:r w:rsidR="00E257E3" w:rsidRPr="00AF4D36">
        <w:rPr>
          <w:rFonts w:eastAsia="Times New Roman"/>
          <w:sz w:val="24"/>
          <w:szCs w:val="24"/>
          <w:u w:val="single"/>
        </w:rPr>
        <w:t xml:space="preserve"> catenin</w:t>
      </w:r>
      <w:r w:rsidR="009A2540" w:rsidRPr="00AF4D36">
        <w:rPr>
          <w:rFonts w:eastAsia="Times New Roman"/>
          <w:sz w:val="24"/>
          <w:szCs w:val="24"/>
          <w:u w:val="single"/>
        </w:rPr>
        <w:t xml:space="preserve"> and VE-cadherin and</w:t>
      </w:r>
      <w:r w:rsidRPr="00AF4D36">
        <w:rPr>
          <w:rFonts w:eastAsia="Times New Roman"/>
          <w:sz w:val="24"/>
          <w:szCs w:val="24"/>
          <w:u w:val="single"/>
        </w:rPr>
        <w:t xml:space="preserve"> promotes the interaction of p120 </w:t>
      </w:r>
      <w:r w:rsidR="00B64FA0" w:rsidRPr="00AF4D36">
        <w:rPr>
          <w:rFonts w:eastAsia="Times New Roman"/>
          <w:sz w:val="24"/>
          <w:szCs w:val="24"/>
          <w:u w:val="single"/>
        </w:rPr>
        <w:t xml:space="preserve">catenin </w:t>
      </w:r>
      <w:r w:rsidRPr="00AF4D36">
        <w:rPr>
          <w:rFonts w:eastAsia="Times New Roman"/>
          <w:sz w:val="24"/>
          <w:szCs w:val="24"/>
          <w:u w:val="single"/>
        </w:rPr>
        <w:t>and VE-cadherin</w:t>
      </w:r>
      <w:r w:rsidR="00FD2B98" w:rsidRPr="0030318D">
        <w:rPr>
          <w:rFonts w:eastAsia="Times New Roman"/>
          <w:sz w:val="24"/>
          <w:szCs w:val="24"/>
          <w:u w:val="single"/>
        </w:rPr>
        <w:t xml:space="preserve"> to</w:t>
      </w:r>
      <w:r w:rsidRPr="00AF4D36">
        <w:rPr>
          <w:rFonts w:eastAsia="Times New Roman"/>
          <w:sz w:val="24"/>
          <w:szCs w:val="24"/>
          <w:u w:val="single"/>
        </w:rPr>
        <w:t xml:space="preserve"> </w:t>
      </w:r>
      <w:r w:rsidR="00FD2B98" w:rsidRPr="0030318D">
        <w:rPr>
          <w:rFonts w:eastAsia="Times New Roman"/>
          <w:sz w:val="24"/>
          <w:szCs w:val="24"/>
          <w:u w:val="single"/>
        </w:rPr>
        <w:t>stabilize</w:t>
      </w:r>
      <w:r w:rsidR="00AF4D36">
        <w:rPr>
          <w:rFonts w:eastAsia="Times New Roman"/>
          <w:sz w:val="24"/>
          <w:szCs w:val="24"/>
          <w:u w:val="single"/>
        </w:rPr>
        <w:t xml:space="preserve"> </w:t>
      </w:r>
      <w:proofErr w:type="spellStart"/>
      <w:r w:rsidRPr="00F55273">
        <w:rPr>
          <w:rFonts w:eastAsia="Times New Roman"/>
          <w:sz w:val="24"/>
          <w:szCs w:val="24"/>
          <w:u w:val="single"/>
        </w:rPr>
        <w:t>adherens</w:t>
      </w:r>
      <w:proofErr w:type="spellEnd"/>
      <w:r w:rsidRPr="00F55273">
        <w:rPr>
          <w:rFonts w:eastAsia="Times New Roman"/>
          <w:sz w:val="24"/>
          <w:szCs w:val="24"/>
          <w:u w:val="single"/>
        </w:rPr>
        <w:t xml:space="preserve"> junctions</w:t>
      </w:r>
    </w:p>
    <w:p w14:paraId="3CDD9D1B" w14:textId="57BE77D0" w:rsidR="00B77E73" w:rsidRPr="0030318D" w:rsidRDefault="000A6BDC"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To further investigate the interaction between NRP1 and VE-cadherin, we performed a HRP–based proximity-labelling assay </w:t>
      </w:r>
      <w:r w:rsidR="00545869" w:rsidRPr="0030318D">
        <w:rPr>
          <w:rFonts w:eastAsia="Times New Roman"/>
          <w:sz w:val="24"/>
          <w:szCs w:val="24"/>
        </w:rPr>
        <w:t xml:space="preserve">that results in the </w:t>
      </w:r>
      <w:proofErr w:type="spellStart"/>
      <w:r w:rsidR="00545869" w:rsidRPr="0030318D">
        <w:rPr>
          <w:rFonts w:eastAsia="Times New Roman"/>
          <w:sz w:val="24"/>
          <w:szCs w:val="24"/>
        </w:rPr>
        <w:t>biotinylation</w:t>
      </w:r>
      <w:proofErr w:type="spellEnd"/>
      <w:r w:rsidR="00545869" w:rsidRPr="0030318D">
        <w:rPr>
          <w:rFonts w:eastAsia="Times New Roman"/>
          <w:sz w:val="24"/>
          <w:szCs w:val="24"/>
        </w:rPr>
        <w:t xml:space="preserve"> of proteins within a </w:t>
      </w:r>
      <w:r w:rsidR="00545869" w:rsidRPr="0030318D">
        <w:rPr>
          <w:rFonts w:eastAsia="Times New Roman"/>
          <w:sz w:val="24"/>
          <w:szCs w:val="24"/>
        </w:rPr>
        <w:lastRenderedPageBreak/>
        <w:t xml:space="preserve">20 nm radius </w:t>
      </w:r>
      <w:r w:rsidR="006B1369" w:rsidRPr="0030318D">
        <w:rPr>
          <w:rFonts w:eastAsia="Times New Roman"/>
          <w:sz w:val="24"/>
          <w:szCs w:val="24"/>
        </w:rPr>
        <w:fldChar w:fldCharType="begin">
          <w:fldData xml:space="preserve">PEVuZE5vdGU+PENpdGU+PEF1dGhvcj5Lb3N0ZWxuaWs8L0F1dGhvcj48WWVhcj4yMDE5PC9ZZWFy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Lb3N0ZWxuaWs8L0F1dGhvcj48WWVhcj4yMDE5PC9ZZWFy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49</w:t>
      </w:r>
      <w:r w:rsidR="006B1369" w:rsidRPr="0030318D">
        <w:rPr>
          <w:rFonts w:eastAsia="Times New Roman"/>
          <w:noProof/>
          <w:sz w:val="24"/>
          <w:szCs w:val="24"/>
        </w:rPr>
        <w:t>)</w:t>
      </w:r>
      <w:r w:rsidR="006B1369" w:rsidRPr="0030318D">
        <w:rPr>
          <w:rFonts w:eastAsia="Times New Roman"/>
          <w:sz w:val="24"/>
          <w:szCs w:val="24"/>
        </w:rPr>
        <w:fldChar w:fldCharType="end"/>
      </w:r>
      <w:r w:rsidR="00545869" w:rsidRPr="0030318D">
        <w:rPr>
          <w:rFonts w:eastAsia="Times New Roman"/>
          <w:sz w:val="24"/>
          <w:szCs w:val="24"/>
        </w:rPr>
        <w:t xml:space="preserve"> (Fig. 3A) </w:t>
      </w:r>
      <w:r w:rsidRPr="0030318D">
        <w:rPr>
          <w:rFonts w:eastAsia="Times New Roman"/>
          <w:sz w:val="24"/>
          <w:szCs w:val="24"/>
        </w:rPr>
        <w:t xml:space="preserve">in HUVECs </w:t>
      </w:r>
      <w:r w:rsidR="0068636D" w:rsidRPr="0030318D">
        <w:rPr>
          <w:rFonts w:eastAsia="Times New Roman"/>
          <w:sz w:val="24"/>
          <w:szCs w:val="24"/>
        </w:rPr>
        <w:t>exposed to laminar flow</w:t>
      </w:r>
      <w:r w:rsidR="009565E7" w:rsidRPr="0030318D">
        <w:rPr>
          <w:rFonts w:eastAsia="Times New Roman"/>
          <w:sz w:val="24"/>
          <w:szCs w:val="24"/>
        </w:rPr>
        <w:t xml:space="preserve">. </w:t>
      </w:r>
      <w:r w:rsidR="00800171" w:rsidRPr="0030318D">
        <w:rPr>
          <w:rFonts w:eastAsia="Times New Roman"/>
          <w:sz w:val="24"/>
          <w:szCs w:val="24"/>
        </w:rPr>
        <w:t>Western blotting demonstrated that the s</w:t>
      </w:r>
      <w:r w:rsidR="006B4162" w:rsidRPr="0030318D">
        <w:rPr>
          <w:rFonts w:eastAsia="Times New Roman"/>
          <w:sz w:val="24"/>
          <w:szCs w:val="24"/>
        </w:rPr>
        <w:t>trep</w:t>
      </w:r>
      <w:r w:rsidR="005D4418" w:rsidRPr="0030318D">
        <w:rPr>
          <w:rFonts w:eastAsia="Times New Roman"/>
          <w:sz w:val="24"/>
          <w:szCs w:val="24"/>
        </w:rPr>
        <w:t>t</w:t>
      </w:r>
      <w:r w:rsidR="001F7C1D" w:rsidRPr="0030318D">
        <w:rPr>
          <w:rFonts w:eastAsia="Times New Roman"/>
          <w:sz w:val="24"/>
          <w:szCs w:val="24"/>
        </w:rPr>
        <w:t>avidin p</w:t>
      </w:r>
      <w:r w:rsidRPr="0030318D">
        <w:rPr>
          <w:rFonts w:eastAsia="Times New Roman"/>
          <w:sz w:val="24"/>
          <w:szCs w:val="24"/>
        </w:rPr>
        <w:t>ulldown</w:t>
      </w:r>
      <w:r w:rsidR="00800171" w:rsidRPr="0030318D">
        <w:rPr>
          <w:rFonts w:eastAsia="Times New Roman"/>
          <w:sz w:val="24"/>
          <w:szCs w:val="24"/>
        </w:rPr>
        <w:t>s</w:t>
      </w:r>
      <w:r w:rsidRPr="0030318D">
        <w:rPr>
          <w:rFonts w:eastAsia="Times New Roman"/>
          <w:sz w:val="24"/>
          <w:szCs w:val="24"/>
        </w:rPr>
        <w:t xml:space="preserve"> of biotinylated proteins</w:t>
      </w:r>
      <w:r w:rsidR="001F7C1D" w:rsidRPr="0030318D">
        <w:rPr>
          <w:rFonts w:eastAsia="Times New Roman"/>
          <w:sz w:val="24"/>
          <w:szCs w:val="24"/>
        </w:rPr>
        <w:t xml:space="preserve"> </w:t>
      </w:r>
      <w:r w:rsidR="00800171" w:rsidRPr="0030318D">
        <w:rPr>
          <w:rFonts w:eastAsia="Times New Roman"/>
          <w:sz w:val="24"/>
          <w:szCs w:val="24"/>
        </w:rPr>
        <w:t xml:space="preserve">contained </w:t>
      </w:r>
      <w:r w:rsidRPr="0030318D">
        <w:rPr>
          <w:rFonts w:eastAsia="Times New Roman"/>
          <w:sz w:val="24"/>
          <w:szCs w:val="24"/>
        </w:rPr>
        <w:t>endogenous NRP1, NRP1-HRP</w:t>
      </w:r>
      <w:r w:rsidR="001F7C1D" w:rsidRPr="0030318D">
        <w:rPr>
          <w:rFonts w:eastAsia="Times New Roman"/>
          <w:sz w:val="24"/>
          <w:szCs w:val="24"/>
        </w:rPr>
        <w:t xml:space="preserve"> and</w:t>
      </w:r>
      <w:r w:rsidR="00C25402" w:rsidRPr="0030318D">
        <w:rPr>
          <w:rFonts w:eastAsia="Times New Roman"/>
          <w:sz w:val="24"/>
          <w:szCs w:val="24"/>
        </w:rPr>
        <w:t xml:space="preserve"> </w:t>
      </w:r>
      <w:r w:rsidRPr="0030318D">
        <w:rPr>
          <w:rFonts w:eastAsia="Times New Roman"/>
          <w:sz w:val="24"/>
          <w:szCs w:val="24"/>
        </w:rPr>
        <w:t xml:space="preserve">VE-cadherin </w:t>
      </w:r>
      <w:r w:rsidR="00800171" w:rsidRPr="0030318D">
        <w:rPr>
          <w:rFonts w:eastAsia="Times New Roman"/>
          <w:sz w:val="24"/>
          <w:szCs w:val="24"/>
        </w:rPr>
        <w:t xml:space="preserve">but not the </w:t>
      </w:r>
      <w:r w:rsidR="009565E7" w:rsidRPr="0030318D">
        <w:rPr>
          <w:rFonts w:eastAsia="Times New Roman"/>
          <w:sz w:val="24"/>
          <w:szCs w:val="24"/>
        </w:rPr>
        <w:t>intr</w:t>
      </w:r>
      <w:r w:rsidR="00F870FE" w:rsidRPr="0030318D">
        <w:rPr>
          <w:rFonts w:eastAsia="Times New Roman"/>
          <w:sz w:val="24"/>
          <w:szCs w:val="24"/>
        </w:rPr>
        <w:t>a</w:t>
      </w:r>
      <w:r w:rsidR="009565E7" w:rsidRPr="0030318D">
        <w:rPr>
          <w:rFonts w:eastAsia="Times New Roman"/>
          <w:sz w:val="24"/>
          <w:szCs w:val="24"/>
        </w:rPr>
        <w:t>cellular</w:t>
      </w:r>
      <w:r w:rsidRPr="0030318D">
        <w:rPr>
          <w:rFonts w:eastAsia="Times New Roman"/>
          <w:sz w:val="24"/>
          <w:szCs w:val="24"/>
        </w:rPr>
        <w:t xml:space="preserve"> </w:t>
      </w:r>
      <w:r w:rsidR="009565E7" w:rsidRPr="0030318D">
        <w:rPr>
          <w:rFonts w:eastAsia="Times New Roman"/>
          <w:sz w:val="24"/>
          <w:szCs w:val="24"/>
        </w:rPr>
        <w:t xml:space="preserve">proteins </w:t>
      </w:r>
      <w:r w:rsidRPr="0030318D">
        <w:rPr>
          <w:rFonts w:eastAsia="Times New Roman"/>
          <w:sz w:val="24"/>
          <w:szCs w:val="24"/>
        </w:rPr>
        <w:t>GAPDH</w:t>
      </w:r>
      <w:r w:rsidR="00F167A1">
        <w:rPr>
          <w:rFonts w:eastAsia="Times New Roman"/>
          <w:sz w:val="24"/>
          <w:szCs w:val="24"/>
        </w:rPr>
        <w:t>,</w:t>
      </w:r>
      <w:r w:rsidRPr="0030318D">
        <w:rPr>
          <w:rFonts w:eastAsia="Times New Roman"/>
          <w:sz w:val="24"/>
          <w:szCs w:val="24"/>
        </w:rPr>
        <w:t xml:space="preserve"> </w:t>
      </w:r>
      <w:r w:rsidR="009565E7" w:rsidRPr="0030318D">
        <w:rPr>
          <w:rFonts w:eastAsia="Times New Roman"/>
          <w:sz w:val="24"/>
          <w:szCs w:val="24"/>
        </w:rPr>
        <w:t>β-t</w:t>
      </w:r>
      <w:r w:rsidRPr="0030318D">
        <w:rPr>
          <w:rFonts w:eastAsia="Times New Roman"/>
          <w:sz w:val="24"/>
          <w:szCs w:val="24"/>
        </w:rPr>
        <w:t xml:space="preserve">ubulin </w:t>
      </w:r>
      <w:r w:rsidR="00800171" w:rsidRPr="0030318D">
        <w:rPr>
          <w:rFonts w:eastAsia="Times New Roman"/>
          <w:sz w:val="24"/>
          <w:szCs w:val="24"/>
        </w:rPr>
        <w:t xml:space="preserve">or transferrin receptor (CD71), a plasma membrane protein </w:t>
      </w:r>
      <w:r w:rsidRPr="0030318D">
        <w:rPr>
          <w:rFonts w:eastAsia="Times New Roman"/>
          <w:sz w:val="24"/>
          <w:szCs w:val="24"/>
        </w:rPr>
        <w:t>(Fig.</w:t>
      </w:r>
      <w:r w:rsidR="00994500" w:rsidRPr="0030318D">
        <w:rPr>
          <w:rFonts w:eastAsia="Times New Roman"/>
          <w:sz w:val="24"/>
          <w:szCs w:val="24"/>
        </w:rPr>
        <w:t xml:space="preserve"> </w:t>
      </w:r>
      <w:r w:rsidRPr="0030318D">
        <w:rPr>
          <w:rFonts w:eastAsia="Times New Roman"/>
          <w:sz w:val="24"/>
          <w:szCs w:val="24"/>
        </w:rPr>
        <w:t>3</w:t>
      </w:r>
      <w:r w:rsidR="002355E5" w:rsidRPr="0030318D">
        <w:rPr>
          <w:rFonts w:eastAsia="Times New Roman"/>
          <w:sz w:val="24"/>
          <w:szCs w:val="24"/>
        </w:rPr>
        <w:t>B</w:t>
      </w:r>
      <w:r w:rsidR="00800171" w:rsidRPr="0030318D">
        <w:rPr>
          <w:rFonts w:eastAsia="Times New Roman"/>
          <w:sz w:val="24"/>
          <w:szCs w:val="24"/>
        </w:rPr>
        <w:t>-D</w:t>
      </w:r>
      <w:r w:rsidR="00594664" w:rsidRPr="0030318D">
        <w:rPr>
          <w:rFonts w:eastAsia="Times New Roman"/>
          <w:sz w:val="24"/>
          <w:szCs w:val="24"/>
        </w:rPr>
        <w:t>)</w:t>
      </w:r>
      <w:r w:rsidRPr="0030318D">
        <w:rPr>
          <w:rFonts w:eastAsia="Times New Roman"/>
          <w:sz w:val="24"/>
          <w:szCs w:val="24"/>
        </w:rPr>
        <w:t xml:space="preserve">. </w:t>
      </w:r>
      <w:r w:rsidR="00545869" w:rsidRPr="0030318D">
        <w:rPr>
          <w:rFonts w:eastAsia="Times New Roman"/>
          <w:sz w:val="24"/>
          <w:szCs w:val="24"/>
        </w:rPr>
        <w:t xml:space="preserve">The </w:t>
      </w:r>
      <w:r w:rsidR="00800171" w:rsidRPr="0030318D">
        <w:rPr>
          <w:rFonts w:eastAsia="Times New Roman"/>
          <w:sz w:val="24"/>
          <w:szCs w:val="24"/>
        </w:rPr>
        <w:t xml:space="preserve">streptavidin </w:t>
      </w:r>
      <w:r w:rsidR="00545869" w:rsidRPr="0030318D">
        <w:rPr>
          <w:rFonts w:eastAsia="Times New Roman"/>
          <w:sz w:val="24"/>
          <w:szCs w:val="24"/>
        </w:rPr>
        <w:t xml:space="preserve">pulldowns also contained </w:t>
      </w:r>
      <w:r w:rsidRPr="0030318D">
        <w:rPr>
          <w:rFonts w:eastAsia="Times New Roman"/>
          <w:sz w:val="24"/>
          <w:szCs w:val="24"/>
        </w:rPr>
        <w:t>p120</w:t>
      </w:r>
      <w:r w:rsidR="00B64FA0" w:rsidRPr="0030318D">
        <w:rPr>
          <w:rFonts w:eastAsia="Times New Roman"/>
          <w:sz w:val="24"/>
          <w:szCs w:val="24"/>
        </w:rPr>
        <w:t xml:space="preserve"> catenin</w:t>
      </w:r>
      <w:r w:rsidR="00B9537B" w:rsidRPr="0030318D">
        <w:rPr>
          <w:rFonts w:eastAsia="Times New Roman"/>
          <w:sz w:val="24"/>
          <w:szCs w:val="24"/>
        </w:rPr>
        <w:t>,</w:t>
      </w:r>
      <w:r w:rsidRPr="0030318D">
        <w:rPr>
          <w:rFonts w:eastAsia="Times New Roman"/>
          <w:sz w:val="24"/>
          <w:szCs w:val="24"/>
        </w:rPr>
        <w:t xml:space="preserve"> </w:t>
      </w:r>
      <w:r w:rsidR="004127F4" w:rsidRPr="0030318D">
        <w:rPr>
          <w:rFonts w:eastAsia="Times New Roman"/>
          <w:sz w:val="24"/>
          <w:szCs w:val="24"/>
        </w:rPr>
        <w:t xml:space="preserve">which </w:t>
      </w:r>
      <w:r w:rsidR="006A0B28" w:rsidRPr="0030318D">
        <w:rPr>
          <w:rFonts w:eastAsia="Times New Roman"/>
          <w:sz w:val="24"/>
          <w:szCs w:val="24"/>
        </w:rPr>
        <w:t>interact</w:t>
      </w:r>
      <w:r w:rsidR="00B84BF1" w:rsidRPr="0030318D">
        <w:rPr>
          <w:rFonts w:eastAsia="Times New Roman"/>
          <w:sz w:val="24"/>
          <w:szCs w:val="24"/>
        </w:rPr>
        <w:t>s</w:t>
      </w:r>
      <w:r w:rsidR="006A0B28" w:rsidRPr="0030318D">
        <w:rPr>
          <w:rFonts w:eastAsia="Times New Roman"/>
          <w:sz w:val="24"/>
          <w:szCs w:val="24"/>
        </w:rPr>
        <w:t xml:space="preserve"> with</w:t>
      </w:r>
      <w:r w:rsidR="00B84BF1" w:rsidRPr="0030318D">
        <w:rPr>
          <w:rFonts w:eastAsia="Times New Roman"/>
          <w:sz w:val="24"/>
          <w:szCs w:val="24"/>
        </w:rPr>
        <w:t xml:space="preserve"> the intracellular </w:t>
      </w:r>
      <w:proofErr w:type="spellStart"/>
      <w:r w:rsidR="00B84BF1" w:rsidRPr="0030318D">
        <w:rPr>
          <w:rFonts w:eastAsia="Times New Roman"/>
          <w:sz w:val="24"/>
          <w:szCs w:val="24"/>
        </w:rPr>
        <w:t>juxtamembrane</w:t>
      </w:r>
      <w:proofErr w:type="spellEnd"/>
      <w:r w:rsidR="00B84BF1" w:rsidRPr="0030318D">
        <w:rPr>
          <w:rFonts w:eastAsia="Times New Roman"/>
          <w:sz w:val="24"/>
          <w:szCs w:val="24"/>
        </w:rPr>
        <w:t xml:space="preserve"> domain of</w:t>
      </w:r>
      <w:r w:rsidR="006A0B28" w:rsidRPr="0030318D">
        <w:rPr>
          <w:rFonts w:eastAsia="Times New Roman"/>
          <w:sz w:val="24"/>
          <w:szCs w:val="24"/>
        </w:rPr>
        <w:t xml:space="preserve"> VE-cadherin </w:t>
      </w:r>
      <w:r w:rsidR="00574DA9" w:rsidRPr="0030318D">
        <w:rPr>
          <w:rFonts w:eastAsia="Times New Roman"/>
          <w:sz w:val="24"/>
          <w:szCs w:val="24"/>
        </w:rPr>
        <w:t xml:space="preserve">to </w:t>
      </w:r>
      <w:r w:rsidR="004127F4" w:rsidRPr="0030318D">
        <w:rPr>
          <w:rFonts w:eastAsia="Times New Roman"/>
          <w:sz w:val="24"/>
          <w:szCs w:val="24"/>
        </w:rPr>
        <w:t xml:space="preserve">promote </w:t>
      </w:r>
      <w:proofErr w:type="spellStart"/>
      <w:r w:rsidR="004127F4" w:rsidRPr="0030318D">
        <w:rPr>
          <w:rFonts w:eastAsia="Times New Roman"/>
          <w:sz w:val="24"/>
          <w:szCs w:val="24"/>
        </w:rPr>
        <w:t>adherens</w:t>
      </w:r>
      <w:proofErr w:type="spellEnd"/>
      <w:r w:rsidR="004127F4" w:rsidRPr="0030318D">
        <w:rPr>
          <w:rFonts w:eastAsia="Times New Roman"/>
          <w:sz w:val="24"/>
          <w:szCs w:val="24"/>
        </w:rPr>
        <w:t xml:space="preserve"> junction stability by preventing VE-cadherin endocytosis </w:t>
      </w:r>
      <w:r w:rsidR="006B1369" w:rsidRPr="0030318D">
        <w:rPr>
          <w:rFonts w:eastAsia="Times New Roman"/>
          <w:sz w:val="24"/>
          <w:szCs w:val="24"/>
        </w:rPr>
        <w:fldChar w:fldCharType="begin">
          <w:fldData xml:space="preserve">PEVuZE5vdGU+PENpdGU+PEF1dGhvcj5MYW1wdWduYW5pPC9BdXRob3I+PFllYXI+MjAwMjwvWWVh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MYW1wdWduYW5pPC9BdXRob3I+PFllYXI+MjAwMjwvWWVh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5, 10</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F5201B" w:rsidRPr="0030318D">
        <w:rPr>
          <w:rFonts w:eastAsia="Times New Roman"/>
          <w:sz w:val="24"/>
          <w:szCs w:val="24"/>
        </w:rPr>
        <w:t>(Fig</w:t>
      </w:r>
      <w:r w:rsidR="00C3029B" w:rsidRPr="0030318D">
        <w:rPr>
          <w:rFonts w:eastAsia="Times New Roman"/>
          <w:sz w:val="24"/>
          <w:szCs w:val="24"/>
        </w:rPr>
        <w:t>.</w:t>
      </w:r>
      <w:r w:rsidR="00F5201B" w:rsidRPr="0030318D">
        <w:rPr>
          <w:rFonts w:eastAsia="Times New Roman"/>
          <w:sz w:val="24"/>
          <w:szCs w:val="24"/>
        </w:rPr>
        <w:t xml:space="preserve"> </w:t>
      </w:r>
      <w:r w:rsidR="00C3029B" w:rsidRPr="0030318D">
        <w:rPr>
          <w:rFonts w:eastAsia="Times New Roman"/>
          <w:sz w:val="24"/>
          <w:szCs w:val="24"/>
        </w:rPr>
        <w:t>3B</w:t>
      </w:r>
      <w:r w:rsidR="00545869" w:rsidRPr="0030318D">
        <w:rPr>
          <w:rFonts w:eastAsia="Times New Roman"/>
          <w:sz w:val="24"/>
          <w:szCs w:val="24"/>
        </w:rPr>
        <w:t>-D</w:t>
      </w:r>
      <w:r w:rsidR="00AF7D57" w:rsidRPr="0030318D">
        <w:rPr>
          <w:rFonts w:eastAsia="Times New Roman"/>
          <w:sz w:val="24"/>
          <w:szCs w:val="24"/>
        </w:rPr>
        <w:t>)</w:t>
      </w:r>
      <w:r w:rsidR="00B57F5C" w:rsidRPr="0030318D">
        <w:rPr>
          <w:rFonts w:eastAsia="Times New Roman"/>
          <w:sz w:val="24"/>
          <w:szCs w:val="24"/>
        </w:rPr>
        <w:t xml:space="preserve">. </w:t>
      </w:r>
      <w:r w:rsidR="00545869" w:rsidRPr="0030318D">
        <w:rPr>
          <w:rFonts w:eastAsia="Times New Roman"/>
          <w:sz w:val="24"/>
          <w:szCs w:val="24"/>
        </w:rPr>
        <w:t xml:space="preserve">These data </w:t>
      </w:r>
      <w:r w:rsidR="003E3474" w:rsidRPr="0030318D">
        <w:rPr>
          <w:rFonts w:eastAsia="Times New Roman"/>
          <w:sz w:val="24"/>
          <w:szCs w:val="24"/>
        </w:rPr>
        <w:t>indicat</w:t>
      </w:r>
      <w:r w:rsidR="00B57F5C" w:rsidRPr="0030318D">
        <w:rPr>
          <w:rFonts w:eastAsia="Times New Roman"/>
          <w:sz w:val="24"/>
          <w:szCs w:val="24"/>
        </w:rPr>
        <w:t>e</w:t>
      </w:r>
      <w:r w:rsidR="003E3474" w:rsidRPr="0030318D">
        <w:rPr>
          <w:rFonts w:eastAsia="Times New Roman"/>
          <w:sz w:val="24"/>
          <w:szCs w:val="24"/>
        </w:rPr>
        <w:t xml:space="preserve"> that the three proteins for</w:t>
      </w:r>
      <w:r w:rsidR="006A0B28" w:rsidRPr="0030318D">
        <w:rPr>
          <w:rFonts w:eastAsia="Times New Roman"/>
          <w:sz w:val="24"/>
          <w:szCs w:val="24"/>
        </w:rPr>
        <w:t>m</w:t>
      </w:r>
      <w:r w:rsidR="003E3474" w:rsidRPr="0030318D">
        <w:rPr>
          <w:rFonts w:eastAsia="Times New Roman"/>
          <w:sz w:val="24"/>
          <w:szCs w:val="24"/>
        </w:rPr>
        <w:t xml:space="preserve"> a protein complex.</w:t>
      </w:r>
      <w:r w:rsidR="009A33B6" w:rsidRPr="0030318D">
        <w:rPr>
          <w:rFonts w:eastAsia="Times New Roman"/>
          <w:sz w:val="24"/>
          <w:szCs w:val="24"/>
        </w:rPr>
        <w:t xml:space="preserve"> </w:t>
      </w:r>
    </w:p>
    <w:p w14:paraId="00CBD839" w14:textId="7E82CC62" w:rsidR="00B77E73" w:rsidRPr="0030318D" w:rsidRDefault="00742E8C" w:rsidP="00043C7C">
      <w:pPr>
        <w:spacing w:after="100" w:afterAutospacing="1" w:line="360" w:lineRule="auto"/>
        <w:ind w:left="720"/>
        <w:jc w:val="both"/>
        <w:rPr>
          <w:rFonts w:eastAsia="Times New Roman"/>
          <w:sz w:val="24"/>
          <w:szCs w:val="24"/>
        </w:rPr>
      </w:pPr>
      <w:r w:rsidRPr="0030318D">
        <w:rPr>
          <w:rFonts w:eastAsia="Times New Roman"/>
          <w:sz w:val="24"/>
          <w:szCs w:val="24"/>
        </w:rPr>
        <w:t>T</w:t>
      </w:r>
      <w:r w:rsidR="004A254B" w:rsidRPr="0030318D">
        <w:rPr>
          <w:rFonts w:eastAsia="Times New Roman"/>
          <w:sz w:val="24"/>
          <w:szCs w:val="24"/>
        </w:rPr>
        <w:t xml:space="preserve">o investigate the mechanism by which NRP1 regulates the stability of </w:t>
      </w:r>
      <w:proofErr w:type="spellStart"/>
      <w:r w:rsidR="004A254B" w:rsidRPr="0030318D">
        <w:rPr>
          <w:rFonts w:eastAsia="Times New Roman"/>
          <w:sz w:val="24"/>
          <w:szCs w:val="24"/>
        </w:rPr>
        <w:t>adherens</w:t>
      </w:r>
      <w:proofErr w:type="spellEnd"/>
      <w:r w:rsidR="004A254B" w:rsidRPr="0030318D">
        <w:rPr>
          <w:rFonts w:eastAsia="Times New Roman"/>
          <w:sz w:val="24"/>
          <w:szCs w:val="24"/>
        </w:rPr>
        <w:t xml:space="preserve"> junction</w:t>
      </w:r>
      <w:r w:rsidR="00545869" w:rsidRPr="0030318D">
        <w:rPr>
          <w:rFonts w:eastAsia="Times New Roman"/>
          <w:sz w:val="24"/>
          <w:szCs w:val="24"/>
        </w:rPr>
        <w:t>s</w:t>
      </w:r>
      <w:r w:rsidR="004A254B" w:rsidRPr="0030318D">
        <w:rPr>
          <w:rFonts w:eastAsia="Times New Roman"/>
          <w:sz w:val="24"/>
          <w:szCs w:val="24"/>
        </w:rPr>
        <w:t xml:space="preserve"> in ECs exposed to laminar flow, we investigated whether NRP1 modulates the interaction of VE-cadherin with p120 catenin. Immunoblotting</w:t>
      </w:r>
      <w:r w:rsidR="006218F7" w:rsidRPr="0030318D">
        <w:rPr>
          <w:rFonts w:eastAsia="Times New Roman"/>
          <w:sz w:val="24"/>
          <w:szCs w:val="24"/>
        </w:rPr>
        <w:t xml:space="preserve"> </w:t>
      </w:r>
      <w:r w:rsidR="00AA4BC8" w:rsidRPr="0030318D">
        <w:rPr>
          <w:rFonts w:eastAsia="Times New Roman"/>
          <w:sz w:val="24"/>
          <w:szCs w:val="24"/>
        </w:rPr>
        <w:t xml:space="preserve">(Fig. </w:t>
      </w:r>
      <w:r w:rsidR="00B77E73" w:rsidRPr="0030318D">
        <w:rPr>
          <w:rFonts w:eastAsia="Times New Roman"/>
          <w:sz w:val="24"/>
          <w:szCs w:val="24"/>
        </w:rPr>
        <w:t>3E</w:t>
      </w:r>
      <w:r w:rsidR="00AA4BC8" w:rsidRPr="0030318D">
        <w:rPr>
          <w:rFonts w:eastAsia="Times New Roman"/>
          <w:sz w:val="24"/>
          <w:szCs w:val="24"/>
        </w:rPr>
        <w:t xml:space="preserve">) </w:t>
      </w:r>
      <w:r w:rsidR="00202542" w:rsidRPr="0030318D">
        <w:rPr>
          <w:rFonts w:eastAsia="Times New Roman"/>
          <w:sz w:val="24"/>
          <w:szCs w:val="24"/>
        </w:rPr>
        <w:t xml:space="preserve">and immunostaining </w:t>
      </w:r>
      <w:r w:rsidR="00387CD3" w:rsidRPr="0030318D">
        <w:rPr>
          <w:rFonts w:eastAsia="Times New Roman"/>
          <w:sz w:val="24"/>
          <w:szCs w:val="24"/>
        </w:rPr>
        <w:t xml:space="preserve">(Fig. S2C) analyses </w:t>
      </w:r>
      <w:r w:rsidR="008E0932" w:rsidRPr="0030318D">
        <w:rPr>
          <w:rFonts w:eastAsia="Times New Roman"/>
          <w:sz w:val="24"/>
          <w:szCs w:val="24"/>
        </w:rPr>
        <w:t xml:space="preserve">of ECs exposed to </w:t>
      </w:r>
      <w:r w:rsidR="002138FB" w:rsidRPr="0030318D">
        <w:rPr>
          <w:rFonts w:eastAsia="Times New Roman"/>
          <w:sz w:val="24"/>
          <w:szCs w:val="24"/>
        </w:rPr>
        <w:t xml:space="preserve">laminar flow </w:t>
      </w:r>
      <w:r w:rsidR="004A254B" w:rsidRPr="0030318D">
        <w:rPr>
          <w:rFonts w:eastAsia="Times New Roman"/>
          <w:sz w:val="24"/>
          <w:szCs w:val="24"/>
        </w:rPr>
        <w:t xml:space="preserve">showed that NRP1 </w:t>
      </w:r>
      <w:r w:rsidR="00D36D35" w:rsidRPr="0030318D">
        <w:rPr>
          <w:rFonts w:eastAsia="Times New Roman"/>
          <w:sz w:val="24"/>
          <w:szCs w:val="24"/>
        </w:rPr>
        <w:t xml:space="preserve">knockdown </w:t>
      </w:r>
      <w:r w:rsidR="00B77E73" w:rsidRPr="0030318D">
        <w:rPr>
          <w:rFonts w:eastAsia="Times New Roman"/>
          <w:sz w:val="24"/>
          <w:szCs w:val="24"/>
        </w:rPr>
        <w:t xml:space="preserve">did not affect </w:t>
      </w:r>
      <w:r w:rsidR="004A254B" w:rsidRPr="0030318D">
        <w:rPr>
          <w:rFonts w:eastAsia="Times New Roman"/>
          <w:sz w:val="24"/>
          <w:szCs w:val="24"/>
        </w:rPr>
        <w:t>p120</w:t>
      </w:r>
      <w:r w:rsidR="00666BE2" w:rsidRPr="0030318D">
        <w:rPr>
          <w:rFonts w:eastAsia="Times New Roman"/>
          <w:sz w:val="24"/>
          <w:szCs w:val="24"/>
        </w:rPr>
        <w:t xml:space="preserve"> </w:t>
      </w:r>
      <w:r w:rsidR="00B64FA0" w:rsidRPr="0030318D">
        <w:rPr>
          <w:rFonts w:eastAsia="Times New Roman"/>
          <w:sz w:val="24"/>
          <w:szCs w:val="24"/>
        </w:rPr>
        <w:t xml:space="preserve">catenin </w:t>
      </w:r>
      <w:r w:rsidR="00666BE2" w:rsidRPr="0030318D">
        <w:rPr>
          <w:rFonts w:eastAsia="Times New Roman"/>
          <w:sz w:val="24"/>
          <w:szCs w:val="24"/>
        </w:rPr>
        <w:t>and VE-</w:t>
      </w:r>
      <w:r w:rsidR="00251362" w:rsidRPr="0030318D">
        <w:rPr>
          <w:rFonts w:eastAsia="Times New Roman"/>
          <w:sz w:val="24"/>
          <w:szCs w:val="24"/>
        </w:rPr>
        <w:t>cadherin</w:t>
      </w:r>
      <w:r w:rsidR="004A254B" w:rsidRPr="0030318D">
        <w:rPr>
          <w:rFonts w:eastAsia="Times New Roman"/>
          <w:sz w:val="24"/>
          <w:szCs w:val="24"/>
        </w:rPr>
        <w:t xml:space="preserve"> levels (</w:t>
      </w:r>
      <w:r w:rsidR="002A2333" w:rsidRPr="0030318D">
        <w:rPr>
          <w:rFonts w:eastAsia="Times New Roman"/>
          <w:sz w:val="24"/>
          <w:szCs w:val="24"/>
        </w:rPr>
        <w:t>Fig.</w:t>
      </w:r>
      <w:r w:rsidR="004A254B" w:rsidRPr="0030318D">
        <w:rPr>
          <w:rFonts w:eastAsia="Times New Roman"/>
          <w:sz w:val="24"/>
          <w:szCs w:val="24"/>
        </w:rPr>
        <w:t xml:space="preserve"> </w:t>
      </w:r>
      <w:r w:rsidR="00B77E73" w:rsidRPr="0030318D">
        <w:rPr>
          <w:rFonts w:eastAsia="Times New Roman"/>
          <w:sz w:val="24"/>
          <w:szCs w:val="24"/>
        </w:rPr>
        <w:t>3E</w:t>
      </w:r>
      <w:r w:rsidR="00EC1954" w:rsidRPr="0030318D">
        <w:rPr>
          <w:rFonts w:eastAsia="Times New Roman"/>
          <w:sz w:val="24"/>
          <w:szCs w:val="24"/>
        </w:rPr>
        <w:t>-</w:t>
      </w:r>
      <w:r w:rsidR="00B77E73" w:rsidRPr="0030318D">
        <w:rPr>
          <w:rFonts w:eastAsia="Times New Roman"/>
          <w:sz w:val="24"/>
          <w:szCs w:val="24"/>
        </w:rPr>
        <w:t>G</w:t>
      </w:r>
      <w:r w:rsidR="004A254B" w:rsidRPr="0030318D">
        <w:rPr>
          <w:rFonts w:eastAsia="Times New Roman"/>
          <w:sz w:val="24"/>
          <w:szCs w:val="24"/>
        </w:rPr>
        <w:t>).</w:t>
      </w:r>
      <w:r w:rsidR="005755CE" w:rsidRPr="0030318D">
        <w:rPr>
          <w:rFonts w:eastAsia="Times New Roman"/>
          <w:sz w:val="24"/>
          <w:szCs w:val="24"/>
        </w:rPr>
        <w:t xml:space="preserve"> </w:t>
      </w:r>
      <w:r w:rsidR="004D21CE" w:rsidRPr="0030318D">
        <w:rPr>
          <w:rFonts w:eastAsia="Times New Roman"/>
          <w:sz w:val="24"/>
          <w:szCs w:val="24"/>
        </w:rPr>
        <w:t>Next</w:t>
      </w:r>
      <w:r w:rsidR="004A254B" w:rsidRPr="0030318D">
        <w:rPr>
          <w:rFonts w:eastAsia="Times New Roman"/>
          <w:sz w:val="24"/>
          <w:szCs w:val="24"/>
        </w:rPr>
        <w:t xml:space="preserve">, we investigated whether NRP1 </w:t>
      </w:r>
      <w:r w:rsidR="00B77E73" w:rsidRPr="0030318D">
        <w:rPr>
          <w:rFonts w:eastAsia="Times New Roman"/>
          <w:sz w:val="24"/>
          <w:szCs w:val="24"/>
        </w:rPr>
        <w:t xml:space="preserve">knockdown affected </w:t>
      </w:r>
      <w:r w:rsidR="004A254B" w:rsidRPr="0030318D">
        <w:rPr>
          <w:rFonts w:eastAsia="Times New Roman"/>
          <w:sz w:val="24"/>
          <w:szCs w:val="24"/>
        </w:rPr>
        <w:t xml:space="preserve">the ability of p120 </w:t>
      </w:r>
      <w:r w:rsidR="00B64FA0" w:rsidRPr="0030318D">
        <w:rPr>
          <w:rFonts w:eastAsia="Times New Roman"/>
          <w:sz w:val="24"/>
          <w:szCs w:val="24"/>
        </w:rPr>
        <w:t xml:space="preserve">catenin </w:t>
      </w:r>
      <w:r w:rsidR="004A254B" w:rsidRPr="0030318D">
        <w:rPr>
          <w:rFonts w:eastAsia="Times New Roman"/>
          <w:sz w:val="24"/>
          <w:szCs w:val="24"/>
        </w:rPr>
        <w:t xml:space="preserve">to interact with VE-cadherin. </w:t>
      </w:r>
      <w:r w:rsidR="00B16223" w:rsidRPr="0030318D">
        <w:rPr>
          <w:rFonts w:eastAsia="Times New Roman"/>
          <w:sz w:val="24"/>
          <w:szCs w:val="24"/>
        </w:rPr>
        <w:t xml:space="preserve">Co-immunoprecipitation analysis </w:t>
      </w:r>
      <w:r w:rsidR="00011421" w:rsidRPr="0030318D">
        <w:rPr>
          <w:rFonts w:eastAsia="Times New Roman"/>
          <w:sz w:val="24"/>
          <w:szCs w:val="24"/>
        </w:rPr>
        <w:t xml:space="preserve">performed in HUVECs cultured </w:t>
      </w:r>
      <w:r w:rsidR="00B77E73" w:rsidRPr="0030318D">
        <w:rPr>
          <w:rFonts w:eastAsia="Times New Roman"/>
          <w:sz w:val="24"/>
          <w:szCs w:val="24"/>
        </w:rPr>
        <w:t xml:space="preserve">under </w:t>
      </w:r>
      <w:r w:rsidR="00612003" w:rsidRPr="0030318D">
        <w:rPr>
          <w:rFonts w:eastAsia="Times New Roman"/>
          <w:sz w:val="24"/>
          <w:szCs w:val="24"/>
        </w:rPr>
        <w:t>static cond</w:t>
      </w:r>
      <w:r w:rsidR="00EC1954" w:rsidRPr="0030318D">
        <w:rPr>
          <w:rFonts w:eastAsia="Times New Roman"/>
          <w:sz w:val="24"/>
          <w:szCs w:val="24"/>
        </w:rPr>
        <w:t>i</w:t>
      </w:r>
      <w:r w:rsidR="00612003" w:rsidRPr="0030318D">
        <w:rPr>
          <w:rFonts w:eastAsia="Times New Roman"/>
          <w:sz w:val="24"/>
          <w:szCs w:val="24"/>
        </w:rPr>
        <w:t>tion</w:t>
      </w:r>
      <w:r w:rsidR="00B77E73" w:rsidRPr="0030318D">
        <w:rPr>
          <w:rFonts w:eastAsia="Times New Roman"/>
          <w:sz w:val="24"/>
          <w:szCs w:val="24"/>
        </w:rPr>
        <w:t>s</w:t>
      </w:r>
      <w:r w:rsidR="00B16223" w:rsidRPr="0030318D">
        <w:rPr>
          <w:rFonts w:eastAsia="Times New Roman"/>
          <w:sz w:val="24"/>
          <w:szCs w:val="24"/>
        </w:rPr>
        <w:t xml:space="preserve"> showed that </w:t>
      </w:r>
      <w:r w:rsidR="00654424" w:rsidRPr="0030318D">
        <w:rPr>
          <w:rFonts w:eastAsia="Times New Roman"/>
          <w:sz w:val="24"/>
          <w:szCs w:val="24"/>
        </w:rPr>
        <w:t xml:space="preserve">NRP1 </w:t>
      </w:r>
      <w:r w:rsidR="00B77E73" w:rsidRPr="0030318D">
        <w:rPr>
          <w:rFonts w:eastAsia="Times New Roman"/>
          <w:sz w:val="24"/>
          <w:szCs w:val="24"/>
        </w:rPr>
        <w:t xml:space="preserve">knockdown </w:t>
      </w:r>
      <w:r w:rsidR="00654424" w:rsidRPr="0030318D">
        <w:rPr>
          <w:rFonts w:eastAsia="Times New Roman"/>
          <w:sz w:val="24"/>
          <w:szCs w:val="24"/>
        </w:rPr>
        <w:t>reduce</w:t>
      </w:r>
      <w:r w:rsidR="00B77E73" w:rsidRPr="0030318D">
        <w:rPr>
          <w:rFonts w:eastAsia="Times New Roman"/>
          <w:sz w:val="24"/>
          <w:szCs w:val="24"/>
        </w:rPr>
        <w:t>d</w:t>
      </w:r>
      <w:r w:rsidR="00654424" w:rsidRPr="0030318D">
        <w:rPr>
          <w:rFonts w:eastAsia="Times New Roman"/>
          <w:sz w:val="24"/>
          <w:szCs w:val="24"/>
        </w:rPr>
        <w:t xml:space="preserve"> th</w:t>
      </w:r>
      <w:r w:rsidR="00612003" w:rsidRPr="0030318D">
        <w:rPr>
          <w:rFonts w:eastAsia="Times New Roman"/>
          <w:sz w:val="24"/>
          <w:szCs w:val="24"/>
        </w:rPr>
        <w:t>e</w:t>
      </w:r>
      <w:r w:rsidR="00654424" w:rsidRPr="0030318D">
        <w:rPr>
          <w:rFonts w:eastAsia="Times New Roman"/>
          <w:sz w:val="24"/>
          <w:szCs w:val="24"/>
        </w:rPr>
        <w:t xml:space="preserve"> interaction of VE-cadherin with p120 </w:t>
      </w:r>
      <w:r w:rsidR="00B64FA0" w:rsidRPr="0030318D">
        <w:rPr>
          <w:rFonts w:eastAsia="Times New Roman"/>
          <w:sz w:val="24"/>
          <w:szCs w:val="24"/>
        </w:rPr>
        <w:t xml:space="preserve">catenin </w:t>
      </w:r>
      <w:r w:rsidR="00011421" w:rsidRPr="0030318D">
        <w:rPr>
          <w:rFonts w:eastAsia="Times New Roman"/>
          <w:sz w:val="24"/>
          <w:szCs w:val="24"/>
        </w:rPr>
        <w:t>(</w:t>
      </w:r>
      <w:r w:rsidR="000C61AB" w:rsidRPr="0030318D">
        <w:rPr>
          <w:rFonts w:eastAsia="Times New Roman"/>
          <w:sz w:val="24"/>
          <w:szCs w:val="24"/>
        </w:rPr>
        <w:t>Fig. 3</w:t>
      </w:r>
      <w:r w:rsidR="00B77E73" w:rsidRPr="0030318D">
        <w:rPr>
          <w:rFonts w:eastAsia="Times New Roman"/>
          <w:sz w:val="24"/>
          <w:szCs w:val="24"/>
        </w:rPr>
        <w:t>H</w:t>
      </w:r>
      <w:r w:rsidR="000C61AB" w:rsidRPr="0030318D">
        <w:rPr>
          <w:rFonts w:eastAsia="Times New Roman"/>
          <w:sz w:val="24"/>
          <w:szCs w:val="24"/>
        </w:rPr>
        <w:t>,</w:t>
      </w:r>
      <w:r w:rsidR="004A5EB3" w:rsidRPr="0030318D">
        <w:rPr>
          <w:rFonts w:eastAsia="Times New Roman"/>
          <w:sz w:val="24"/>
          <w:szCs w:val="24"/>
        </w:rPr>
        <w:t xml:space="preserve"> </w:t>
      </w:r>
      <w:r w:rsidR="00B77E73" w:rsidRPr="0030318D">
        <w:rPr>
          <w:rFonts w:eastAsia="Times New Roman"/>
          <w:sz w:val="24"/>
          <w:szCs w:val="24"/>
        </w:rPr>
        <w:t>I</w:t>
      </w:r>
      <w:r w:rsidR="000C61AB" w:rsidRPr="0030318D">
        <w:rPr>
          <w:rFonts w:eastAsia="Times New Roman"/>
          <w:sz w:val="24"/>
          <w:szCs w:val="24"/>
        </w:rPr>
        <w:t>)</w:t>
      </w:r>
      <w:r w:rsidR="00325B4C" w:rsidRPr="0030318D">
        <w:rPr>
          <w:rFonts w:eastAsia="Times New Roman"/>
          <w:sz w:val="24"/>
          <w:szCs w:val="24"/>
        </w:rPr>
        <w:t xml:space="preserve">. </w:t>
      </w:r>
      <w:r w:rsidR="00D94F5C" w:rsidRPr="0030318D">
        <w:rPr>
          <w:rFonts w:eastAsia="Times New Roman"/>
          <w:sz w:val="24"/>
          <w:szCs w:val="24"/>
        </w:rPr>
        <w:t>Accordingly,</w:t>
      </w:r>
      <w:r w:rsidR="00011421" w:rsidRPr="0030318D">
        <w:rPr>
          <w:rFonts w:eastAsia="Times New Roman"/>
          <w:sz w:val="24"/>
          <w:szCs w:val="24"/>
        </w:rPr>
        <w:t xml:space="preserve"> </w:t>
      </w:r>
      <w:r w:rsidR="004A254B" w:rsidRPr="0030318D">
        <w:rPr>
          <w:rFonts w:eastAsia="Times New Roman"/>
          <w:sz w:val="24"/>
          <w:szCs w:val="24"/>
        </w:rPr>
        <w:t>PLA analysis</w:t>
      </w:r>
      <w:r w:rsidR="00732F82" w:rsidRPr="0030318D">
        <w:rPr>
          <w:rFonts w:eastAsia="Times New Roman"/>
          <w:sz w:val="24"/>
          <w:szCs w:val="24"/>
        </w:rPr>
        <w:t xml:space="preserve"> </w:t>
      </w:r>
      <w:r w:rsidR="004A254B" w:rsidRPr="0030318D">
        <w:rPr>
          <w:rFonts w:eastAsia="Times New Roman"/>
          <w:sz w:val="24"/>
          <w:szCs w:val="24"/>
        </w:rPr>
        <w:t>showed that in control</w:t>
      </w:r>
      <w:r w:rsidR="00E641EE" w:rsidRPr="0030318D">
        <w:rPr>
          <w:rFonts w:eastAsia="Times New Roman"/>
          <w:sz w:val="24"/>
          <w:szCs w:val="24"/>
        </w:rPr>
        <w:t xml:space="preserve"> HUVECs</w:t>
      </w:r>
      <w:r w:rsidR="004A254B" w:rsidRPr="0030318D">
        <w:rPr>
          <w:rFonts w:eastAsia="Times New Roman"/>
          <w:sz w:val="24"/>
          <w:szCs w:val="24"/>
        </w:rPr>
        <w:t xml:space="preserve">, VE-cadherin and </w:t>
      </w:r>
      <w:r w:rsidR="00B64FA0" w:rsidRPr="0030318D">
        <w:rPr>
          <w:rFonts w:eastAsia="Times New Roman"/>
          <w:sz w:val="24"/>
          <w:szCs w:val="24"/>
        </w:rPr>
        <w:t>p120 catenin</w:t>
      </w:r>
      <w:r w:rsidR="004A254B" w:rsidRPr="0030318D">
        <w:rPr>
          <w:rFonts w:eastAsia="Times New Roman"/>
          <w:sz w:val="24"/>
          <w:szCs w:val="24"/>
        </w:rPr>
        <w:t xml:space="preserve"> form</w:t>
      </w:r>
      <w:r w:rsidR="00B77E73" w:rsidRPr="0030318D">
        <w:rPr>
          <w:rFonts w:eastAsia="Times New Roman"/>
          <w:sz w:val="24"/>
          <w:szCs w:val="24"/>
        </w:rPr>
        <w:t>ed</w:t>
      </w:r>
      <w:r w:rsidR="004A254B" w:rsidRPr="0030318D">
        <w:rPr>
          <w:rFonts w:eastAsia="Times New Roman"/>
          <w:sz w:val="24"/>
          <w:szCs w:val="24"/>
        </w:rPr>
        <w:t xml:space="preserve"> a complex </w:t>
      </w:r>
      <w:r w:rsidR="00B77E73" w:rsidRPr="0030318D">
        <w:rPr>
          <w:rFonts w:eastAsia="Times New Roman"/>
          <w:sz w:val="24"/>
          <w:szCs w:val="24"/>
        </w:rPr>
        <w:t xml:space="preserve">under </w:t>
      </w:r>
      <w:r w:rsidR="004A254B" w:rsidRPr="0030318D">
        <w:rPr>
          <w:rFonts w:eastAsia="Times New Roman"/>
          <w:sz w:val="24"/>
          <w:szCs w:val="24"/>
        </w:rPr>
        <w:t xml:space="preserve">both static and laminar flow conditions </w:t>
      </w:r>
      <w:r w:rsidR="00E863CB" w:rsidRPr="0030318D">
        <w:rPr>
          <w:rFonts w:eastAsia="Times New Roman"/>
          <w:sz w:val="24"/>
          <w:szCs w:val="24"/>
        </w:rPr>
        <w:t xml:space="preserve">and that </w:t>
      </w:r>
      <w:r w:rsidR="004A254B" w:rsidRPr="0030318D">
        <w:rPr>
          <w:rFonts w:eastAsia="Times New Roman"/>
          <w:sz w:val="24"/>
          <w:szCs w:val="24"/>
        </w:rPr>
        <w:t xml:space="preserve">NRP1 </w:t>
      </w:r>
      <w:r w:rsidR="00D36D35" w:rsidRPr="0030318D">
        <w:rPr>
          <w:rFonts w:eastAsia="Times New Roman"/>
          <w:sz w:val="24"/>
          <w:szCs w:val="24"/>
        </w:rPr>
        <w:t xml:space="preserve">knockdown </w:t>
      </w:r>
      <w:r w:rsidR="004A254B" w:rsidRPr="0030318D">
        <w:rPr>
          <w:rFonts w:eastAsia="Times New Roman"/>
          <w:sz w:val="24"/>
          <w:szCs w:val="24"/>
        </w:rPr>
        <w:t>reduce</w:t>
      </w:r>
      <w:r w:rsidR="00D36D35" w:rsidRPr="0030318D">
        <w:rPr>
          <w:rFonts w:eastAsia="Times New Roman"/>
          <w:sz w:val="24"/>
          <w:szCs w:val="24"/>
        </w:rPr>
        <w:t>d</w:t>
      </w:r>
      <w:r w:rsidR="004A254B" w:rsidRPr="0030318D">
        <w:rPr>
          <w:rFonts w:eastAsia="Times New Roman"/>
          <w:sz w:val="24"/>
          <w:szCs w:val="24"/>
        </w:rPr>
        <w:t xml:space="preserve"> the PLA signal compared to control cells</w:t>
      </w:r>
      <w:r w:rsidR="00177236" w:rsidRPr="0030318D">
        <w:rPr>
          <w:rFonts w:eastAsia="Times New Roman"/>
          <w:sz w:val="24"/>
          <w:szCs w:val="24"/>
        </w:rPr>
        <w:t xml:space="preserve"> </w:t>
      </w:r>
      <w:r w:rsidR="00D36D35" w:rsidRPr="0030318D">
        <w:rPr>
          <w:rFonts w:eastAsia="Times New Roman"/>
          <w:sz w:val="24"/>
          <w:szCs w:val="24"/>
        </w:rPr>
        <w:t xml:space="preserve">under </w:t>
      </w:r>
      <w:r w:rsidR="00177236" w:rsidRPr="0030318D">
        <w:rPr>
          <w:rFonts w:eastAsia="Times New Roman"/>
          <w:sz w:val="24"/>
          <w:szCs w:val="24"/>
        </w:rPr>
        <w:t xml:space="preserve">both </w:t>
      </w:r>
      <w:r w:rsidR="005B6D83" w:rsidRPr="0030318D">
        <w:rPr>
          <w:rFonts w:eastAsia="Times New Roman"/>
          <w:sz w:val="24"/>
          <w:szCs w:val="24"/>
        </w:rPr>
        <w:t>static and flow conditions</w:t>
      </w:r>
      <w:r w:rsidR="00B77E73" w:rsidRPr="0030318D">
        <w:rPr>
          <w:rFonts w:eastAsia="Times New Roman"/>
          <w:sz w:val="24"/>
          <w:szCs w:val="24"/>
        </w:rPr>
        <w:t xml:space="preserve"> (Fig. 3J, K)</w:t>
      </w:r>
      <w:r w:rsidR="00AC753E" w:rsidRPr="0030318D">
        <w:rPr>
          <w:rFonts w:eastAsia="Times New Roman"/>
          <w:sz w:val="24"/>
          <w:szCs w:val="24"/>
        </w:rPr>
        <w:t>. Together</w:t>
      </w:r>
      <w:r w:rsidR="0030318D" w:rsidRPr="0030318D">
        <w:rPr>
          <w:rFonts w:eastAsia="Times New Roman"/>
          <w:sz w:val="24"/>
          <w:szCs w:val="24"/>
        </w:rPr>
        <w:t>,</w:t>
      </w:r>
      <w:r w:rsidR="00AC753E" w:rsidRPr="0030318D">
        <w:rPr>
          <w:rFonts w:eastAsia="Times New Roman"/>
          <w:sz w:val="24"/>
          <w:szCs w:val="24"/>
        </w:rPr>
        <w:t xml:space="preserve"> these data </w:t>
      </w:r>
      <w:r w:rsidR="00C16AC0" w:rsidRPr="0030318D">
        <w:rPr>
          <w:rFonts w:eastAsia="Times New Roman"/>
          <w:sz w:val="24"/>
          <w:szCs w:val="24"/>
        </w:rPr>
        <w:t>demonstrate</w:t>
      </w:r>
      <w:r w:rsidR="004A254B" w:rsidRPr="0030318D">
        <w:rPr>
          <w:rFonts w:eastAsia="Times New Roman"/>
          <w:sz w:val="24"/>
          <w:szCs w:val="24"/>
        </w:rPr>
        <w:t xml:space="preserve"> that NRP1 promotes the interaction between p120 </w:t>
      </w:r>
      <w:r w:rsidR="00B64FA0" w:rsidRPr="0030318D">
        <w:rPr>
          <w:rFonts w:eastAsia="Times New Roman"/>
          <w:sz w:val="24"/>
          <w:szCs w:val="24"/>
        </w:rPr>
        <w:t xml:space="preserve">catenin </w:t>
      </w:r>
      <w:r w:rsidR="004A254B" w:rsidRPr="0030318D">
        <w:rPr>
          <w:rFonts w:eastAsia="Times New Roman"/>
          <w:sz w:val="24"/>
          <w:szCs w:val="24"/>
        </w:rPr>
        <w:t>and VE-cadherin</w:t>
      </w:r>
      <w:r w:rsidR="00D271FC" w:rsidRPr="0030318D">
        <w:rPr>
          <w:rFonts w:eastAsia="Times New Roman"/>
          <w:sz w:val="24"/>
          <w:szCs w:val="24"/>
        </w:rPr>
        <w:t xml:space="preserve"> (Fig. </w:t>
      </w:r>
      <w:r w:rsidR="00EE62EA" w:rsidRPr="0030318D">
        <w:rPr>
          <w:rFonts w:eastAsia="Times New Roman"/>
          <w:sz w:val="24"/>
          <w:szCs w:val="24"/>
        </w:rPr>
        <w:t>3</w:t>
      </w:r>
      <w:r w:rsidR="00B77E73" w:rsidRPr="0030318D">
        <w:rPr>
          <w:rFonts w:eastAsia="Times New Roman"/>
          <w:sz w:val="24"/>
          <w:szCs w:val="24"/>
        </w:rPr>
        <w:t>H</w:t>
      </w:r>
      <w:r w:rsidR="0074642E" w:rsidRPr="0030318D">
        <w:rPr>
          <w:rFonts w:eastAsia="Times New Roman"/>
          <w:sz w:val="24"/>
          <w:szCs w:val="24"/>
        </w:rPr>
        <w:t>-</w:t>
      </w:r>
      <w:r w:rsidR="00B77E73" w:rsidRPr="0030318D">
        <w:rPr>
          <w:rFonts w:eastAsia="Times New Roman"/>
          <w:sz w:val="24"/>
          <w:szCs w:val="24"/>
        </w:rPr>
        <w:t>K</w:t>
      </w:r>
      <w:r w:rsidR="00D271FC" w:rsidRPr="0030318D">
        <w:rPr>
          <w:rFonts w:eastAsia="Times New Roman"/>
          <w:sz w:val="24"/>
          <w:szCs w:val="24"/>
        </w:rPr>
        <w:t>)</w:t>
      </w:r>
      <w:r w:rsidR="004A254B" w:rsidRPr="0030318D">
        <w:rPr>
          <w:rFonts w:eastAsia="Times New Roman"/>
          <w:sz w:val="24"/>
          <w:szCs w:val="24"/>
        </w:rPr>
        <w:t xml:space="preserve">. </w:t>
      </w:r>
    </w:p>
    <w:p w14:paraId="68A2EB00" w14:textId="06980405" w:rsidR="004A254B" w:rsidRPr="0030318D" w:rsidRDefault="004A254B"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We </w:t>
      </w:r>
      <w:r w:rsidR="0030318D">
        <w:rPr>
          <w:rFonts w:eastAsia="Times New Roman"/>
          <w:sz w:val="24"/>
          <w:szCs w:val="24"/>
        </w:rPr>
        <w:t xml:space="preserve">next </w:t>
      </w:r>
      <w:r w:rsidRPr="0030318D">
        <w:rPr>
          <w:rFonts w:eastAsia="Times New Roman"/>
          <w:sz w:val="24"/>
          <w:szCs w:val="24"/>
        </w:rPr>
        <w:t xml:space="preserve">investigated whether p120 </w:t>
      </w:r>
      <w:r w:rsidR="00B64FA0" w:rsidRPr="0030318D">
        <w:rPr>
          <w:rFonts w:eastAsia="Times New Roman"/>
          <w:sz w:val="24"/>
          <w:szCs w:val="24"/>
        </w:rPr>
        <w:t xml:space="preserve">catenin </w:t>
      </w:r>
      <w:r w:rsidRPr="0030318D">
        <w:rPr>
          <w:rFonts w:eastAsia="Times New Roman"/>
          <w:sz w:val="24"/>
          <w:szCs w:val="24"/>
        </w:rPr>
        <w:t xml:space="preserve">or NRP1 </w:t>
      </w:r>
      <w:r w:rsidR="00B77E73" w:rsidRPr="0030318D">
        <w:rPr>
          <w:rFonts w:eastAsia="Times New Roman"/>
          <w:sz w:val="24"/>
          <w:szCs w:val="24"/>
        </w:rPr>
        <w:t xml:space="preserve">knockdown </w:t>
      </w:r>
      <w:r w:rsidRPr="0030318D">
        <w:rPr>
          <w:rFonts w:eastAsia="Times New Roman"/>
          <w:sz w:val="24"/>
          <w:szCs w:val="24"/>
        </w:rPr>
        <w:t>similarly affect</w:t>
      </w:r>
      <w:r w:rsidR="00B77E73" w:rsidRPr="0030318D">
        <w:rPr>
          <w:rFonts w:eastAsia="Times New Roman"/>
          <w:sz w:val="24"/>
          <w:szCs w:val="24"/>
        </w:rPr>
        <w:t>ed</w:t>
      </w:r>
      <w:r w:rsidRPr="0030318D">
        <w:rPr>
          <w:rFonts w:eastAsia="Times New Roman"/>
          <w:sz w:val="24"/>
          <w:szCs w:val="24"/>
        </w:rPr>
        <w:t xml:space="preserve"> </w:t>
      </w:r>
      <w:proofErr w:type="spellStart"/>
      <w:r w:rsidRPr="0030318D">
        <w:rPr>
          <w:rFonts w:eastAsia="Times New Roman"/>
          <w:sz w:val="24"/>
          <w:szCs w:val="24"/>
        </w:rPr>
        <w:t>adherens</w:t>
      </w:r>
      <w:proofErr w:type="spellEnd"/>
      <w:r w:rsidRPr="0030318D">
        <w:rPr>
          <w:rFonts w:eastAsia="Times New Roman"/>
          <w:sz w:val="24"/>
          <w:szCs w:val="24"/>
        </w:rPr>
        <w:t xml:space="preserve"> junctions and the actin cytoskeleton. NRP1 or p120 </w:t>
      </w:r>
      <w:r w:rsidR="00B64FA0" w:rsidRPr="0030318D">
        <w:rPr>
          <w:rFonts w:eastAsia="Times New Roman"/>
          <w:sz w:val="24"/>
          <w:szCs w:val="24"/>
        </w:rPr>
        <w:t xml:space="preserve">catenin </w:t>
      </w:r>
      <w:r w:rsidR="00E641EE" w:rsidRPr="0030318D">
        <w:rPr>
          <w:rFonts w:eastAsia="Times New Roman"/>
          <w:sz w:val="24"/>
          <w:szCs w:val="24"/>
        </w:rPr>
        <w:t>kno</w:t>
      </w:r>
      <w:r w:rsidR="00BA5485" w:rsidRPr="0030318D">
        <w:rPr>
          <w:rFonts w:eastAsia="Times New Roman"/>
          <w:sz w:val="24"/>
          <w:szCs w:val="24"/>
        </w:rPr>
        <w:t>c</w:t>
      </w:r>
      <w:r w:rsidR="00E641EE" w:rsidRPr="0030318D">
        <w:rPr>
          <w:rFonts w:eastAsia="Times New Roman"/>
          <w:sz w:val="24"/>
          <w:szCs w:val="24"/>
        </w:rPr>
        <w:t>kdown</w:t>
      </w:r>
      <w:r w:rsidRPr="0030318D">
        <w:rPr>
          <w:rFonts w:eastAsia="Times New Roman"/>
          <w:sz w:val="24"/>
          <w:szCs w:val="24"/>
        </w:rPr>
        <w:t xml:space="preserve"> </w:t>
      </w:r>
      <w:r w:rsidR="00B77E73" w:rsidRPr="0030318D">
        <w:rPr>
          <w:rFonts w:eastAsia="Times New Roman"/>
          <w:sz w:val="24"/>
          <w:szCs w:val="24"/>
        </w:rPr>
        <w:t>(Fig. 3L, M</w:t>
      </w:r>
      <w:r w:rsidR="004F61ED" w:rsidRPr="0030318D">
        <w:rPr>
          <w:rFonts w:eastAsia="Times New Roman"/>
          <w:sz w:val="24"/>
          <w:szCs w:val="24"/>
        </w:rPr>
        <w:t>; Fig</w:t>
      </w:r>
      <w:r w:rsidR="0009297F" w:rsidRPr="0030318D">
        <w:rPr>
          <w:rFonts w:eastAsia="Times New Roman"/>
          <w:sz w:val="24"/>
          <w:szCs w:val="24"/>
        </w:rPr>
        <w:t>. S3A</w:t>
      </w:r>
      <w:r w:rsidR="002D48F3" w:rsidRPr="0030318D">
        <w:rPr>
          <w:rFonts w:eastAsia="Times New Roman"/>
          <w:sz w:val="24"/>
          <w:szCs w:val="24"/>
        </w:rPr>
        <w:t>-C</w:t>
      </w:r>
      <w:r w:rsidR="00B77E73" w:rsidRPr="0030318D">
        <w:rPr>
          <w:rFonts w:eastAsia="Times New Roman"/>
          <w:sz w:val="24"/>
          <w:szCs w:val="24"/>
        </w:rPr>
        <w:t xml:space="preserve">) </w:t>
      </w:r>
      <w:r w:rsidRPr="0030318D">
        <w:rPr>
          <w:rFonts w:eastAsia="Times New Roman"/>
          <w:sz w:val="24"/>
          <w:szCs w:val="24"/>
        </w:rPr>
        <w:t xml:space="preserve">induced a rounded cell morphology </w:t>
      </w:r>
      <w:r w:rsidR="007932FA" w:rsidRPr="0030318D">
        <w:rPr>
          <w:rFonts w:eastAsia="Times New Roman"/>
          <w:sz w:val="24"/>
          <w:szCs w:val="24"/>
        </w:rPr>
        <w:t>characterized</w:t>
      </w:r>
      <w:r w:rsidRPr="0030318D">
        <w:rPr>
          <w:rFonts w:eastAsia="Times New Roman"/>
          <w:sz w:val="24"/>
          <w:szCs w:val="24"/>
        </w:rPr>
        <w:t xml:space="preserve"> by abundant cortical actin and an increase in F-actin staining compared to control cells (</w:t>
      </w:r>
      <w:r w:rsidR="002A2333" w:rsidRPr="0030318D">
        <w:rPr>
          <w:rFonts w:eastAsia="Times New Roman"/>
          <w:sz w:val="24"/>
          <w:szCs w:val="24"/>
        </w:rPr>
        <w:t>Fig.</w:t>
      </w:r>
      <w:r w:rsidRPr="0030318D">
        <w:rPr>
          <w:rFonts w:eastAsia="Times New Roman"/>
          <w:sz w:val="24"/>
          <w:szCs w:val="24"/>
        </w:rPr>
        <w:t xml:space="preserve"> </w:t>
      </w:r>
      <w:r w:rsidR="009463B3" w:rsidRPr="0030318D">
        <w:rPr>
          <w:rFonts w:eastAsia="Times New Roman"/>
          <w:sz w:val="24"/>
          <w:szCs w:val="24"/>
        </w:rPr>
        <w:t>3</w:t>
      </w:r>
      <w:r w:rsidR="00B77E73" w:rsidRPr="0030318D">
        <w:rPr>
          <w:rFonts w:eastAsia="Times New Roman"/>
          <w:sz w:val="24"/>
          <w:szCs w:val="24"/>
        </w:rPr>
        <w:t>N</w:t>
      </w:r>
      <w:r w:rsidR="00286C46" w:rsidRPr="0030318D">
        <w:rPr>
          <w:rFonts w:eastAsia="Times New Roman"/>
          <w:sz w:val="24"/>
          <w:szCs w:val="24"/>
        </w:rPr>
        <w:t xml:space="preserve">, </w:t>
      </w:r>
      <w:r w:rsidR="00B77E73" w:rsidRPr="0030318D">
        <w:rPr>
          <w:rFonts w:eastAsia="Times New Roman"/>
          <w:sz w:val="24"/>
          <w:szCs w:val="24"/>
        </w:rPr>
        <w:t>O</w:t>
      </w:r>
      <w:r w:rsidRPr="0030318D">
        <w:rPr>
          <w:rFonts w:eastAsia="Times New Roman"/>
          <w:sz w:val="24"/>
          <w:szCs w:val="24"/>
        </w:rPr>
        <w:t xml:space="preserve">). In HUVECs </w:t>
      </w:r>
      <w:r w:rsidR="00B77E73" w:rsidRPr="0030318D">
        <w:rPr>
          <w:rFonts w:eastAsia="Times New Roman"/>
          <w:sz w:val="24"/>
          <w:szCs w:val="24"/>
        </w:rPr>
        <w:t xml:space="preserve">depleted of either p120 </w:t>
      </w:r>
      <w:r w:rsidR="00B64FA0" w:rsidRPr="0030318D">
        <w:rPr>
          <w:rFonts w:eastAsia="Times New Roman"/>
          <w:sz w:val="24"/>
          <w:szCs w:val="24"/>
        </w:rPr>
        <w:t xml:space="preserve">catenin </w:t>
      </w:r>
      <w:r w:rsidR="00B77E73" w:rsidRPr="0030318D">
        <w:rPr>
          <w:rFonts w:eastAsia="Times New Roman"/>
          <w:sz w:val="24"/>
          <w:szCs w:val="24"/>
        </w:rPr>
        <w:t xml:space="preserve">or NRP1, </w:t>
      </w:r>
      <w:r w:rsidRPr="0030318D">
        <w:rPr>
          <w:rFonts w:eastAsia="Times New Roman"/>
          <w:sz w:val="24"/>
          <w:szCs w:val="24"/>
        </w:rPr>
        <w:t xml:space="preserve">F-actin staining </w:t>
      </w:r>
      <w:r w:rsidR="00F54573" w:rsidRPr="0030318D">
        <w:rPr>
          <w:rFonts w:eastAsia="Times New Roman"/>
          <w:sz w:val="24"/>
          <w:szCs w:val="24"/>
        </w:rPr>
        <w:t xml:space="preserve">exhibited </w:t>
      </w:r>
      <w:r w:rsidRPr="0030318D">
        <w:rPr>
          <w:rFonts w:eastAsia="Times New Roman"/>
          <w:sz w:val="24"/>
          <w:szCs w:val="24"/>
        </w:rPr>
        <w:t>gaps between adjacent cells (</w:t>
      </w:r>
      <w:r w:rsidR="002A2333" w:rsidRPr="0030318D">
        <w:rPr>
          <w:rFonts w:eastAsia="Times New Roman"/>
          <w:sz w:val="24"/>
          <w:szCs w:val="24"/>
        </w:rPr>
        <w:t>Fig.</w:t>
      </w:r>
      <w:r w:rsidRPr="0030318D">
        <w:rPr>
          <w:rFonts w:eastAsia="Times New Roman"/>
          <w:sz w:val="24"/>
          <w:szCs w:val="24"/>
        </w:rPr>
        <w:t xml:space="preserve"> </w:t>
      </w:r>
      <w:r w:rsidR="00286C46" w:rsidRPr="0030318D">
        <w:rPr>
          <w:rFonts w:eastAsia="Times New Roman"/>
          <w:sz w:val="24"/>
          <w:szCs w:val="24"/>
        </w:rPr>
        <w:t>3</w:t>
      </w:r>
      <w:r w:rsidR="00B77E73" w:rsidRPr="0030318D">
        <w:rPr>
          <w:rFonts w:eastAsia="Times New Roman"/>
          <w:sz w:val="24"/>
          <w:szCs w:val="24"/>
        </w:rPr>
        <w:t>N</w:t>
      </w:r>
      <w:r w:rsidRPr="0030318D">
        <w:rPr>
          <w:rFonts w:eastAsia="Times New Roman"/>
          <w:sz w:val="24"/>
          <w:szCs w:val="24"/>
        </w:rPr>
        <w:t xml:space="preserve">, red deltas) suggesting that NRP1 and p120 </w:t>
      </w:r>
      <w:r w:rsidR="00B64FA0" w:rsidRPr="0030318D">
        <w:rPr>
          <w:rFonts w:eastAsia="Times New Roman"/>
          <w:sz w:val="24"/>
          <w:szCs w:val="24"/>
        </w:rPr>
        <w:t xml:space="preserve">catenin </w:t>
      </w:r>
      <w:r w:rsidRPr="0030318D">
        <w:rPr>
          <w:rFonts w:eastAsia="Times New Roman"/>
          <w:sz w:val="24"/>
          <w:szCs w:val="24"/>
        </w:rPr>
        <w:t>contribute</w:t>
      </w:r>
      <w:r w:rsidR="00B77E73" w:rsidRPr="0030318D">
        <w:rPr>
          <w:rFonts w:eastAsia="Times New Roman"/>
          <w:sz w:val="24"/>
          <w:szCs w:val="24"/>
        </w:rPr>
        <w:t>d</w:t>
      </w:r>
      <w:r w:rsidRPr="0030318D">
        <w:rPr>
          <w:rFonts w:eastAsia="Times New Roman"/>
          <w:sz w:val="24"/>
          <w:szCs w:val="24"/>
        </w:rPr>
        <w:t xml:space="preserve"> </w:t>
      </w:r>
      <w:r w:rsidR="00B77E73" w:rsidRPr="0030318D">
        <w:rPr>
          <w:rFonts w:eastAsia="Times New Roman"/>
          <w:sz w:val="24"/>
          <w:szCs w:val="24"/>
        </w:rPr>
        <w:t xml:space="preserve">to a similar extent </w:t>
      </w:r>
      <w:r w:rsidRPr="0030318D">
        <w:rPr>
          <w:rFonts w:eastAsia="Times New Roman"/>
          <w:sz w:val="24"/>
          <w:szCs w:val="24"/>
        </w:rPr>
        <w:t xml:space="preserve">to </w:t>
      </w:r>
      <w:r w:rsidR="009B6DEB" w:rsidRPr="0030318D">
        <w:rPr>
          <w:rFonts w:eastAsia="Times New Roman"/>
          <w:sz w:val="24"/>
          <w:szCs w:val="24"/>
        </w:rPr>
        <w:t xml:space="preserve">the stability of </w:t>
      </w:r>
      <w:proofErr w:type="spellStart"/>
      <w:r w:rsidRPr="0030318D">
        <w:rPr>
          <w:rFonts w:eastAsia="Times New Roman"/>
          <w:sz w:val="24"/>
          <w:szCs w:val="24"/>
        </w:rPr>
        <w:t>adherens</w:t>
      </w:r>
      <w:proofErr w:type="spellEnd"/>
      <w:r w:rsidRPr="0030318D">
        <w:rPr>
          <w:rFonts w:eastAsia="Times New Roman"/>
          <w:sz w:val="24"/>
          <w:szCs w:val="24"/>
        </w:rPr>
        <w:t xml:space="preserve"> junction</w:t>
      </w:r>
      <w:r w:rsidR="00B77E73" w:rsidRPr="0030318D">
        <w:rPr>
          <w:rFonts w:eastAsia="Times New Roman"/>
          <w:sz w:val="24"/>
          <w:szCs w:val="24"/>
        </w:rPr>
        <w:t>s</w:t>
      </w:r>
      <w:r w:rsidRPr="0030318D">
        <w:rPr>
          <w:rFonts w:eastAsia="Times New Roman"/>
          <w:sz w:val="24"/>
          <w:szCs w:val="24"/>
        </w:rPr>
        <w:t xml:space="preserve"> and </w:t>
      </w:r>
      <w:r w:rsidR="009B6DEB" w:rsidRPr="0030318D">
        <w:rPr>
          <w:rFonts w:eastAsia="Times New Roman"/>
          <w:sz w:val="24"/>
          <w:szCs w:val="24"/>
        </w:rPr>
        <w:t xml:space="preserve">regulate </w:t>
      </w:r>
      <w:r w:rsidRPr="0030318D">
        <w:rPr>
          <w:rFonts w:eastAsia="Times New Roman"/>
          <w:sz w:val="24"/>
          <w:szCs w:val="24"/>
        </w:rPr>
        <w:t xml:space="preserve">actin cytoskeleton dynamics. </w:t>
      </w:r>
      <w:r w:rsidR="00803C5E" w:rsidRPr="0030318D">
        <w:rPr>
          <w:rFonts w:eastAsia="Times New Roman"/>
          <w:sz w:val="24"/>
          <w:szCs w:val="24"/>
        </w:rPr>
        <w:t>HUVECs</w:t>
      </w:r>
      <w:r w:rsidRPr="0030318D">
        <w:rPr>
          <w:rFonts w:eastAsia="Times New Roman"/>
          <w:sz w:val="24"/>
          <w:szCs w:val="24"/>
        </w:rPr>
        <w:t xml:space="preserve"> </w:t>
      </w:r>
      <w:r w:rsidR="00B77E73" w:rsidRPr="0030318D">
        <w:rPr>
          <w:rFonts w:eastAsia="Times New Roman"/>
          <w:sz w:val="24"/>
          <w:szCs w:val="24"/>
        </w:rPr>
        <w:t xml:space="preserve">with </w:t>
      </w:r>
      <w:r w:rsidR="00B64FA0" w:rsidRPr="0030318D">
        <w:rPr>
          <w:rFonts w:eastAsia="Times New Roman"/>
          <w:sz w:val="24"/>
          <w:szCs w:val="24"/>
        </w:rPr>
        <w:t xml:space="preserve">p120 catenin </w:t>
      </w:r>
      <w:r w:rsidR="00B77E73" w:rsidRPr="0030318D">
        <w:rPr>
          <w:rFonts w:eastAsia="Times New Roman"/>
          <w:sz w:val="24"/>
          <w:szCs w:val="24"/>
        </w:rPr>
        <w:t xml:space="preserve">knockdown, but not with NRP1 knockdown, </w:t>
      </w:r>
      <w:r w:rsidRPr="0030318D">
        <w:rPr>
          <w:rFonts w:eastAsia="Times New Roman"/>
          <w:sz w:val="24"/>
          <w:szCs w:val="24"/>
        </w:rPr>
        <w:t>showed a significant decrease in VE-cadherin levels</w:t>
      </w:r>
      <w:r w:rsidR="00CF4E34" w:rsidRPr="0030318D">
        <w:rPr>
          <w:rFonts w:eastAsia="Times New Roman"/>
          <w:sz w:val="24"/>
          <w:szCs w:val="24"/>
        </w:rPr>
        <w:t xml:space="preserve"> (</w:t>
      </w:r>
      <w:r w:rsidR="00444F7C" w:rsidRPr="0030318D">
        <w:rPr>
          <w:rFonts w:eastAsia="Times New Roman"/>
          <w:sz w:val="24"/>
          <w:szCs w:val="24"/>
        </w:rPr>
        <w:t>Fig. 3</w:t>
      </w:r>
      <w:r w:rsidR="00B77E73" w:rsidRPr="0030318D">
        <w:rPr>
          <w:rFonts w:eastAsia="Times New Roman"/>
          <w:sz w:val="24"/>
          <w:szCs w:val="24"/>
        </w:rPr>
        <w:t>P</w:t>
      </w:r>
      <w:r w:rsidR="00444F7C" w:rsidRPr="0030318D">
        <w:rPr>
          <w:rFonts w:eastAsia="Times New Roman"/>
          <w:sz w:val="24"/>
          <w:szCs w:val="24"/>
        </w:rPr>
        <w:t>)</w:t>
      </w:r>
      <w:r w:rsidRPr="0030318D">
        <w:rPr>
          <w:rFonts w:eastAsia="Times New Roman"/>
          <w:sz w:val="24"/>
          <w:szCs w:val="24"/>
        </w:rPr>
        <w:t xml:space="preserve">, in agreement with </w:t>
      </w:r>
      <w:r w:rsidR="00B77E73" w:rsidRPr="0030318D">
        <w:rPr>
          <w:rFonts w:eastAsia="Times New Roman"/>
          <w:sz w:val="24"/>
          <w:szCs w:val="24"/>
        </w:rPr>
        <w:t xml:space="preserve">a </w:t>
      </w:r>
      <w:r w:rsidRPr="0030318D">
        <w:rPr>
          <w:rFonts w:eastAsia="Times New Roman"/>
          <w:sz w:val="24"/>
          <w:szCs w:val="24"/>
        </w:rPr>
        <w:t xml:space="preserve">role </w:t>
      </w:r>
      <w:r w:rsidR="00B77E73" w:rsidRPr="0030318D">
        <w:rPr>
          <w:rFonts w:eastAsia="Times New Roman"/>
          <w:sz w:val="24"/>
          <w:szCs w:val="24"/>
        </w:rPr>
        <w:t xml:space="preserve">for </w:t>
      </w:r>
      <w:r w:rsidR="00B64FA0" w:rsidRPr="0030318D">
        <w:rPr>
          <w:rFonts w:eastAsia="Times New Roman"/>
          <w:sz w:val="24"/>
          <w:szCs w:val="24"/>
        </w:rPr>
        <w:t xml:space="preserve">p120 catenin </w:t>
      </w:r>
      <w:r w:rsidRPr="0030318D">
        <w:rPr>
          <w:rFonts w:eastAsia="Times New Roman"/>
          <w:sz w:val="24"/>
          <w:szCs w:val="24"/>
        </w:rPr>
        <w:t>in preventing VE-cadherin endocytosis (</w:t>
      </w:r>
      <w:r w:rsidR="002A2333" w:rsidRPr="0030318D">
        <w:rPr>
          <w:rFonts w:eastAsia="Times New Roman"/>
          <w:sz w:val="24"/>
          <w:szCs w:val="24"/>
        </w:rPr>
        <w:t>Fig.</w:t>
      </w:r>
      <w:r w:rsidRPr="0030318D">
        <w:rPr>
          <w:rFonts w:eastAsia="Times New Roman"/>
          <w:sz w:val="24"/>
          <w:szCs w:val="24"/>
        </w:rPr>
        <w:t xml:space="preserve"> 2</w:t>
      </w:r>
      <w:r w:rsidR="00933277" w:rsidRPr="0030318D">
        <w:rPr>
          <w:rFonts w:eastAsia="Times New Roman"/>
          <w:sz w:val="24"/>
          <w:szCs w:val="24"/>
        </w:rPr>
        <w:t xml:space="preserve">A, </w:t>
      </w:r>
      <w:r w:rsidRPr="0030318D">
        <w:rPr>
          <w:rFonts w:eastAsia="Times New Roman"/>
          <w:sz w:val="24"/>
          <w:szCs w:val="24"/>
        </w:rPr>
        <w:t>C;</w:t>
      </w:r>
      <w:r w:rsidR="00965689" w:rsidRPr="0030318D">
        <w:rPr>
          <w:rFonts w:eastAsia="Times New Roman"/>
          <w:sz w:val="24"/>
          <w:szCs w:val="24"/>
        </w:rPr>
        <w:t xml:space="preserve"> Fig. 3</w:t>
      </w:r>
      <w:r w:rsidR="00B77E73" w:rsidRPr="0030318D">
        <w:rPr>
          <w:rFonts w:eastAsia="Times New Roman"/>
          <w:sz w:val="24"/>
          <w:szCs w:val="24"/>
        </w:rPr>
        <w:t>E</w:t>
      </w:r>
      <w:r w:rsidR="002C378F" w:rsidRPr="0030318D">
        <w:rPr>
          <w:rFonts w:eastAsia="Times New Roman"/>
          <w:sz w:val="24"/>
          <w:szCs w:val="24"/>
        </w:rPr>
        <w:t xml:space="preserve">, </w:t>
      </w:r>
      <w:r w:rsidR="00B77E73" w:rsidRPr="0030318D">
        <w:rPr>
          <w:rFonts w:eastAsia="Times New Roman"/>
          <w:sz w:val="24"/>
          <w:szCs w:val="24"/>
        </w:rPr>
        <w:t>G, N</w:t>
      </w:r>
      <w:r w:rsidRPr="0030318D">
        <w:rPr>
          <w:rFonts w:eastAsia="Times New Roman"/>
          <w:sz w:val="24"/>
          <w:szCs w:val="24"/>
        </w:rPr>
        <w:t xml:space="preserve">, </w:t>
      </w:r>
      <w:r w:rsidR="00B77E73" w:rsidRPr="0030318D">
        <w:rPr>
          <w:rFonts w:eastAsia="Times New Roman"/>
          <w:sz w:val="24"/>
          <w:szCs w:val="24"/>
        </w:rPr>
        <w:t>P</w:t>
      </w:r>
      <w:r w:rsidR="00B318B0" w:rsidRPr="0030318D">
        <w:rPr>
          <w:rFonts w:eastAsia="Times New Roman"/>
          <w:sz w:val="24"/>
          <w:szCs w:val="24"/>
        </w:rPr>
        <w:t>; Fig. S2C</w:t>
      </w:r>
      <w:r w:rsidRPr="0030318D">
        <w:rPr>
          <w:rFonts w:eastAsia="Times New Roman"/>
          <w:sz w:val="24"/>
          <w:szCs w:val="24"/>
        </w:rPr>
        <w:t xml:space="preserve">). </w:t>
      </w:r>
      <w:r w:rsidR="00FE2AF8" w:rsidRPr="0030318D">
        <w:rPr>
          <w:rFonts w:eastAsia="Times New Roman"/>
          <w:sz w:val="24"/>
          <w:szCs w:val="24"/>
        </w:rPr>
        <w:t xml:space="preserve">These data suggest that </w:t>
      </w:r>
      <w:r w:rsidR="00EE57FA" w:rsidRPr="0030318D">
        <w:rPr>
          <w:rFonts w:eastAsia="Times New Roman"/>
          <w:sz w:val="24"/>
          <w:szCs w:val="24"/>
        </w:rPr>
        <w:t>in the absence of NR</w:t>
      </w:r>
      <w:r w:rsidR="00BD6302" w:rsidRPr="0030318D">
        <w:rPr>
          <w:rFonts w:eastAsia="Times New Roman"/>
          <w:sz w:val="24"/>
          <w:szCs w:val="24"/>
        </w:rPr>
        <w:t>P</w:t>
      </w:r>
      <w:r w:rsidR="00EE57FA" w:rsidRPr="0030318D">
        <w:rPr>
          <w:rFonts w:eastAsia="Times New Roman"/>
          <w:sz w:val="24"/>
          <w:szCs w:val="24"/>
        </w:rPr>
        <w:t>1</w:t>
      </w:r>
      <w:r w:rsidR="00BD6302" w:rsidRPr="0030318D">
        <w:rPr>
          <w:rFonts w:eastAsia="Times New Roman"/>
          <w:sz w:val="24"/>
          <w:szCs w:val="24"/>
        </w:rPr>
        <w:t>,</w:t>
      </w:r>
      <w:r w:rsidR="00EE57FA" w:rsidRPr="0030318D">
        <w:rPr>
          <w:rFonts w:eastAsia="Times New Roman"/>
          <w:sz w:val="24"/>
          <w:szCs w:val="24"/>
        </w:rPr>
        <w:t xml:space="preserve"> </w:t>
      </w:r>
      <w:r w:rsidR="0026561F" w:rsidRPr="0030318D">
        <w:rPr>
          <w:rFonts w:eastAsia="Times New Roman"/>
          <w:sz w:val="24"/>
          <w:szCs w:val="24"/>
        </w:rPr>
        <w:t xml:space="preserve">the residual interaction between </w:t>
      </w:r>
      <w:r w:rsidR="00B64FA0" w:rsidRPr="0030318D">
        <w:rPr>
          <w:rFonts w:eastAsia="Times New Roman"/>
          <w:sz w:val="24"/>
          <w:szCs w:val="24"/>
        </w:rPr>
        <w:t xml:space="preserve">p120 catenin </w:t>
      </w:r>
      <w:r w:rsidR="0026561F" w:rsidRPr="0030318D">
        <w:rPr>
          <w:rFonts w:eastAsia="Times New Roman"/>
          <w:sz w:val="24"/>
          <w:szCs w:val="24"/>
        </w:rPr>
        <w:t xml:space="preserve">and VE-cadherin </w:t>
      </w:r>
      <w:r w:rsidR="00EE57FA" w:rsidRPr="0030318D">
        <w:rPr>
          <w:rFonts w:eastAsia="Times New Roman"/>
          <w:sz w:val="24"/>
          <w:szCs w:val="24"/>
        </w:rPr>
        <w:t>maintain</w:t>
      </w:r>
      <w:r w:rsidR="003A20C2" w:rsidRPr="0030318D">
        <w:rPr>
          <w:rFonts w:eastAsia="Times New Roman"/>
          <w:sz w:val="24"/>
          <w:szCs w:val="24"/>
        </w:rPr>
        <w:t>s</w:t>
      </w:r>
      <w:r w:rsidR="00EE57FA" w:rsidRPr="0030318D">
        <w:rPr>
          <w:rFonts w:eastAsia="Times New Roman"/>
          <w:sz w:val="24"/>
          <w:szCs w:val="24"/>
        </w:rPr>
        <w:t xml:space="preserve"> VE-cadherin protein levels </w:t>
      </w:r>
      <w:r w:rsidR="00AA793D" w:rsidRPr="0030318D">
        <w:rPr>
          <w:rFonts w:eastAsia="Times New Roman"/>
          <w:sz w:val="24"/>
          <w:szCs w:val="24"/>
        </w:rPr>
        <w:t xml:space="preserve">but </w:t>
      </w:r>
      <w:r w:rsidR="00957FF5" w:rsidRPr="0030318D">
        <w:rPr>
          <w:rFonts w:eastAsia="Times New Roman"/>
          <w:sz w:val="24"/>
          <w:szCs w:val="24"/>
        </w:rPr>
        <w:t xml:space="preserve">is </w:t>
      </w:r>
      <w:r w:rsidR="003C0CAC" w:rsidRPr="0030318D">
        <w:rPr>
          <w:rFonts w:eastAsia="Times New Roman"/>
          <w:sz w:val="24"/>
          <w:szCs w:val="24"/>
        </w:rPr>
        <w:t>in</w:t>
      </w:r>
      <w:r w:rsidR="00C14419" w:rsidRPr="0030318D">
        <w:rPr>
          <w:rFonts w:eastAsia="Times New Roman"/>
          <w:sz w:val="24"/>
          <w:szCs w:val="24"/>
        </w:rPr>
        <w:t>sufficient</w:t>
      </w:r>
      <w:r w:rsidR="00AA793D" w:rsidRPr="0030318D">
        <w:rPr>
          <w:rFonts w:eastAsia="Times New Roman"/>
          <w:sz w:val="24"/>
          <w:szCs w:val="24"/>
        </w:rPr>
        <w:t xml:space="preserve"> to </w:t>
      </w:r>
      <w:r w:rsidR="00647502" w:rsidRPr="0030318D">
        <w:rPr>
          <w:rFonts w:eastAsia="Times New Roman"/>
          <w:sz w:val="24"/>
          <w:szCs w:val="24"/>
        </w:rPr>
        <w:t xml:space="preserve">stabilize </w:t>
      </w:r>
      <w:r w:rsidR="00647502" w:rsidRPr="0030318D">
        <w:rPr>
          <w:rFonts w:eastAsia="Times New Roman"/>
          <w:sz w:val="24"/>
          <w:szCs w:val="24"/>
        </w:rPr>
        <w:lastRenderedPageBreak/>
        <w:t>the junctions</w:t>
      </w:r>
      <w:r w:rsidR="002E1677" w:rsidRPr="0030318D">
        <w:rPr>
          <w:rFonts w:eastAsia="Times New Roman"/>
          <w:sz w:val="24"/>
          <w:szCs w:val="24"/>
        </w:rPr>
        <w:t xml:space="preserve"> </w:t>
      </w:r>
      <w:r w:rsidR="00647502" w:rsidRPr="0030318D">
        <w:rPr>
          <w:rFonts w:eastAsia="Times New Roman"/>
          <w:sz w:val="24"/>
          <w:szCs w:val="24"/>
        </w:rPr>
        <w:t>between adjacent cells.</w:t>
      </w:r>
      <w:r w:rsidR="000F2415" w:rsidRPr="0030318D">
        <w:rPr>
          <w:rFonts w:eastAsia="Times New Roman"/>
          <w:sz w:val="24"/>
          <w:szCs w:val="24"/>
        </w:rPr>
        <w:t xml:space="preserve"> Another possibility is that NRP1 </w:t>
      </w:r>
      <w:r w:rsidR="002F3F07" w:rsidRPr="0030318D">
        <w:rPr>
          <w:rFonts w:eastAsia="Times New Roman"/>
          <w:sz w:val="24"/>
          <w:szCs w:val="24"/>
        </w:rPr>
        <w:t>knockdown</w:t>
      </w:r>
      <w:r w:rsidR="000F2415" w:rsidRPr="0030318D">
        <w:t xml:space="preserve"> </w:t>
      </w:r>
      <w:r w:rsidR="000F2415" w:rsidRPr="0030318D">
        <w:rPr>
          <w:rFonts w:eastAsia="Times New Roman"/>
          <w:sz w:val="24"/>
          <w:szCs w:val="24"/>
        </w:rPr>
        <w:t>reduces or delays the trafficking of VE-cadherin in</w:t>
      </w:r>
      <w:r w:rsidR="004D1ECC">
        <w:rPr>
          <w:rFonts w:eastAsia="Times New Roman"/>
          <w:sz w:val="24"/>
          <w:szCs w:val="24"/>
        </w:rPr>
        <w:t>to</w:t>
      </w:r>
      <w:r w:rsidR="000F2415" w:rsidRPr="0030318D">
        <w:rPr>
          <w:rFonts w:eastAsia="Times New Roman"/>
          <w:sz w:val="24"/>
          <w:szCs w:val="24"/>
        </w:rPr>
        <w:t xml:space="preserve"> endosomes and subsequent VE-cadherin degradation, </w:t>
      </w:r>
      <w:r w:rsidR="00133DB4" w:rsidRPr="0030318D">
        <w:rPr>
          <w:rFonts w:eastAsia="Times New Roman"/>
          <w:sz w:val="24"/>
          <w:szCs w:val="24"/>
        </w:rPr>
        <w:t>as</w:t>
      </w:r>
      <w:r w:rsidR="00133DB4" w:rsidRPr="0030318D">
        <w:t xml:space="preserve"> </w:t>
      </w:r>
      <w:r w:rsidR="00133DB4" w:rsidRPr="0030318D">
        <w:rPr>
          <w:rFonts w:eastAsia="Times New Roman"/>
          <w:sz w:val="24"/>
          <w:szCs w:val="24"/>
        </w:rPr>
        <w:t xml:space="preserve">previously shown for VEGFR2 </w:t>
      </w:r>
      <w:r w:rsidR="00133DB4" w:rsidRPr="0030318D">
        <w:rPr>
          <w:rFonts w:eastAsia="Times New Roman"/>
          <w:sz w:val="24"/>
          <w:szCs w:val="24"/>
        </w:rPr>
        <w:fldChar w:fldCharType="begin">
          <w:fldData xml:space="preserve">PEVuZE5vdGU+PENpdGU+PEF1dGhvcj5MYW5haGFuPC9BdXRob3I+PFllYXI+MjAxMzwvWWVhcj48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</w:fldData>
        </w:fldChar>
      </w:r>
      <w:r w:rsidR="00133DB4" w:rsidRPr="0030318D">
        <w:rPr>
          <w:rFonts w:eastAsia="Times New Roman"/>
          <w:sz w:val="24"/>
          <w:szCs w:val="24"/>
        </w:rPr>
        <w:instrText xml:space="preserve"> ADDIN EN.CITE </w:instrText>
      </w:r>
      <w:r w:rsidR="00133DB4" w:rsidRPr="0030318D">
        <w:rPr>
          <w:rFonts w:eastAsia="Times New Roman"/>
          <w:sz w:val="24"/>
          <w:szCs w:val="24"/>
        </w:rPr>
        <w:fldChar w:fldCharType="begin">
          <w:fldData xml:space="preserve">PEVuZE5vdGU+PENpdGU+PEF1dGhvcj5MYW5haGFuPC9BdXRob3I+PFllYXI+MjAxMzwvWWVhcj48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</w:fldData>
        </w:fldChar>
      </w:r>
      <w:r w:rsidR="00133DB4" w:rsidRPr="0030318D">
        <w:rPr>
          <w:rFonts w:eastAsia="Times New Roman"/>
          <w:sz w:val="24"/>
          <w:szCs w:val="24"/>
        </w:rPr>
        <w:instrText xml:space="preserve"> ADDIN EN.CITE.DATA </w:instrText>
      </w:r>
      <w:r w:rsidR="00133DB4" w:rsidRPr="0030318D">
        <w:rPr>
          <w:rFonts w:eastAsia="Times New Roman"/>
          <w:sz w:val="24"/>
          <w:szCs w:val="24"/>
        </w:rPr>
      </w:r>
      <w:r w:rsidR="00133DB4" w:rsidRPr="0030318D">
        <w:rPr>
          <w:rFonts w:eastAsia="Times New Roman"/>
          <w:sz w:val="24"/>
          <w:szCs w:val="24"/>
        </w:rPr>
        <w:fldChar w:fldCharType="end"/>
      </w:r>
      <w:r w:rsidR="00133DB4" w:rsidRPr="0030318D">
        <w:rPr>
          <w:rFonts w:eastAsia="Times New Roman"/>
          <w:sz w:val="24"/>
          <w:szCs w:val="24"/>
        </w:rPr>
      </w:r>
      <w:r w:rsidR="00133DB4" w:rsidRPr="0030318D">
        <w:rPr>
          <w:rFonts w:eastAsia="Times New Roman"/>
          <w:sz w:val="24"/>
          <w:szCs w:val="24"/>
        </w:rPr>
        <w:fldChar w:fldCharType="separate"/>
      </w:r>
      <w:r w:rsidR="00133DB4" w:rsidRPr="0030318D">
        <w:rPr>
          <w:rFonts w:eastAsia="Times New Roman"/>
          <w:noProof/>
          <w:sz w:val="24"/>
          <w:szCs w:val="24"/>
        </w:rPr>
        <w:t>(</w:t>
      </w:r>
      <w:r w:rsidR="00133DB4" w:rsidRPr="0030318D">
        <w:rPr>
          <w:rFonts w:eastAsia="Times New Roman"/>
          <w:i/>
          <w:noProof/>
          <w:sz w:val="24"/>
          <w:szCs w:val="24"/>
        </w:rPr>
        <w:t>50</w:t>
      </w:r>
      <w:r w:rsidR="00133DB4" w:rsidRPr="0030318D">
        <w:rPr>
          <w:rFonts w:eastAsia="Times New Roman"/>
          <w:noProof/>
          <w:sz w:val="24"/>
          <w:szCs w:val="24"/>
        </w:rPr>
        <w:t>)</w:t>
      </w:r>
      <w:r w:rsidR="00133DB4" w:rsidRPr="0030318D">
        <w:rPr>
          <w:rFonts w:eastAsia="Times New Roman"/>
          <w:sz w:val="24"/>
          <w:szCs w:val="24"/>
        </w:rPr>
        <w:fldChar w:fldCharType="end"/>
      </w:r>
      <w:r w:rsidR="00133DB4" w:rsidRPr="0030318D">
        <w:rPr>
          <w:rFonts w:eastAsia="Times New Roman"/>
          <w:sz w:val="24"/>
          <w:szCs w:val="24"/>
        </w:rPr>
        <w:t xml:space="preserve"> and </w:t>
      </w:r>
      <w:r w:rsidR="000F2415" w:rsidRPr="0030318D">
        <w:rPr>
          <w:rFonts w:eastAsia="Times New Roman"/>
          <w:sz w:val="24"/>
          <w:szCs w:val="24"/>
        </w:rPr>
        <w:t>as suggested by changes in endosomal trafficking</w:t>
      </w:r>
      <w:r w:rsidR="00243852" w:rsidRPr="0030318D">
        <w:rPr>
          <w:rFonts w:eastAsia="Times New Roman"/>
          <w:sz w:val="24"/>
          <w:szCs w:val="24"/>
        </w:rPr>
        <w:t xml:space="preserve"> pathways</w:t>
      </w:r>
      <w:r w:rsidR="000F2415" w:rsidRPr="0030318D">
        <w:rPr>
          <w:rFonts w:eastAsia="Times New Roman"/>
          <w:sz w:val="24"/>
          <w:szCs w:val="24"/>
        </w:rPr>
        <w:t xml:space="preserve"> revealed by GO</w:t>
      </w:r>
      <w:r w:rsidR="00A163AA" w:rsidRPr="0030318D">
        <w:rPr>
          <w:rFonts w:eastAsia="Times New Roman"/>
          <w:sz w:val="24"/>
          <w:szCs w:val="24"/>
        </w:rPr>
        <w:t xml:space="preserve"> </w:t>
      </w:r>
      <w:r w:rsidR="000F2415" w:rsidRPr="0030318D">
        <w:rPr>
          <w:rFonts w:eastAsia="Times New Roman"/>
          <w:sz w:val="24"/>
          <w:szCs w:val="24"/>
        </w:rPr>
        <w:t>analysis (Fig. 1M, N).</w:t>
      </w:r>
      <w:r w:rsidR="00647502" w:rsidRPr="0030318D">
        <w:rPr>
          <w:rFonts w:eastAsia="Times New Roman"/>
          <w:sz w:val="24"/>
          <w:szCs w:val="24"/>
        </w:rPr>
        <w:t xml:space="preserve"> </w:t>
      </w:r>
      <w:r w:rsidR="00B77E73" w:rsidRPr="0030318D">
        <w:rPr>
          <w:rFonts w:eastAsia="Times New Roman"/>
          <w:sz w:val="24"/>
          <w:szCs w:val="24"/>
        </w:rPr>
        <w:t>T</w:t>
      </w:r>
      <w:r w:rsidRPr="0030318D">
        <w:rPr>
          <w:rFonts w:eastAsia="Times New Roman"/>
          <w:sz w:val="24"/>
          <w:szCs w:val="24"/>
        </w:rPr>
        <w:t>ogether</w:t>
      </w:r>
      <w:r w:rsidR="00B77E73" w:rsidRPr="0030318D">
        <w:rPr>
          <w:rFonts w:eastAsia="Times New Roman"/>
          <w:sz w:val="24"/>
          <w:szCs w:val="24"/>
        </w:rPr>
        <w:t>,</w:t>
      </w:r>
      <w:r w:rsidRPr="0030318D">
        <w:rPr>
          <w:rFonts w:eastAsia="Times New Roman"/>
          <w:sz w:val="24"/>
          <w:szCs w:val="24"/>
        </w:rPr>
        <w:t xml:space="preserve"> these data </w:t>
      </w:r>
      <w:r w:rsidR="004B0C5A" w:rsidRPr="0030318D">
        <w:rPr>
          <w:rFonts w:eastAsia="Times New Roman"/>
          <w:sz w:val="24"/>
          <w:szCs w:val="24"/>
        </w:rPr>
        <w:t>demon</w:t>
      </w:r>
      <w:r w:rsidR="00F906E0" w:rsidRPr="0030318D">
        <w:rPr>
          <w:rFonts w:eastAsia="Times New Roman"/>
          <w:sz w:val="24"/>
          <w:szCs w:val="24"/>
        </w:rPr>
        <w:t>strate</w:t>
      </w:r>
      <w:r w:rsidRPr="0030318D">
        <w:rPr>
          <w:rFonts w:eastAsia="Times New Roman"/>
          <w:sz w:val="24"/>
          <w:szCs w:val="24"/>
        </w:rPr>
        <w:t xml:space="preserve"> that NRP1 </w:t>
      </w:r>
      <w:r w:rsidR="00A557D4" w:rsidRPr="0030318D">
        <w:rPr>
          <w:rFonts w:eastAsia="Times New Roman"/>
          <w:sz w:val="24"/>
          <w:szCs w:val="24"/>
        </w:rPr>
        <w:t>form</w:t>
      </w:r>
      <w:r w:rsidR="00ED0444" w:rsidRPr="0030318D">
        <w:rPr>
          <w:rFonts w:eastAsia="Times New Roman"/>
          <w:sz w:val="24"/>
          <w:szCs w:val="24"/>
        </w:rPr>
        <w:t>s</w:t>
      </w:r>
      <w:r w:rsidR="00A557D4" w:rsidRPr="0030318D">
        <w:rPr>
          <w:rFonts w:eastAsia="Times New Roman"/>
          <w:sz w:val="24"/>
          <w:szCs w:val="24"/>
        </w:rPr>
        <w:t xml:space="preserve"> a protein complex with VE-cadherin and that NRP1 </w:t>
      </w:r>
      <w:r w:rsidRPr="0030318D">
        <w:rPr>
          <w:rFonts w:eastAsia="Times New Roman"/>
          <w:sz w:val="24"/>
          <w:szCs w:val="24"/>
        </w:rPr>
        <w:t>promote</w:t>
      </w:r>
      <w:r w:rsidR="00122454" w:rsidRPr="0030318D">
        <w:rPr>
          <w:rFonts w:eastAsia="Times New Roman"/>
          <w:sz w:val="24"/>
          <w:szCs w:val="24"/>
        </w:rPr>
        <w:t>s</w:t>
      </w:r>
      <w:r w:rsidRPr="0030318D">
        <w:rPr>
          <w:rFonts w:eastAsia="Times New Roman"/>
          <w:sz w:val="24"/>
          <w:szCs w:val="24"/>
        </w:rPr>
        <w:t xml:space="preserve"> </w:t>
      </w:r>
      <w:r w:rsidR="00B64FA0" w:rsidRPr="0030318D">
        <w:rPr>
          <w:rFonts w:eastAsia="Times New Roman"/>
          <w:sz w:val="24"/>
          <w:szCs w:val="24"/>
        </w:rPr>
        <w:t>p120 catenin</w:t>
      </w:r>
      <w:r w:rsidRPr="0030318D">
        <w:rPr>
          <w:rFonts w:eastAsia="Times New Roman"/>
          <w:sz w:val="24"/>
          <w:szCs w:val="24"/>
        </w:rPr>
        <w:t xml:space="preserve"> interaction with VE-cadherin, increasing the stability of </w:t>
      </w:r>
      <w:proofErr w:type="spellStart"/>
      <w:r w:rsidRPr="0030318D">
        <w:rPr>
          <w:rFonts w:eastAsia="Times New Roman"/>
          <w:sz w:val="24"/>
          <w:szCs w:val="24"/>
        </w:rPr>
        <w:t>adherens</w:t>
      </w:r>
      <w:proofErr w:type="spellEnd"/>
      <w:r w:rsidRPr="0030318D">
        <w:rPr>
          <w:rFonts w:eastAsia="Times New Roman"/>
          <w:sz w:val="24"/>
          <w:szCs w:val="24"/>
        </w:rPr>
        <w:t xml:space="preserve"> junction</w:t>
      </w:r>
      <w:r w:rsidR="00B77E73" w:rsidRPr="0030318D">
        <w:rPr>
          <w:rFonts w:eastAsia="Times New Roman"/>
          <w:sz w:val="24"/>
          <w:szCs w:val="24"/>
        </w:rPr>
        <w:t>s</w:t>
      </w:r>
      <w:r w:rsidRPr="0030318D">
        <w:rPr>
          <w:rFonts w:eastAsia="Times New Roman"/>
          <w:sz w:val="24"/>
          <w:szCs w:val="24"/>
        </w:rPr>
        <w:t xml:space="preserve">, thus promoting cell-cell contact and regulating actin cytoskeleton </w:t>
      </w:r>
      <w:r w:rsidR="007932FA" w:rsidRPr="0030318D">
        <w:rPr>
          <w:rFonts w:eastAsia="Times New Roman"/>
          <w:sz w:val="24"/>
          <w:szCs w:val="24"/>
        </w:rPr>
        <w:t>remodeling</w:t>
      </w:r>
      <w:r w:rsidRPr="0030318D">
        <w:rPr>
          <w:rFonts w:eastAsia="Times New Roman"/>
          <w:sz w:val="24"/>
          <w:szCs w:val="24"/>
        </w:rPr>
        <w:t>.</w:t>
      </w:r>
    </w:p>
    <w:p w14:paraId="204B6A2B" w14:textId="4EAE9C0C" w:rsidR="004A254B" w:rsidRPr="0016047A" w:rsidRDefault="00785783" w:rsidP="00043C7C">
      <w:pPr>
        <w:spacing w:after="100" w:afterAutospacing="1" w:line="360" w:lineRule="auto"/>
        <w:ind w:left="720"/>
        <w:jc w:val="both"/>
        <w:rPr>
          <w:rFonts w:eastAsia="Times New Roman"/>
          <w:sz w:val="24"/>
          <w:szCs w:val="24"/>
          <w:u w:val="single"/>
        </w:rPr>
      </w:pPr>
      <w:r w:rsidRPr="0016047A">
        <w:rPr>
          <w:rFonts w:eastAsia="Times New Roman"/>
          <w:sz w:val="24"/>
          <w:szCs w:val="24"/>
          <w:u w:val="single"/>
        </w:rPr>
        <w:t>Destabili</w:t>
      </w:r>
      <w:r w:rsidR="00997EC5">
        <w:rPr>
          <w:rFonts w:eastAsia="Times New Roman"/>
          <w:sz w:val="24"/>
          <w:szCs w:val="24"/>
          <w:u w:val="single"/>
        </w:rPr>
        <w:t>z</w:t>
      </w:r>
      <w:r w:rsidR="00D9518D" w:rsidRPr="0016047A">
        <w:rPr>
          <w:rFonts w:eastAsia="Times New Roman"/>
          <w:sz w:val="24"/>
          <w:szCs w:val="24"/>
          <w:u w:val="single"/>
        </w:rPr>
        <w:t>i</w:t>
      </w:r>
      <w:r w:rsidRPr="0016047A">
        <w:rPr>
          <w:rFonts w:eastAsia="Times New Roman"/>
          <w:sz w:val="24"/>
          <w:szCs w:val="24"/>
          <w:u w:val="single"/>
        </w:rPr>
        <w:t>ng</w:t>
      </w:r>
      <w:r w:rsidR="004A254B" w:rsidRPr="0016047A">
        <w:rPr>
          <w:rFonts w:eastAsia="Times New Roman"/>
          <w:sz w:val="24"/>
          <w:szCs w:val="24"/>
          <w:u w:val="single"/>
        </w:rPr>
        <w:t xml:space="preserve"> </w:t>
      </w:r>
      <w:proofErr w:type="spellStart"/>
      <w:r w:rsidR="004A254B" w:rsidRPr="0016047A">
        <w:rPr>
          <w:rFonts w:eastAsia="Times New Roman"/>
          <w:sz w:val="24"/>
          <w:szCs w:val="24"/>
          <w:u w:val="single"/>
        </w:rPr>
        <w:t>adherens</w:t>
      </w:r>
      <w:proofErr w:type="spellEnd"/>
      <w:r w:rsidR="004A254B" w:rsidRPr="0016047A">
        <w:rPr>
          <w:rFonts w:eastAsia="Times New Roman"/>
          <w:sz w:val="24"/>
          <w:szCs w:val="24"/>
          <w:u w:val="single"/>
        </w:rPr>
        <w:t xml:space="preserve"> junction</w:t>
      </w:r>
      <w:r w:rsidR="00B15BDF">
        <w:rPr>
          <w:rFonts w:eastAsia="Times New Roman"/>
          <w:sz w:val="24"/>
          <w:szCs w:val="24"/>
          <w:u w:val="single"/>
        </w:rPr>
        <w:t>s</w:t>
      </w:r>
      <w:r w:rsidR="004A254B" w:rsidRPr="0016047A">
        <w:rPr>
          <w:rFonts w:eastAsia="Times New Roman"/>
          <w:sz w:val="24"/>
          <w:szCs w:val="24"/>
          <w:u w:val="single"/>
        </w:rPr>
        <w:t xml:space="preserve"> induces </w:t>
      </w:r>
      <w:r w:rsidR="00C96582">
        <w:rPr>
          <w:rFonts w:eastAsia="Times New Roman"/>
          <w:sz w:val="24"/>
          <w:szCs w:val="24"/>
          <w:u w:val="single"/>
        </w:rPr>
        <w:t>TGF-β</w:t>
      </w:r>
      <w:r w:rsidR="004A254B" w:rsidRPr="0016047A">
        <w:rPr>
          <w:rFonts w:eastAsia="Times New Roman"/>
          <w:sz w:val="24"/>
          <w:szCs w:val="24"/>
          <w:u w:val="single"/>
        </w:rPr>
        <w:t xml:space="preserve"> membrane </w:t>
      </w:r>
      <w:r w:rsidR="007932FA" w:rsidRPr="0016047A">
        <w:rPr>
          <w:rFonts w:eastAsia="Times New Roman"/>
          <w:sz w:val="24"/>
          <w:szCs w:val="24"/>
          <w:u w:val="single"/>
        </w:rPr>
        <w:t>localization</w:t>
      </w:r>
      <w:r w:rsidR="004A254B" w:rsidRPr="0016047A">
        <w:rPr>
          <w:rFonts w:eastAsia="Times New Roman"/>
          <w:sz w:val="24"/>
          <w:szCs w:val="24"/>
          <w:u w:val="single"/>
        </w:rPr>
        <w:t xml:space="preserve"> and </w:t>
      </w:r>
      <w:r w:rsidR="00C96582">
        <w:rPr>
          <w:rFonts w:eastAsia="Times New Roman"/>
          <w:sz w:val="24"/>
          <w:szCs w:val="24"/>
          <w:u w:val="single"/>
        </w:rPr>
        <w:t>TGF-β</w:t>
      </w:r>
      <w:r w:rsidR="004A254B" w:rsidRPr="0016047A">
        <w:rPr>
          <w:rFonts w:eastAsia="Times New Roman"/>
          <w:sz w:val="24"/>
          <w:szCs w:val="24"/>
          <w:u w:val="single"/>
        </w:rPr>
        <w:t xml:space="preserve"> </w:t>
      </w:r>
      <w:r w:rsidR="007932FA" w:rsidRPr="0016047A">
        <w:rPr>
          <w:rFonts w:eastAsia="Times New Roman"/>
          <w:sz w:val="24"/>
          <w:szCs w:val="24"/>
          <w:u w:val="single"/>
        </w:rPr>
        <w:t>signaling</w:t>
      </w:r>
    </w:p>
    <w:p w14:paraId="6B9006FD" w14:textId="72A77A9C" w:rsidR="004A254B" w:rsidRPr="0030318D" w:rsidRDefault="004A254B" w:rsidP="005A2075">
      <w:pPr>
        <w:spacing w:after="100" w:afterAutospacing="1" w:line="360" w:lineRule="auto"/>
        <w:ind w:left="720"/>
        <w:jc w:val="both"/>
        <w:rPr>
          <w:rFonts w:eastAsia="Times New Roman"/>
          <w:sz w:val="24"/>
          <w:szCs w:val="24"/>
        </w:rPr>
      </w:pPr>
      <w:r w:rsidRPr="0030318D">
        <w:rPr>
          <w:rFonts w:eastAsia="Times New Roman"/>
          <w:sz w:val="24"/>
          <w:szCs w:val="24"/>
        </w:rPr>
        <w:t>VE-cadherin associate</w:t>
      </w:r>
      <w:r w:rsidR="005A2075" w:rsidRPr="0030318D">
        <w:rPr>
          <w:rFonts w:eastAsia="Times New Roman"/>
          <w:sz w:val="24"/>
          <w:szCs w:val="24"/>
        </w:rPr>
        <w:t>s</w:t>
      </w:r>
      <w:r w:rsidRPr="0030318D">
        <w:rPr>
          <w:rFonts w:eastAsia="Times New Roman"/>
          <w:sz w:val="24"/>
          <w:szCs w:val="24"/>
        </w:rPr>
        <w:t xml:space="preserve"> with TGFβ</w:t>
      </w:r>
      <w:r w:rsidR="00644487" w:rsidRPr="0030318D">
        <w:rPr>
          <w:rFonts w:eastAsia="Times New Roman"/>
          <w:sz w:val="24"/>
          <w:szCs w:val="24"/>
        </w:rPr>
        <w:t>R1</w:t>
      </w:r>
      <w:r w:rsidRPr="0030318D">
        <w:rPr>
          <w:rFonts w:eastAsia="Times New Roman"/>
          <w:sz w:val="24"/>
          <w:szCs w:val="24"/>
        </w:rPr>
        <w:t xml:space="preserve"> and </w:t>
      </w:r>
      <w:r w:rsidR="00644487" w:rsidRPr="0030318D">
        <w:rPr>
          <w:rFonts w:eastAsia="Times New Roman"/>
          <w:sz w:val="24"/>
          <w:szCs w:val="24"/>
        </w:rPr>
        <w:t>TGFβR2</w:t>
      </w:r>
      <w:r w:rsidRPr="0030318D">
        <w:rPr>
          <w:rFonts w:eastAsia="Times New Roman"/>
          <w:sz w:val="24"/>
          <w:szCs w:val="24"/>
        </w:rPr>
        <w:t xml:space="preserve"> receptors and modulate</w:t>
      </w:r>
      <w:r w:rsidR="004C6265" w:rsidRPr="0030318D">
        <w:rPr>
          <w:rFonts w:eastAsia="Times New Roman"/>
          <w:sz w:val="24"/>
          <w:szCs w:val="24"/>
        </w:rPr>
        <w:t>s</w:t>
      </w:r>
      <w:r w:rsidRPr="0030318D">
        <w:rPr>
          <w:rFonts w:eastAsia="Times New Roman"/>
          <w:sz w:val="24"/>
          <w:szCs w:val="24"/>
        </w:rPr>
        <w:t xml:space="preserve"> </w:t>
      </w:r>
      <w:r w:rsidR="00C96582">
        <w:rPr>
          <w:rFonts w:eastAsia="Times New Roman"/>
          <w:sz w:val="24"/>
          <w:szCs w:val="24"/>
        </w:rPr>
        <w:t>TGF-β</w:t>
      </w:r>
      <w:r w:rsidRPr="0030318D">
        <w:rPr>
          <w:rFonts w:eastAsia="Times New Roman"/>
          <w:sz w:val="24"/>
          <w:szCs w:val="24"/>
        </w:rPr>
        <w:t xml:space="preserve"> downstream </w:t>
      </w:r>
      <w:r w:rsidR="007932FA" w:rsidRPr="0030318D">
        <w:rPr>
          <w:rFonts w:eastAsia="Times New Roman"/>
          <w:sz w:val="24"/>
          <w:szCs w:val="24"/>
        </w:rPr>
        <w:t>signaling</w:t>
      </w:r>
      <w:r w:rsidRPr="0030318D">
        <w:rPr>
          <w:rFonts w:eastAsia="Times New Roman"/>
          <w:sz w:val="24"/>
          <w:szCs w:val="24"/>
        </w:rPr>
        <w:t xml:space="preserve"> by promoting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localization</w:t>
      </w:r>
      <w:r w:rsidRPr="0030318D">
        <w:rPr>
          <w:rFonts w:eastAsia="Times New Roman"/>
          <w:sz w:val="24"/>
          <w:szCs w:val="24"/>
        </w:rPr>
        <w:t xml:space="preserve"> in puncta on the plasma membrane in ECs cultured </w:t>
      </w:r>
      <w:r w:rsidR="004A7942" w:rsidRPr="0030318D">
        <w:rPr>
          <w:rFonts w:eastAsia="Times New Roman"/>
          <w:sz w:val="24"/>
          <w:szCs w:val="24"/>
        </w:rPr>
        <w:t xml:space="preserve">under </w:t>
      </w:r>
      <w:r w:rsidRPr="0030318D">
        <w:rPr>
          <w:rFonts w:eastAsia="Times New Roman"/>
          <w:sz w:val="24"/>
          <w:szCs w:val="24"/>
        </w:rPr>
        <w:t xml:space="preserve">static conditions </w:t>
      </w:r>
      <w:r w:rsidR="006B1369" w:rsidRPr="0030318D">
        <w:rPr>
          <w:rFonts w:eastAsia="Times New Roman"/>
          <w:sz w:val="24"/>
          <w:szCs w:val="24"/>
        </w:rPr>
        <w:fldChar w:fldCharType="begin">
          <w:fldData xml:space="preserve">PEVuZE5vdGU+PENpdGU+PEF1dGhvcj5SdWRpbmk8L0F1dGhvcj48WWVhcj4yMDA4PC9ZZWFyPjxS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9tZXRhYm9saXNtPC9rZXl3b3JkPjxrZXl3b3JkPlRyYW5z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dWRpbmk8L0F1dGhvcj48WWVhcj4yMDA4PC9ZZWFyPjxS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9tZXRhYm9saXNtPC9rZXl3b3JkPjxrZXl3b3JkPlRyYW5z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13</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NRP1 </w:t>
      </w:r>
      <w:r w:rsidR="005A2075" w:rsidRPr="0030318D">
        <w:rPr>
          <w:rFonts w:eastAsia="Times New Roman"/>
          <w:sz w:val="24"/>
          <w:szCs w:val="24"/>
        </w:rPr>
        <w:t>promote</w:t>
      </w:r>
      <w:r w:rsidR="004D1ECC">
        <w:rPr>
          <w:rFonts w:eastAsia="Times New Roman"/>
          <w:sz w:val="24"/>
          <w:szCs w:val="24"/>
        </w:rPr>
        <w:t>s</w:t>
      </w:r>
      <w:r w:rsidR="005A2075" w:rsidRPr="0030318D">
        <w:rPr>
          <w:rFonts w:eastAsia="Times New Roman"/>
          <w:sz w:val="24"/>
          <w:szCs w:val="24"/>
        </w:rPr>
        <w:t xml:space="preserve">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in breast cancer cell</w:t>
      </w:r>
      <w:r w:rsidR="00B93AF4" w:rsidRPr="0030318D">
        <w:rPr>
          <w:rFonts w:eastAsia="Times New Roman"/>
          <w:sz w:val="24"/>
          <w:szCs w:val="24"/>
        </w:rPr>
        <w:t>s</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5A2075" w:rsidRPr="0030318D">
        <w:rPr>
          <w:rFonts w:eastAsia="Times New Roman"/>
          <w:sz w:val="24"/>
          <w:szCs w:val="24"/>
        </w:rPr>
        <w:t xml:space="preserve">whereas it suppresses </w:t>
      </w:r>
      <w:r w:rsidR="00C96582">
        <w:rPr>
          <w:rFonts w:eastAsia="Times New Roman"/>
          <w:sz w:val="24"/>
          <w:szCs w:val="24"/>
        </w:rPr>
        <w:t>TGF-β</w:t>
      </w:r>
      <w:r w:rsidRPr="0030318D">
        <w:rPr>
          <w:rFonts w:eastAsia="Times New Roman"/>
          <w:sz w:val="24"/>
          <w:szCs w:val="24"/>
        </w:rPr>
        <w:t xml:space="preserve"> pathways in ECs </w: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2</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GO analysis </w:t>
      </w:r>
      <w:r w:rsidR="00E0617E" w:rsidRPr="0030318D">
        <w:rPr>
          <w:rFonts w:eastAsia="Times New Roman"/>
          <w:sz w:val="24"/>
          <w:szCs w:val="24"/>
        </w:rPr>
        <w:t xml:space="preserve">suggested a </w:t>
      </w:r>
      <w:r w:rsidRPr="0030318D">
        <w:rPr>
          <w:rFonts w:eastAsia="Times New Roman"/>
          <w:sz w:val="24"/>
          <w:szCs w:val="24"/>
        </w:rPr>
        <w:t xml:space="preserve">role </w:t>
      </w:r>
      <w:r w:rsidR="00E0617E" w:rsidRPr="0030318D">
        <w:rPr>
          <w:rFonts w:eastAsia="Times New Roman"/>
          <w:sz w:val="24"/>
          <w:szCs w:val="24"/>
        </w:rPr>
        <w:t xml:space="preserve">for </w:t>
      </w:r>
      <w:r w:rsidRPr="0030318D">
        <w:rPr>
          <w:rFonts w:eastAsia="Times New Roman"/>
          <w:sz w:val="24"/>
          <w:szCs w:val="24"/>
        </w:rPr>
        <w:t xml:space="preserve">NRP1 in regulating </w:t>
      </w:r>
      <w:r w:rsidR="00C96582">
        <w:rPr>
          <w:rFonts w:eastAsia="Times New Roman"/>
          <w:sz w:val="24"/>
          <w:szCs w:val="24"/>
        </w:rPr>
        <w:t>TGF-β</w:t>
      </w:r>
      <w:r w:rsidRPr="0030318D">
        <w:rPr>
          <w:rFonts w:eastAsia="Times New Roman"/>
          <w:sz w:val="24"/>
          <w:szCs w:val="24"/>
        </w:rPr>
        <w:t>-dependent SMAD pathways in HUVECs exposed to laminar flow (</w:t>
      </w:r>
      <w:r w:rsidR="002A2333" w:rsidRPr="0030318D">
        <w:rPr>
          <w:rFonts w:eastAsia="Times New Roman"/>
          <w:sz w:val="24"/>
          <w:szCs w:val="24"/>
        </w:rPr>
        <w:t>Fig.</w:t>
      </w:r>
      <w:r w:rsidRPr="0030318D">
        <w:rPr>
          <w:rFonts w:eastAsia="Times New Roman"/>
          <w:sz w:val="24"/>
          <w:szCs w:val="24"/>
        </w:rPr>
        <w:t xml:space="preserve"> </w:t>
      </w:r>
      <w:r w:rsidR="00590B5E" w:rsidRPr="0030318D">
        <w:rPr>
          <w:rFonts w:eastAsia="Times New Roman"/>
          <w:sz w:val="24"/>
          <w:szCs w:val="24"/>
        </w:rPr>
        <w:t>1</w:t>
      </w:r>
      <w:r w:rsidR="005E25B9" w:rsidRPr="0030318D">
        <w:rPr>
          <w:rFonts w:eastAsia="Times New Roman"/>
          <w:sz w:val="24"/>
          <w:szCs w:val="24"/>
        </w:rPr>
        <w:t>N</w:t>
      </w:r>
      <w:r w:rsidRPr="0030318D">
        <w:rPr>
          <w:rFonts w:eastAsia="Times New Roman"/>
          <w:sz w:val="24"/>
          <w:szCs w:val="24"/>
        </w:rPr>
        <w:t xml:space="preserve">). Thus, we </w:t>
      </w:r>
      <w:r w:rsidR="007932FA" w:rsidRPr="0030318D">
        <w:rPr>
          <w:rFonts w:eastAsia="Times New Roman"/>
          <w:sz w:val="24"/>
          <w:szCs w:val="24"/>
        </w:rPr>
        <w:t>hypothesize</w:t>
      </w:r>
      <w:r w:rsidR="00545F68" w:rsidRPr="0030318D">
        <w:rPr>
          <w:rFonts w:eastAsia="Times New Roman"/>
          <w:sz w:val="24"/>
          <w:szCs w:val="24"/>
        </w:rPr>
        <w:t>d</w:t>
      </w:r>
      <w:r w:rsidRPr="0030318D">
        <w:rPr>
          <w:rFonts w:eastAsia="Times New Roman"/>
          <w:sz w:val="24"/>
          <w:szCs w:val="24"/>
        </w:rPr>
        <w:t xml:space="preserve"> that NRP1</w:t>
      </w:r>
      <w:r w:rsidR="000072B4" w:rsidRPr="0030318D">
        <w:rPr>
          <w:rFonts w:eastAsia="Times New Roman"/>
          <w:sz w:val="24"/>
          <w:szCs w:val="24"/>
        </w:rPr>
        <w:t xml:space="preserve"> may</w:t>
      </w:r>
      <w:r w:rsidRPr="0030318D">
        <w:rPr>
          <w:rFonts w:eastAsia="Times New Roman"/>
          <w:sz w:val="24"/>
          <w:szCs w:val="24"/>
        </w:rPr>
        <w:t xml:space="preserve"> suppress VE-cadherin-dependent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in ECs exposed to flow</w:t>
      </w:r>
      <w:r w:rsidR="00E0617E" w:rsidRPr="0030318D">
        <w:rPr>
          <w:rFonts w:eastAsia="Times New Roman"/>
          <w:sz w:val="24"/>
          <w:szCs w:val="24"/>
        </w:rPr>
        <w:t>.</w:t>
      </w:r>
      <w:r w:rsidRPr="0030318D">
        <w:rPr>
          <w:rFonts w:eastAsia="Times New Roman"/>
          <w:sz w:val="24"/>
          <w:szCs w:val="24"/>
        </w:rPr>
        <w:t xml:space="preserve"> Co-staining showed that NRP1 and TGFBR2 </w:t>
      </w:r>
      <w:r w:rsidR="007932FA" w:rsidRPr="0030318D">
        <w:rPr>
          <w:rFonts w:eastAsia="Times New Roman"/>
          <w:sz w:val="24"/>
          <w:szCs w:val="24"/>
        </w:rPr>
        <w:t>localize</w:t>
      </w:r>
      <w:r w:rsidR="00E0617E" w:rsidRPr="0030318D">
        <w:rPr>
          <w:rFonts w:eastAsia="Times New Roman"/>
          <w:sz w:val="24"/>
          <w:szCs w:val="24"/>
        </w:rPr>
        <w:t>d</w:t>
      </w:r>
      <w:r w:rsidRPr="0030318D">
        <w:rPr>
          <w:rFonts w:eastAsia="Times New Roman"/>
          <w:sz w:val="24"/>
          <w:szCs w:val="24"/>
        </w:rPr>
        <w:t xml:space="preserve"> at the plasma membrane and in intracellular compartments as expected (</w:t>
      </w:r>
      <w:r w:rsidR="002A2333" w:rsidRPr="0030318D">
        <w:rPr>
          <w:rFonts w:eastAsia="Times New Roman"/>
          <w:sz w:val="24"/>
          <w:szCs w:val="24"/>
        </w:rPr>
        <w:t>Fig.</w:t>
      </w:r>
      <w:r w:rsidRPr="0030318D">
        <w:rPr>
          <w:rFonts w:eastAsia="Times New Roman"/>
          <w:sz w:val="24"/>
          <w:szCs w:val="24"/>
        </w:rPr>
        <w:t xml:space="preserve"> 4A) and that TGFBR2 </w:t>
      </w:r>
      <w:r w:rsidR="00E0617E" w:rsidRPr="0030318D">
        <w:rPr>
          <w:rFonts w:eastAsia="Times New Roman"/>
          <w:sz w:val="24"/>
          <w:szCs w:val="24"/>
        </w:rPr>
        <w:t xml:space="preserve">knockdown </w:t>
      </w:r>
      <w:r w:rsidRPr="0030318D">
        <w:rPr>
          <w:rFonts w:eastAsia="Times New Roman"/>
          <w:sz w:val="24"/>
          <w:szCs w:val="24"/>
        </w:rPr>
        <w:t xml:space="preserve">reduced TGFBR2 </w:t>
      </w:r>
      <w:r w:rsidR="00FD06E4" w:rsidRPr="0030318D">
        <w:rPr>
          <w:rFonts w:eastAsia="Times New Roman"/>
          <w:sz w:val="24"/>
          <w:szCs w:val="24"/>
        </w:rPr>
        <w:t>protein levels</w:t>
      </w:r>
      <w:r w:rsidR="00FE040A" w:rsidRPr="0030318D">
        <w:rPr>
          <w:rFonts w:eastAsia="Times New Roman"/>
          <w:sz w:val="24"/>
          <w:szCs w:val="24"/>
        </w:rPr>
        <w:t>,</w:t>
      </w:r>
      <w:r w:rsidRPr="0030318D">
        <w:rPr>
          <w:rFonts w:eastAsia="Times New Roman"/>
          <w:sz w:val="24"/>
          <w:szCs w:val="24"/>
        </w:rPr>
        <w:t xml:space="preserve"> confirming the specificity of the anti-TGFBR2 antibody (</w:t>
      </w:r>
      <w:r w:rsidR="002A2333" w:rsidRPr="0030318D">
        <w:rPr>
          <w:rFonts w:eastAsia="Times New Roman"/>
          <w:sz w:val="24"/>
          <w:szCs w:val="24"/>
        </w:rPr>
        <w:t>Fig.</w:t>
      </w:r>
      <w:r w:rsidRPr="0030318D">
        <w:rPr>
          <w:rFonts w:eastAsia="Times New Roman"/>
          <w:sz w:val="24"/>
          <w:szCs w:val="24"/>
        </w:rPr>
        <w:t xml:space="preserve"> 4A</w:t>
      </w:r>
      <w:r w:rsidR="0047471E" w:rsidRPr="0030318D">
        <w:rPr>
          <w:rFonts w:eastAsia="Times New Roman"/>
          <w:sz w:val="24"/>
          <w:szCs w:val="24"/>
        </w:rPr>
        <w:t xml:space="preserve">; </w:t>
      </w:r>
      <w:r w:rsidR="00FD06E4" w:rsidRPr="0030318D">
        <w:rPr>
          <w:rFonts w:eastAsia="Times New Roman"/>
          <w:sz w:val="24"/>
          <w:szCs w:val="24"/>
        </w:rPr>
        <w:t>Fig</w:t>
      </w:r>
      <w:r w:rsidR="007443C0" w:rsidRPr="0030318D">
        <w:rPr>
          <w:rFonts w:eastAsia="Times New Roman"/>
          <w:sz w:val="24"/>
          <w:szCs w:val="24"/>
        </w:rPr>
        <w:t>. S3D-F</w:t>
      </w:r>
      <w:r w:rsidRPr="0030318D">
        <w:rPr>
          <w:rFonts w:eastAsia="Times New Roman"/>
          <w:sz w:val="24"/>
          <w:szCs w:val="24"/>
        </w:rPr>
        <w:t xml:space="preserve">). </w:t>
      </w:r>
      <w:r w:rsidR="00E87629" w:rsidRPr="0030318D">
        <w:rPr>
          <w:rFonts w:eastAsia="Times New Roman"/>
          <w:sz w:val="24"/>
          <w:szCs w:val="24"/>
        </w:rPr>
        <w:t>HUVECs</w:t>
      </w:r>
      <w:r w:rsidRPr="0030318D">
        <w:rPr>
          <w:rFonts w:eastAsia="Times New Roman"/>
          <w:sz w:val="24"/>
          <w:szCs w:val="24"/>
        </w:rPr>
        <w:t xml:space="preserve"> </w:t>
      </w:r>
      <w:r w:rsidR="00E0617E" w:rsidRPr="0030318D">
        <w:rPr>
          <w:rFonts w:eastAsia="Times New Roman"/>
          <w:sz w:val="24"/>
          <w:szCs w:val="24"/>
        </w:rPr>
        <w:t xml:space="preserve">with knockdown of either NRP1 or </w:t>
      </w:r>
      <w:r w:rsidR="00B64FA0" w:rsidRPr="0030318D">
        <w:rPr>
          <w:rFonts w:eastAsia="Times New Roman"/>
          <w:sz w:val="24"/>
          <w:szCs w:val="24"/>
        </w:rPr>
        <w:t>p120 catenin</w:t>
      </w:r>
      <w:r w:rsidR="00E0617E" w:rsidRPr="0030318D">
        <w:rPr>
          <w:rFonts w:eastAsia="Times New Roman"/>
          <w:sz w:val="24"/>
          <w:szCs w:val="24"/>
        </w:rPr>
        <w:t xml:space="preserve"> </w:t>
      </w:r>
      <w:r w:rsidRPr="0030318D">
        <w:rPr>
          <w:rFonts w:eastAsia="Times New Roman"/>
          <w:sz w:val="24"/>
          <w:szCs w:val="24"/>
        </w:rPr>
        <w:t xml:space="preserve">showed marked TGFBR2 </w:t>
      </w:r>
      <w:r w:rsidR="007932FA" w:rsidRPr="0030318D">
        <w:rPr>
          <w:rFonts w:eastAsia="Times New Roman"/>
          <w:sz w:val="24"/>
          <w:szCs w:val="24"/>
        </w:rPr>
        <w:t>localization</w:t>
      </w:r>
      <w:r w:rsidRPr="0030318D">
        <w:rPr>
          <w:rFonts w:eastAsia="Times New Roman"/>
          <w:sz w:val="24"/>
          <w:szCs w:val="24"/>
        </w:rPr>
        <w:t xml:space="preserve"> at the plasma membrane (</w:t>
      </w:r>
      <w:r w:rsidR="002A2333" w:rsidRPr="0030318D">
        <w:rPr>
          <w:rFonts w:eastAsia="Times New Roman"/>
          <w:sz w:val="24"/>
          <w:szCs w:val="24"/>
        </w:rPr>
        <w:t>Fig.</w:t>
      </w:r>
      <w:r w:rsidRPr="0030318D">
        <w:rPr>
          <w:rFonts w:eastAsia="Times New Roman"/>
          <w:sz w:val="24"/>
          <w:szCs w:val="24"/>
        </w:rPr>
        <w:t xml:space="preserve"> 4A</w:t>
      </w:r>
      <w:r w:rsidR="00C74A8F" w:rsidRPr="0030318D">
        <w:rPr>
          <w:rFonts w:eastAsia="Times New Roman"/>
          <w:sz w:val="24"/>
          <w:szCs w:val="24"/>
        </w:rPr>
        <w:t>; Fig. S3F</w:t>
      </w:r>
      <w:r w:rsidRPr="0030318D">
        <w:rPr>
          <w:rFonts w:eastAsia="Times New Roman"/>
          <w:sz w:val="24"/>
          <w:szCs w:val="24"/>
        </w:rPr>
        <w:t xml:space="preserve">). </w:t>
      </w:r>
      <w:r w:rsidR="004D1ECC">
        <w:rPr>
          <w:rFonts w:eastAsia="Times New Roman"/>
          <w:sz w:val="24"/>
          <w:szCs w:val="24"/>
        </w:rPr>
        <w:t>Accordingly</w:t>
      </w:r>
      <w:r w:rsidR="007032BF" w:rsidRPr="0030318D">
        <w:rPr>
          <w:rFonts w:eastAsia="Times New Roman"/>
          <w:sz w:val="24"/>
          <w:szCs w:val="24"/>
        </w:rPr>
        <w:t>,</w:t>
      </w:r>
      <w:r w:rsidR="00E710E3" w:rsidRPr="0030318D">
        <w:rPr>
          <w:rFonts w:eastAsia="Times New Roman"/>
          <w:sz w:val="24"/>
          <w:szCs w:val="24"/>
        </w:rPr>
        <w:t xml:space="preserve"> </w:t>
      </w:r>
      <w:r w:rsidR="006F062E" w:rsidRPr="0030318D">
        <w:rPr>
          <w:rFonts w:eastAsia="Times New Roman"/>
          <w:sz w:val="24"/>
          <w:szCs w:val="24"/>
        </w:rPr>
        <w:t>we</w:t>
      </w:r>
      <w:r w:rsidR="00E710E3" w:rsidRPr="0030318D">
        <w:rPr>
          <w:rFonts w:eastAsia="Times New Roman"/>
          <w:sz w:val="24"/>
          <w:szCs w:val="24"/>
        </w:rPr>
        <w:t xml:space="preserve"> </w:t>
      </w:r>
      <w:r w:rsidR="00416635" w:rsidRPr="0030318D">
        <w:rPr>
          <w:rFonts w:eastAsia="Times New Roman"/>
          <w:sz w:val="24"/>
          <w:szCs w:val="24"/>
        </w:rPr>
        <w:t>show</w:t>
      </w:r>
      <w:r w:rsidR="00E0617E" w:rsidRPr="0030318D">
        <w:rPr>
          <w:rFonts w:eastAsia="Times New Roman"/>
          <w:sz w:val="24"/>
          <w:szCs w:val="24"/>
        </w:rPr>
        <w:t>ed</w:t>
      </w:r>
      <w:r w:rsidR="00416635" w:rsidRPr="0030318D">
        <w:rPr>
          <w:rFonts w:eastAsia="Times New Roman"/>
          <w:sz w:val="24"/>
          <w:szCs w:val="24"/>
        </w:rPr>
        <w:t xml:space="preserve"> that</w:t>
      </w:r>
      <w:r w:rsidR="007C1BE4" w:rsidRPr="0030318D">
        <w:rPr>
          <w:rFonts w:eastAsia="Times New Roman"/>
          <w:sz w:val="24"/>
          <w:szCs w:val="24"/>
        </w:rPr>
        <w:t xml:space="preserve"> NRP1</w:t>
      </w:r>
      <w:r w:rsidR="00416635" w:rsidRPr="0030318D">
        <w:rPr>
          <w:rFonts w:eastAsia="Times New Roman"/>
          <w:sz w:val="24"/>
          <w:szCs w:val="24"/>
        </w:rPr>
        <w:t xml:space="preserve"> </w:t>
      </w:r>
      <w:r w:rsidR="00E0617E" w:rsidRPr="0030318D">
        <w:rPr>
          <w:rFonts w:eastAsia="Times New Roman"/>
          <w:sz w:val="24"/>
          <w:szCs w:val="24"/>
        </w:rPr>
        <w:t xml:space="preserve">knockdown </w:t>
      </w:r>
      <w:r w:rsidR="00A164A0" w:rsidRPr="0030318D">
        <w:rPr>
          <w:rFonts w:eastAsia="Times New Roman"/>
          <w:sz w:val="24"/>
          <w:szCs w:val="24"/>
        </w:rPr>
        <w:t>increase</w:t>
      </w:r>
      <w:r w:rsidR="00E0617E" w:rsidRPr="0030318D">
        <w:rPr>
          <w:rFonts w:eastAsia="Times New Roman"/>
          <w:sz w:val="24"/>
          <w:szCs w:val="24"/>
        </w:rPr>
        <w:t>d</w:t>
      </w:r>
      <w:r w:rsidR="00A164A0" w:rsidRPr="0030318D">
        <w:rPr>
          <w:rFonts w:eastAsia="Times New Roman"/>
          <w:sz w:val="24"/>
          <w:szCs w:val="24"/>
        </w:rPr>
        <w:t xml:space="preserve"> the co-locali</w:t>
      </w:r>
      <w:r w:rsidR="00692341">
        <w:rPr>
          <w:rFonts w:eastAsia="Times New Roman"/>
          <w:sz w:val="24"/>
          <w:szCs w:val="24"/>
        </w:rPr>
        <w:t>z</w:t>
      </w:r>
      <w:r w:rsidR="00A164A0" w:rsidRPr="0030318D">
        <w:rPr>
          <w:rFonts w:eastAsia="Times New Roman"/>
          <w:sz w:val="24"/>
          <w:szCs w:val="24"/>
        </w:rPr>
        <w:t xml:space="preserve">ation of </w:t>
      </w:r>
      <w:r w:rsidR="00E710E3" w:rsidRPr="0030318D">
        <w:rPr>
          <w:rFonts w:eastAsia="Times New Roman"/>
          <w:sz w:val="24"/>
          <w:szCs w:val="24"/>
        </w:rPr>
        <w:t xml:space="preserve">TGFBR2 and </w:t>
      </w:r>
      <w:r w:rsidR="00B64FA0" w:rsidRPr="0030318D">
        <w:rPr>
          <w:rFonts w:eastAsia="Times New Roman"/>
          <w:sz w:val="24"/>
          <w:szCs w:val="24"/>
        </w:rPr>
        <w:t>p120 catenin</w:t>
      </w:r>
      <w:r w:rsidR="00E710E3" w:rsidRPr="0030318D">
        <w:rPr>
          <w:rFonts w:eastAsia="Times New Roman"/>
          <w:sz w:val="24"/>
          <w:szCs w:val="24"/>
        </w:rPr>
        <w:t xml:space="preserve"> </w:t>
      </w:r>
      <w:r w:rsidR="00416635" w:rsidRPr="0030318D">
        <w:rPr>
          <w:rFonts w:eastAsia="Times New Roman"/>
          <w:sz w:val="24"/>
          <w:szCs w:val="24"/>
        </w:rPr>
        <w:t xml:space="preserve">in HUVECs </w:t>
      </w:r>
      <w:r w:rsidR="009B2DAD" w:rsidRPr="0030318D">
        <w:rPr>
          <w:rFonts w:eastAsia="Times New Roman"/>
          <w:sz w:val="24"/>
          <w:szCs w:val="24"/>
        </w:rPr>
        <w:t>exposed to laminar flow (Fig.  S</w:t>
      </w:r>
      <w:r w:rsidR="00C56F20" w:rsidRPr="0030318D">
        <w:rPr>
          <w:rFonts w:eastAsia="Times New Roman"/>
          <w:sz w:val="24"/>
          <w:szCs w:val="24"/>
        </w:rPr>
        <w:t>4</w:t>
      </w:r>
      <w:r w:rsidR="009B2DAD" w:rsidRPr="0030318D">
        <w:rPr>
          <w:rFonts w:eastAsia="Times New Roman"/>
          <w:sz w:val="24"/>
          <w:szCs w:val="24"/>
        </w:rPr>
        <w:t>A</w:t>
      </w:r>
      <w:r w:rsidR="00E03CFC" w:rsidRPr="0030318D">
        <w:rPr>
          <w:rFonts w:eastAsia="Times New Roman"/>
          <w:sz w:val="24"/>
          <w:szCs w:val="24"/>
        </w:rPr>
        <w:t>, B)</w:t>
      </w:r>
      <w:r w:rsidR="00E0617E" w:rsidRPr="0030318D">
        <w:rPr>
          <w:rFonts w:eastAsia="Times New Roman"/>
          <w:sz w:val="24"/>
          <w:szCs w:val="24"/>
        </w:rPr>
        <w:t xml:space="preserve"> without altering </w:t>
      </w:r>
      <w:r w:rsidR="00E03CFC" w:rsidRPr="0030318D">
        <w:rPr>
          <w:rFonts w:eastAsia="Times New Roman"/>
          <w:sz w:val="24"/>
          <w:szCs w:val="24"/>
        </w:rPr>
        <w:t xml:space="preserve">TGFBR2 </w:t>
      </w:r>
      <w:r w:rsidR="001A5444" w:rsidRPr="0030318D">
        <w:rPr>
          <w:rFonts w:eastAsia="Times New Roman"/>
          <w:sz w:val="24"/>
          <w:szCs w:val="24"/>
        </w:rPr>
        <w:t xml:space="preserve">protein </w:t>
      </w:r>
      <w:r w:rsidR="00E03CFC" w:rsidRPr="0030318D">
        <w:rPr>
          <w:rFonts w:eastAsia="Times New Roman"/>
          <w:sz w:val="24"/>
          <w:szCs w:val="24"/>
        </w:rPr>
        <w:t xml:space="preserve">levels </w:t>
      </w:r>
      <w:r w:rsidR="00B05770" w:rsidRPr="0030318D">
        <w:rPr>
          <w:rFonts w:eastAsia="Times New Roman"/>
          <w:sz w:val="24"/>
          <w:szCs w:val="24"/>
        </w:rPr>
        <w:t>(Fig. S</w:t>
      </w:r>
      <w:r w:rsidR="00C56F20" w:rsidRPr="0030318D">
        <w:rPr>
          <w:rFonts w:eastAsia="Times New Roman"/>
          <w:sz w:val="24"/>
          <w:szCs w:val="24"/>
        </w:rPr>
        <w:t>4</w:t>
      </w:r>
      <w:r w:rsidR="00E5474F" w:rsidRPr="0030318D">
        <w:rPr>
          <w:rFonts w:eastAsia="Times New Roman"/>
          <w:sz w:val="24"/>
          <w:szCs w:val="24"/>
        </w:rPr>
        <w:t>A</w:t>
      </w:r>
      <w:r w:rsidR="00E71AE5" w:rsidRPr="0030318D">
        <w:rPr>
          <w:rFonts w:eastAsia="Times New Roman"/>
          <w:sz w:val="24"/>
          <w:szCs w:val="24"/>
        </w:rPr>
        <w:t>, C, D, E</w:t>
      </w:r>
      <w:r w:rsidR="00B05770" w:rsidRPr="0030318D">
        <w:rPr>
          <w:rFonts w:eastAsia="Times New Roman"/>
          <w:sz w:val="24"/>
          <w:szCs w:val="24"/>
        </w:rPr>
        <w:t>)</w:t>
      </w:r>
      <w:r w:rsidR="00811F44" w:rsidRPr="0030318D">
        <w:rPr>
          <w:rFonts w:eastAsia="Times New Roman"/>
          <w:sz w:val="24"/>
          <w:szCs w:val="24"/>
        </w:rPr>
        <w:t xml:space="preserve">. </w:t>
      </w:r>
      <w:r w:rsidRPr="0030318D">
        <w:rPr>
          <w:rFonts w:eastAsia="Times New Roman"/>
          <w:sz w:val="24"/>
          <w:szCs w:val="24"/>
        </w:rPr>
        <w:t xml:space="preserve">These data indicate that NRP1 </w:t>
      </w:r>
      <w:r w:rsidR="00A37B59" w:rsidRPr="0030318D">
        <w:rPr>
          <w:rFonts w:eastAsia="Times New Roman"/>
          <w:sz w:val="24"/>
          <w:szCs w:val="24"/>
        </w:rPr>
        <w:t>inhibit</w:t>
      </w:r>
      <w:r w:rsidR="0035752D" w:rsidRPr="0030318D">
        <w:rPr>
          <w:rFonts w:eastAsia="Times New Roman"/>
          <w:sz w:val="24"/>
          <w:szCs w:val="24"/>
        </w:rPr>
        <w:t>ed</w:t>
      </w:r>
      <w:r w:rsidR="00A37B59" w:rsidRPr="0030318D">
        <w:rPr>
          <w:rFonts w:eastAsia="Times New Roman"/>
          <w:sz w:val="24"/>
          <w:szCs w:val="24"/>
        </w:rPr>
        <w:t xml:space="preserve"> </w:t>
      </w:r>
      <w:r w:rsidRPr="0030318D">
        <w:rPr>
          <w:rFonts w:eastAsia="Times New Roman"/>
          <w:sz w:val="24"/>
          <w:szCs w:val="24"/>
        </w:rPr>
        <w:t xml:space="preserve">TGFBR2 plasma membrane </w:t>
      </w:r>
      <w:r w:rsidR="007932FA" w:rsidRPr="0030318D">
        <w:rPr>
          <w:rFonts w:eastAsia="Times New Roman"/>
          <w:sz w:val="24"/>
          <w:szCs w:val="24"/>
        </w:rPr>
        <w:t>localization</w:t>
      </w:r>
      <w:r w:rsidRPr="0030318D">
        <w:rPr>
          <w:rFonts w:eastAsia="Times New Roman"/>
          <w:sz w:val="24"/>
          <w:szCs w:val="24"/>
        </w:rPr>
        <w:t xml:space="preserve"> and suggest that by promoting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NRP1 and </w:t>
      </w:r>
      <w:r w:rsidR="00B64FA0" w:rsidRPr="0030318D">
        <w:rPr>
          <w:rFonts w:eastAsia="Times New Roman"/>
          <w:sz w:val="24"/>
          <w:szCs w:val="24"/>
        </w:rPr>
        <w:t>p120 catenin</w:t>
      </w:r>
      <w:r w:rsidRPr="0030318D">
        <w:rPr>
          <w:rFonts w:eastAsia="Times New Roman"/>
          <w:sz w:val="24"/>
          <w:szCs w:val="24"/>
        </w:rPr>
        <w:t xml:space="preserve"> suppresse</w:t>
      </w:r>
      <w:r w:rsidR="0035752D" w:rsidRPr="0030318D">
        <w:rPr>
          <w:rFonts w:eastAsia="Times New Roman"/>
          <w:sz w:val="24"/>
          <w:szCs w:val="24"/>
        </w:rPr>
        <w:t>d</w:t>
      </w:r>
      <w:r w:rsidRPr="0030318D">
        <w:rPr>
          <w:rFonts w:eastAsia="Times New Roman"/>
          <w:sz w:val="24"/>
          <w:szCs w:val="24"/>
        </w:rPr>
        <w:t xml:space="preserve"> TGFBR2-dependent </w:t>
      </w:r>
      <w:r w:rsidR="007932FA" w:rsidRPr="0030318D">
        <w:rPr>
          <w:rFonts w:eastAsia="Times New Roman"/>
          <w:sz w:val="24"/>
          <w:szCs w:val="24"/>
        </w:rPr>
        <w:t>signaling</w:t>
      </w:r>
      <w:r w:rsidRPr="0030318D">
        <w:rPr>
          <w:rFonts w:eastAsia="Times New Roman"/>
          <w:sz w:val="24"/>
          <w:szCs w:val="24"/>
        </w:rPr>
        <w:t xml:space="preserve"> in ECs exposed to flow. </w:t>
      </w:r>
      <w:r w:rsidR="00692341">
        <w:rPr>
          <w:rFonts w:eastAsia="Times New Roman"/>
          <w:sz w:val="24"/>
          <w:szCs w:val="24"/>
        </w:rPr>
        <w:t>W</w:t>
      </w:r>
      <w:r w:rsidRPr="0030318D">
        <w:rPr>
          <w:rFonts w:eastAsia="Times New Roman"/>
          <w:sz w:val="24"/>
          <w:szCs w:val="24"/>
        </w:rPr>
        <w:t xml:space="preserve">e </w:t>
      </w:r>
      <w:r w:rsidR="00692341">
        <w:rPr>
          <w:rFonts w:eastAsia="Times New Roman"/>
          <w:sz w:val="24"/>
          <w:szCs w:val="24"/>
        </w:rPr>
        <w:t xml:space="preserve">therefore </w:t>
      </w:r>
      <w:r w:rsidR="0035752D" w:rsidRPr="0030318D">
        <w:rPr>
          <w:rFonts w:eastAsia="Times New Roman"/>
          <w:sz w:val="24"/>
          <w:szCs w:val="24"/>
        </w:rPr>
        <w:t xml:space="preserve">assessed </w:t>
      </w:r>
      <w:r w:rsidRPr="0030318D">
        <w:rPr>
          <w:rFonts w:eastAsia="Times New Roman"/>
          <w:sz w:val="24"/>
          <w:szCs w:val="24"/>
        </w:rPr>
        <w:t xml:space="preserve">the phosphorylation </w:t>
      </w:r>
      <w:r w:rsidR="0035752D" w:rsidRPr="0030318D">
        <w:rPr>
          <w:rFonts w:eastAsia="Times New Roman"/>
          <w:sz w:val="24"/>
          <w:szCs w:val="24"/>
        </w:rPr>
        <w:t xml:space="preserve">status </w:t>
      </w:r>
      <w:r w:rsidRPr="0030318D">
        <w:rPr>
          <w:rFonts w:eastAsia="Times New Roman"/>
          <w:sz w:val="24"/>
          <w:szCs w:val="24"/>
        </w:rPr>
        <w:t xml:space="preserve">of </w:t>
      </w:r>
      <w:r w:rsidR="0035752D" w:rsidRPr="0030318D">
        <w:rPr>
          <w:rFonts w:eastAsia="Times New Roman"/>
          <w:sz w:val="24"/>
          <w:szCs w:val="24"/>
        </w:rPr>
        <w:t xml:space="preserve">the </w:t>
      </w:r>
      <w:r w:rsidR="00C96582">
        <w:rPr>
          <w:rFonts w:eastAsia="Times New Roman"/>
          <w:sz w:val="24"/>
          <w:szCs w:val="24"/>
        </w:rPr>
        <w:t>TGF-β</w:t>
      </w:r>
      <w:r w:rsidRPr="0030318D">
        <w:rPr>
          <w:rFonts w:eastAsia="Times New Roman"/>
          <w:sz w:val="24"/>
          <w:szCs w:val="24"/>
        </w:rPr>
        <w:t xml:space="preserve"> downstream effectors SMAD2/3. Immunoblotting analysis showed that </w:t>
      </w:r>
      <w:r w:rsidR="0035752D" w:rsidRPr="0030318D">
        <w:rPr>
          <w:rFonts w:eastAsia="Times New Roman"/>
          <w:sz w:val="24"/>
          <w:szCs w:val="24"/>
        </w:rPr>
        <w:t xml:space="preserve">knockdown </w:t>
      </w:r>
      <w:r w:rsidRPr="0030318D">
        <w:rPr>
          <w:rFonts w:eastAsia="Times New Roman"/>
          <w:sz w:val="24"/>
          <w:szCs w:val="24"/>
        </w:rPr>
        <w:t xml:space="preserve">of NRP1 or </w:t>
      </w:r>
      <w:r w:rsidR="00B64FA0" w:rsidRPr="0030318D">
        <w:rPr>
          <w:rFonts w:eastAsia="Times New Roman"/>
          <w:sz w:val="24"/>
          <w:szCs w:val="24"/>
        </w:rPr>
        <w:t>p120 catenin</w:t>
      </w:r>
      <w:r w:rsidRPr="0030318D">
        <w:rPr>
          <w:rFonts w:eastAsia="Times New Roman"/>
          <w:sz w:val="24"/>
          <w:szCs w:val="24"/>
        </w:rPr>
        <w:t xml:space="preserve"> increase</w:t>
      </w:r>
      <w:r w:rsidR="0035752D" w:rsidRPr="0030318D">
        <w:rPr>
          <w:rFonts w:eastAsia="Times New Roman"/>
          <w:sz w:val="24"/>
          <w:szCs w:val="24"/>
        </w:rPr>
        <w:t>d</w:t>
      </w:r>
      <w:r w:rsidRPr="0030318D">
        <w:rPr>
          <w:rFonts w:eastAsia="Times New Roman"/>
          <w:sz w:val="24"/>
          <w:szCs w:val="24"/>
        </w:rPr>
        <w:t xml:space="preserve"> the phosphorylation of SMAD2/3 </w:t>
      </w:r>
      <w:r w:rsidR="00082BEC" w:rsidRPr="0030318D">
        <w:rPr>
          <w:rFonts w:eastAsia="Times New Roman"/>
          <w:sz w:val="24"/>
          <w:szCs w:val="24"/>
        </w:rPr>
        <w:t xml:space="preserve">(pSMAD2/3) </w:t>
      </w:r>
      <w:r w:rsidRPr="0030318D">
        <w:rPr>
          <w:rFonts w:eastAsia="Times New Roman"/>
          <w:sz w:val="24"/>
          <w:szCs w:val="24"/>
        </w:rPr>
        <w:t>compared to control cells (</w:t>
      </w:r>
      <w:r w:rsidR="002A2333" w:rsidRPr="0030318D">
        <w:rPr>
          <w:rFonts w:eastAsia="Times New Roman"/>
          <w:sz w:val="24"/>
          <w:szCs w:val="24"/>
        </w:rPr>
        <w:t>Fig.</w:t>
      </w:r>
      <w:r w:rsidRPr="0030318D">
        <w:rPr>
          <w:rFonts w:eastAsia="Times New Roman"/>
          <w:sz w:val="24"/>
          <w:szCs w:val="24"/>
        </w:rPr>
        <w:t xml:space="preserve"> 4B, C</w:t>
      </w:r>
      <w:r w:rsidR="004D3CE8" w:rsidRPr="0030318D">
        <w:rPr>
          <w:rFonts w:eastAsia="Times New Roman"/>
          <w:sz w:val="24"/>
          <w:szCs w:val="24"/>
        </w:rPr>
        <w:t xml:space="preserve">, </w:t>
      </w:r>
      <w:r w:rsidR="002A2333" w:rsidRPr="0030318D">
        <w:rPr>
          <w:rFonts w:eastAsia="Times New Roman"/>
          <w:sz w:val="24"/>
          <w:szCs w:val="24"/>
        </w:rPr>
        <w:t>Fig. S</w:t>
      </w:r>
      <w:r w:rsidR="00D916D3" w:rsidRPr="0030318D">
        <w:rPr>
          <w:rFonts w:eastAsia="Times New Roman"/>
          <w:sz w:val="24"/>
          <w:szCs w:val="24"/>
        </w:rPr>
        <w:t>5</w:t>
      </w:r>
      <w:r w:rsidRPr="0030318D">
        <w:rPr>
          <w:rFonts w:eastAsia="Times New Roman"/>
          <w:sz w:val="24"/>
          <w:szCs w:val="24"/>
        </w:rPr>
        <w:t xml:space="preserve">), indicating that the </w:t>
      </w:r>
      <w:r w:rsidR="00362FEB" w:rsidRPr="0030318D">
        <w:rPr>
          <w:rFonts w:eastAsia="Times New Roman"/>
          <w:sz w:val="24"/>
          <w:szCs w:val="24"/>
        </w:rPr>
        <w:t>plasma me</w:t>
      </w:r>
      <w:r w:rsidR="00B85252" w:rsidRPr="0030318D">
        <w:rPr>
          <w:rFonts w:eastAsia="Times New Roman"/>
          <w:sz w:val="24"/>
          <w:szCs w:val="24"/>
        </w:rPr>
        <w:t>m</w:t>
      </w:r>
      <w:r w:rsidR="00362FEB" w:rsidRPr="0030318D">
        <w:rPr>
          <w:rFonts w:eastAsia="Times New Roman"/>
          <w:sz w:val="24"/>
          <w:szCs w:val="24"/>
        </w:rPr>
        <w:t xml:space="preserve">brane </w:t>
      </w:r>
      <w:r w:rsidR="007932FA" w:rsidRPr="0030318D">
        <w:rPr>
          <w:rFonts w:eastAsia="Times New Roman"/>
          <w:sz w:val="24"/>
          <w:szCs w:val="24"/>
        </w:rPr>
        <w:t>localization</w:t>
      </w:r>
      <w:r w:rsidRPr="0030318D">
        <w:rPr>
          <w:rFonts w:eastAsia="Times New Roman"/>
          <w:sz w:val="24"/>
          <w:szCs w:val="24"/>
        </w:rPr>
        <w:t xml:space="preserve"> of TGFBR2 </w:t>
      </w:r>
      <w:r w:rsidR="0035752D" w:rsidRPr="0030318D">
        <w:rPr>
          <w:rFonts w:eastAsia="Times New Roman"/>
          <w:sz w:val="24"/>
          <w:szCs w:val="24"/>
        </w:rPr>
        <w:t xml:space="preserve">correlated </w:t>
      </w:r>
      <w:r w:rsidRPr="0030318D">
        <w:rPr>
          <w:rFonts w:eastAsia="Times New Roman"/>
          <w:sz w:val="24"/>
          <w:szCs w:val="24"/>
        </w:rPr>
        <w:t xml:space="preserve">with enhanced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w:t>
      </w:r>
      <w:r w:rsidR="0035752D" w:rsidRPr="0030318D">
        <w:rPr>
          <w:rFonts w:eastAsia="Times New Roman"/>
          <w:sz w:val="24"/>
          <w:szCs w:val="24"/>
        </w:rPr>
        <w:t>T</w:t>
      </w:r>
      <w:r w:rsidRPr="0030318D">
        <w:rPr>
          <w:rFonts w:eastAsia="Times New Roman"/>
          <w:sz w:val="24"/>
          <w:szCs w:val="24"/>
        </w:rPr>
        <w:t xml:space="preserve">he </w:t>
      </w:r>
      <w:r w:rsidR="00893C90" w:rsidRPr="0030318D">
        <w:rPr>
          <w:rFonts w:eastAsia="Times New Roman"/>
          <w:sz w:val="24"/>
          <w:szCs w:val="24"/>
        </w:rPr>
        <w:t xml:space="preserve">inner curvature of </w:t>
      </w:r>
      <w:r w:rsidRPr="0030318D">
        <w:rPr>
          <w:rFonts w:eastAsia="Times New Roman"/>
          <w:sz w:val="24"/>
          <w:szCs w:val="24"/>
        </w:rPr>
        <w:t>aortic arches</w:t>
      </w:r>
      <w:r w:rsidR="00893C90" w:rsidRPr="0030318D">
        <w:rPr>
          <w:rFonts w:eastAsia="Times New Roman"/>
          <w:sz w:val="24"/>
          <w:szCs w:val="24"/>
        </w:rPr>
        <w:t xml:space="preserve"> </w:t>
      </w:r>
      <w:r w:rsidRPr="0030318D">
        <w:rPr>
          <w:rFonts w:eastAsia="Times New Roman"/>
          <w:sz w:val="24"/>
          <w:szCs w:val="24"/>
        </w:rPr>
        <w:t>is expose</w:t>
      </w:r>
      <w:r w:rsidR="002D1478" w:rsidRPr="0030318D">
        <w:rPr>
          <w:rFonts w:eastAsia="Times New Roman"/>
          <w:sz w:val="24"/>
          <w:szCs w:val="24"/>
        </w:rPr>
        <w:t>d</w:t>
      </w:r>
      <w:r w:rsidRPr="0030318D">
        <w:rPr>
          <w:rFonts w:eastAsia="Times New Roman"/>
          <w:sz w:val="24"/>
          <w:szCs w:val="24"/>
        </w:rPr>
        <w:t xml:space="preserve"> </w:t>
      </w:r>
      <w:r w:rsidR="002D1478" w:rsidRPr="0030318D">
        <w:rPr>
          <w:rFonts w:eastAsia="Times New Roman"/>
          <w:sz w:val="24"/>
          <w:szCs w:val="24"/>
        </w:rPr>
        <w:t xml:space="preserve">to </w:t>
      </w:r>
      <w:r w:rsidR="00181632" w:rsidRPr="0030318D">
        <w:rPr>
          <w:rFonts w:eastAsia="Times New Roman"/>
          <w:sz w:val="24"/>
          <w:szCs w:val="24"/>
        </w:rPr>
        <w:t>turbulent flow</w:t>
      </w:r>
      <w:r w:rsidR="0035752D" w:rsidRPr="0030318D">
        <w:rPr>
          <w:rFonts w:eastAsia="Times New Roman"/>
          <w:sz w:val="24"/>
          <w:szCs w:val="24"/>
        </w:rPr>
        <w:t>,</w:t>
      </w:r>
      <w:r w:rsidR="00181632" w:rsidRPr="0030318D">
        <w:rPr>
          <w:rFonts w:eastAsia="Times New Roman"/>
          <w:sz w:val="24"/>
          <w:szCs w:val="24"/>
        </w:rPr>
        <w:t xml:space="preserve"> resulting in low laminar shear stress</w:t>
      </w:r>
      <w:r w:rsidR="000C7FC9" w:rsidRPr="0030318D">
        <w:rPr>
          <w:rFonts w:eastAsia="Times New Roman"/>
          <w:sz w:val="24"/>
          <w:szCs w:val="24"/>
        </w:rPr>
        <w:t xml:space="preserve">, </w:t>
      </w:r>
      <w:r w:rsidR="0035752D" w:rsidRPr="0030318D">
        <w:rPr>
          <w:rFonts w:eastAsia="Times New Roman"/>
          <w:sz w:val="24"/>
          <w:szCs w:val="24"/>
        </w:rPr>
        <w:t xml:space="preserve">which </w:t>
      </w:r>
      <w:r w:rsidRPr="0030318D">
        <w:rPr>
          <w:rFonts w:eastAsia="Times New Roman"/>
          <w:sz w:val="24"/>
          <w:szCs w:val="24"/>
        </w:rPr>
        <w:t>induce</w:t>
      </w:r>
      <w:r w:rsidR="0035752D" w:rsidRPr="0030318D">
        <w:rPr>
          <w:rFonts w:eastAsia="Times New Roman"/>
          <w:sz w:val="24"/>
          <w:szCs w:val="24"/>
        </w:rPr>
        <w:t>s</w:t>
      </w:r>
      <w:r w:rsidRPr="0030318D">
        <w:rPr>
          <w:rFonts w:eastAsia="Times New Roman"/>
          <w:sz w:val="24"/>
          <w:szCs w:val="24"/>
        </w:rPr>
        <w:t xml:space="preserve">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xml:space="preserve"> in ECs </w:t>
      </w:r>
      <w:r w:rsidR="006B1369" w:rsidRPr="0030318D">
        <w:rPr>
          <w:rFonts w:eastAsia="Times New Roman"/>
          <w:sz w:val="24"/>
          <w:szCs w:val="24"/>
        </w:rPr>
        <w:fldChar w:fldCharType="begin">
          <w:fldData xml:space="preserve">PEVuZE5vdGU+PENpdGU+PEF1dGhvcj5RaTwvQXV0aG9yPjxZZWFyPjIwMTE8L1llYXI+PFJlY051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RaTwvQXV0aG9yPjxZZWFyPjIwMTE8L1llYXI+PFJlY051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1</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hole-mount co-staining for NRP1 and pSMAD2/3 </w:t>
      </w:r>
      <w:r w:rsidR="00E7727D" w:rsidRPr="0030318D">
        <w:rPr>
          <w:rFonts w:eastAsia="Times New Roman"/>
          <w:sz w:val="24"/>
          <w:szCs w:val="24"/>
        </w:rPr>
        <w:t>in</w:t>
      </w:r>
      <w:r w:rsidRPr="0030318D">
        <w:rPr>
          <w:rFonts w:eastAsia="Times New Roman"/>
          <w:sz w:val="24"/>
          <w:szCs w:val="24"/>
        </w:rPr>
        <w:t xml:space="preserve"> aortic arches </w:t>
      </w:r>
      <w:r w:rsidR="00CE7451" w:rsidRPr="0030318D">
        <w:rPr>
          <w:rFonts w:eastAsia="Times New Roman"/>
          <w:sz w:val="24"/>
          <w:szCs w:val="24"/>
        </w:rPr>
        <w:t xml:space="preserve">(Fig. 4D) </w:t>
      </w:r>
      <w:r w:rsidRPr="0030318D">
        <w:rPr>
          <w:rFonts w:eastAsia="Times New Roman"/>
          <w:sz w:val="24"/>
          <w:szCs w:val="24"/>
        </w:rPr>
        <w:t xml:space="preserve">showed a </w:t>
      </w:r>
      <w:r w:rsidR="00545F68" w:rsidRPr="0030318D">
        <w:rPr>
          <w:rFonts w:eastAsia="Times New Roman"/>
          <w:sz w:val="24"/>
          <w:szCs w:val="24"/>
        </w:rPr>
        <w:t xml:space="preserve">statistically </w:t>
      </w:r>
      <w:r w:rsidRPr="0030318D">
        <w:rPr>
          <w:rFonts w:eastAsia="Times New Roman"/>
          <w:sz w:val="24"/>
          <w:szCs w:val="24"/>
        </w:rPr>
        <w:t xml:space="preserve">significant increase in SMAD2/3 </w:t>
      </w:r>
      <w:r w:rsidRPr="0030318D">
        <w:rPr>
          <w:rFonts w:eastAsia="Times New Roman"/>
          <w:sz w:val="24"/>
          <w:szCs w:val="24"/>
        </w:rPr>
        <w:lastRenderedPageBreak/>
        <w:t xml:space="preserve">phosphorylation in the endothelium of </w:t>
      </w:r>
      <w:r w:rsidRPr="0030318D">
        <w:rPr>
          <w:rFonts w:eastAsia="Times New Roman"/>
          <w:i/>
          <w:iCs/>
          <w:sz w:val="24"/>
          <w:szCs w:val="24"/>
        </w:rPr>
        <w:t>Nrp1</w:t>
      </w:r>
      <w:r w:rsidRPr="0030318D">
        <w:rPr>
          <w:rFonts w:eastAsia="Times New Roman"/>
          <w:sz w:val="24"/>
          <w:szCs w:val="24"/>
          <w:vertAlign w:val="superscript"/>
        </w:rPr>
        <w:t>ECKO</w:t>
      </w:r>
      <w:r w:rsidRPr="0030318D">
        <w:rPr>
          <w:rFonts w:eastAsia="Times New Roman"/>
          <w:sz w:val="24"/>
          <w:szCs w:val="24"/>
        </w:rPr>
        <w:t xml:space="preserve"> compared to </w:t>
      </w:r>
      <w:r w:rsidRPr="0030318D">
        <w:rPr>
          <w:rFonts w:eastAsia="Times New Roman"/>
          <w:i/>
          <w:iCs/>
          <w:sz w:val="24"/>
          <w:szCs w:val="24"/>
        </w:rPr>
        <w:t>Nrp1</w:t>
      </w:r>
      <w:r w:rsidRPr="0030318D">
        <w:rPr>
          <w:rFonts w:eastAsia="Times New Roman"/>
          <w:sz w:val="24"/>
          <w:szCs w:val="24"/>
          <w:vertAlign w:val="superscript"/>
        </w:rPr>
        <w:t>WT</w:t>
      </w:r>
      <w:r w:rsidRPr="0030318D">
        <w:rPr>
          <w:rFonts w:eastAsia="Times New Roman"/>
          <w:sz w:val="24"/>
          <w:szCs w:val="24"/>
        </w:rPr>
        <w:t xml:space="preserve"> littermates (</w:t>
      </w:r>
      <w:r w:rsidR="002A2333" w:rsidRPr="0030318D">
        <w:rPr>
          <w:rFonts w:eastAsia="Times New Roman"/>
          <w:sz w:val="24"/>
          <w:szCs w:val="24"/>
        </w:rPr>
        <w:t>Fig.</w:t>
      </w:r>
      <w:r w:rsidRPr="0030318D">
        <w:rPr>
          <w:rFonts w:eastAsia="Times New Roman"/>
          <w:sz w:val="24"/>
          <w:szCs w:val="24"/>
        </w:rPr>
        <w:t xml:space="preserve"> </w:t>
      </w:r>
      <w:r w:rsidR="005B26F5" w:rsidRPr="0030318D">
        <w:rPr>
          <w:rFonts w:eastAsia="Times New Roman"/>
          <w:sz w:val="24"/>
          <w:szCs w:val="24"/>
        </w:rPr>
        <w:t>4E</w:t>
      </w:r>
      <w:r w:rsidRPr="0030318D">
        <w:rPr>
          <w:rFonts w:eastAsia="Times New Roman"/>
          <w:sz w:val="24"/>
          <w:szCs w:val="24"/>
        </w:rPr>
        <w:t xml:space="preserve">, </w:t>
      </w:r>
      <w:r w:rsidR="005B26F5" w:rsidRPr="0030318D">
        <w:rPr>
          <w:rFonts w:eastAsia="Times New Roman"/>
          <w:sz w:val="24"/>
          <w:szCs w:val="24"/>
        </w:rPr>
        <w:t>F</w:t>
      </w:r>
      <w:r w:rsidRPr="0030318D">
        <w:rPr>
          <w:rFonts w:eastAsia="Times New Roman"/>
          <w:sz w:val="24"/>
          <w:szCs w:val="24"/>
        </w:rPr>
        <w:t xml:space="preserve">). </w:t>
      </w:r>
      <w:r w:rsidR="0035752D" w:rsidRPr="0030318D">
        <w:rPr>
          <w:rFonts w:eastAsia="Times New Roman"/>
          <w:sz w:val="24"/>
          <w:szCs w:val="24"/>
        </w:rPr>
        <w:t>Moreover</w:t>
      </w:r>
      <w:r w:rsidRPr="0030318D">
        <w:rPr>
          <w:rFonts w:eastAsia="Times New Roman"/>
          <w:sz w:val="24"/>
          <w:szCs w:val="24"/>
        </w:rPr>
        <w:t xml:space="preserve">, aortic ECs of </w:t>
      </w:r>
      <w:r w:rsidRPr="0030318D">
        <w:rPr>
          <w:rFonts w:eastAsia="Times New Roman"/>
          <w:i/>
          <w:iCs/>
          <w:sz w:val="24"/>
          <w:szCs w:val="24"/>
        </w:rPr>
        <w:t>Nrp1</w:t>
      </w:r>
      <w:r w:rsidRPr="0030318D">
        <w:rPr>
          <w:rFonts w:eastAsia="Times New Roman"/>
          <w:sz w:val="24"/>
          <w:szCs w:val="24"/>
          <w:vertAlign w:val="superscript"/>
        </w:rPr>
        <w:t>WT</w:t>
      </w:r>
      <w:r w:rsidRPr="0030318D">
        <w:rPr>
          <w:rFonts w:eastAsia="Times New Roman"/>
          <w:sz w:val="24"/>
          <w:szCs w:val="24"/>
        </w:rPr>
        <w:t xml:space="preserve"> and </w:t>
      </w:r>
      <w:r w:rsidRPr="0030318D">
        <w:rPr>
          <w:rFonts w:eastAsia="Times New Roman"/>
          <w:i/>
          <w:iCs/>
          <w:sz w:val="24"/>
          <w:szCs w:val="24"/>
        </w:rPr>
        <w:t>Nrp1</w:t>
      </w:r>
      <w:r w:rsidRPr="0030318D">
        <w:rPr>
          <w:rFonts w:eastAsia="Times New Roman"/>
          <w:sz w:val="24"/>
          <w:szCs w:val="24"/>
          <w:vertAlign w:val="superscript"/>
        </w:rPr>
        <w:t>ECKO</w:t>
      </w:r>
      <w:r w:rsidRPr="0030318D">
        <w:rPr>
          <w:rFonts w:eastAsia="Times New Roman"/>
          <w:sz w:val="24"/>
          <w:szCs w:val="24"/>
        </w:rPr>
        <w:t xml:space="preserve"> showed a cobblestone </w:t>
      </w:r>
      <w:r w:rsidR="00D87C3A" w:rsidRPr="0030318D">
        <w:rPr>
          <w:rFonts w:eastAsia="Times New Roman"/>
          <w:sz w:val="24"/>
          <w:szCs w:val="24"/>
        </w:rPr>
        <w:t>morphology</w:t>
      </w:r>
      <w:r w:rsidRPr="0030318D">
        <w:rPr>
          <w:rFonts w:eastAsia="Times New Roman"/>
          <w:sz w:val="24"/>
          <w:szCs w:val="24"/>
        </w:rPr>
        <w:t>, with zipper-like VE-cadherin junctions</w:t>
      </w:r>
      <w:r w:rsidR="00D87C3A" w:rsidRPr="0030318D">
        <w:rPr>
          <w:rFonts w:eastAsia="Times New Roman"/>
          <w:sz w:val="24"/>
          <w:szCs w:val="24"/>
        </w:rPr>
        <w:t xml:space="preserve"> (Fig. </w:t>
      </w:r>
      <w:r w:rsidR="00BD2ECA" w:rsidRPr="0030318D">
        <w:rPr>
          <w:rFonts w:eastAsia="Times New Roman"/>
          <w:sz w:val="24"/>
          <w:szCs w:val="24"/>
        </w:rPr>
        <w:t>4E</w:t>
      </w:r>
      <w:r w:rsidR="00D87C3A" w:rsidRPr="0030318D">
        <w:rPr>
          <w:rFonts w:eastAsia="Times New Roman"/>
          <w:sz w:val="24"/>
          <w:szCs w:val="24"/>
        </w:rPr>
        <w:t>)</w:t>
      </w:r>
      <w:r w:rsidRPr="0030318D">
        <w:rPr>
          <w:rFonts w:eastAsia="Times New Roman"/>
          <w:sz w:val="24"/>
          <w:szCs w:val="24"/>
        </w:rPr>
        <w:t xml:space="preserve"> as expected in vascular regions subjected to disturbed flow </w:t>
      </w:r>
      <w:r w:rsidR="006B1369" w:rsidRPr="0030318D">
        <w:rPr>
          <w:rFonts w:eastAsia="Times New Roman"/>
          <w:sz w:val="24"/>
          <w:szCs w:val="24"/>
        </w:rPr>
        <w:fldChar w:fldCharType="begin"/>
      </w:r>
      <w:r w:rsidR="000F2415" w:rsidRPr="0030318D">
        <w:rPr>
          <w:rFonts w:eastAsia="Times New Roman"/>
          <w:sz w:val="24"/>
          <w:szCs w:val="24"/>
        </w:rPr>
        <w:instrText xml:space="preserve"> ADDIN EN.CITE &lt;EndNote&gt;&lt;Cite&gt;&lt;Author&gt;Giannotta&lt;/Author&gt;&lt;Year&gt;2013&lt;/Year&gt;&lt;RecNum&gt;50&lt;/RecNum&gt;&lt;DisplayText&gt;(&lt;style face="italic"&gt;52&lt;/style&gt;)&lt;/DisplayText&gt;&lt;record&gt;&lt;rec-number&gt;50&lt;/rec-number&gt;&lt;foreign-keys&gt;&lt;key app="EN" db-id="v95v922f3sfdrne0esa5t9r9aexr0pa5rfft" timestamp="1675173751"&gt;50&lt;/key&gt;&lt;/foreign-keys&gt;&lt;ref-type name="Journal Article"&gt;17&lt;/ref-type&gt;&lt;contributors&gt;&lt;authors&gt;&lt;author&gt;Giannotta, M.&lt;/author&gt;&lt;author&gt;Trani, M.&lt;/author&gt;&lt;author&gt;Dejana, E.&lt;/author&gt;&lt;/authors&gt;&lt;/contributors&gt;&lt;auth-address&gt;FIRC Institute of Molecular Oncology, 20129 Milan, Italy.&lt;/auth-address&gt;&lt;titles&gt;&lt;title&gt;VE-cadherin and endothelial adherens junctions: active guardians of vascular integrity&lt;/title&gt;&lt;secondary-title&gt;Dev Cell&lt;/secondary-title&gt;&lt;/titles&gt;&lt;periodical&gt;&lt;full-title&gt;Dev Cell&lt;/full-title&gt;&lt;/periodical&gt;&lt;pages&gt;441-54&lt;/pages&gt;&lt;volume&gt;26&lt;/volume&gt;&lt;number&gt;5&lt;/number&gt;&lt;edition&gt;2013/09/21&lt;/edition&gt;&lt;keywords&gt;&lt;keyword&gt;Antigens, CD/chemistry/genetics/*metabolism&lt;/keyword&gt;&lt;keyword&gt;Cadherins/chemistry/genetics/*metabolism&lt;/keyword&gt;&lt;keyword&gt;Cell Communication/genetics&lt;/keyword&gt;&lt;keyword&gt;Embryonic Development/genetics&lt;/keyword&gt;&lt;keyword&gt;Endothelial Cells/cytology/*metabolism&lt;/keyword&gt;&lt;keyword&gt;Endothelium, Vascular/metabolism&lt;/keyword&gt;&lt;keyword&gt;Focal Adhesions/*genetics&lt;/keyword&gt;&lt;keyword&gt;Gene Expression Regulation, Developmental&lt;/keyword&gt;&lt;keyword&gt;Humans&lt;/keyword&gt;&lt;keyword&gt;Metabolic Networks and Pathways/genetics&lt;/keyword&gt;&lt;keyword&gt;Neovascularization, Physiologic/*genetics&lt;/keyword&gt;&lt;/keywords&gt;&lt;dates&gt;&lt;year&gt;2013&lt;/year&gt;&lt;pub-dates&gt;&lt;date&gt;Sep 16&lt;/date&gt;&lt;/pub-dates&gt;&lt;/dates&gt;&lt;isbn&gt;1878-1551 (Electronic)&amp;#xD;1534-5807 (Linking)&lt;/isbn&gt;&lt;accession-num&gt;24044891&lt;/accession-num&gt;&lt;urls&gt;&lt;related-urls&gt;&lt;url&gt;https://www.ncbi.nlm.nih.gov/pubmed/24044891&lt;/url&gt;&lt;/related-urls&gt;&lt;/urls&gt;&lt;electronic-resource-num&gt;10.1016/j.devcel.2013.08.020&lt;/electronic-resource-num&gt;&lt;/record&gt;&lt;/Cite&gt;&lt;/EndNote&gt;</w:instrText>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2</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Together</w:t>
      </w:r>
      <w:r w:rsidR="003E20EF" w:rsidRPr="0030318D">
        <w:rPr>
          <w:rFonts w:eastAsia="Times New Roman"/>
          <w:sz w:val="24"/>
          <w:szCs w:val="24"/>
        </w:rPr>
        <w:t>,</w:t>
      </w:r>
      <w:r w:rsidRPr="0030318D">
        <w:rPr>
          <w:rFonts w:eastAsia="Times New Roman"/>
          <w:sz w:val="24"/>
          <w:szCs w:val="24"/>
        </w:rPr>
        <w:t xml:space="preserve"> these data suggest that by promoting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w:t>
      </w:r>
      <w:r w:rsidR="00692341">
        <w:rPr>
          <w:rFonts w:eastAsia="Times New Roman"/>
          <w:sz w:val="24"/>
          <w:szCs w:val="24"/>
        </w:rPr>
        <w:t>,</w:t>
      </w:r>
      <w:r w:rsidRPr="0030318D">
        <w:rPr>
          <w:rFonts w:eastAsia="Times New Roman"/>
          <w:sz w:val="24"/>
          <w:szCs w:val="24"/>
        </w:rPr>
        <w:t xml:space="preserve"> NRP1 suppresses </w:t>
      </w:r>
      <w:r w:rsidR="00C96582">
        <w:rPr>
          <w:rFonts w:eastAsia="Times New Roman"/>
          <w:sz w:val="24"/>
          <w:szCs w:val="24"/>
        </w:rPr>
        <w:t>TGF-β</w:t>
      </w:r>
      <w:r w:rsidRPr="0030318D">
        <w:rPr>
          <w:rFonts w:eastAsia="Times New Roman"/>
          <w:sz w:val="24"/>
          <w:szCs w:val="24"/>
        </w:rPr>
        <w:t xml:space="preserve"> downstream </w:t>
      </w:r>
      <w:r w:rsidR="007932FA" w:rsidRPr="0030318D">
        <w:rPr>
          <w:rFonts w:eastAsia="Times New Roman"/>
          <w:sz w:val="24"/>
          <w:szCs w:val="24"/>
        </w:rPr>
        <w:t>signaling</w:t>
      </w:r>
      <w:r w:rsidRPr="0030318D">
        <w:rPr>
          <w:rFonts w:eastAsia="Times New Roman"/>
          <w:sz w:val="24"/>
          <w:szCs w:val="24"/>
        </w:rPr>
        <w:t xml:space="preserve"> in ECs exposed to flow.</w:t>
      </w:r>
    </w:p>
    <w:p w14:paraId="48FAD9E4" w14:textId="0AA6D632" w:rsidR="004A254B" w:rsidRPr="0030318D" w:rsidRDefault="004A254B"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To further investigate the mechanism by which NRP1 regulates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 we investigated whether NRP1 forms a complex with TGFBR2 in ECs. PLA</w:t>
      </w:r>
      <w:r w:rsidR="00692341">
        <w:rPr>
          <w:rFonts w:eastAsia="Times New Roman"/>
          <w:sz w:val="24"/>
          <w:szCs w:val="24"/>
        </w:rPr>
        <w:t>s</w:t>
      </w:r>
      <w:r w:rsidRPr="0030318D">
        <w:rPr>
          <w:rFonts w:eastAsia="Times New Roman"/>
          <w:sz w:val="24"/>
          <w:szCs w:val="24"/>
        </w:rPr>
        <w:t xml:space="preserve"> showed that NRP1 and TGFBR2 form</w:t>
      </w:r>
      <w:r w:rsidR="003E20EF" w:rsidRPr="0030318D">
        <w:rPr>
          <w:rFonts w:eastAsia="Times New Roman"/>
          <w:sz w:val="24"/>
          <w:szCs w:val="24"/>
        </w:rPr>
        <w:t>ed</w:t>
      </w:r>
      <w:r w:rsidRPr="0030318D">
        <w:rPr>
          <w:rFonts w:eastAsia="Times New Roman"/>
          <w:sz w:val="24"/>
          <w:szCs w:val="24"/>
        </w:rPr>
        <w:t xml:space="preserve"> a complex in HUVECs </w:t>
      </w:r>
      <w:r w:rsidR="00A741CE" w:rsidRPr="0030318D">
        <w:rPr>
          <w:rFonts w:eastAsia="Times New Roman"/>
          <w:sz w:val="24"/>
          <w:szCs w:val="24"/>
        </w:rPr>
        <w:t xml:space="preserve">cultured </w:t>
      </w:r>
      <w:r w:rsidR="003E20EF" w:rsidRPr="0030318D">
        <w:rPr>
          <w:rFonts w:eastAsia="Times New Roman"/>
          <w:sz w:val="24"/>
          <w:szCs w:val="24"/>
        </w:rPr>
        <w:t xml:space="preserve">under </w:t>
      </w:r>
      <w:r w:rsidR="00A741CE" w:rsidRPr="0030318D">
        <w:rPr>
          <w:rFonts w:eastAsia="Times New Roman"/>
          <w:sz w:val="24"/>
          <w:szCs w:val="24"/>
        </w:rPr>
        <w:t>static condition</w:t>
      </w:r>
      <w:r w:rsidR="00692341">
        <w:rPr>
          <w:rFonts w:eastAsia="Times New Roman"/>
          <w:sz w:val="24"/>
          <w:szCs w:val="24"/>
        </w:rPr>
        <w:t>s</w:t>
      </w:r>
      <w:r w:rsidRPr="0030318D">
        <w:rPr>
          <w:rFonts w:eastAsia="Times New Roman"/>
          <w:sz w:val="24"/>
          <w:szCs w:val="24"/>
        </w:rPr>
        <w:t xml:space="preserve"> (</w:t>
      </w:r>
      <w:r w:rsidR="002A2333" w:rsidRPr="0030318D">
        <w:rPr>
          <w:rFonts w:eastAsia="Times New Roman"/>
          <w:sz w:val="24"/>
          <w:szCs w:val="24"/>
        </w:rPr>
        <w:t>Fig.</w:t>
      </w:r>
      <w:r w:rsidRPr="0030318D">
        <w:rPr>
          <w:rFonts w:eastAsia="Times New Roman"/>
          <w:sz w:val="24"/>
          <w:szCs w:val="24"/>
        </w:rPr>
        <w:t xml:space="preserve"> </w:t>
      </w:r>
      <w:r w:rsidR="00D9105C" w:rsidRPr="0030318D">
        <w:rPr>
          <w:rFonts w:eastAsia="Times New Roman"/>
          <w:sz w:val="24"/>
          <w:szCs w:val="24"/>
        </w:rPr>
        <w:t>4G</w:t>
      </w:r>
      <w:r w:rsidRPr="0030318D">
        <w:rPr>
          <w:rFonts w:eastAsia="Times New Roman"/>
          <w:sz w:val="24"/>
          <w:szCs w:val="24"/>
        </w:rPr>
        <w:t xml:space="preserve">, </w:t>
      </w:r>
      <w:r w:rsidR="00D9105C" w:rsidRPr="0030318D">
        <w:rPr>
          <w:rFonts w:eastAsia="Times New Roman"/>
          <w:sz w:val="24"/>
          <w:szCs w:val="24"/>
        </w:rPr>
        <w:t>H</w:t>
      </w:r>
      <w:r w:rsidRPr="0030318D">
        <w:rPr>
          <w:rFonts w:eastAsia="Times New Roman"/>
          <w:sz w:val="24"/>
          <w:szCs w:val="24"/>
        </w:rPr>
        <w:t>), in line with previous observation</w:t>
      </w:r>
      <w:r w:rsidR="00F71E10" w:rsidRPr="0030318D">
        <w:rPr>
          <w:rFonts w:eastAsia="Times New Roman"/>
          <w:sz w:val="24"/>
          <w:szCs w:val="24"/>
        </w:rPr>
        <w:t>s</w:t>
      </w:r>
      <w:r w:rsidRPr="0030318D">
        <w:rPr>
          <w:rFonts w:eastAsia="Times New Roman"/>
          <w:sz w:val="24"/>
          <w:szCs w:val="24"/>
        </w:rPr>
        <w:t xml:space="preserve"> in other cell types and in cell-free assays </w: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HbGlua2E8L0F1dGhvcj48WWVhcj4yMDExPC9ZZWFyPjxS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8</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171627">
        <w:rPr>
          <w:rFonts w:eastAsia="Times New Roman"/>
          <w:sz w:val="24"/>
          <w:szCs w:val="24"/>
        </w:rPr>
        <w:t>W</w:t>
      </w:r>
      <w:r w:rsidRPr="0030318D">
        <w:rPr>
          <w:rFonts w:eastAsia="Times New Roman"/>
          <w:sz w:val="24"/>
          <w:szCs w:val="24"/>
        </w:rPr>
        <w:t xml:space="preserve">e </w:t>
      </w:r>
      <w:r w:rsidR="00171627">
        <w:rPr>
          <w:rFonts w:eastAsia="Times New Roman"/>
          <w:sz w:val="24"/>
          <w:szCs w:val="24"/>
        </w:rPr>
        <w:t xml:space="preserve">next </w:t>
      </w:r>
      <w:r w:rsidRPr="0030318D">
        <w:rPr>
          <w:rFonts w:eastAsia="Times New Roman"/>
          <w:sz w:val="24"/>
          <w:szCs w:val="24"/>
        </w:rPr>
        <w:t>investigated whether junction stability affect</w:t>
      </w:r>
      <w:r w:rsidR="00C36EF2" w:rsidRPr="0030318D">
        <w:rPr>
          <w:rFonts w:eastAsia="Times New Roman"/>
          <w:sz w:val="24"/>
          <w:szCs w:val="24"/>
        </w:rPr>
        <w:t>ed the</w:t>
      </w:r>
      <w:r w:rsidRPr="0030318D">
        <w:rPr>
          <w:rFonts w:eastAsia="Times New Roman"/>
          <w:sz w:val="24"/>
          <w:szCs w:val="24"/>
        </w:rPr>
        <w:t xml:space="preserve"> </w:t>
      </w:r>
      <w:r w:rsidR="00C36EF2" w:rsidRPr="0030318D">
        <w:rPr>
          <w:rFonts w:eastAsia="Times New Roman"/>
          <w:sz w:val="24"/>
          <w:szCs w:val="24"/>
        </w:rPr>
        <w:t xml:space="preserve">interaction between </w:t>
      </w:r>
      <w:r w:rsidRPr="0030318D">
        <w:rPr>
          <w:rFonts w:eastAsia="Times New Roman"/>
          <w:sz w:val="24"/>
          <w:szCs w:val="24"/>
        </w:rPr>
        <w:t>NRP1 and TGFBR2. PLA</w:t>
      </w:r>
      <w:r w:rsidR="00171627">
        <w:rPr>
          <w:rFonts w:eastAsia="Times New Roman"/>
          <w:sz w:val="24"/>
          <w:szCs w:val="24"/>
        </w:rPr>
        <w:t>s</w:t>
      </w:r>
      <w:r w:rsidRPr="0030318D">
        <w:rPr>
          <w:rFonts w:eastAsia="Times New Roman"/>
          <w:sz w:val="24"/>
          <w:szCs w:val="24"/>
        </w:rPr>
        <w:t xml:space="preserve"> showed that </w:t>
      </w:r>
      <w:r w:rsidR="00ED0C55" w:rsidRPr="0030318D">
        <w:rPr>
          <w:rFonts w:eastAsia="Times New Roman"/>
          <w:sz w:val="24"/>
          <w:szCs w:val="24"/>
        </w:rPr>
        <w:t xml:space="preserve">HUVECs </w:t>
      </w:r>
      <w:r w:rsidR="00C36EF2" w:rsidRPr="0030318D">
        <w:rPr>
          <w:rFonts w:eastAsia="Times New Roman"/>
          <w:sz w:val="24"/>
          <w:szCs w:val="24"/>
        </w:rPr>
        <w:t xml:space="preserve">with </w:t>
      </w:r>
      <w:r w:rsidR="00B64FA0" w:rsidRPr="0030318D">
        <w:rPr>
          <w:rFonts w:eastAsia="Times New Roman"/>
          <w:sz w:val="24"/>
          <w:szCs w:val="24"/>
        </w:rPr>
        <w:t>p120 catenin</w:t>
      </w:r>
      <w:r w:rsidR="00C36EF2" w:rsidRPr="0030318D">
        <w:rPr>
          <w:rFonts w:eastAsia="Times New Roman"/>
          <w:sz w:val="24"/>
          <w:szCs w:val="24"/>
        </w:rPr>
        <w:t xml:space="preserve"> knockdown </w:t>
      </w:r>
      <w:r w:rsidR="00ED0C55" w:rsidRPr="0030318D">
        <w:rPr>
          <w:rFonts w:eastAsia="Times New Roman"/>
          <w:sz w:val="24"/>
          <w:szCs w:val="24"/>
        </w:rPr>
        <w:t>exhibit</w:t>
      </w:r>
      <w:r w:rsidR="00C36EF2" w:rsidRPr="0030318D">
        <w:rPr>
          <w:rFonts w:eastAsia="Times New Roman"/>
          <w:sz w:val="24"/>
          <w:szCs w:val="24"/>
        </w:rPr>
        <w:t>ed</w:t>
      </w:r>
      <w:r w:rsidRPr="0030318D">
        <w:rPr>
          <w:rFonts w:eastAsia="Times New Roman"/>
          <w:sz w:val="24"/>
          <w:szCs w:val="24"/>
        </w:rPr>
        <w:t xml:space="preserve"> a significant reduction in the interaction of TGFBR2 and NRP1 compared to </w:t>
      </w:r>
      <w:r w:rsidR="00C36EF2" w:rsidRPr="0030318D">
        <w:rPr>
          <w:rFonts w:eastAsia="Times New Roman"/>
          <w:sz w:val="24"/>
          <w:szCs w:val="24"/>
        </w:rPr>
        <w:t xml:space="preserve">control </w:t>
      </w:r>
      <w:r w:rsidRPr="0030318D">
        <w:rPr>
          <w:rFonts w:eastAsia="Times New Roman"/>
          <w:sz w:val="24"/>
          <w:szCs w:val="24"/>
        </w:rPr>
        <w:t>HUVEC</w:t>
      </w:r>
      <w:r w:rsidR="00C36EF2" w:rsidRPr="0030318D">
        <w:rPr>
          <w:rFonts w:eastAsia="Times New Roman"/>
          <w:sz w:val="24"/>
          <w:szCs w:val="24"/>
        </w:rPr>
        <w:t>s</w:t>
      </w:r>
      <w:r w:rsidRPr="0030318D">
        <w:rPr>
          <w:rFonts w:eastAsia="Times New Roman"/>
          <w:sz w:val="24"/>
          <w:szCs w:val="24"/>
        </w:rPr>
        <w:t xml:space="preserve"> </w:t>
      </w:r>
      <w:r w:rsidR="00D45C3D" w:rsidRPr="0030318D">
        <w:rPr>
          <w:rFonts w:eastAsia="Times New Roman"/>
          <w:sz w:val="24"/>
          <w:szCs w:val="24"/>
        </w:rPr>
        <w:t>(Fig. 4I, J)</w:t>
      </w:r>
      <w:r w:rsidRPr="0030318D">
        <w:rPr>
          <w:rFonts w:eastAsia="Times New Roman"/>
          <w:sz w:val="24"/>
          <w:szCs w:val="24"/>
        </w:rPr>
        <w:t xml:space="preserve">. </w:t>
      </w:r>
      <w:r w:rsidR="00C36EF2" w:rsidRPr="0030318D">
        <w:rPr>
          <w:rFonts w:eastAsia="Times New Roman"/>
          <w:sz w:val="24"/>
          <w:szCs w:val="24"/>
        </w:rPr>
        <w:t>In addition</w:t>
      </w:r>
      <w:r w:rsidRPr="0030318D">
        <w:rPr>
          <w:rFonts w:eastAsia="Times New Roman"/>
          <w:sz w:val="24"/>
          <w:szCs w:val="24"/>
        </w:rPr>
        <w:t xml:space="preserve">, HUVECs </w:t>
      </w:r>
      <w:r w:rsidR="00C36EF2" w:rsidRPr="0030318D">
        <w:rPr>
          <w:rFonts w:eastAsia="Times New Roman"/>
          <w:sz w:val="24"/>
          <w:szCs w:val="24"/>
        </w:rPr>
        <w:t xml:space="preserve">with NRP1 knockdown alone or in combination with </w:t>
      </w:r>
      <w:r w:rsidRPr="0030318D">
        <w:rPr>
          <w:rFonts w:eastAsia="Times New Roman"/>
          <w:sz w:val="24"/>
          <w:szCs w:val="24"/>
        </w:rPr>
        <w:t xml:space="preserve">TGFBR2 </w:t>
      </w:r>
      <w:r w:rsidR="00C36EF2" w:rsidRPr="0030318D">
        <w:rPr>
          <w:rFonts w:eastAsia="Times New Roman"/>
          <w:sz w:val="24"/>
          <w:szCs w:val="24"/>
        </w:rPr>
        <w:t xml:space="preserve">knockdown </w:t>
      </w:r>
      <w:r w:rsidRPr="0030318D">
        <w:rPr>
          <w:rFonts w:eastAsia="Times New Roman"/>
          <w:sz w:val="24"/>
          <w:szCs w:val="24"/>
        </w:rPr>
        <w:t xml:space="preserve">showed </w:t>
      </w:r>
      <w:r w:rsidR="00171627">
        <w:rPr>
          <w:rFonts w:eastAsia="Times New Roman"/>
          <w:sz w:val="24"/>
          <w:szCs w:val="24"/>
        </w:rPr>
        <w:t xml:space="preserve">a </w:t>
      </w:r>
      <w:r w:rsidRPr="0030318D">
        <w:rPr>
          <w:rFonts w:eastAsia="Times New Roman"/>
          <w:sz w:val="24"/>
          <w:szCs w:val="24"/>
        </w:rPr>
        <w:t xml:space="preserve">significant reduction </w:t>
      </w:r>
      <w:r w:rsidR="00C36EF2" w:rsidRPr="0030318D">
        <w:rPr>
          <w:rFonts w:eastAsia="Times New Roman"/>
          <w:sz w:val="24"/>
          <w:szCs w:val="24"/>
        </w:rPr>
        <w:t>in PLA signals between TGFBR2 and NRP1</w:t>
      </w:r>
      <w:r w:rsidRPr="0030318D">
        <w:rPr>
          <w:rFonts w:eastAsia="Times New Roman"/>
          <w:sz w:val="24"/>
          <w:szCs w:val="24"/>
        </w:rPr>
        <w:t>, confirming the specificity of the PLA assay (</w:t>
      </w:r>
      <w:r w:rsidR="002A2333" w:rsidRPr="0030318D">
        <w:rPr>
          <w:rFonts w:eastAsia="Times New Roman"/>
          <w:sz w:val="24"/>
          <w:szCs w:val="24"/>
        </w:rPr>
        <w:t>Fig.</w:t>
      </w:r>
      <w:r w:rsidRPr="0030318D">
        <w:rPr>
          <w:rFonts w:eastAsia="Times New Roman"/>
          <w:sz w:val="24"/>
          <w:szCs w:val="24"/>
        </w:rPr>
        <w:t xml:space="preserve"> 4I</w:t>
      </w:r>
      <w:r w:rsidR="003538FC" w:rsidRPr="0030318D">
        <w:rPr>
          <w:rFonts w:eastAsia="Times New Roman"/>
          <w:sz w:val="24"/>
          <w:szCs w:val="24"/>
        </w:rPr>
        <w:t>, J</w:t>
      </w:r>
      <w:r w:rsidRPr="0030318D">
        <w:rPr>
          <w:rFonts w:eastAsia="Times New Roman"/>
          <w:sz w:val="24"/>
          <w:szCs w:val="24"/>
        </w:rPr>
        <w:t>). Together, these data indicate that under laminar flow</w:t>
      </w:r>
      <w:r w:rsidR="00C36EF2" w:rsidRPr="0030318D">
        <w:rPr>
          <w:rFonts w:eastAsia="Times New Roman"/>
          <w:sz w:val="24"/>
          <w:szCs w:val="24"/>
        </w:rPr>
        <w:t>,</w:t>
      </w:r>
      <w:r w:rsidRPr="0030318D">
        <w:rPr>
          <w:rFonts w:eastAsia="Times New Roman"/>
          <w:sz w:val="24"/>
          <w:szCs w:val="24"/>
        </w:rPr>
        <w:t xml:space="preserve">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promotes NRP1 and TGFBR2 interaction which </w:t>
      </w:r>
      <w:r w:rsidR="00203DA1" w:rsidRPr="0030318D">
        <w:rPr>
          <w:rFonts w:eastAsia="Times New Roman"/>
          <w:sz w:val="24"/>
          <w:szCs w:val="24"/>
        </w:rPr>
        <w:t>reduces</w:t>
      </w:r>
      <w:r w:rsidRPr="0030318D">
        <w:rPr>
          <w:rFonts w:eastAsia="Times New Roman"/>
          <w:sz w:val="24"/>
          <w:szCs w:val="24"/>
        </w:rPr>
        <w:t xml:space="preserve"> TGFBR2 plasma membrane</w:t>
      </w:r>
      <w:r w:rsidR="00203DA1" w:rsidRPr="0030318D">
        <w:rPr>
          <w:rFonts w:eastAsia="Times New Roman"/>
          <w:sz w:val="24"/>
          <w:szCs w:val="24"/>
        </w:rPr>
        <w:t xml:space="preserve"> localization</w:t>
      </w:r>
      <w:r w:rsidRPr="0030318D">
        <w:rPr>
          <w:rFonts w:eastAsia="Times New Roman"/>
          <w:sz w:val="24"/>
          <w:szCs w:val="24"/>
        </w:rPr>
        <w:t xml:space="preserve"> and </w:t>
      </w:r>
      <w:r w:rsidR="0075678C" w:rsidRPr="0030318D">
        <w:rPr>
          <w:rFonts w:eastAsia="Times New Roman"/>
          <w:sz w:val="24"/>
          <w:szCs w:val="24"/>
        </w:rPr>
        <w:t xml:space="preserve">inhibits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Pr="0030318D">
        <w:rPr>
          <w:rFonts w:eastAsia="Times New Roman"/>
          <w:sz w:val="24"/>
          <w:szCs w:val="24"/>
        </w:rPr>
        <w:t>.</w:t>
      </w:r>
    </w:p>
    <w:p w14:paraId="5E100EDE" w14:textId="508E5AD3" w:rsidR="004A254B" w:rsidRPr="008D550D" w:rsidRDefault="004A254B" w:rsidP="00043C7C">
      <w:pPr>
        <w:spacing w:after="100" w:afterAutospacing="1" w:line="360" w:lineRule="auto"/>
        <w:ind w:left="720"/>
        <w:jc w:val="both"/>
        <w:rPr>
          <w:rFonts w:eastAsia="Times New Roman"/>
          <w:sz w:val="24"/>
          <w:szCs w:val="24"/>
          <w:u w:val="single"/>
        </w:rPr>
      </w:pPr>
      <w:r w:rsidRPr="008D550D">
        <w:rPr>
          <w:rFonts w:eastAsia="Times New Roman"/>
          <w:sz w:val="24"/>
          <w:szCs w:val="24"/>
          <w:u w:val="single"/>
        </w:rPr>
        <w:t>NRP1 suppresses atherosclerosis and endothelial activation</w:t>
      </w:r>
    </w:p>
    <w:p w14:paraId="052B697C" w14:textId="7B89E3C6" w:rsidR="0087766C" w:rsidRPr="0030318D" w:rsidRDefault="00EC4D50" w:rsidP="00043C7C">
      <w:pPr>
        <w:spacing w:after="100" w:afterAutospacing="1" w:line="360" w:lineRule="auto"/>
        <w:ind w:left="720"/>
        <w:jc w:val="both"/>
        <w:rPr>
          <w:rFonts w:eastAsia="Times New Roman"/>
          <w:sz w:val="24"/>
          <w:szCs w:val="24"/>
        </w:rPr>
      </w:pPr>
      <w:r w:rsidRPr="0030318D">
        <w:rPr>
          <w:rFonts w:eastAsia="Times New Roman"/>
          <w:sz w:val="24"/>
          <w:szCs w:val="24"/>
        </w:rPr>
        <w:t>E</w:t>
      </w:r>
      <w:r w:rsidR="004A254B" w:rsidRPr="0030318D">
        <w:rPr>
          <w:rFonts w:eastAsia="Times New Roman"/>
          <w:sz w:val="24"/>
          <w:szCs w:val="24"/>
        </w:rPr>
        <w:t xml:space="preserve">ndothelial </w:t>
      </w:r>
      <w:r w:rsidR="00C96582">
        <w:rPr>
          <w:rFonts w:eastAsia="Times New Roman"/>
          <w:sz w:val="24"/>
          <w:szCs w:val="24"/>
        </w:rPr>
        <w:t>TGF-β</w:t>
      </w:r>
      <w:r w:rsidR="004A254B" w:rsidRPr="0030318D">
        <w:rPr>
          <w:rFonts w:eastAsia="Times New Roman"/>
          <w:sz w:val="24"/>
          <w:szCs w:val="24"/>
        </w:rPr>
        <w:t xml:space="preserve"> </w:t>
      </w:r>
      <w:r w:rsidR="007932FA" w:rsidRPr="0030318D">
        <w:rPr>
          <w:rFonts w:eastAsia="Times New Roman"/>
          <w:sz w:val="24"/>
          <w:szCs w:val="24"/>
        </w:rPr>
        <w:t>signaling</w:t>
      </w:r>
      <w:r w:rsidR="004A254B" w:rsidRPr="0030318D">
        <w:rPr>
          <w:rFonts w:eastAsia="Times New Roman"/>
          <w:sz w:val="24"/>
          <w:szCs w:val="24"/>
        </w:rPr>
        <w:t xml:space="preserve"> drives vascular inflammation and atherosclerosis and inhibition of </w:t>
      </w:r>
      <w:r w:rsidR="00C96582">
        <w:rPr>
          <w:rFonts w:eastAsia="Times New Roman"/>
          <w:sz w:val="24"/>
          <w:szCs w:val="24"/>
        </w:rPr>
        <w:t>TGF-β</w:t>
      </w:r>
      <w:r w:rsidR="004A254B" w:rsidRPr="0030318D">
        <w:rPr>
          <w:rFonts w:eastAsia="Times New Roman"/>
          <w:sz w:val="24"/>
          <w:szCs w:val="24"/>
        </w:rPr>
        <w:t xml:space="preserve"> pathways reduces inflammation, vascular permeability</w:t>
      </w:r>
      <w:r w:rsidR="0020571B" w:rsidRPr="0030318D">
        <w:rPr>
          <w:rFonts w:eastAsia="Times New Roman"/>
          <w:sz w:val="24"/>
          <w:szCs w:val="24"/>
        </w:rPr>
        <w:t xml:space="preserve"> and</w:t>
      </w:r>
      <w:r w:rsidR="004A254B" w:rsidRPr="0030318D">
        <w:rPr>
          <w:rFonts w:eastAsia="Times New Roman"/>
          <w:sz w:val="24"/>
          <w:szCs w:val="24"/>
        </w:rPr>
        <w:t xml:space="preserve"> atherosclerosis progression </w:t>
      </w:r>
      <w:r w:rsidR="006B1369" w:rsidRPr="0030318D">
        <w:rPr>
          <w:rFonts w:eastAsia="Times New Roman"/>
          <w:sz w:val="24"/>
          <w:szCs w:val="24"/>
        </w:rPr>
        <w:fldChar w:fldCharType="begin">
          <w:fldData xml:space="preserve">PEVuZE5vdGU+PENpdGU+PEF1dGhvcj5DaGVuPC9BdXRob3I+PFllYXI+MjAxOTwvWWVhcj48UmVj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DaGVuPC9BdXRob3I+PFllYXI+MjAxOTwvWWVhcj48UmVj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3</w:t>
      </w:r>
      <w:r w:rsidR="000F2415"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Thus, we </w:t>
      </w:r>
      <w:r w:rsidR="007932FA" w:rsidRPr="0030318D">
        <w:rPr>
          <w:rFonts w:eastAsia="Times New Roman"/>
          <w:sz w:val="24"/>
          <w:szCs w:val="24"/>
        </w:rPr>
        <w:t>analyzed</w:t>
      </w:r>
      <w:r w:rsidR="004A254B" w:rsidRPr="0030318D">
        <w:rPr>
          <w:rFonts w:eastAsia="Times New Roman"/>
          <w:sz w:val="24"/>
          <w:szCs w:val="24"/>
        </w:rPr>
        <w:t xml:space="preserve"> the differential expression of genes </w:t>
      </w:r>
      <w:r w:rsidR="00847454" w:rsidRPr="0030318D">
        <w:rPr>
          <w:rFonts w:eastAsia="Times New Roman"/>
          <w:sz w:val="24"/>
          <w:szCs w:val="24"/>
        </w:rPr>
        <w:t xml:space="preserve">with </w:t>
      </w:r>
      <w:r w:rsidR="004A254B" w:rsidRPr="0030318D">
        <w:rPr>
          <w:rFonts w:eastAsia="Times New Roman"/>
          <w:sz w:val="24"/>
          <w:szCs w:val="24"/>
        </w:rPr>
        <w:t xml:space="preserve">a role in atherogenesis and vascular inflammation. NRP1 </w:t>
      </w:r>
      <w:r w:rsidR="00847454" w:rsidRPr="0030318D">
        <w:rPr>
          <w:rFonts w:eastAsia="Times New Roman"/>
          <w:sz w:val="24"/>
          <w:szCs w:val="24"/>
        </w:rPr>
        <w:t xml:space="preserve">knockdown </w:t>
      </w:r>
      <w:r w:rsidR="004A254B" w:rsidRPr="0030318D">
        <w:rPr>
          <w:rFonts w:eastAsia="Times New Roman"/>
          <w:sz w:val="24"/>
          <w:szCs w:val="24"/>
        </w:rPr>
        <w:t>induce</w:t>
      </w:r>
      <w:r w:rsidR="00847454" w:rsidRPr="0030318D">
        <w:rPr>
          <w:rFonts w:eastAsia="Times New Roman"/>
          <w:sz w:val="24"/>
          <w:szCs w:val="24"/>
        </w:rPr>
        <w:t>d</w:t>
      </w:r>
      <w:r w:rsidR="004A254B" w:rsidRPr="0030318D">
        <w:rPr>
          <w:rFonts w:eastAsia="Times New Roman"/>
          <w:sz w:val="24"/>
          <w:szCs w:val="24"/>
        </w:rPr>
        <w:t xml:space="preserve"> the expression of </w:t>
      </w:r>
      <w:r w:rsidR="00847454" w:rsidRPr="0030318D">
        <w:rPr>
          <w:rFonts w:eastAsia="Times New Roman"/>
          <w:sz w:val="24"/>
          <w:szCs w:val="24"/>
        </w:rPr>
        <w:t xml:space="preserve">mRNAs encoding </w:t>
      </w:r>
      <w:r w:rsidR="00C96582">
        <w:rPr>
          <w:rFonts w:eastAsia="Times New Roman"/>
          <w:sz w:val="24"/>
          <w:szCs w:val="24"/>
        </w:rPr>
        <w:t>TGF-β</w:t>
      </w:r>
      <w:r w:rsidR="004A254B" w:rsidRPr="0030318D">
        <w:rPr>
          <w:rFonts w:eastAsia="Times New Roman"/>
          <w:sz w:val="24"/>
          <w:szCs w:val="24"/>
        </w:rPr>
        <w:t xml:space="preserve"> isoforms, TNF superfamily members, C-reactive protein (CRP) and pro</w:t>
      </w:r>
      <w:r w:rsidR="00E571AB" w:rsidRPr="0030318D">
        <w:rPr>
          <w:rFonts w:eastAsia="Times New Roman"/>
          <w:sz w:val="24"/>
          <w:szCs w:val="24"/>
        </w:rPr>
        <w:t>-</w:t>
      </w:r>
      <w:r w:rsidR="004A254B" w:rsidRPr="0030318D">
        <w:rPr>
          <w:rFonts w:eastAsia="Times New Roman"/>
          <w:sz w:val="24"/>
          <w:szCs w:val="24"/>
        </w:rPr>
        <w:t xml:space="preserve">inflammatory cytokines belonging to the </w:t>
      </w:r>
      <w:r w:rsidR="00224A5F">
        <w:rPr>
          <w:rFonts w:eastAsia="Times New Roman"/>
          <w:sz w:val="24"/>
          <w:szCs w:val="24"/>
        </w:rPr>
        <w:t xml:space="preserve">interleukin </w:t>
      </w:r>
      <w:r w:rsidR="004A254B" w:rsidRPr="0030318D">
        <w:rPr>
          <w:rFonts w:eastAsia="Times New Roman"/>
          <w:sz w:val="24"/>
          <w:szCs w:val="24"/>
        </w:rPr>
        <w:t>family such as IL6, IL11 and IL12 (</w:t>
      </w:r>
      <w:r w:rsidR="002A2333" w:rsidRPr="0030318D">
        <w:rPr>
          <w:rFonts w:eastAsia="Times New Roman"/>
          <w:sz w:val="24"/>
          <w:szCs w:val="24"/>
        </w:rPr>
        <w:t>Fig.</w:t>
      </w:r>
      <w:r w:rsidR="004A254B" w:rsidRPr="0030318D">
        <w:rPr>
          <w:rFonts w:eastAsia="Times New Roman"/>
          <w:sz w:val="24"/>
          <w:szCs w:val="24"/>
        </w:rPr>
        <w:t xml:space="preserve"> 5A). Furthermore, NRP1 knockdown</w:t>
      </w:r>
      <w:r w:rsidR="000C4217" w:rsidRPr="0030318D">
        <w:rPr>
          <w:rFonts w:eastAsia="Times New Roman"/>
          <w:sz w:val="24"/>
          <w:szCs w:val="24"/>
        </w:rPr>
        <w:t xml:space="preserve"> cells</w:t>
      </w:r>
      <w:r w:rsidR="004A254B" w:rsidRPr="0030318D">
        <w:rPr>
          <w:rFonts w:eastAsia="Times New Roman"/>
          <w:sz w:val="24"/>
          <w:szCs w:val="24"/>
        </w:rPr>
        <w:t xml:space="preserve"> showed </w:t>
      </w:r>
      <w:r w:rsidR="00F6634C" w:rsidRPr="0030318D">
        <w:rPr>
          <w:rFonts w:eastAsia="Times New Roman"/>
          <w:sz w:val="24"/>
          <w:szCs w:val="24"/>
        </w:rPr>
        <w:t xml:space="preserve">increased </w:t>
      </w:r>
      <w:r w:rsidR="004A254B" w:rsidRPr="0030318D">
        <w:rPr>
          <w:rFonts w:eastAsia="Times New Roman"/>
          <w:sz w:val="24"/>
          <w:szCs w:val="24"/>
        </w:rPr>
        <w:t xml:space="preserve">expression of </w:t>
      </w:r>
      <w:r w:rsidR="00F6634C" w:rsidRPr="0030318D">
        <w:rPr>
          <w:rFonts w:eastAsia="Times New Roman"/>
          <w:sz w:val="24"/>
          <w:szCs w:val="24"/>
        </w:rPr>
        <w:t xml:space="preserve">mRNAs encoding </w:t>
      </w:r>
      <w:r w:rsidRPr="0030318D">
        <w:rPr>
          <w:rFonts w:eastAsia="Times New Roman"/>
          <w:sz w:val="24"/>
          <w:szCs w:val="24"/>
        </w:rPr>
        <w:t xml:space="preserve">the </w:t>
      </w:r>
      <w:r w:rsidR="004A254B" w:rsidRPr="0030318D">
        <w:rPr>
          <w:rFonts w:eastAsia="Times New Roman"/>
          <w:sz w:val="24"/>
          <w:szCs w:val="24"/>
        </w:rPr>
        <w:t xml:space="preserve">pro-inflammatory </w:t>
      </w:r>
      <w:r w:rsidR="00545F68" w:rsidRPr="0030318D">
        <w:rPr>
          <w:rFonts w:eastAsia="Times New Roman"/>
          <w:sz w:val="24"/>
          <w:szCs w:val="24"/>
        </w:rPr>
        <w:t xml:space="preserve">neutrophil chemokines </w:t>
      </w:r>
      <w:r w:rsidR="004A254B" w:rsidRPr="0030318D">
        <w:rPr>
          <w:rFonts w:eastAsia="Times New Roman"/>
          <w:sz w:val="24"/>
          <w:szCs w:val="24"/>
        </w:rPr>
        <w:t>CXCL1</w:t>
      </w:r>
      <w:r w:rsidR="00F6634C" w:rsidRPr="0030318D">
        <w:rPr>
          <w:rFonts w:eastAsia="Times New Roman"/>
          <w:sz w:val="24"/>
          <w:szCs w:val="24"/>
        </w:rPr>
        <w:t xml:space="preserve"> and </w:t>
      </w:r>
      <w:r w:rsidR="004A254B" w:rsidRPr="0030318D">
        <w:rPr>
          <w:rFonts w:eastAsia="Times New Roman"/>
          <w:sz w:val="24"/>
          <w:szCs w:val="24"/>
        </w:rPr>
        <w:t xml:space="preserve">CXCL8 and </w:t>
      </w:r>
      <w:r w:rsidR="00F6634C" w:rsidRPr="0030318D">
        <w:rPr>
          <w:rFonts w:eastAsia="Times New Roman"/>
          <w:sz w:val="24"/>
          <w:szCs w:val="24"/>
        </w:rPr>
        <w:t xml:space="preserve">reduced </w:t>
      </w:r>
      <w:r w:rsidR="004A254B" w:rsidRPr="0030318D">
        <w:rPr>
          <w:rFonts w:eastAsia="Times New Roman"/>
          <w:sz w:val="24"/>
          <w:szCs w:val="24"/>
        </w:rPr>
        <w:t xml:space="preserve">expression of chemokines </w:t>
      </w:r>
      <w:r w:rsidRPr="0030318D">
        <w:rPr>
          <w:rFonts w:eastAsia="Times New Roman"/>
          <w:sz w:val="24"/>
          <w:szCs w:val="24"/>
        </w:rPr>
        <w:t xml:space="preserve">with </w:t>
      </w:r>
      <w:r w:rsidR="004A254B" w:rsidRPr="0030318D">
        <w:rPr>
          <w:rFonts w:eastAsia="Times New Roman"/>
          <w:sz w:val="24"/>
          <w:szCs w:val="24"/>
        </w:rPr>
        <w:t>a</w:t>
      </w:r>
      <w:r w:rsidRPr="0030318D">
        <w:rPr>
          <w:rFonts w:eastAsia="Times New Roman"/>
          <w:sz w:val="24"/>
          <w:szCs w:val="24"/>
        </w:rPr>
        <w:t>n</w:t>
      </w:r>
      <w:r w:rsidR="004A254B" w:rsidRPr="0030318D">
        <w:rPr>
          <w:rFonts w:eastAsia="Times New Roman"/>
          <w:sz w:val="24"/>
          <w:szCs w:val="24"/>
        </w:rPr>
        <w:t xml:space="preserve"> </w:t>
      </w:r>
      <w:r w:rsidR="00545F68" w:rsidRPr="0030318D">
        <w:rPr>
          <w:rFonts w:eastAsia="Times New Roman"/>
          <w:sz w:val="24"/>
          <w:szCs w:val="24"/>
        </w:rPr>
        <w:t xml:space="preserve">inhibitory </w:t>
      </w:r>
      <w:r w:rsidR="004A254B" w:rsidRPr="0030318D">
        <w:rPr>
          <w:rFonts w:eastAsia="Times New Roman"/>
          <w:sz w:val="24"/>
          <w:szCs w:val="24"/>
        </w:rPr>
        <w:t>role in athero</w:t>
      </w:r>
      <w:r w:rsidR="00BB78BF" w:rsidRPr="0030318D">
        <w:rPr>
          <w:rFonts w:eastAsia="Times New Roman"/>
          <w:sz w:val="24"/>
          <w:szCs w:val="24"/>
        </w:rPr>
        <w:t>genesis</w:t>
      </w:r>
      <w:r w:rsidR="004A254B" w:rsidRPr="0030318D">
        <w:rPr>
          <w:rFonts w:eastAsia="Times New Roman"/>
          <w:sz w:val="24"/>
          <w:szCs w:val="24"/>
        </w:rPr>
        <w:t xml:space="preserve"> such as CXCL5, CXCL12 and CXCL16 </w:t>
      </w:r>
      <w:r w:rsidR="006B1369" w:rsidRPr="0030318D">
        <w:rPr>
          <w:rFonts w:eastAsia="Times New Roman"/>
          <w:sz w:val="24"/>
          <w:szCs w:val="24"/>
        </w:rPr>
        <w:fldChar w:fldCharType="begin">
          <w:fldData xml:space="preserve">PEVuZE5vdGU+PENpdGU+PEF1dGhvcj5SYW1qaTwvQXV0aG9yPjxZZWFyPjIwMTU8L1llYXI+PFJl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SYW1qaTwvQXV0aG9yPjxZZWFyPjIwMTU8L1llYXI+PFJl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4, 55</w:t>
      </w:r>
      <w:r w:rsidR="000F2415" w:rsidRPr="0030318D">
        <w:rPr>
          <w:rFonts w:eastAsia="Times New Roman"/>
          <w:noProof/>
          <w:sz w:val="24"/>
          <w:szCs w:val="24"/>
        </w:rPr>
        <w:t>)</w:t>
      </w:r>
      <w:r w:rsidR="006B1369" w:rsidRPr="0030318D">
        <w:rPr>
          <w:rFonts w:eastAsia="Times New Roman"/>
          <w:sz w:val="24"/>
          <w:szCs w:val="24"/>
        </w:rPr>
        <w:fldChar w:fldCharType="end"/>
      </w:r>
      <w:r w:rsidR="004A254B" w:rsidRPr="0030318D">
        <w:rPr>
          <w:rFonts w:eastAsia="Times New Roman"/>
          <w:sz w:val="24"/>
          <w:szCs w:val="24"/>
        </w:rPr>
        <w:t xml:space="preserve"> (</w:t>
      </w:r>
      <w:r w:rsidR="002A2333" w:rsidRPr="0030318D">
        <w:rPr>
          <w:rFonts w:eastAsia="Times New Roman"/>
          <w:sz w:val="24"/>
          <w:szCs w:val="24"/>
        </w:rPr>
        <w:t>Fig.</w:t>
      </w:r>
      <w:r w:rsidR="004A254B" w:rsidRPr="0030318D">
        <w:rPr>
          <w:rFonts w:eastAsia="Times New Roman"/>
          <w:sz w:val="24"/>
          <w:szCs w:val="24"/>
        </w:rPr>
        <w:t xml:space="preserve"> 5A). </w:t>
      </w:r>
      <w:r w:rsidR="00CB2A54" w:rsidRPr="0030318D">
        <w:rPr>
          <w:rFonts w:eastAsia="Times New Roman"/>
          <w:sz w:val="24"/>
          <w:szCs w:val="24"/>
        </w:rPr>
        <w:t xml:space="preserve">Also, </w:t>
      </w:r>
      <w:r w:rsidR="004A254B" w:rsidRPr="0030318D">
        <w:rPr>
          <w:rFonts w:eastAsia="Times New Roman"/>
          <w:sz w:val="24"/>
          <w:szCs w:val="24"/>
        </w:rPr>
        <w:t>NR</w:t>
      </w:r>
      <w:r w:rsidR="00743AE3" w:rsidRPr="0030318D">
        <w:rPr>
          <w:rFonts w:eastAsia="Times New Roman"/>
          <w:sz w:val="24"/>
          <w:szCs w:val="24"/>
        </w:rPr>
        <w:t>P</w:t>
      </w:r>
      <w:r w:rsidR="004A254B" w:rsidRPr="0030318D">
        <w:rPr>
          <w:rFonts w:eastAsia="Times New Roman"/>
          <w:sz w:val="24"/>
          <w:szCs w:val="24"/>
        </w:rPr>
        <w:t xml:space="preserve">1 </w:t>
      </w:r>
      <w:r w:rsidR="00F6634C" w:rsidRPr="0030318D">
        <w:rPr>
          <w:rFonts w:eastAsia="Times New Roman"/>
          <w:sz w:val="24"/>
          <w:szCs w:val="24"/>
        </w:rPr>
        <w:t xml:space="preserve">knockdown </w:t>
      </w:r>
      <w:r w:rsidR="004A254B" w:rsidRPr="0030318D">
        <w:rPr>
          <w:rFonts w:eastAsia="Times New Roman"/>
          <w:sz w:val="24"/>
          <w:szCs w:val="24"/>
        </w:rPr>
        <w:t xml:space="preserve">increased the expression of </w:t>
      </w:r>
      <w:r w:rsidR="00F6634C" w:rsidRPr="0030318D">
        <w:rPr>
          <w:rFonts w:eastAsia="Times New Roman"/>
          <w:sz w:val="24"/>
          <w:szCs w:val="24"/>
        </w:rPr>
        <w:t xml:space="preserve">mRNAs encoding </w:t>
      </w:r>
      <w:r w:rsidR="004A254B" w:rsidRPr="0030318D">
        <w:rPr>
          <w:rFonts w:eastAsia="Times New Roman"/>
          <w:sz w:val="24"/>
          <w:szCs w:val="24"/>
        </w:rPr>
        <w:t>pro-inflammatory adhesion molecules that regulate leukocyte adhesion to sites of inflammation such as P-selectin</w:t>
      </w:r>
      <w:r w:rsidR="002A0A0C" w:rsidRPr="0030318D">
        <w:rPr>
          <w:rFonts w:eastAsia="Times New Roman"/>
          <w:sz w:val="24"/>
          <w:szCs w:val="24"/>
        </w:rPr>
        <w:t xml:space="preserve"> </w:t>
      </w:r>
      <w:r w:rsidR="003B4DEC" w:rsidRPr="0030318D">
        <w:rPr>
          <w:rFonts w:eastAsia="Times New Roman"/>
          <w:sz w:val="24"/>
          <w:szCs w:val="24"/>
        </w:rPr>
        <w:t>(</w:t>
      </w:r>
      <w:r w:rsidR="003B4DEC" w:rsidRPr="0030318D">
        <w:rPr>
          <w:rFonts w:eastAsia="Times New Roman"/>
          <w:i/>
          <w:iCs/>
          <w:sz w:val="24"/>
          <w:szCs w:val="24"/>
        </w:rPr>
        <w:t>SELP</w:t>
      </w:r>
      <w:r w:rsidR="00A1473B" w:rsidRPr="0030318D">
        <w:rPr>
          <w:rFonts w:eastAsia="Times New Roman"/>
          <w:sz w:val="24"/>
          <w:szCs w:val="24"/>
        </w:rPr>
        <w:t>)</w:t>
      </w:r>
      <w:r w:rsidR="004A254B" w:rsidRPr="0030318D">
        <w:rPr>
          <w:rFonts w:eastAsia="Times New Roman"/>
          <w:sz w:val="24"/>
          <w:szCs w:val="24"/>
        </w:rPr>
        <w:t xml:space="preserve"> and L-selectin</w:t>
      </w:r>
      <w:r w:rsidR="00A1473B" w:rsidRPr="0030318D">
        <w:rPr>
          <w:rFonts w:eastAsia="Times New Roman"/>
          <w:sz w:val="24"/>
          <w:szCs w:val="24"/>
        </w:rPr>
        <w:t xml:space="preserve"> (</w:t>
      </w:r>
      <w:r w:rsidR="00A1473B" w:rsidRPr="0030318D">
        <w:rPr>
          <w:rFonts w:eastAsia="Times New Roman"/>
          <w:i/>
          <w:iCs/>
          <w:sz w:val="24"/>
          <w:szCs w:val="24"/>
        </w:rPr>
        <w:t>SELL</w:t>
      </w:r>
      <w:r w:rsidR="00A1473B" w:rsidRPr="0030318D">
        <w:rPr>
          <w:rFonts w:eastAsia="Times New Roman"/>
          <w:sz w:val="24"/>
          <w:szCs w:val="24"/>
        </w:rPr>
        <w:t>)</w:t>
      </w:r>
      <w:r w:rsidR="00CB2A54" w:rsidRPr="0030318D">
        <w:rPr>
          <w:rFonts w:eastAsia="Times New Roman"/>
          <w:sz w:val="24"/>
          <w:szCs w:val="24"/>
        </w:rPr>
        <w:t xml:space="preserve"> (Fig. 5A)</w:t>
      </w:r>
      <w:r w:rsidR="004A254B" w:rsidRPr="0030318D">
        <w:rPr>
          <w:rFonts w:eastAsia="Times New Roman"/>
          <w:sz w:val="24"/>
          <w:szCs w:val="24"/>
        </w:rPr>
        <w:t xml:space="preserve">. We </w:t>
      </w:r>
      <w:r w:rsidR="00F6634C" w:rsidRPr="0030318D">
        <w:rPr>
          <w:rFonts w:eastAsia="Times New Roman"/>
          <w:sz w:val="24"/>
          <w:szCs w:val="24"/>
        </w:rPr>
        <w:t xml:space="preserve">used </w:t>
      </w:r>
      <w:r w:rsidR="004A254B" w:rsidRPr="0030318D">
        <w:rPr>
          <w:rFonts w:eastAsia="Times New Roman"/>
          <w:sz w:val="24"/>
          <w:szCs w:val="24"/>
        </w:rPr>
        <w:t xml:space="preserve">RT-qPCR </w:t>
      </w:r>
      <w:r w:rsidR="00F6634C" w:rsidRPr="0030318D">
        <w:rPr>
          <w:rFonts w:eastAsia="Times New Roman"/>
          <w:sz w:val="24"/>
          <w:szCs w:val="24"/>
        </w:rPr>
        <w:t xml:space="preserve">analysis to confirm </w:t>
      </w:r>
      <w:r w:rsidR="004A254B" w:rsidRPr="0030318D">
        <w:rPr>
          <w:rFonts w:eastAsia="Times New Roman"/>
          <w:sz w:val="24"/>
          <w:szCs w:val="24"/>
        </w:rPr>
        <w:t xml:space="preserve">the transcriptional regulation of some of </w:t>
      </w:r>
      <w:r w:rsidR="004A254B" w:rsidRPr="0030318D">
        <w:rPr>
          <w:rFonts w:eastAsia="Times New Roman"/>
          <w:sz w:val="24"/>
          <w:szCs w:val="24"/>
        </w:rPr>
        <w:lastRenderedPageBreak/>
        <w:t xml:space="preserve">the differentially expressed genes such as </w:t>
      </w:r>
      <w:r w:rsidR="004A254B" w:rsidRPr="0030318D">
        <w:rPr>
          <w:rFonts w:eastAsia="Times New Roman"/>
          <w:i/>
          <w:iCs/>
          <w:sz w:val="24"/>
          <w:szCs w:val="24"/>
        </w:rPr>
        <w:t>TGFB1</w:t>
      </w:r>
      <w:r w:rsidR="004A254B" w:rsidRPr="0030318D">
        <w:rPr>
          <w:rFonts w:eastAsia="Times New Roman"/>
          <w:sz w:val="24"/>
          <w:szCs w:val="24"/>
        </w:rPr>
        <w:t xml:space="preserve"> and </w:t>
      </w:r>
      <w:r w:rsidR="004A254B" w:rsidRPr="0030318D">
        <w:rPr>
          <w:rFonts w:eastAsia="Times New Roman"/>
          <w:i/>
          <w:iCs/>
          <w:sz w:val="24"/>
          <w:szCs w:val="24"/>
        </w:rPr>
        <w:t>TGFB2</w:t>
      </w:r>
      <w:r w:rsidR="004A254B" w:rsidRPr="0030318D">
        <w:rPr>
          <w:rFonts w:eastAsia="Times New Roman"/>
          <w:sz w:val="24"/>
          <w:szCs w:val="24"/>
        </w:rPr>
        <w:t xml:space="preserve"> in HUVECs</w:t>
      </w:r>
      <w:r w:rsidR="00E72A67" w:rsidRPr="0030318D">
        <w:rPr>
          <w:rFonts w:eastAsia="Times New Roman"/>
          <w:sz w:val="24"/>
          <w:szCs w:val="24"/>
        </w:rPr>
        <w:t xml:space="preserve"> (Fig. 5B, C)</w:t>
      </w:r>
      <w:r w:rsidR="004A254B" w:rsidRPr="0030318D">
        <w:rPr>
          <w:rFonts w:eastAsia="Times New Roman"/>
          <w:sz w:val="24"/>
          <w:szCs w:val="24"/>
        </w:rPr>
        <w:t xml:space="preserve"> and measured the release of </w:t>
      </w:r>
      <w:r w:rsidR="00F6634C" w:rsidRPr="0030318D">
        <w:rPr>
          <w:rFonts w:eastAsia="Times New Roman"/>
          <w:sz w:val="24"/>
          <w:szCs w:val="24"/>
        </w:rPr>
        <w:t>IL</w:t>
      </w:r>
      <w:r w:rsidR="00696D9D" w:rsidRPr="0030318D">
        <w:rPr>
          <w:rFonts w:eastAsia="Times New Roman"/>
          <w:sz w:val="24"/>
          <w:szCs w:val="24"/>
        </w:rPr>
        <w:t xml:space="preserve">-6 </w:t>
      </w:r>
      <w:r w:rsidR="004A254B" w:rsidRPr="0030318D">
        <w:rPr>
          <w:rFonts w:eastAsia="Times New Roman"/>
          <w:sz w:val="24"/>
          <w:szCs w:val="24"/>
        </w:rPr>
        <w:t xml:space="preserve">and </w:t>
      </w:r>
      <w:r w:rsidR="00F6634C" w:rsidRPr="0030318D">
        <w:rPr>
          <w:rFonts w:eastAsia="Times New Roman"/>
          <w:sz w:val="24"/>
          <w:szCs w:val="24"/>
        </w:rPr>
        <w:t>IL</w:t>
      </w:r>
      <w:r w:rsidR="004A254B" w:rsidRPr="0030318D">
        <w:rPr>
          <w:rFonts w:eastAsia="Times New Roman"/>
          <w:sz w:val="24"/>
          <w:szCs w:val="24"/>
        </w:rPr>
        <w:t xml:space="preserve">-8 in </w:t>
      </w:r>
      <w:r w:rsidR="00F6634C" w:rsidRPr="0030318D">
        <w:rPr>
          <w:rFonts w:eastAsia="Times New Roman"/>
          <w:sz w:val="24"/>
          <w:szCs w:val="24"/>
        </w:rPr>
        <w:t>h</w:t>
      </w:r>
      <w:r w:rsidR="004A254B" w:rsidRPr="0030318D">
        <w:rPr>
          <w:rFonts w:eastAsia="Times New Roman"/>
          <w:sz w:val="24"/>
          <w:szCs w:val="24"/>
        </w:rPr>
        <w:t xml:space="preserve">uman </w:t>
      </w:r>
      <w:r w:rsidR="00F6634C" w:rsidRPr="0030318D">
        <w:rPr>
          <w:rFonts w:eastAsia="Times New Roman"/>
          <w:sz w:val="24"/>
          <w:szCs w:val="24"/>
        </w:rPr>
        <w:t>m</w:t>
      </w:r>
      <w:r w:rsidR="004A254B" w:rsidRPr="0030318D">
        <w:rPr>
          <w:rFonts w:eastAsia="Times New Roman"/>
          <w:sz w:val="24"/>
          <w:szCs w:val="24"/>
        </w:rPr>
        <w:t xml:space="preserve">icrovascular </w:t>
      </w:r>
      <w:r w:rsidR="00F6634C" w:rsidRPr="0030318D">
        <w:rPr>
          <w:rFonts w:eastAsia="Times New Roman"/>
          <w:sz w:val="24"/>
          <w:szCs w:val="24"/>
        </w:rPr>
        <w:t>e</w:t>
      </w:r>
      <w:r w:rsidR="004A254B" w:rsidRPr="0030318D">
        <w:rPr>
          <w:rFonts w:eastAsia="Times New Roman"/>
          <w:sz w:val="24"/>
          <w:szCs w:val="24"/>
        </w:rPr>
        <w:t xml:space="preserve">ndothelial </w:t>
      </w:r>
      <w:r w:rsidR="00F6634C" w:rsidRPr="0030318D">
        <w:rPr>
          <w:rFonts w:eastAsia="Times New Roman"/>
          <w:sz w:val="24"/>
          <w:szCs w:val="24"/>
        </w:rPr>
        <w:t>c</w:t>
      </w:r>
      <w:r w:rsidR="004A254B" w:rsidRPr="0030318D">
        <w:rPr>
          <w:rFonts w:eastAsia="Times New Roman"/>
          <w:sz w:val="24"/>
          <w:szCs w:val="24"/>
        </w:rPr>
        <w:t>ells (HDMECs) (</w:t>
      </w:r>
      <w:r w:rsidR="002A2333" w:rsidRPr="0030318D">
        <w:rPr>
          <w:rFonts w:eastAsia="Times New Roman"/>
          <w:sz w:val="24"/>
          <w:szCs w:val="24"/>
        </w:rPr>
        <w:t>Fig.</w:t>
      </w:r>
      <w:r w:rsidR="004A254B" w:rsidRPr="0030318D">
        <w:rPr>
          <w:rFonts w:eastAsia="Times New Roman"/>
          <w:sz w:val="24"/>
          <w:szCs w:val="24"/>
        </w:rPr>
        <w:t xml:space="preserve"> 5D</w:t>
      </w:r>
      <w:r w:rsidR="0015213A" w:rsidRPr="0030318D">
        <w:rPr>
          <w:rFonts w:eastAsia="Times New Roman"/>
          <w:sz w:val="24"/>
          <w:szCs w:val="24"/>
        </w:rPr>
        <w:t>-</w:t>
      </w:r>
      <w:r w:rsidR="004A254B" w:rsidRPr="0030318D">
        <w:rPr>
          <w:rFonts w:eastAsia="Times New Roman"/>
          <w:sz w:val="24"/>
          <w:szCs w:val="24"/>
        </w:rPr>
        <w:t xml:space="preserve">F). </w:t>
      </w:r>
    </w:p>
    <w:p w14:paraId="7AEF0973" w14:textId="56940EAA" w:rsidR="004A254B" w:rsidRPr="0030318D" w:rsidRDefault="007A78D5" w:rsidP="00043C7C">
      <w:pPr>
        <w:spacing w:after="100" w:afterAutospacing="1" w:line="360" w:lineRule="auto"/>
        <w:ind w:left="720"/>
        <w:jc w:val="both"/>
        <w:rPr>
          <w:rFonts w:eastAsia="Times New Roman"/>
          <w:sz w:val="24"/>
          <w:szCs w:val="24"/>
        </w:rPr>
      </w:pPr>
      <w:r w:rsidRPr="0030318D">
        <w:rPr>
          <w:rFonts w:eastAsia="Times New Roman"/>
          <w:sz w:val="24"/>
          <w:szCs w:val="24"/>
        </w:rPr>
        <w:t xml:space="preserve">We </w:t>
      </w:r>
      <w:r w:rsidR="004A254B" w:rsidRPr="0030318D">
        <w:rPr>
          <w:rFonts w:eastAsia="Times New Roman"/>
          <w:sz w:val="24"/>
          <w:szCs w:val="24"/>
        </w:rPr>
        <w:t>investigate</w:t>
      </w:r>
      <w:r w:rsidRPr="0030318D">
        <w:rPr>
          <w:rFonts w:eastAsia="Times New Roman"/>
          <w:sz w:val="24"/>
          <w:szCs w:val="24"/>
        </w:rPr>
        <w:t>d</w:t>
      </w:r>
      <w:r w:rsidR="004A254B" w:rsidRPr="0030318D">
        <w:rPr>
          <w:rFonts w:eastAsia="Times New Roman"/>
          <w:sz w:val="24"/>
          <w:szCs w:val="24"/>
        </w:rPr>
        <w:t xml:space="preserve"> whether these transcriptional changes </w:t>
      </w:r>
      <w:r w:rsidR="00475E6F" w:rsidRPr="0030318D">
        <w:rPr>
          <w:rFonts w:eastAsia="Times New Roman"/>
          <w:sz w:val="24"/>
          <w:szCs w:val="24"/>
        </w:rPr>
        <w:t>result</w:t>
      </w:r>
      <w:r w:rsidR="00171627">
        <w:rPr>
          <w:rFonts w:eastAsia="Times New Roman"/>
          <w:sz w:val="24"/>
          <w:szCs w:val="24"/>
        </w:rPr>
        <w:t>ed</w:t>
      </w:r>
      <w:r w:rsidR="00475E6F" w:rsidRPr="0030318D">
        <w:rPr>
          <w:rFonts w:eastAsia="Times New Roman"/>
          <w:sz w:val="24"/>
          <w:szCs w:val="24"/>
        </w:rPr>
        <w:t xml:space="preserve"> </w:t>
      </w:r>
      <w:r w:rsidR="004A254B" w:rsidRPr="0030318D">
        <w:rPr>
          <w:rFonts w:eastAsia="Times New Roman"/>
          <w:sz w:val="24"/>
          <w:szCs w:val="24"/>
        </w:rPr>
        <w:t xml:space="preserve">in endothelial activation and </w:t>
      </w:r>
      <w:r w:rsidR="00BC0864" w:rsidRPr="0030318D">
        <w:rPr>
          <w:rFonts w:eastAsia="Times New Roman"/>
          <w:sz w:val="24"/>
          <w:szCs w:val="24"/>
        </w:rPr>
        <w:t xml:space="preserve">increased </w:t>
      </w:r>
      <w:r w:rsidR="009C2CF1" w:rsidRPr="0030318D">
        <w:rPr>
          <w:rFonts w:eastAsia="Times New Roman"/>
          <w:sz w:val="24"/>
          <w:szCs w:val="24"/>
        </w:rPr>
        <w:t>interact</w:t>
      </w:r>
      <w:r w:rsidR="0061649B" w:rsidRPr="0030318D">
        <w:rPr>
          <w:rFonts w:eastAsia="Times New Roman"/>
          <w:sz w:val="24"/>
          <w:szCs w:val="24"/>
        </w:rPr>
        <w:t>ion with</w:t>
      </w:r>
      <w:r w:rsidR="00357CED" w:rsidRPr="0030318D">
        <w:rPr>
          <w:rFonts w:eastAsia="Times New Roman"/>
          <w:sz w:val="24"/>
          <w:szCs w:val="24"/>
        </w:rPr>
        <w:t xml:space="preserve"> immune cells</w:t>
      </w:r>
      <w:r w:rsidR="00BC7E45" w:rsidRPr="0030318D">
        <w:rPr>
          <w:rFonts w:eastAsia="Times New Roman"/>
          <w:sz w:val="24"/>
          <w:szCs w:val="24"/>
          <w:lang w:val="en-GB"/>
        </w:rPr>
        <w:t xml:space="preserve">. </w:t>
      </w:r>
      <w:r w:rsidR="004416C3" w:rsidRPr="0030318D">
        <w:rPr>
          <w:rFonts w:eastAsia="Times New Roman"/>
          <w:sz w:val="24"/>
          <w:szCs w:val="24"/>
          <w:lang w:val="en-GB"/>
        </w:rPr>
        <w:t xml:space="preserve">We found that </w:t>
      </w:r>
      <w:r w:rsidRPr="0030318D">
        <w:rPr>
          <w:rFonts w:eastAsia="Times New Roman"/>
          <w:sz w:val="24"/>
          <w:szCs w:val="24"/>
          <w:lang w:val="en-GB"/>
        </w:rPr>
        <w:t xml:space="preserve">more </w:t>
      </w:r>
      <w:r w:rsidR="004F3461" w:rsidRPr="0030318D">
        <w:rPr>
          <w:rFonts w:eastAsia="Times New Roman"/>
          <w:sz w:val="24"/>
          <w:szCs w:val="24"/>
          <w:lang w:val="en-GB"/>
        </w:rPr>
        <w:t>THP-1</w:t>
      </w:r>
      <w:r w:rsidR="007A2C62" w:rsidRPr="0030318D">
        <w:rPr>
          <w:rFonts w:eastAsia="Times New Roman"/>
          <w:sz w:val="24"/>
          <w:szCs w:val="24"/>
          <w:lang w:val="en-GB"/>
        </w:rPr>
        <w:t xml:space="preserve"> </w:t>
      </w:r>
      <w:r w:rsidRPr="0030318D">
        <w:rPr>
          <w:rFonts w:eastAsia="Times New Roman"/>
          <w:sz w:val="24"/>
          <w:szCs w:val="24"/>
        </w:rPr>
        <w:t xml:space="preserve">leukemia monocytic cells </w:t>
      </w:r>
      <w:r w:rsidR="006B1369" w:rsidRPr="0030318D">
        <w:rPr>
          <w:rFonts w:eastAsia="Times New Roman"/>
          <w:sz w:val="24"/>
          <w:szCs w:val="24"/>
        </w:rPr>
        <w:fldChar w:fldCharType="begin">
          <w:fldData xml:space="preserve">PEVuZE5vdGU+PENpdGU+PEF1dGhvcj5LYXBsYW5za2k8L0F1dGhvcj48WWVhcj4xOTk4PC9ZZWFy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LYXBsYW5za2k8L0F1dGhvcj48WWVhcj4xOTk4PC9ZZWFy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6</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lang w:val="en-GB"/>
        </w:rPr>
        <w:t xml:space="preserve"> adhered </w:t>
      </w:r>
      <w:r w:rsidR="005006CD" w:rsidRPr="0030318D">
        <w:rPr>
          <w:rFonts w:eastAsia="Times New Roman"/>
          <w:sz w:val="24"/>
          <w:szCs w:val="24"/>
          <w:lang w:val="en-GB"/>
        </w:rPr>
        <w:t xml:space="preserve">to </w:t>
      </w:r>
      <w:r w:rsidR="001B472B" w:rsidRPr="0030318D">
        <w:rPr>
          <w:rFonts w:eastAsia="Times New Roman"/>
          <w:sz w:val="24"/>
          <w:szCs w:val="24"/>
          <w:lang w:val="en-GB"/>
        </w:rPr>
        <w:t>monolayer</w:t>
      </w:r>
      <w:r w:rsidRPr="0030318D">
        <w:rPr>
          <w:rFonts w:eastAsia="Times New Roman"/>
          <w:sz w:val="24"/>
          <w:szCs w:val="24"/>
          <w:lang w:val="en-GB"/>
        </w:rPr>
        <w:t xml:space="preserve">s formed by HUVECs with NRP1 knockdown than to control HUVEC monolayers </w:t>
      </w:r>
      <w:r w:rsidR="001B472B" w:rsidRPr="0030318D">
        <w:rPr>
          <w:rFonts w:eastAsia="Times New Roman"/>
          <w:sz w:val="24"/>
          <w:szCs w:val="24"/>
          <w:lang w:val="en-GB"/>
        </w:rPr>
        <w:t>(Fig 5G, H).</w:t>
      </w:r>
      <w:r w:rsidR="004F23F6" w:rsidRPr="0030318D">
        <w:rPr>
          <w:rFonts w:eastAsia="Times New Roman"/>
          <w:sz w:val="24"/>
          <w:szCs w:val="24"/>
          <w:lang w:val="en-GB"/>
        </w:rPr>
        <w:t xml:space="preserve"> </w:t>
      </w:r>
      <w:r w:rsidR="0087766C" w:rsidRPr="0030318D">
        <w:rPr>
          <w:rFonts w:eastAsia="Times New Roman"/>
          <w:sz w:val="24"/>
          <w:szCs w:val="24"/>
          <w:lang w:val="en-GB"/>
        </w:rPr>
        <w:t xml:space="preserve">We sought to determine </w:t>
      </w:r>
      <w:r w:rsidR="004A254B" w:rsidRPr="0030318D">
        <w:rPr>
          <w:rFonts w:eastAsia="Times New Roman"/>
          <w:sz w:val="24"/>
          <w:szCs w:val="24"/>
        </w:rPr>
        <w:t xml:space="preserve">whether deletion of NRP1 in </w:t>
      </w:r>
      <w:r w:rsidR="009F4942" w:rsidRPr="0030318D">
        <w:rPr>
          <w:rFonts w:eastAsia="Times New Roman"/>
          <w:sz w:val="24"/>
          <w:szCs w:val="24"/>
        </w:rPr>
        <w:t xml:space="preserve">the </w:t>
      </w:r>
      <w:r w:rsidR="004A254B" w:rsidRPr="0030318D">
        <w:rPr>
          <w:rFonts w:eastAsia="Times New Roman"/>
          <w:sz w:val="24"/>
          <w:szCs w:val="24"/>
        </w:rPr>
        <w:t>endothelium increase</w:t>
      </w:r>
      <w:r w:rsidRPr="0030318D">
        <w:rPr>
          <w:rFonts w:eastAsia="Times New Roman"/>
          <w:sz w:val="24"/>
          <w:szCs w:val="24"/>
        </w:rPr>
        <w:t>d</w:t>
      </w:r>
      <w:r w:rsidR="004A254B" w:rsidRPr="0030318D">
        <w:rPr>
          <w:rFonts w:eastAsia="Times New Roman"/>
          <w:sz w:val="24"/>
          <w:szCs w:val="24"/>
        </w:rPr>
        <w:t xml:space="preserve"> the </w:t>
      </w:r>
      <w:r w:rsidR="00CC127B" w:rsidRPr="0030318D">
        <w:rPr>
          <w:rFonts w:eastAsia="Times New Roman"/>
          <w:sz w:val="24"/>
          <w:szCs w:val="24"/>
        </w:rPr>
        <w:t>leukocyte</w:t>
      </w:r>
      <w:r w:rsidR="004A254B" w:rsidRPr="0030318D">
        <w:rPr>
          <w:rFonts w:eastAsia="Times New Roman"/>
          <w:sz w:val="24"/>
          <w:szCs w:val="24"/>
        </w:rPr>
        <w:t>-endothelium interaction</w:t>
      </w:r>
      <w:r w:rsidR="000C5306" w:rsidRPr="0030318D">
        <w:rPr>
          <w:rFonts w:eastAsia="Times New Roman"/>
          <w:sz w:val="24"/>
          <w:szCs w:val="24"/>
        </w:rPr>
        <w:t xml:space="preserve"> </w:t>
      </w:r>
      <w:r w:rsidR="009F4942" w:rsidRPr="0030318D">
        <w:rPr>
          <w:rFonts w:eastAsia="Times New Roman"/>
          <w:sz w:val="24"/>
          <w:szCs w:val="24"/>
        </w:rPr>
        <w:t>in vivo</w:t>
      </w:r>
      <w:r w:rsidR="004A254B" w:rsidRPr="0030318D">
        <w:rPr>
          <w:rFonts w:eastAsia="Times New Roman"/>
          <w:sz w:val="24"/>
          <w:szCs w:val="24"/>
        </w:rPr>
        <w:t>. Consistent with the</w:t>
      </w:r>
      <w:r w:rsidR="00C95527" w:rsidRPr="0030318D">
        <w:rPr>
          <w:rFonts w:eastAsia="Times New Roman"/>
          <w:sz w:val="24"/>
          <w:szCs w:val="24"/>
        </w:rPr>
        <w:t xml:space="preserve"> </w:t>
      </w:r>
      <w:r w:rsidR="00C95527" w:rsidRPr="0030318D">
        <w:rPr>
          <w:rFonts w:eastAsia="Times New Roman"/>
          <w:iCs/>
          <w:sz w:val="24"/>
          <w:szCs w:val="24"/>
        </w:rPr>
        <w:t>in vitro</w:t>
      </w:r>
      <w:r w:rsidR="00C95527" w:rsidRPr="0030318D">
        <w:rPr>
          <w:rFonts w:eastAsia="Times New Roman"/>
          <w:sz w:val="24"/>
          <w:szCs w:val="24"/>
        </w:rPr>
        <w:t xml:space="preserve"> data</w:t>
      </w:r>
      <w:r w:rsidR="004A254B" w:rsidRPr="0030318D">
        <w:rPr>
          <w:rFonts w:eastAsia="Times New Roman"/>
          <w:sz w:val="24"/>
          <w:szCs w:val="24"/>
        </w:rPr>
        <w:t xml:space="preserve">, </w:t>
      </w:r>
      <w:r w:rsidR="0087766C" w:rsidRPr="0030318D">
        <w:rPr>
          <w:rFonts w:eastAsia="Times New Roman"/>
          <w:sz w:val="24"/>
          <w:szCs w:val="24"/>
        </w:rPr>
        <w:t xml:space="preserve">intravital microscopy revealed </w:t>
      </w:r>
      <w:r w:rsidR="004A254B" w:rsidRPr="0030318D">
        <w:rPr>
          <w:rFonts w:eastAsia="Times New Roman"/>
          <w:sz w:val="24"/>
          <w:szCs w:val="24"/>
        </w:rPr>
        <w:t xml:space="preserve">a significant increase in </w:t>
      </w:r>
      <w:r w:rsidR="00DC0C65" w:rsidRPr="0030318D">
        <w:rPr>
          <w:rFonts w:eastAsia="Times New Roman"/>
          <w:sz w:val="24"/>
          <w:szCs w:val="24"/>
        </w:rPr>
        <w:t>leukocyte</w:t>
      </w:r>
      <w:r w:rsidR="008671F7" w:rsidRPr="0030318D">
        <w:rPr>
          <w:rFonts w:eastAsia="Times New Roman"/>
          <w:sz w:val="24"/>
          <w:szCs w:val="24"/>
        </w:rPr>
        <w:t xml:space="preserve"> </w:t>
      </w:r>
      <w:r w:rsidR="004A254B" w:rsidRPr="0030318D">
        <w:rPr>
          <w:rFonts w:eastAsia="Times New Roman"/>
          <w:sz w:val="24"/>
          <w:szCs w:val="24"/>
        </w:rPr>
        <w:t xml:space="preserve">rolling </w:t>
      </w:r>
      <w:r w:rsidR="0087766C" w:rsidRPr="0030318D">
        <w:rPr>
          <w:rFonts w:eastAsia="Times New Roman"/>
          <w:sz w:val="24"/>
          <w:szCs w:val="24"/>
        </w:rPr>
        <w:t xml:space="preserve">in the postcapillary venules of the mesentery in </w:t>
      </w:r>
      <w:r w:rsidR="0087766C" w:rsidRPr="0030318D">
        <w:rPr>
          <w:rFonts w:eastAsia="Times New Roman"/>
          <w:i/>
          <w:iCs/>
          <w:sz w:val="24"/>
          <w:szCs w:val="24"/>
        </w:rPr>
        <w:t>Nrp1</w:t>
      </w:r>
      <w:r w:rsidR="0087766C" w:rsidRPr="0030318D">
        <w:rPr>
          <w:rFonts w:eastAsia="Times New Roman"/>
          <w:sz w:val="24"/>
          <w:szCs w:val="24"/>
          <w:vertAlign w:val="superscript"/>
        </w:rPr>
        <w:t>ECKO</w:t>
      </w:r>
      <w:r w:rsidR="0087766C" w:rsidRPr="0030318D">
        <w:rPr>
          <w:rFonts w:eastAsia="Times New Roman"/>
          <w:sz w:val="24"/>
          <w:szCs w:val="24"/>
        </w:rPr>
        <w:t xml:space="preserve"> mice compared to those of </w:t>
      </w:r>
      <w:r w:rsidR="0087766C" w:rsidRPr="0030318D">
        <w:rPr>
          <w:rFonts w:eastAsia="Times New Roman"/>
          <w:i/>
          <w:iCs/>
          <w:sz w:val="24"/>
          <w:szCs w:val="24"/>
        </w:rPr>
        <w:t>Nrp1</w:t>
      </w:r>
      <w:r w:rsidR="0087766C" w:rsidRPr="0030318D">
        <w:rPr>
          <w:rFonts w:eastAsia="Times New Roman"/>
          <w:sz w:val="24"/>
          <w:szCs w:val="24"/>
          <w:vertAlign w:val="superscript"/>
        </w:rPr>
        <w:t>WT</w:t>
      </w:r>
      <w:r w:rsidR="0087766C" w:rsidRPr="0030318D">
        <w:rPr>
          <w:rFonts w:eastAsia="Times New Roman"/>
          <w:sz w:val="24"/>
          <w:szCs w:val="24"/>
        </w:rPr>
        <w:t xml:space="preserve"> littermates</w:t>
      </w:r>
      <w:r w:rsidR="004A254B" w:rsidRPr="0030318D">
        <w:rPr>
          <w:rFonts w:eastAsia="Times New Roman"/>
          <w:sz w:val="24"/>
          <w:szCs w:val="24"/>
        </w:rPr>
        <w:t xml:space="preserve"> (</w:t>
      </w:r>
      <w:r w:rsidR="002A2333" w:rsidRPr="0030318D">
        <w:rPr>
          <w:rFonts w:eastAsia="Times New Roman"/>
          <w:sz w:val="24"/>
          <w:szCs w:val="24"/>
        </w:rPr>
        <w:t>Fig.</w:t>
      </w:r>
      <w:r w:rsidR="004A254B" w:rsidRPr="0030318D">
        <w:rPr>
          <w:rFonts w:eastAsia="Times New Roman"/>
          <w:sz w:val="24"/>
          <w:szCs w:val="24"/>
        </w:rPr>
        <w:t xml:space="preserve"> </w:t>
      </w:r>
      <w:r w:rsidR="00026B4F" w:rsidRPr="0030318D">
        <w:rPr>
          <w:rFonts w:eastAsia="Times New Roman"/>
          <w:sz w:val="24"/>
          <w:szCs w:val="24"/>
        </w:rPr>
        <w:t>5I</w:t>
      </w:r>
      <w:r w:rsidR="004A254B" w:rsidRPr="0030318D">
        <w:rPr>
          <w:rFonts w:eastAsia="Times New Roman"/>
          <w:sz w:val="24"/>
          <w:szCs w:val="24"/>
        </w:rPr>
        <w:t xml:space="preserve">). </w:t>
      </w:r>
      <w:r w:rsidR="0087766C" w:rsidRPr="0030318D">
        <w:rPr>
          <w:rFonts w:eastAsia="Times New Roman"/>
          <w:sz w:val="24"/>
          <w:szCs w:val="24"/>
        </w:rPr>
        <w:t>W</w:t>
      </w:r>
      <w:r w:rsidR="00957CDE" w:rsidRPr="0030318D">
        <w:rPr>
          <w:rFonts w:eastAsia="Times New Roman"/>
          <w:sz w:val="24"/>
          <w:szCs w:val="24"/>
        </w:rPr>
        <w:t xml:space="preserve">e </w:t>
      </w:r>
      <w:r w:rsidR="0087766C" w:rsidRPr="0030318D">
        <w:rPr>
          <w:rFonts w:eastAsia="Times New Roman"/>
          <w:sz w:val="24"/>
          <w:szCs w:val="24"/>
        </w:rPr>
        <w:t xml:space="preserve">assessed </w:t>
      </w:r>
      <w:r w:rsidR="00957CDE" w:rsidRPr="0030318D">
        <w:rPr>
          <w:rFonts w:eastAsia="Times New Roman"/>
          <w:sz w:val="24"/>
          <w:szCs w:val="24"/>
        </w:rPr>
        <w:t xml:space="preserve">whether deletion of NRP1 </w:t>
      </w:r>
      <w:r w:rsidR="0087766C" w:rsidRPr="0030318D">
        <w:rPr>
          <w:rFonts w:eastAsia="Times New Roman"/>
          <w:sz w:val="24"/>
          <w:szCs w:val="24"/>
        </w:rPr>
        <w:t xml:space="preserve">up-regulated </w:t>
      </w:r>
      <w:r w:rsidR="00B06DFD" w:rsidRPr="0030318D">
        <w:rPr>
          <w:rFonts w:eastAsia="Times New Roman"/>
          <w:sz w:val="24"/>
          <w:szCs w:val="24"/>
        </w:rPr>
        <w:t>VCAM1</w:t>
      </w:r>
      <w:r w:rsidR="009E0DA8" w:rsidRPr="0030318D">
        <w:rPr>
          <w:rFonts w:eastAsia="Times New Roman"/>
          <w:sz w:val="24"/>
          <w:szCs w:val="24"/>
        </w:rPr>
        <w:t>, an</w:t>
      </w:r>
      <w:r w:rsidR="00B06DFD" w:rsidRPr="0030318D">
        <w:rPr>
          <w:rFonts w:eastAsia="Times New Roman"/>
          <w:sz w:val="24"/>
          <w:szCs w:val="24"/>
        </w:rPr>
        <w:t xml:space="preserve"> immunoglobulin-like adhesion molecule expressed </w:t>
      </w:r>
      <w:r w:rsidR="009E0DA8" w:rsidRPr="0030318D">
        <w:rPr>
          <w:rFonts w:eastAsia="Times New Roman"/>
          <w:sz w:val="24"/>
          <w:szCs w:val="24"/>
        </w:rPr>
        <w:t>by</w:t>
      </w:r>
      <w:r w:rsidR="00B06DFD" w:rsidRPr="0030318D">
        <w:rPr>
          <w:rFonts w:eastAsia="Times New Roman"/>
          <w:sz w:val="24"/>
          <w:szCs w:val="24"/>
        </w:rPr>
        <w:t xml:space="preserve"> activated endothelial cells</w:t>
      </w:r>
      <w:r w:rsidR="0087766C" w:rsidRPr="0030318D">
        <w:rPr>
          <w:rFonts w:eastAsia="Times New Roman"/>
          <w:sz w:val="24"/>
          <w:szCs w:val="24"/>
        </w:rPr>
        <w:t xml:space="preserve"> that</w:t>
      </w:r>
      <w:r w:rsidR="00E4796F" w:rsidRPr="0030318D">
        <w:rPr>
          <w:rFonts w:eastAsia="Times New Roman"/>
          <w:sz w:val="24"/>
          <w:szCs w:val="24"/>
        </w:rPr>
        <w:t xml:space="preserve"> promote</w:t>
      </w:r>
      <w:r w:rsidR="0087766C" w:rsidRPr="0030318D">
        <w:rPr>
          <w:rFonts w:eastAsia="Times New Roman"/>
          <w:sz w:val="24"/>
          <w:szCs w:val="24"/>
        </w:rPr>
        <w:t>s</w:t>
      </w:r>
      <w:r w:rsidR="00E4796F" w:rsidRPr="0030318D">
        <w:rPr>
          <w:rFonts w:eastAsia="Times New Roman"/>
          <w:sz w:val="24"/>
          <w:szCs w:val="24"/>
        </w:rPr>
        <w:t xml:space="preserve"> monocyte </w:t>
      </w:r>
      <w:r w:rsidR="00C0605F" w:rsidRPr="0030318D">
        <w:rPr>
          <w:rFonts w:eastAsia="Times New Roman"/>
          <w:sz w:val="24"/>
          <w:szCs w:val="24"/>
        </w:rPr>
        <w:t>adhesion and play</w:t>
      </w:r>
      <w:r w:rsidR="0087766C" w:rsidRPr="0030318D">
        <w:rPr>
          <w:rFonts w:eastAsia="Times New Roman"/>
          <w:sz w:val="24"/>
          <w:szCs w:val="24"/>
        </w:rPr>
        <w:t>s</w:t>
      </w:r>
      <w:r w:rsidR="00C0605F" w:rsidRPr="0030318D">
        <w:rPr>
          <w:rFonts w:eastAsia="Times New Roman"/>
          <w:sz w:val="24"/>
          <w:szCs w:val="24"/>
        </w:rPr>
        <w:t xml:space="preserve"> a key role in athero</w:t>
      </w:r>
      <w:r w:rsidR="006F2BB7" w:rsidRPr="0030318D">
        <w:rPr>
          <w:rFonts w:eastAsia="Times New Roman"/>
          <w:sz w:val="24"/>
          <w:szCs w:val="24"/>
        </w:rPr>
        <w:t>sclerosis</w:t>
      </w:r>
      <w:r w:rsidR="00C24721"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DeWJ1bHNreTwvQXV0aG9yPjxZZWFyPjIwMDE8L1llYXI+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DeWJ1bHNreTwvQXV0aG9yPjxZZWFyPjIwMDE8L1llYXI+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7, 58</w:t>
      </w:r>
      <w:r w:rsidR="000F2415" w:rsidRPr="0030318D">
        <w:rPr>
          <w:rFonts w:eastAsia="Times New Roman"/>
          <w:noProof/>
          <w:sz w:val="24"/>
          <w:szCs w:val="24"/>
        </w:rPr>
        <w:t>)</w:t>
      </w:r>
      <w:r w:rsidR="006B1369" w:rsidRPr="0030318D">
        <w:rPr>
          <w:rFonts w:eastAsia="Times New Roman"/>
          <w:sz w:val="24"/>
          <w:szCs w:val="24"/>
        </w:rPr>
        <w:fldChar w:fldCharType="end"/>
      </w:r>
      <w:r w:rsidR="006C3180" w:rsidRPr="0030318D">
        <w:rPr>
          <w:rFonts w:eastAsia="Times New Roman"/>
          <w:sz w:val="24"/>
          <w:szCs w:val="24"/>
        </w:rPr>
        <w:t>.</w:t>
      </w:r>
      <w:r w:rsidR="00397F96" w:rsidRPr="0030318D">
        <w:rPr>
          <w:rFonts w:eastAsia="Times New Roman"/>
          <w:sz w:val="24"/>
          <w:szCs w:val="24"/>
        </w:rPr>
        <w:t xml:space="preserve"> Immunostaining </w:t>
      </w:r>
      <w:r w:rsidR="000E02C1" w:rsidRPr="0030318D">
        <w:rPr>
          <w:rFonts w:eastAsia="Times New Roman"/>
          <w:sz w:val="24"/>
          <w:szCs w:val="24"/>
        </w:rPr>
        <w:t xml:space="preserve">for VCAM1 and the endothelial marker ERG </w:t>
      </w:r>
      <w:r w:rsidR="006B1369" w:rsidRPr="0030318D">
        <w:rPr>
          <w:rFonts w:eastAsia="Times New Roman"/>
          <w:sz w:val="24"/>
          <w:szCs w:val="24"/>
        </w:rPr>
        <w:fldChar w:fldCharType="begin">
          <w:fldData xml:space="preserve">PEVuZE5vdGU+PENpdGU+PEF1dGhvcj5CaXJkc2V5PC9BdXRob3I+PFllYXI+MjAxNTwvWWVhcj48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CaXJkc2V5PC9BdXRob3I+PFllYXI+MjAxNTwvWWVhcj48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59</w:t>
      </w:r>
      <w:r w:rsidR="000F2415" w:rsidRPr="0030318D">
        <w:rPr>
          <w:rFonts w:eastAsia="Times New Roman"/>
          <w:noProof/>
          <w:sz w:val="24"/>
          <w:szCs w:val="24"/>
        </w:rPr>
        <w:t>)</w:t>
      </w:r>
      <w:r w:rsidR="006B1369" w:rsidRPr="0030318D">
        <w:rPr>
          <w:rFonts w:eastAsia="Times New Roman"/>
          <w:sz w:val="24"/>
          <w:szCs w:val="24"/>
        </w:rPr>
        <w:fldChar w:fldCharType="end"/>
      </w:r>
      <w:r w:rsidR="000E02C1" w:rsidRPr="0030318D">
        <w:rPr>
          <w:rFonts w:eastAsia="Times New Roman"/>
          <w:sz w:val="24"/>
          <w:szCs w:val="24"/>
        </w:rPr>
        <w:t xml:space="preserve"> </w:t>
      </w:r>
      <w:r w:rsidR="004757AC" w:rsidRPr="0030318D">
        <w:rPr>
          <w:rFonts w:eastAsia="Times New Roman"/>
          <w:sz w:val="24"/>
          <w:szCs w:val="24"/>
        </w:rPr>
        <w:t xml:space="preserve">showed that </w:t>
      </w:r>
      <w:r w:rsidR="0087766C" w:rsidRPr="0030318D">
        <w:rPr>
          <w:rFonts w:eastAsia="Times New Roman"/>
          <w:i/>
          <w:iCs/>
          <w:sz w:val="24"/>
          <w:szCs w:val="24"/>
        </w:rPr>
        <w:t>Nrp1</w:t>
      </w:r>
      <w:r w:rsidR="0087766C" w:rsidRPr="0030318D">
        <w:rPr>
          <w:rFonts w:eastAsia="Times New Roman"/>
          <w:sz w:val="24"/>
          <w:szCs w:val="24"/>
          <w:vertAlign w:val="superscript"/>
        </w:rPr>
        <w:t>ECKO</w:t>
      </w:r>
      <w:r w:rsidR="0087766C" w:rsidRPr="0030318D">
        <w:rPr>
          <w:rFonts w:eastAsia="Times New Roman"/>
          <w:sz w:val="24"/>
          <w:szCs w:val="24"/>
        </w:rPr>
        <w:t xml:space="preserve"> aortic rings from descending aortas showed </w:t>
      </w:r>
      <w:r w:rsidR="000848F3" w:rsidRPr="0030318D">
        <w:rPr>
          <w:rFonts w:eastAsia="Times New Roman"/>
          <w:sz w:val="24"/>
          <w:szCs w:val="24"/>
        </w:rPr>
        <w:t xml:space="preserve">significantly </w:t>
      </w:r>
      <w:r w:rsidR="00D5635B" w:rsidRPr="0030318D">
        <w:rPr>
          <w:rFonts w:eastAsia="Times New Roman"/>
          <w:sz w:val="24"/>
          <w:szCs w:val="24"/>
        </w:rPr>
        <w:t xml:space="preserve">increased </w:t>
      </w:r>
      <w:r w:rsidR="0087766C" w:rsidRPr="0030318D">
        <w:rPr>
          <w:rFonts w:eastAsia="Times New Roman"/>
          <w:sz w:val="24"/>
          <w:szCs w:val="24"/>
        </w:rPr>
        <w:t xml:space="preserve">endothelial </w:t>
      </w:r>
      <w:r w:rsidR="00D5635B" w:rsidRPr="0030318D">
        <w:rPr>
          <w:rFonts w:eastAsia="Times New Roman"/>
          <w:sz w:val="24"/>
          <w:szCs w:val="24"/>
        </w:rPr>
        <w:t xml:space="preserve">VCAM1 expression </w:t>
      </w:r>
      <w:r w:rsidR="0087766C" w:rsidRPr="0030318D">
        <w:rPr>
          <w:rFonts w:eastAsia="Times New Roman"/>
          <w:sz w:val="24"/>
          <w:szCs w:val="24"/>
        </w:rPr>
        <w:t xml:space="preserve">compared to those from </w:t>
      </w:r>
      <w:r w:rsidR="0087766C" w:rsidRPr="0030318D">
        <w:rPr>
          <w:rFonts w:eastAsia="Times New Roman"/>
          <w:i/>
          <w:iCs/>
          <w:sz w:val="24"/>
          <w:szCs w:val="24"/>
        </w:rPr>
        <w:t>Nrp1</w:t>
      </w:r>
      <w:r w:rsidR="0087766C" w:rsidRPr="0030318D">
        <w:rPr>
          <w:rFonts w:eastAsia="Times New Roman"/>
          <w:sz w:val="24"/>
          <w:szCs w:val="24"/>
          <w:vertAlign w:val="superscript"/>
        </w:rPr>
        <w:t>WT</w:t>
      </w:r>
      <w:r w:rsidR="0087766C" w:rsidRPr="0030318D">
        <w:rPr>
          <w:rFonts w:eastAsia="Times New Roman"/>
          <w:sz w:val="24"/>
          <w:szCs w:val="24"/>
        </w:rPr>
        <w:t xml:space="preserve"> littermates </w:t>
      </w:r>
      <w:r w:rsidR="001F4F96" w:rsidRPr="0030318D">
        <w:rPr>
          <w:rFonts w:eastAsia="Times New Roman"/>
          <w:sz w:val="24"/>
          <w:szCs w:val="24"/>
        </w:rPr>
        <w:t>(Fig. 5J,K)</w:t>
      </w:r>
      <w:r w:rsidR="0070059F" w:rsidRPr="0030318D">
        <w:rPr>
          <w:rFonts w:eastAsia="Times New Roman"/>
          <w:sz w:val="24"/>
          <w:szCs w:val="24"/>
        </w:rPr>
        <w:t>.</w:t>
      </w:r>
      <w:r w:rsidR="002D5B80" w:rsidRPr="0030318D">
        <w:rPr>
          <w:rFonts w:eastAsia="Times New Roman"/>
          <w:sz w:val="24"/>
          <w:szCs w:val="24"/>
        </w:rPr>
        <w:t xml:space="preserve"> </w:t>
      </w:r>
      <w:r w:rsidR="00DB401A" w:rsidRPr="0030318D">
        <w:rPr>
          <w:rFonts w:eastAsia="Times New Roman"/>
          <w:sz w:val="24"/>
          <w:szCs w:val="24"/>
        </w:rPr>
        <w:t xml:space="preserve">The lack of </w:t>
      </w:r>
      <w:r w:rsidR="0091271D" w:rsidRPr="0030318D">
        <w:rPr>
          <w:rFonts w:eastAsia="Times New Roman"/>
          <w:sz w:val="24"/>
          <w:szCs w:val="24"/>
        </w:rPr>
        <w:t xml:space="preserve">change in </w:t>
      </w:r>
      <w:r w:rsidR="0091271D" w:rsidRPr="0030318D">
        <w:rPr>
          <w:rFonts w:eastAsia="Times New Roman"/>
          <w:i/>
          <w:iCs/>
          <w:sz w:val="24"/>
          <w:szCs w:val="24"/>
        </w:rPr>
        <w:t>VCAM1</w:t>
      </w:r>
      <w:r w:rsidR="008E4375" w:rsidRPr="0030318D">
        <w:rPr>
          <w:rFonts w:eastAsia="Times New Roman"/>
          <w:sz w:val="24"/>
          <w:szCs w:val="24"/>
        </w:rPr>
        <w:t xml:space="preserve"> gene</w:t>
      </w:r>
      <w:r w:rsidR="0091271D" w:rsidRPr="0030318D">
        <w:rPr>
          <w:rFonts w:eastAsia="Times New Roman"/>
          <w:sz w:val="24"/>
          <w:szCs w:val="24"/>
        </w:rPr>
        <w:t xml:space="preserve"> expression in HUVECs with NRP1 knockdown</w:t>
      </w:r>
      <w:r w:rsidR="009712CD" w:rsidRPr="0030318D">
        <w:rPr>
          <w:rFonts w:eastAsia="Times New Roman"/>
          <w:sz w:val="24"/>
          <w:szCs w:val="24"/>
        </w:rPr>
        <w:t xml:space="preserve"> (Fig. 1H) suggest</w:t>
      </w:r>
      <w:r w:rsidR="00B84AD9" w:rsidRPr="0030318D">
        <w:rPr>
          <w:rFonts w:eastAsia="Times New Roman"/>
          <w:sz w:val="24"/>
          <w:szCs w:val="24"/>
        </w:rPr>
        <w:t>s</w:t>
      </w:r>
      <w:r w:rsidR="009712CD" w:rsidRPr="0030318D">
        <w:rPr>
          <w:rFonts w:eastAsia="Times New Roman"/>
          <w:sz w:val="24"/>
          <w:szCs w:val="24"/>
        </w:rPr>
        <w:t xml:space="preserve"> </w:t>
      </w:r>
      <w:r w:rsidR="009631E3" w:rsidRPr="0030318D">
        <w:rPr>
          <w:rFonts w:eastAsia="Times New Roman"/>
          <w:sz w:val="24"/>
          <w:szCs w:val="24"/>
        </w:rPr>
        <w:t>that</w:t>
      </w:r>
      <w:r w:rsidR="009712CD" w:rsidRPr="0030318D">
        <w:rPr>
          <w:rFonts w:eastAsia="Times New Roman"/>
          <w:sz w:val="24"/>
          <w:szCs w:val="24"/>
        </w:rPr>
        <w:t xml:space="preserve"> long-term deletion of NRP1 is required to increase VCAM1 expression. </w:t>
      </w:r>
      <w:r w:rsidR="004A254B" w:rsidRPr="0030318D">
        <w:rPr>
          <w:rFonts w:eastAsia="Times New Roman"/>
          <w:sz w:val="24"/>
          <w:szCs w:val="24"/>
        </w:rPr>
        <w:t xml:space="preserve">Together, these data indicate that NRP1 suppresses a pro-inflammatory phenotype in endothelial cells, preventing endothelial cell activation and the interaction of </w:t>
      </w:r>
      <w:r w:rsidR="00DC0C65" w:rsidRPr="0030318D">
        <w:rPr>
          <w:rFonts w:eastAsia="Times New Roman"/>
          <w:sz w:val="24"/>
          <w:szCs w:val="24"/>
        </w:rPr>
        <w:t>leukocytes</w:t>
      </w:r>
      <w:r w:rsidR="008671F7" w:rsidRPr="0030318D">
        <w:rPr>
          <w:rFonts w:eastAsia="Times New Roman"/>
          <w:sz w:val="24"/>
          <w:szCs w:val="24"/>
        </w:rPr>
        <w:t xml:space="preserve"> </w:t>
      </w:r>
      <w:r w:rsidR="004A254B" w:rsidRPr="0030318D">
        <w:rPr>
          <w:rFonts w:eastAsia="Times New Roman"/>
          <w:sz w:val="24"/>
          <w:szCs w:val="24"/>
        </w:rPr>
        <w:t>with the vascular endothelium.</w:t>
      </w:r>
    </w:p>
    <w:p w14:paraId="16803F1A" w14:textId="73F414F8" w:rsidR="004A254B" w:rsidRPr="0030318D" w:rsidRDefault="004A254B" w:rsidP="00043C7C">
      <w:pPr>
        <w:spacing w:line="360" w:lineRule="auto"/>
        <w:ind w:left="720"/>
        <w:jc w:val="both"/>
        <w:rPr>
          <w:rFonts w:eastAsia="Times New Roman"/>
          <w:sz w:val="24"/>
          <w:szCs w:val="24"/>
        </w:rPr>
      </w:pPr>
      <w:r w:rsidRPr="0030318D">
        <w:rPr>
          <w:rFonts w:eastAsia="Times New Roman"/>
          <w:sz w:val="24"/>
          <w:szCs w:val="24"/>
        </w:rPr>
        <w:t xml:space="preserve">Endothelial activation and dysfunction occur at </w:t>
      </w:r>
      <w:r w:rsidR="00D11789" w:rsidRPr="0030318D">
        <w:rPr>
          <w:rFonts w:eastAsia="Times New Roman"/>
          <w:sz w:val="24"/>
          <w:szCs w:val="24"/>
        </w:rPr>
        <w:t xml:space="preserve">an </w:t>
      </w:r>
      <w:r w:rsidRPr="0030318D">
        <w:rPr>
          <w:rFonts w:eastAsia="Times New Roman"/>
          <w:sz w:val="24"/>
          <w:szCs w:val="24"/>
        </w:rPr>
        <w:t>early stage of atherosclerosis and contribute to disease progression leading to a chronic inflammatory environment</w:t>
      </w:r>
      <w:r w:rsidR="00D11789" w:rsidRPr="0030318D">
        <w:rPr>
          <w:rFonts w:eastAsia="Times New Roman"/>
          <w:sz w:val="24"/>
          <w:szCs w:val="24"/>
        </w:rPr>
        <w:t xml:space="preserve"> at sites of atheroma formation</w:t>
      </w:r>
      <w:r w:rsidRPr="0030318D">
        <w:rPr>
          <w:rFonts w:eastAsia="Times New Roman"/>
          <w:sz w:val="24"/>
          <w:szCs w:val="24"/>
        </w:rPr>
        <w:t>. Because NRP1 suppress</w:t>
      </w:r>
      <w:r w:rsidR="00D11789" w:rsidRPr="0030318D">
        <w:rPr>
          <w:rFonts w:eastAsia="Times New Roman"/>
          <w:sz w:val="24"/>
          <w:szCs w:val="24"/>
        </w:rPr>
        <w:t>es</w:t>
      </w:r>
      <w:r w:rsidRPr="0030318D">
        <w:rPr>
          <w:rFonts w:eastAsia="Times New Roman"/>
          <w:sz w:val="24"/>
          <w:szCs w:val="24"/>
        </w:rPr>
        <w:t xml:space="preserve"> </w:t>
      </w:r>
      <w:r w:rsidR="00C96582">
        <w:rPr>
          <w:rFonts w:eastAsia="Times New Roman"/>
          <w:sz w:val="24"/>
          <w:szCs w:val="24"/>
        </w:rPr>
        <w:t>TGF-β</w:t>
      </w:r>
      <w:r w:rsidRPr="0030318D">
        <w:rPr>
          <w:rFonts w:eastAsia="Times New Roman"/>
          <w:sz w:val="24"/>
          <w:szCs w:val="24"/>
        </w:rPr>
        <w:t xml:space="preserve"> </w:t>
      </w:r>
      <w:r w:rsidR="007932FA" w:rsidRPr="0030318D">
        <w:rPr>
          <w:rFonts w:eastAsia="Times New Roman"/>
          <w:sz w:val="24"/>
          <w:szCs w:val="24"/>
        </w:rPr>
        <w:t>signaling</w:t>
      </w:r>
      <w:r w:rsidR="008612F6" w:rsidRPr="0030318D">
        <w:rPr>
          <w:rFonts w:eastAsia="Times New Roman"/>
          <w:sz w:val="24"/>
          <w:szCs w:val="24"/>
        </w:rPr>
        <w:t xml:space="preserve"> and endothelial activation</w:t>
      </w:r>
      <w:r w:rsidRPr="0030318D">
        <w:rPr>
          <w:rFonts w:eastAsia="Times New Roman"/>
          <w:sz w:val="24"/>
          <w:szCs w:val="24"/>
        </w:rPr>
        <w:t xml:space="preserve"> (</w:t>
      </w:r>
      <w:r w:rsidR="002A2333" w:rsidRPr="0030318D">
        <w:rPr>
          <w:rFonts w:eastAsia="Times New Roman"/>
          <w:sz w:val="24"/>
          <w:szCs w:val="24"/>
        </w:rPr>
        <w:t>Fig.</w:t>
      </w:r>
      <w:r w:rsidRPr="0030318D">
        <w:rPr>
          <w:rFonts w:eastAsia="Times New Roman"/>
          <w:sz w:val="24"/>
          <w:szCs w:val="24"/>
        </w:rPr>
        <w:t xml:space="preserve"> </w:t>
      </w:r>
      <w:r w:rsidR="00B7753A" w:rsidRPr="0030318D">
        <w:rPr>
          <w:rFonts w:eastAsia="Times New Roman"/>
          <w:sz w:val="24"/>
          <w:szCs w:val="24"/>
        </w:rPr>
        <w:t>4A</w:t>
      </w:r>
      <w:r w:rsidR="00F776D5" w:rsidRPr="0030318D">
        <w:rPr>
          <w:rFonts w:eastAsia="Times New Roman"/>
          <w:sz w:val="24"/>
          <w:szCs w:val="24"/>
        </w:rPr>
        <w:t>-</w:t>
      </w:r>
      <w:r w:rsidR="00B7753A" w:rsidRPr="0030318D">
        <w:rPr>
          <w:rFonts w:eastAsia="Times New Roman"/>
          <w:sz w:val="24"/>
          <w:szCs w:val="24"/>
        </w:rPr>
        <w:t>F</w:t>
      </w:r>
      <w:r w:rsidRPr="0030318D">
        <w:rPr>
          <w:rFonts w:eastAsia="Times New Roman"/>
          <w:sz w:val="24"/>
          <w:szCs w:val="24"/>
        </w:rPr>
        <w:t xml:space="preserve">; </w:t>
      </w:r>
      <w:r w:rsidR="002A2333" w:rsidRPr="0030318D">
        <w:rPr>
          <w:rFonts w:eastAsia="Times New Roman"/>
          <w:sz w:val="24"/>
          <w:szCs w:val="24"/>
        </w:rPr>
        <w:t>Fig.</w:t>
      </w:r>
      <w:r w:rsidRPr="0030318D">
        <w:rPr>
          <w:rFonts w:eastAsia="Times New Roman"/>
          <w:sz w:val="24"/>
          <w:szCs w:val="24"/>
        </w:rPr>
        <w:t xml:space="preserve"> 5A</w:t>
      </w:r>
      <w:r w:rsidR="002B4D46" w:rsidRPr="0030318D">
        <w:rPr>
          <w:rFonts w:eastAsia="Times New Roman"/>
          <w:sz w:val="24"/>
          <w:szCs w:val="24"/>
        </w:rPr>
        <w:t>-</w:t>
      </w:r>
      <w:r w:rsidR="008A2B9E" w:rsidRPr="0030318D">
        <w:rPr>
          <w:rFonts w:eastAsia="Times New Roman"/>
          <w:sz w:val="24"/>
          <w:szCs w:val="24"/>
        </w:rPr>
        <w:t>K</w:t>
      </w:r>
      <w:r w:rsidRPr="0030318D">
        <w:rPr>
          <w:rFonts w:eastAsia="Times New Roman"/>
          <w:sz w:val="24"/>
          <w:szCs w:val="24"/>
        </w:rPr>
        <w:t xml:space="preserve">), we </w:t>
      </w:r>
      <w:r w:rsidR="007932FA" w:rsidRPr="0030318D">
        <w:rPr>
          <w:rFonts w:eastAsia="Times New Roman"/>
          <w:sz w:val="24"/>
          <w:szCs w:val="24"/>
        </w:rPr>
        <w:t>hypothesized</w:t>
      </w:r>
      <w:r w:rsidRPr="0030318D">
        <w:rPr>
          <w:rFonts w:eastAsia="Times New Roman"/>
          <w:sz w:val="24"/>
          <w:szCs w:val="24"/>
        </w:rPr>
        <w:t xml:space="preserve"> that NRP1 has atheroprotective functions. Thus, we crossed </w:t>
      </w:r>
      <w:r w:rsidRPr="0030318D">
        <w:rPr>
          <w:rFonts w:eastAsia="Times New Roman"/>
          <w:i/>
          <w:sz w:val="24"/>
          <w:szCs w:val="24"/>
        </w:rPr>
        <w:t>N</w:t>
      </w:r>
      <w:r w:rsidR="00423DA0" w:rsidRPr="0030318D">
        <w:rPr>
          <w:rFonts w:eastAsia="Times New Roman"/>
          <w:i/>
          <w:sz w:val="24"/>
          <w:szCs w:val="24"/>
        </w:rPr>
        <w:t>rp</w:t>
      </w:r>
      <w:r w:rsidRPr="0030318D">
        <w:rPr>
          <w:rFonts w:eastAsia="Times New Roman"/>
          <w:i/>
          <w:sz w:val="24"/>
          <w:szCs w:val="24"/>
        </w:rPr>
        <w:t>1</w:t>
      </w:r>
      <w:r w:rsidR="00423DA0" w:rsidRPr="0030318D">
        <w:rPr>
          <w:rFonts w:eastAsia="Times New Roman"/>
          <w:i/>
          <w:sz w:val="24"/>
          <w:szCs w:val="24"/>
        </w:rPr>
        <w:t xml:space="preserve"> </w:t>
      </w:r>
      <w:r w:rsidRPr="0030318D">
        <w:rPr>
          <w:rFonts w:eastAsia="Times New Roman"/>
          <w:sz w:val="24"/>
          <w:szCs w:val="24"/>
        </w:rPr>
        <w:t>endotheli</w:t>
      </w:r>
      <w:r w:rsidR="00D11789" w:rsidRPr="0030318D">
        <w:rPr>
          <w:rFonts w:eastAsia="Times New Roman"/>
          <w:sz w:val="24"/>
          <w:szCs w:val="24"/>
        </w:rPr>
        <w:t>um</w:t>
      </w:r>
      <w:r w:rsidRPr="0030318D">
        <w:rPr>
          <w:rFonts w:eastAsia="Times New Roman"/>
          <w:sz w:val="24"/>
          <w:szCs w:val="24"/>
        </w:rPr>
        <w:t>-specific</w:t>
      </w:r>
      <w:r w:rsidR="00B7753A" w:rsidRPr="0030318D">
        <w:rPr>
          <w:rFonts w:eastAsia="Times New Roman"/>
          <w:sz w:val="24"/>
          <w:szCs w:val="24"/>
        </w:rPr>
        <w:t xml:space="preserve"> </w:t>
      </w:r>
      <w:r w:rsidRPr="0030318D">
        <w:rPr>
          <w:rFonts w:eastAsia="Times New Roman"/>
          <w:sz w:val="24"/>
          <w:szCs w:val="24"/>
        </w:rPr>
        <w:t xml:space="preserve">inducible knockout mice with </w:t>
      </w:r>
      <w:proofErr w:type="spellStart"/>
      <w:r w:rsidRPr="0030318D">
        <w:rPr>
          <w:rFonts w:eastAsia="Times New Roman"/>
          <w:i/>
          <w:sz w:val="24"/>
          <w:szCs w:val="24"/>
        </w:rPr>
        <w:t>ApoE</w:t>
      </w:r>
      <w:proofErr w:type="spellEnd"/>
      <w:r w:rsidRPr="0030318D">
        <w:rPr>
          <w:rFonts w:eastAsia="Times New Roman"/>
          <w:sz w:val="24"/>
          <w:szCs w:val="24"/>
        </w:rPr>
        <w:t xml:space="preserve"> knockout mutants </w:t>
      </w:r>
      <w:r w:rsidR="006B1369" w:rsidRPr="0030318D">
        <w:rPr>
          <w:rFonts w:eastAsia="Times New Roman"/>
          <w:sz w:val="24"/>
          <w:szCs w:val="24"/>
        </w:rPr>
        <w:fldChar w:fldCharType="begin"/>
      </w:r>
      <w:r w:rsidR="000F2415" w:rsidRPr="0030318D">
        <w:rPr>
          <w:rFonts w:eastAsia="Times New Roman"/>
          <w:sz w:val="24"/>
          <w:szCs w:val="24"/>
        </w:rPr>
        <w:instrText xml:space="preserve"> ADDIN EN.CITE &lt;EndNote&gt;&lt;Cite&gt;&lt;Author&gt;Zhang&lt;/Author&gt;&lt;Year&gt;1992&lt;/Year&gt;&lt;RecNum&gt;58&lt;/RecNum&gt;&lt;DisplayText&gt;(&lt;style face="italic"&gt;60&lt;/style&gt;)&lt;/DisplayText&gt;&lt;record&gt;&lt;rec-number&gt;58&lt;/rec-number&gt;&lt;foreign-keys&gt;&lt;key app="EN" db-id="v95v922f3sfdrne0esa5t9r9aexr0pa5rfft" timestamp="1675173752"&gt;58&lt;/key&gt;&lt;/foreign-keys&gt;&lt;ref-type name="Journal Article"&gt;17&lt;/ref-type&gt;&lt;contributors&gt;&lt;authors&gt;&lt;author&gt;Zhang, S. H.&lt;/author&gt;&lt;author&gt;Reddick, R. L.&lt;/author&gt;&lt;author&gt;Piedrahita, J. A.&lt;/author&gt;&lt;author&gt;Maeda, N.&lt;/author&gt;&lt;/authors&gt;&lt;/contributors&gt;&lt;auth-address&gt;Department of Pathology, University of North Carolina, Chapel Hill 27599-7525.&lt;/auth-address&gt;&lt;titles&gt;&lt;title&gt;Spontaneous hypercholesterolemia and arterial lesions in mice lacking apolipoprotein E&lt;/title&gt;&lt;secondary-title&gt;Science&lt;/secondary-title&gt;&lt;/titles&gt;&lt;periodical&gt;&lt;full-title&gt;Science&lt;/full-title&gt;&lt;/periodical&gt;&lt;pages&gt;468-71&lt;/pages&gt;&lt;volume&gt;258&lt;/volume&gt;&lt;number&gt;5081&lt;/number&gt;&lt;edition&gt;1992/10/16&lt;/edition&gt;&lt;keywords&gt;&lt;keyword&gt;Animals&lt;/keyword&gt;&lt;keyword&gt;Apolipoproteins E/*deficiency/genetics&lt;/keyword&gt;&lt;keyword&gt;Cholesterol/blood&lt;/keyword&gt;&lt;keyword&gt;Disease Models, Animal&lt;/keyword&gt;&lt;keyword&gt;Hypercholesterolemia/*genetics/pathology&lt;/keyword&gt;&lt;keyword&gt;Lipoproteins/metabolism&lt;/keyword&gt;&lt;keyword&gt;Mice&lt;/keyword&gt;&lt;keyword&gt;Mice, Mutant Strains&lt;/keyword&gt;&lt;keyword&gt;Mutagenesis, Insertional&lt;/keyword&gt;&lt;keyword&gt;Triglycerides/blood&lt;/keyword&gt;&lt;/keywords&gt;&lt;dates&gt;&lt;year&gt;1992&lt;/year&gt;&lt;pub-dates&gt;&lt;date&gt;Oct 16&lt;/date&gt;&lt;/pub-dates&gt;&lt;/dates&gt;&lt;isbn&gt;0036-8075 (Print)&amp;#xD;0036-8075 (Linking)&lt;/isbn&gt;&lt;accession-num&gt;1411543&lt;/accession-num&gt;&lt;urls&gt;&lt;related-urls&gt;&lt;url&gt;https://www.ncbi.nlm.nih.gov/pubmed/1411543&lt;/url&gt;&lt;/related-urls&gt;&lt;/urls&gt;&lt;electronic-resource-num&gt;10.1126/science.1411543&lt;/electronic-resource-num&gt;&lt;/record&gt;&lt;/Cite&gt;&lt;/EndNote&gt;</w:instrText>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0</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and measured the total atherosclerotic plaque area</w:t>
      </w:r>
      <w:r w:rsidR="00D11789" w:rsidRPr="0030318D">
        <w:rPr>
          <w:rFonts w:eastAsia="Times New Roman"/>
          <w:sz w:val="24"/>
          <w:szCs w:val="24"/>
        </w:rPr>
        <w:t xml:space="preserve"> within the aorta</w:t>
      </w:r>
      <w:r w:rsidRPr="0030318D">
        <w:rPr>
          <w:rFonts w:eastAsia="Times New Roman"/>
          <w:sz w:val="24"/>
          <w:szCs w:val="24"/>
        </w:rPr>
        <w:t xml:space="preserve"> in </w:t>
      </w:r>
      <w:r w:rsidR="00CB24FA">
        <w:rPr>
          <w:rFonts w:eastAsia="Times New Roman"/>
          <w:sz w:val="24"/>
          <w:szCs w:val="24"/>
        </w:rPr>
        <w:t xml:space="preserve">chow-fed mice, </w:t>
      </w:r>
      <w:r w:rsidRPr="0030318D">
        <w:rPr>
          <w:rFonts w:eastAsia="Times New Roman"/>
          <w:sz w:val="24"/>
          <w:szCs w:val="24"/>
        </w:rPr>
        <w:t xml:space="preserve">14 weeks after tamoxifen injection to achieve CRE activation. </w:t>
      </w:r>
      <w:r w:rsidR="00EE5C74" w:rsidRPr="0030318D">
        <w:rPr>
          <w:rFonts w:eastAsia="Times New Roman"/>
          <w:sz w:val="24"/>
          <w:szCs w:val="24"/>
        </w:rPr>
        <w:t xml:space="preserve">Whereas </w:t>
      </w:r>
      <w:r w:rsidRPr="0030318D">
        <w:rPr>
          <w:rFonts w:eastAsia="Times New Roman"/>
          <w:i/>
          <w:iCs/>
          <w:sz w:val="24"/>
          <w:szCs w:val="24"/>
        </w:rPr>
        <w:t>Nrp1</w:t>
      </w:r>
      <w:r w:rsidRPr="0030318D">
        <w:rPr>
          <w:rFonts w:eastAsia="Times New Roman"/>
          <w:sz w:val="24"/>
          <w:szCs w:val="24"/>
          <w:vertAlign w:val="superscript"/>
        </w:rPr>
        <w:t>WT</w:t>
      </w:r>
      <w:r w:rsidRPr="0030318D">
        <w:rPr>
          <w:rFonts w:eastAsia="Times New Roman"/>
          <w:i/>
          <w:iCs/>
          <w:sz w:val="24"/>
          <w:szCs w:val="24"/>
        </w:rPr>
        <w:t>;</w:t>
      </w:r>
      <w:r w:rsidR="00981559" w:rsidRPr="0030318D">
        <w:rPr>
          <w:rFonts w:eastAsia="Times New Roman"/>
          <w:i/>
          <w:iCs/>
          <w:sz w:val="24"/>
          <w:szCs w:val="24"/>
        </w:rPr>
        <w:t xml:space="preserve"> </w:t>
      </w:r>
      <w:proofErr w:type="spellStart"/>
      <w:r w:rsidRPr="0030318D">
        <w:rPr>
          <w:rFonts w:eastAsia="Times New Roman"/>
          <w:i/>
          <w:iCs/>
          <w:sz w:val="24"/>
          <w:szCs w:val="24"/>
        </w:rPr>
        <w:t>ApoE</w:t>
      </w:r>
      <w:proofErr w:type="spellEnd"/>
      <w:r w:rsidR="00704616">
        <w:rPr>
          <w:rFonts w:eastAsia="Times New Roman"/>
          <w:i/>
          <w:iCs/>
          <w:sz w:val="24"/>
          <w:szCs w:val="24"/>
          <w:vertAlign w:val="superscript"/>
        </w:rPr>
        <w:t>-/-</w:t>
      </w:r>
      <w:r w:rsidR="00495E1E" w:rsidRPr="0030318D">
        <w:rPr>
          <w:rFonts w:eastAsia="Times New Roman"/>
          <w:i/>
          <w:iCs/>
          <w:sz w:val="24"/>
          <w:szCs w:val="24"/>
        </w:rPr>
        <w:t xml:space="preserve"> </w:t>
      </w:r>
      <w:r w:rsidRPr="0030318D">
        <w:rPr>
          <w:rFonts w:eastAsia="Times New Roman"/>
          <w:sz w:val="24"/>
          <w:szCs w:val="24"/>
        </w:rPr>
        <w:t xml:space="preserve">mutants showed few Oil-red-O positive lesions and </w:t>
      </w:r>
      <w:r w:rsidR="00EE5C74" w:rsidRPr="0030318D">
        <w:rPr>
          <w:rFonts w:eastAsia="Times New Roman"/>
          <w:sz w:val="24"/>
          <w:szCs w:val="24"/>
        </w:rPr>
        <w:t xml:space="preserve">small </w:t>
      </w:r>
      <w:r w:rsidRPr="0030318D">
        <w:rPr>
          <w:rFonts w:eastAsia="Times New Roman"/>
          <w:sz w:val="24"/>
          <w:szCs w:val="24"/>
        </w:rPr>
        <w:t>plaque area</w:t>
      </w:r>
      <w:r w:rsidR="00EE5C74" w:rsidRPr="0030318D">
        <w:rPr>
          <w:rFonts w:eastAsia="Times New Roman"/>
          <w:sz w:val="24"/>
          <w:szCs w:val="24"/>
        </w:rPr>
        <w:t>s</w:t>
      </w:r>
      <w:r w:rsidRPr="0030318D">
        <w:rPr>
          <w:rFonts w:eastAsia="Times New Roman"/>
          <w:sz w:val="24"/>
          <w:szCs w:val="24"/>
        </w:rPr>
        <w:t xml:space="preserve"> in the aorta, </w:t>
      </w:r>
      <w:r w:rsidRPr="0030318D">
        <w:rPr>
          <w:rFonts w:eastAsia="Times New Roman"/>
          <w:i/>
          <w:iCs/>
          <w:sz w:val="24"/>
          <w:szCs w:val="24"/>
        </w:rPr>
        <w:t>Nrp1</w:t>
      </w:r>
      <w:proofErr w:type="gramStart"/>
      <w:r w:rsidRPr="0030318D">
        <w:rPr>
          <w:rFonts w:eastAsia="Times New Roman"/>
          <w:sz w:val="24"/>
          <w:szCs w:val="24"/>
          <w:vertAlign w:val="superscript"/>
        </w:rPr>
        <w:t>ECKO</w:t>
      </w:r>
      <w:r w:rsidRPr="0030318D">
        <w:rPr>
          <w:rFonts w:eastAsia="Times New Roman"/>
          <w:i/>
          <w:iCs/>
          <w:sz w:val="24"/>
          <w:szCs w:val="24"/>
        </w:rPr>
        <w:t>;ApoE</w:t>
      </w:r>
      <w:proofErr w:type="gramEnd"/>
      <w:r w:rsidR="00704616">
        <w:rPr>
          <w:rFonts w:eastAsia="Times New Roman"/>
          <w:i/>
          <w:iCs/>
          <w:sz w:val="24"/>
          <w:szCs w:val="24"/>
          <w:vertAlign w:val="superscript"/>
        </w:rPr>
        <w:t>-/-</w:t>
      </w:r>
      <w:r w:rsidR="00D8157A" w:rsidRPr="0030318D">
        <w:rPr>
          <w:rFonts w:eastAsia="Times New Roman"/>
          <w:sz w:val="24"/>
          <w:szCs w:val="24"/>
        </w:rPr>
        <w:t xml:space="preserve"> </w:t>
      </w:r>
      <w:r w:rsidR="00A00D57" w:rsidRPr="0030318D">
        <w:rPr>
          <w:rFonts w:eastAsia="Times New Roman"/>
          <w:sz w:val="24"/>
          <w:szCs w:val="24"/>
        </w:rPr>
        <w:t>mice</w:t>
      </w:r>
      <w:r w:rsidR="00A00D57" w:rsidRPr="0030318D">
        <w:rPr>
          <w:rFonts w:eastAsia="Times New Roman"/>
          <w:sz w:val="24"/>
          <w:szCs w:val="24"/>
          <w:vertAlign w:val="superscript"/>
        </w:rPr>
        <w:t xml:space="preserve"> </w:t>
      </w:r>
      <w:r w:rsidRPr="0030318D">
        <w:rPr>
          <w:rFonts w:eastAsia="Times New Roman"/>
          <w:sz w:val="24"/>
          <w:szCs w:val="24"/>
        </w:rPr>
        <w:t xml:space="preserve">showed </w:t>
      </w:r>
      <w:r w:rsidR="00D11789" w:rsidRPr="0030318D">
        <w:rPr>
          <w:rFonts w:eastAsia="Times New Roman"/>
          <w:sz w:val="24"/>
          <w:szCs w:val="24"/>
        </w:rPr>
        <w:t>statistically significant increases in</w:t>
      </w:r>
      <w:r w:rsidR="00545F68" w:rsidRPr="0030318D">
        <w:rPr>
          <w:rFonts w:eastAsia="Times New Roman"/>
          <w:sz w:val="24"/>
          <w:szCs w:val="24"/>
        </w:rPr>
        <w:t xml:space="preserve"> </w:t>
      </w:r>
      <w:r w:rsidRPr="0030318D">
        <w:rPr>
          <w:rFonts w:eastAsia="Times New Roman"/>
          <w:sz w:val="24"/>
          <w:szCs w:val="24"/>
        </w:rPr>
        <w:t xml:space="preserve">Oil-red-O </w:t>
      </w:r>
      <w:r w:rsidR="00545F68" w:rsidRPr="0030318D">
        <w:rPr>
          <w:rFonts w:eastAsia="Times New Roman"/>
          <w:sz w:val="24"/>
          <w:szCs w:val="24"/>
        </w:rPr>
        <w:t>staining</w:t>
      </w:r>
      <w:r w:rsidR="00BE445F">
        <w:rPr>
          <w:rFonts w:eastAsia="Times New Roman"/>
          <w:sz w:val="24"/>
          <w:szCs w:val="24"/>
        </w:rPr>
        <w:t>,</w:t>
      </w:r>
      <w:r w:rsidRPr="0030318D">
        <w:rPr>
          <w:rFonts w:eastAsia="Times New Roman"/>
          <w:sz w:val="24"/>
          <w:szCs w:val="24"/>
        </w:rPr>
        <w:t xml:space="preserve"> </w:t>
      </w:r>
      <w:r w:rsidR="00D11789" w:rsidRPr="0030318D">
        <w:rPr>
          <w:rFonts w:eastAsia="Times New Roman"/>
          <w:sz w:val="24"/>
          <w:szCs w:val="24"/>
        </w:rPr>
        <w:t>indicating an</w:t>
      </w:r>
      <w:r w:rsidRPr="0030318D">
        <w:rPr>
          <w:rFonts w:eastAsia="Times New Roman"/>
          <w:sz w:val="24"/>
          <w:szCs w:val="24"/>
        </w:rPr>
        <w:t xml:space="preserve"> increase in plaque area (</w:t>
      </w:r>
      <w:r w:rsidR="002A2333" w:rsidRPr="0030318D">
        <w:rPr>
          <w:rFonts w:eastAsia="Times New Roman"/>
          <w:sz w:val="24"/>
          <w:szCs w:val="24"/>
        </w:rPr>
        <w:t>Fig.</w:t>
      </w:r>
      <w:r w:rsidRPr="0030318D">
        <w:rPr>
          <w:rFonts w:eastAsia="Times New Roman"/>
          <w:sz w:val="24"/>
          <w:szCs w:val="24"/>
        </w:rPr>
        <w:t xml:space="preserve"> </w:t>
      </w:r>
      <w:r w:rsidR="00052D79" w:rsidRPr="0030318D">
        <w:rPr>
          <w:rFonts w:eastAsia="Times New Roman"/>
          <w:sz w:val="24"/>
          <w:szCs w:val="24"/>
        </w:rPr>
        <w:t>5L</w:t>
      </w:r>
      <w:r w:rsidRPr="0030318D">
        <w:rPr>
          <w:rFonts w:eastAsia="Times New Roman"/>
          <w:sz w:val="24"/>
          <w:szCs w:val="24"/>
        </w:rPr>
        <w:t xml:space="preserve">, </w:t>
      </w:r>
      <w:r w:rsidR="00052D79" w:rsidRPr="0030318D">
        <w:rPr>
          <w:rFonts w:eastAsia="Times New Roman"/>
          <w:sz w:val="24"/>
          <w:szCs w:val="24"/>
        </w:rPr>
        <w:t>M</w:t>
      </w:r>
      <w:r w:rsidRPr="0030318D">
        <w:rPr>
          <w:rFonts w:eastAsia="Times New Roman"/>
          <w:sz w:val="24"/>
          <w:szCs w:val="24"/>
        </w:rPr>
        <w:t xml:space="preserve">). </w:t>
      </w:r>
      <w:r w:rsidR="00EE5C74" w:rsidRPr="0030318D">
        <w:rPr>
          <w:rFonts w:eastAsia="Times New Roman"/>
          <w:sz w:val="24"/>
          <w:szCs w:val="24"/>
        </w:rPr>
        <w:t xml:space="preserve">These </w:t>
      </w:r>
      <w:r w:rsidRPr="0030318D">
        <w:rPr>
          <w:rFonts w:eastAsia="Times New Roman"/>
          <w:sz w:val="24"/>
          <w:szCs w:val="24"/>
        </w:rPr>
        <w:t xml:space="preserve">data </w:t>
      </w:r>
      <w:r w:rsidR="00D11789" w:rsidRPr="0030318D">
        <w:rPr>
          <w:rFonts w:eastAsia="Times New Roman"/>
          <w:sz w:val="24"/>
          <w:szCs w:val="24"/>
        </w:rPr>
        <w:t xml:space="preserve">suggest </w:t>
      </w:r>
      <w:r w:rsidRPr="0030318D">
        <w:rPr>
          <w:rFonts w:eastAsia="Times New Roman"/>
          <w:sz w:val="24"/>
          <w:szCs w:val="24"/>
        </w:rPr>
        <w:t xml:space="preserve">that NRP1 </w:t>
      </w:r>
      <w:r w:rsidR="00D11789" w:rsidRPr="0030318D">
        <w:rPr>
          <w:rFonts w:eastAsia="Times New Roman"/>
          <w:sz w:val="24"/>
          <w:szCs w:val="24"/>
        </w:rPr>
        <w:t xml:space="preserve">plays a tonic repressive role </w:t>
      </w:r>
      <w:r w:rsidR="00EE5C74" w:rsidRPr="0030318D">
        <w:rPr>
          <w:rFonts w:eastAsia="Times New Roman"/>
          <w:sz w:val="24"/>
          <w:szCs w:val="24"/>
        </w:rPr>
        <w:t xml:space="preserve">in </w:t>
      </w:r>
      <w:r w:rsidR="00D11789" w:rsidRPr="0030318D">
        <w:rPr>
          <w:rFonts w:eastAsia="Times New Roman"/>
          <w:sz w:val="24"/>
          <w:szCs w:val="24"/>
        </w:rPr>
        <w:t xml:space="preserve">the endothelium to </w:t>
      </w:r>
      <w:r w:rsidRPr="0030318D">
        <w:rPr>
          <w:rFonts w:eastAsia="Times New Roman"/>
          <w:sz w:val="24"/>
          <w:szCs w:val="24"/>
        </w:rPr>
        <w:t>prevent EC activation</w:t>
      </w:r>
      <w:r w:rsidR="00EE5C74" w:rsidRPr="0030318D">
        <w:rPr>
          <w:rFonts w:eastAsia="Times New Roman"/>
          <w:sz w:val="24"/>
          <w:szCs w:val="24"/>
        </w:rPr>
        <w:t xml:space="preserve">, thereby reducing </w:t>
      </w:r>
      <w:r w:rsidRPr="0030318D">
        <w:rPr>
          <w:rFonts w:eastAsia="Times New Roman"/>
          <w:sz w:val="24"/>
          <w:szCs w:val="24"/>
        </w:rPr>
        <w:t>atherosclerotic plaque growth.</w:t>
      </w:r>
    </w:p>
    <w:p w14:paraId="61A217CD" w14:textId="77777777" w:rsidR="00A16C38" w:rsidRPr="0030318D" w:rsidRDefault="00A16C38" w:rsidP="00043C7C">
      <w:pPr>
        <w:pStyle w:val="Paragraph"/>
        <w:spacing w:before="0" w:line="360" w:lineRule="auto"/>
        <w:ind w:firstLine="0"/>
        <w:jc w:val="both"/>
        <w:rPr>
          <w:b/>
        </w:rPr>
      </w:pPr>
    </w:p>
    <w:p w14:paraId="227804B1" w14:textId="6E9E1D1B" w:rsidR="008573F1" w:rsidRPr="0030318D" w:rsidRDefault="004A10BE" w:rsidP="00043C7C">
      <w:pPr>
        <w:pStyle w:val="Paragraph"/>
        <w:spacing w:before="0" w:line="360" w:lineRule="auto"/>
        <w:ind w:left="709" w:firstLine="0"/>
        <w:jc w:val="both"/>
      </w:pPr>
      <w:r w:rsidRPr="0030318D">
        <w:rPr>
          <w:b/>
        </w:rPr>
        <w:t>Discussion</w:t>
      </w:r>
    </w:p>
    <w:p w14:paraId="3A5D6810" w14:textId="75D5599D" w:rsidR="00FB1742" w:rsidRPr="0030318D" w:rsidRDefault="00EC4D50" w:rsidP="00043C7C">
      <w:pPr>
        <w:spacing w:after="240" w:line="360" w:lineRule="auto"/>
        <w:ind w:left="709"/>
        <w:jc w:val="both"/>
        <w:rPr>
          <w:rFonts w:eastAsia="Times New Roman"/>
          <w:sz w:val="24"/>
          <w:szCs w:val="24"/>
        </w:rPr>
      </w:pPr>
      <w:r w:rsidRPr="0030318D">
        <w:rPr>
          <w:rFonts w:eastAsia="Times New Roman"/>
          <w:sz w:val="24"/>
          <w:szCs w:val="24"/>
        </w:rPr>
        <w:t xml:space="preserve">Endothelial </w:t>
      </w:r>
      <w:r w:rsidR="00FB1742" w:rsidRPr="0030318D">
        <w:rPr>
          <w:rFonts w:eastAsia="Times New Roman"/>
          <w:sz w:val="24"/>
          <w:szCs w:val="24"/>
        </w:rPr>
        <w:t xml:space="preserve">NRP1 </w:t>
      </w:r>
      <w:r w:rsidR="00BA5FC8" w:rsidRPr="0030318D">
        <w:rPr>
          <w:rFonts w:eastAsia="Times New Roman"/>
          <w:sz w:val="24"/>
          <w:szCs w:val="24"/>
        </w:rPr>
        <w:t>i</w:t>
      </w:r>
      <w:r w:rsidR="00FB1742" w:rsidRPr="0030318D">
        <w:rPr>
          <w:rFonts w:eastAsia="Times New Roman"/>
          <w:sz w:val="24"/>
          <w:szCs w:val="24"/>
        </w:rPr>
        <w:t>s a key regulator of developmental angiogenesis. In this context, NRP1 regulates sprouting angiogenesis by integrating growth factor- and extracellular matrix component-mediated signaling</w:t>
      </w:r>
      <w:r w:rsidR="00C27464"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SYWltb25kaTwvQXV0aG9yPjxZZWFyPjIwMTY8L1llYXI+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SYWltb25kaTwvQXV0aG9yPjxZZWFyPjIwMTY8L1llYXI+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1</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In the </w:t>
      </w:r>
      <w:r w:rsidR="00E87703" w:rsidRPr="0030318D">
        <w:rPr>
          <w:rFonts w:eastAsia="Times New Roman"/>
          <w:sz w:val="24"/>
          <w:szCs w:val="24"/>
        </w:rPr>
        <w:t xml:space="preserve">vasculature of </w:t>
      </w:r>
      <w:r w:rsidR="00FB1742" w:rsidRPr="0030318D">
        <w:rPr>
          <w:rFonts w:eastAsia="Times New Roman"/>
          <w:sz w:val="24"/>
          <w:szCs w:val="24"/>
        </w:rPr>
        <w:t xml:space="preserve">adult </w:t>
      </w:r>
      <w:r w:rsidR="00E87703" w:rsidRPr="0030318D">
        <w:rPr>
          <w:rFonts w:eastAsia="Times New Roman"/>
          <w:sz w:val="24"/>
          <w:szCs w:val="24"/>
        </w:rPr>
        <w:t>mice</w:t>
      </w:r>
      <w:r w:rsidR="00FB1742" w:rsidRPr="0030318D">
        <w:rPr>
          <w:rFonts w:eastAsia="Times New Roman"/>
          <w:sz w:val="24"/>
          <w:szCs w:val="24"/>
        </w:rPr>
        <w:t>, NRP1 regulate</w:t>
      </w:r>
      <w:r w:rsidR="00A00D57" w:rsidRPr="0030318D">
        <w:rPr>
          <w:rFonts w:eastAsia="Times New Roman"/>
          <w:sz w:val="24"/>
          <w:szCs w:val="24"/>
        </w:rPr>
        <w:t>s</w:t>
      </w:r>
      <w:r w:rsidR="00FB1742" w:rsidRPr="0030318D">
        <w:rPr>
          <w:rFonts w:eastAsia="Times New Roman"/>
          <w:sz w:val="24"/>
          <w:szCs w:val="24"/>
        </w:rPr>
        <w:t xml:space="preserve"> physiological and pathological VEGF-</w:t>
      </w:r>
      <w:r w:rsidR="00B02967" w:rsidRPr="0030318D">
        <w:rPr>
          <w:rFonts w:eastAsia="Times New Roman"/>
          <w:sz w:val="24"/>
          <w:szCs w:val="24"/>
        </w:rPr>
        <w:t xml:space="preserve"> and </w:t>
      </w:r>
      <w:r w:rsidR="004826FD" w:rsidRPr="0030318D">
        <w:rPr>
          <w:rFonts w:eastAsia="Times New Roman"/>
          <w:sz w:val="24"/>
          <w:szCs w:val="24"/>
        </w:rPr>
        <w:t>Semaphorin 3A-</w:t>
      </w:r>
      <w:r w:rsidR="00D11789" w:rsidRPr="0030318D">
        <w:rPr>
          <w:rFonts w:eastAsia="Times New Roman"/>
          <w:sz w:val="24"/>
          <w:szCs w:val="24"/>
        </w:rPr>
        <w:t>induced</w:t>
      </w:r>
      <w:r w:rsidR="00FB1742" w:rsidRPr="0030318D">
        <w:rPr>
          <w:rFonts w:eastAsia="Times New Roman"/>
          <w:sz w:val="24"/>
          <w:szCs w:val="24"/>
        </w:rPr>
        <w:t xml:space="preserve"> permeability</w:t>
      </w:r>
      <w:r w:rsidR="00AE2319"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LCAz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LCAz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35, 36, 62</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but its broader role in maintaining EC function and consequently vascular homeostasis is less defined. Shear stress is a key regulator of physiological and pathological aspects of endothelial function, with </w:t>
      </w:r>
      <w:r w:rsidR="00AD46A1" w:rsidRPr="0030318D">
        <w:rPr>
          <w:rFonts w:eastAsia="Times New Roman"/>
          <w:sz w:val="24"/>
          <w:szCs w:val="24"/>
        </w:rPr>
        <w:t xml:space="preserve">physiological </w:t>
      </w:r>
      <w:r w:rsidR="00FB1742" w:rsidRPr="0030318D">
        <w:rPr>
          <w:rFonts w:eastAsia="Times New Roman"/>
          <w:sz w:val="24"/>
          <w:szCs w:val="24"/>
        </w:rPr>
        <w:t>unidirectional shear stress in atheroprotected regions of the vasculature suppressing pro</w:t>
      </w:r>
      <w:r w:rsidR="00F5387B" w:rsidRPr="0030318D">
        <w:rPr>
          <w:rFonts w:eastAsia="Times New Roman"/>
          <w:sz w:val="24"/>
          <w:szCs w:val="24"/>
        </w:rPr>
        <w:t>-</w:t>
      </w:r>
      <w:r w:rsidR="00FB1742" w:rsidRPr="0030318D">
        <w:rPr>
          <w:rFonts w:eastAsia="Times New Roman"/>
          <w:sz w:val="24"/>
          <w:szCs w:val="24"/>
        </w:rPr>
        <w:t>inflammatory endothelial activation and leukocyte recruitment in response to inflammatory stimuli</w:t>
      </w:r>
      <w:r w:rsidR="006415A7"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DdW5uaW5naGFtPC9BdXRob3I+PFllYXI+MjAwNTwvWWVh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DdW5uaW5naGFtPC9BdXRob3I+PFllYXI+MjAwNTwvWWVh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3, 64</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w:t>
      </w:r>
      <w:r w:rsidR="00FB1742" w:rsidRPr="0030318D" w:rsidDel="008C58C4">
        <w:rPr>
          <w:rFonts w:eastAsia="Times New Roman"/>
          <w:sz w:val="24"/>
          <w:szCs w:val="24"/>
        </w:rPr>
        <w:t xml:space="preserve"> </w:t>
      </w:r>
      <w:r w:rsidR="00FB1742" w:rsidRPr="0030318D">
        <w:rPr>
          <w:rFonts w:eastAsia="Times New Roman"/>
          <w:sz w:val="24"/>
          <w:szCs w:val="24"/>
        </w:rPr>
        <w:t>Conversely, low multidirectional shear stress experienced by ECs in atheroprone regions</w:t>
      </w:r>
      <w:r w:rsidR="00F26DB2" w:rsidRPr="0030318D">
        <w:rPr>
          <w:rFonts w:eastAsia="Times New Roman"/>
          <w:sz w:val="24"/>
          <w:szCs w:val="24"/>
        </w:rPr>
        <w:t xml:space="preserve"> induces leukocyte migration into the sub-intimal space by driving</w:t>
      </w:r>
      <w:r w:rsidR="00FB1742" w:rsidRPr="0030318D">
        <w:rPr>
          <w:rFonts w:eastAsia="Times New Roman"/>
          <w:sz w:val="24"/>
          <w:szCs w:val="24"/>
        </w:rPr>
        <w:t xml:space="preserve"> oxidative stress, reduced </w:t>
      </w:r>
      <w:r w:rsidR="00C0692A" w:rsidRPr="0030318D">
        <w:rPr>
          <w:rFonts w:eastAsia="Times New Roman"/>
          <w:sz w:val="24"/>
          <w:szCs w:val="24"/>
        </w:rPr>
        <w:t>endothelial nitric oxide synthase (</w:t>
      </w:r>
      <w:proofErr w:type="spellStart"/>
      <w:r w:rsidR="00FB1742" w:rsidRPr="0030318D">
        <w:rPr>
          <w:rFonts w:eastAsia="Times New Roman"/>
          <w:sz w:val="24"/>
          <w:szCs w:val="24"/>
        </w:rPr>
        <w:t>eNOS</w:t>
      </w:r>
      <w:proofErr w:type="spellEnd"/>
      <w:r w:rsidR="00C0692A" w:rsidRPr="0030318D">
        <w:rPr>
          <w:rFonts w:eastAsia="Times New Roman"/>
          <w:sz w:val="24"/>
          <w:szCs w:val="24"/>
        </w:rPr>
        <w:t>)</w:t>
      </w:r>
      <w:r w:rsidR="00FB1742" w:rsidRPr="0030318D">
        <w:rPr>
          <w:rFonts w:eastAsia="Times New Roman"/>
          <w:sz w:val="24"/>
          <w:szCs w:val="24"/>
        </w:rPr>
        <w:t xml:space="preserve"> expression and upregulation of inflammatory cytokines and adhesion molecules</w:t>
      </w:r>
      <w:r w:rsidR="00DD6033"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DdW5uaW5naGFtPC9BdXRob3I+PFllYXI+MjAwNTwvWWVh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DdW5uaW5naGFtPC9BdXRob3I+PFllYXI+MjAwNTwvWWVh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3, 64</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w:t>
      </w:r>
      <w:r w:rsidR="00A00D57" w:rsidRPr="0030318D">
        <w:rPr>
          <w:rFonts w:eastAsia="Times New Roman"/>
          <w:sz w:val="24"/>
          <w:szCs w:val="24"/>
        </w:rPr>
        <w:t xml:space="preserve">Whereas </w:t>
      </w:r>
      <w:r w:rsidR="00FB1742" w:rsidRPr="0030318D">
        <w:rPr>
          <w:rFonts w:eastAsia="Times New Roman"/>
          <w:sz w:val="24"/>
          <w:szCs w:val="24"/>
        </w:rPr>
        <w:t xml:space="preserve">NRP1 is part of a </w:t>
      </w:r>
      <w:proofErr w:type="spellStart"/>
      <w:r w:rsidR="00FB1742" w:rsidRPr="0030318D">
        <w:rPr>
          <w:rFonts w:eastAsia="Times New Roman"/>
          <w:sz w:val="24"/>
          <w:szCs w:val="24"/>
        </w:rPr>
        <w:t>mechanosensing</w:t>
      </w:r>
      <w:proofErr w:type="spellEnd"/>
      <w:r w:rsidR="00FB1742" w:rsidRPr="0030318D">
        <w:rPr>
          <w:rFonts w:eastAsia="Times New Roman"/>
          <w:sz w:val="24"/>
          <w:szCs w:val="24"/>
        </w:rPr>
        <w:t xml:space="preserve"> complex that regulates VEGFR2 phosphorylation during an acute response to shear stress</w:t>
      </w:r>
      <w:r w:rsidR="003865A6"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NZWh0YTwvQXV0aG9yPjxZZWFyPjIwMjA8L1llYXI+PFJl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=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NZWh0YTwvQXV0aG9yPjxZZWFyPjIwMjA8L1llYXI+PFJl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=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7</w:t>
      </w:r>
      <w:r w:rsidR="006B1369"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the role of NRP1 in regulating longer-term shear stress-induced responses such as alignment to flow, junctional </w:t>
      </w:r>
      <w:r w:rsidR="006B2E2C" w:rsidRPr="0030318D">
        <w:rPr>
          <w:rFonts w:eastAsia="Times New Roman"/>
          <w:sz w:val="24"/>
          <w:szCs w:val="24"/>
        </w:rPr>
        <w:t>remodeling</w:t>
      </w:r>
      <w:r w:rsidR="00FB1742" w:rsidRPr="0030318D">
        <w:rPr>
          <w:rFonts w:eastAsia="Times New Roman"/>
          <w:sz w:val="24"/>
          <w:szCs w:val="24"/>
        </w:rPr>
        <w:t xml:space="preserve"> and flow-mediated gene transcription remained to be explored. Here we show</w:t>
      </w:r>
      <w:r w:rsidR="00A00D57" w:rsidRPr="0030318D">
        <w:rPr>
          <w:rFonts w:eastAsia="Times New Roman"/>
          <w:sz w:val="24"/>
          <w:szCs w:val="24"/>
        </w:rPr>
        <w:t>ed</w:t>
      </w:r>
      <w:r w:rsidR="00FB1742" w:rsidRPr="0030318D">
        <w:rPr>
          <w:rFonts w:eastAsia="Times New Roman"/>
          <w:sz w:val="24"/>
          <w:szCs w:val="24"/>
        </w:rPr>
        <w:t xml:space="preserve"> that exposure to shear stress for 24 hours increase</w:t>
      </w:r>
      <w:r w:rsidR="00A00D57" w:rsidRPr="0030318D">
        <w:rPr>
          <w:rFonts w:eastAsia="Times New Roman"/>
          <w:sz w:val="24"/>
          <w:szCs w:val="24"/>
        </w:rPr>
        <w:t>d</w:t>
      </w:r>
      <w:r w:rsidR="00FB1742" w:rsidRPr="0030318D">
        <w:rPr>
          <w:rFonts w:eastAsia="Times New Roman"/>
          <w:sz w:val="24"/>
          <w:szCs w:val="24"/>
        </w:rPr>
        <w:t xml:space="preserve"> NRP1 levels </w:t>
      </w:r>
      <w:r w:rsidR="001C0BD5" w:rsidRPr="0030318D">
        <w:rPr>
          <w:rFonts w:eastAsia="Times New Roman"/>
          <w:sz w:val="24"/>
          <w:szCs w:val="24"/>
        </w:rPr>
        <w:t>(</w:t>
      </w:r>
      <w:r w:rsidR="002A2333" w:rsidRPr="0030318D">
        <w:rPr>
          <w:rFonts w:eastAsia="Times New Roman"/>
          <w:sz w:val="24"/>
          <w:szCs w:val="24"/>
        </w:rPr>
        <w:t>Fig.</w:t>
      </w:r>
      <w:r w:rsidR="001C0BD5" w:rsidRPr="0030318D">
        <w:rPr>
          <w:rFonts w:eastAsia="Times New Roman"/>
          <w:sz w:val="24"/>
          <w:szCs w:val="24"/>
        </w:rPr>
        <w:t xml:space="preserve"> 1</w:t>
      </w:r>
      <w:r w:rsidR="00B44304" w:rsidRPr="0030318D">
        <w:rPr>
          <w:rFonts w:eastAsia="Times New Roman"/>
          <w:sz w:val="24"/>
          <w:szCs w:val="24"/>
        </w:rPr>
        <w:t>A, B</w:t>
      </w:r>
      <w:r w:rsidR="001C0BD5" w:rsidRPr="0030318D">
        <w:rPr>
          <w:rFonts w:eastAsia="Times New Roman"/>
          <w:sz w:val="24"/>
          <w:szCs w:val="24"/>
        </w:rPr>
        <w:t xml:space="preserve">) </w:t>
      </w:r>
      <w:r w:rsidR="00FB1742" w:rsidRPr="0030318D">
        <w:rPr>
          <w:rFonts w:eastAsia="Times New Roman"/>
          <w:sz w:val="24"/>
          <w:szCs w:val="24"/>
        </w:rPr>
        <w:t xml:space="preserve">and that NRP1 is a component of </w:t>
      </w:r>
      <w:proofErr w:type="spellStart"/>
      <w:r w:rsidR="00FB1742" w:rsidRPr="0030318D">
        <w:rPr>
          <w:rFonts w:eastAsia="Times New Roman"/>
          <w:sz w:val="24"/>
          <w:szCs w:val="24"/>
        </w:rPr>
        <w:t>adherens</w:t>
      </w:r>
      <w:proofErr w:type="spellEnd"/>
      <w:r w:rsidR="00FB1742" w:rsidRPr="0030318D">
        <w:rPr>
          <w:rFonts w:eastAsia="Times New Roman"/>
          <w:sz w:val="24"/>
          <w:szCs w:val="24"/>
        </w:rPr>
        <w:t xml:space="preserve"> junction</w:t>
      </w:r>
      <w:r w:rsidR="00423DA0" w:rsidRPr="0030318D">
        <w:rPr>
          <w:rFonts w:eastAsia="Times New Roman"/>
          <w:sz w:val="24"/>
          <w:szCs w:val="24"/>
        </w:rPr>
        <w:t>s</w:t>
      </w:r>
      <w:r w:rsidR="00FB1742" w:rsidRPr="0030318D">
        <w:rPr>
          <w:rFonts w:eastAsia="Times New Roman"/>
          <w:sz w:val="24"/>
          <w:szCs w:val="24"/>
        </w:rPr>
        <w:t xml:space="preserve"> </w:t>
      </w:r>
      <w:r w:rsidR="00174428" w:rsidRPr="0030318D">
        <w:rPr>
          <w:rFonts w:eastAsia="Times New Roman"/>
          <w:sz w:val="24"/>
          <w:szCs w:val="24"/>
        </w:rPr>
        <w:t>(Fig. 2</w:t>
      </w:r>
      <w:proofErr w:type="gramStart"/>
      <w:r w:rsidR="00A00D57" w:rsidRPr="0030318D">
        <w:rPr>
          <w:rFonts w:eastAsia="Times New Roman"/>
          <w:sz w:val="24"/>
          <w:szCs w:val="24"/>
        </w:rPr>
        <w:t>M,N</w:t>
      </w:r>
      <w:proofErr w:type="gramEnd"/>
      <w:r w:rsidR="00174428" w:rsidRPr="0030318D">
        <w:rPr>
          <w:rFonts w:eastAsia="Times New Roman"/>
          <w:sz w:val="24"/>
          <w:szCs w:val="24"/>
        </w:rPr>
        <w:t>; Fig. 3</w:t>
      </w:r>
      <w:r w:rsidR="00C811E5" w:rsidRPr="0030318D">
        <w:rPr>
          <w:rFonts w:eastAsia="Times New Roman"/>
          <w:sz w:val="24"/>
          <w:szCs w:val="24"/>
        </w:rPr>
        <w:t>A-</w:t>
      </w:r>
      <w:r w:rsidR="00A00D57" w:rsidRPr="0030318D">
        <w:rPr>
          <w:rFonts w:eastAsia="Times New Roman"/>
          <w:sz w:val="24"/>
          <w:szCs w:val="24"/>
        </w:rPr>
        <w:t>J</w:t>
      </w:r>
      <w:r w:rsidR="00C811E5" w:rsidRPr="0030318D">
        <w:rPr>
          <w:rFonts w:eastAsia="Times New Roman"/>
          <w:sz w:val="24"/>
          <w:szCs w:val="24"/>
        </w:rPr>
        <w:t xml:space="preserve">) </w:t>
      </w:r>
      <w:r w:rsidR="00FB1742" w:rsidRPr="0030318D">
        <w:rPr>
          <w:rFonts w:eastAsia="Times New Roman"/>
          <w:sz w:val="24"/>
          <w:szCs w:val="24"/>
        </w:rPr>
        <w:t xml:space="preserve">required to </w:t>
      </w:r>
      <w:r w:rsidR="006B2E2C" w:rsidRPr="0030318D">
        <w:rPr>
          <w:rFonts w:eastAsia="Times New Roman"/>
          <w:sz w:val="24"/>
          <w:szCs w:val="24"/>
        </w:rPr>
        <w:t>stabilize</w:t>
      </w:r>
      <w:r w:rsidR="00FB1742" w:rsidRPr="0030318D">
        <w:rPr>
          <w:rFonts w:eastAsia="Times New Roman"/>
          <w:sz w:val="24"/>
          <w:szCs w:val="24"/>
        </w:rPr>
        <w:t xml:space="preserve"> cell-cell junctions</w:t>
      </w:r>
      <w:r w:rsidR="00F5208B" w:rsidRPr="0030318D">
        <w:rPr>
          <w:rFonts w:eastAsia="Times New Roman"/>
          <w:sz w:val="24"/>
          <w:szCs w:val="24"/>
        </w:rPr>
        <w:t xml:space="preserve"> and </w:t>
      </w:r>
      <w:r w:rsidR="00821EEC" w:rsidRPr="0030318D">
        <w:rPr>
          <w:rFonts w:eastAsia="Times New Roman"/>
          <w:sz w:val="24"/>
          <w:szCs w:val="24"/>
        </w:rPr>
        <w:t xml:space="preserve">regulate </w:t>
      </w:r>
      <w:proofErr w:type="spellStart"/>
      <w:r w:rsidR="00821EEC" w:rsidRPr="0030318D">
        <w:rPr>
          <w:rFonts w:eastAsia="Times New Roman"/>
          <w:sz w:val="24"/>
          <w:szCs w:val="24"/>
        </w:rPr>
        <w:t>adherens</w:t>
      </w:r>
      <w:proofErr w:type="spellEnd"/>
      <w:r w:rsidR="00821EEC" w:rsidRPr="0030318D">
        <w:rPr>
          <w:rFonts w:eastAsia="Times New Roman"/>
          <w:sz w:val="24"/>
          <w:szCs w:val="24"/>
        </w:rPr>
        <w:t xml:space="preserve"> junction signaling</w:t>
      </w:r>
      <w:r w:rsidR="00FB1742" w:rsidRPr="0030318D">
        <w:rPr>
          <w:rFonts w:eastAsia="Times New Roman"/>
          <w:sz w:val="24"/>
          <w:szCs w:val="24"/>
        </w:rPr>
        <w:t xml:space="preserve"> under protective laminar flow conditions. </w:t>
      </w:r>
      <w:r w:rsidR="00AB07F6" w:rsidRPr="0030318D">
        <w:rPr>
          <w:rFonts w:eastAsia="Times New Roman"/>
          <w:sz w:val="24"/>
          <w:szCs w:val="24"/>
        </w:rPr>
        <w:t>O</w:t>
      </w:r>
      <w:r w:rsidR="00FB1742" w:rsidRPr="0030318D">
        <w:rPr>
          <w:rFonts w:eastAsia="Times New Roman"/>
          <w:sz w:val="24"/>
          <w:szCs w:val="24"/>
        </w:rPr>
        <w:t xml:space="preserve">ur data </w:t>
      </w:r>
      <w:r w:rsidR="00AB07F6" w:rsidRPr="0030318D">
        <w:rPr>
          <w:rFonts w:eastAsia="Times New Roman"/>
          <w:sz w:val="24"/>
          <w:szCs w:val="24"/>
        </w:rPr>
        <w:t xml:space="preserve">also </w:t>
      </w:r>
      <w:r w:rsidR="00FB1742" w:rsidRPr="0030318D">
        <w:rPr>
          <w:rFonts w:eastAsia="Times New Roman"/>
          <w:sz w:val="24"/>
          <w:szCs w:val="24"/>
        </w:rPr>
        <w:t>show</w:t>
      </w:r>
      <w:r w:rsidR="00A00D57" w:rsidRPr="0030318D">
        <w:rPr>
          <w:rFonts w:eastAsia="Times New Roman"/>
          <w:sz w:val="24"/>
          <w:szCs w:val="24"/>
        </w:rPr>
        <w:t>ed</w:t>
      </w:r>
      <w:r w:rsidR="00FB1742" w:rsidRPr="0030318D">
        <w:rPr>
          <w:rFonts w:eastAsia="Times New Roman"/>
          <w:sz w:val="24"/>
          <w:szCs w:val="24"/>
        </w:rPr>
        <w:t xml:space="preserve"> that ECs </w:t>
      </w:r>
      <w:r w:rsidR="00AB07F6" w:rsidRPr="0030318D">
        <w:rPr>
          <w:rFonts w:eastAsia="Times New Roman"/>
          <w:sz w:val="24"/>
          <w:szCs w:val="24"/>
        </w:rPr>
        <w:t>with or without</w:t>
      </w:r>
      <w:r w:rsidR="00FB1742" w:rsidRPr="0030318D">
        <w:rPr>
          <w:rFonts w:eastAsia="Times New Roman"/>
          <w:sz w:val="24"/>
          <w:szCs w:val="24"/>
        </w:rPr>
        <w:t xml:space="preserve"> NRP1 similarly modulate</w:t>
      </w:r>
      <w:r w:rsidR="00A00D57" w:rsidRPr="0030318D">
        <w:rPr>
          <w:rFonts w:eastAsia="Times New Roman"/>
          <w:sz w:val="24"/>
          <w:szCs w:val="24"/>
        </w:rPr>
        <w:t>d</w:t>
      </w:r>
      <w:r w:rsidR="00FB1742" w:rsidRPr="0030318D">
        <w:rPr>
          <w:rFonts w:eastAsia="Times New Roman"/>
          <w:sz w:val="24"/>
          <w:szCs w:val="24"/>
        </w:rPr>
        <w:t xml:space="preserve"> the transcription of flow-respons</w:t>
      </w:r>
      <w:r w:rsidR="008B0749" w:rsidRPr="0030318D">
        <w:rPr>
          <w:rFonts w:eastAsia="Times New Roman"/>
          <w:sz w:val="24"/>
          <w:szCs w:val="24"/>
        </w:rPr>
        <w:t>ive</w:t>
      </w:r>
      <w:r w:rsidR="00FB1742" w:rsidRPr="0030318D">
        <w:rPr>
          <w:rFonts w:eastAsia="Times New Roman"/>
          <w:sz w:val="24"/>
          <w:szCs w:val="24"/>
        </w:rPr>
        <w:t xml:space="preserve"> genes such as </w:t>
      </w:r>
      <w:r w:rsidR="00FB1742" w:rsidRPr="0030318D">
        <w:rPr>
          <w:rFonts w:eastAsia="Times New Roman"/>
          <w:i/>
          <w:sz w:val="24"/>
          <w:szCs w:val="24"/>
        </w:rPr>
        <w:t>KLF2</w:t>
      </w:r>
      <w:r w:rsidR="00807762"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XYW5nPC9BdXRob3I+PFllYXI+MjAwNjwvWWVhcj48UmVj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XYW5nPC9BdXRob3I+PFllYXI+MjAwNjwvWWVhcj48UmVj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5</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and </w:t>
      </w:r>
      <w:r w:rsidR="00FB1742" w:rsidRPr="0030318D">
        <w:rPr>
          <w:rFonts w:eastAsia="Times New Roman"/>
          <w:i/>
          <w:sz w:val="24"/>
          <w:szCs w:val="24"/>
        </w:rPr>
        <w:t>KLF4</w:t>
      </w:r>
      <w:r w:rsidR="008814D3"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NY0Nvcm1pY2s8L0F1dGhvcj48WWVhcj4yMDAxPC9ZZWFy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NY0Nvcm1pY2s8L0F1dGhvcj48WWVhcj4yMDAxPC9ZZWFy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6, 67</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w:t>
      </w:r>
      <w:r w:rsidR="00263552" w:rsidRPr="0030318D">
        <w:rPr>
          <w:rFonts w:eastAsia="Times New Roman"/>
          <w:sz w:val="24"/>
          <w:szCs w:val="24"/>
        </w:rPr>
        <w:t>(</w:t>
      </w:r>
      <w:r w:rsidR="002A2333" w:rsidRPr="0030318D">
        <w:rPr>
          <w:rFonts w:eastAsia="Times New Roman"/>
          <w:sz w:val="24"/>
          <w:szCs w:val="24"/>
        </w:rPr>
        <w:t>Fig.</w:t>
      </w:r>
      <w:r w:rsidR="00263552" w:rsidRPr="0030318D">
        <w:rPr>
          <w:rFonts w:eastAsia="Times New Roman"/>
          <w:sz w:val="24"/>
          <w:szCs w:val="24"/>
        </w:rPr>
        <w:t xml:space="preserve"> </w:t>
      </w:r>
      <w:r w:rsidR="00B26EC7" w:rsidRPr="0030318D">
        <w:rPr>
          <w:rFonts w:eastAsia="Times New Roman"/>
          <w:sz w:val="24"/>
          <w:szCs w:val="24"/>
        </w:rPr>
        <w:t>1G</w:t>
      </w:r>
      <w:r w:rsidR="0089445A" w:rsidRPr="0030318D">
        <w:rPr>
          <w:rFonts w:eastAsia="Times New Roman"/>
          <w:sz w:val="24"/>
          <w:szCs w:val="24"/>
        </w:rPr>
        <w:t>; Fig. S1B</w:t>
      </w:r>
      <w:r w:rsidR="00263552" w:rsidRPr="0030318D">
        <w:rPr>
          <w:rFonts w:eastAsia="Times New Roman"/>
          <w:sz w:val="24"/>
          <w:szCs w:val="24"/>
        </w:rPr>
        <w:t>)</w:t>
      </w:r>
      <w:r w:rsidR="00FB1742" w:rsidRPr="0030318D">
        <w:rPr>
          <w:rFonts w:eastAsia="Times New Roman"/>
          <w:sz w:val="24"/>
          <w:szCs w:val="24"/>
        </w:rPr>
        <w:t xml:space="preserve">, suggesting that NRP1 is not required for sensing shear stress in long-term flow conditions. However, transcriptomic analysis </w:t>
      </w:r>
      <w:r w:rsidR="00A00D57" w:rsidRPr="0030318D">
        <w:rPr>
          <w:rFonts w:eastAsia="Times New Roman"/>
          <w:sz w:val="24"/>
          <w:szCs w:val="24"/>
        </w:rPr>
        <w:t xml:space="preserve">showed </w:t>
      </w:r>
      <w:r w:rsidR="00FB1742" w:rsidRPr="0030318D">
        <w:rPr>
          <w:rFonts w:eastAsia="Times New Roman"/>
          <w:sz w:val="24"/>
          <w:szCs w:val="24"/>
        </w:rPr>
        <w:t>that NRP1 regulate</w:t>
      </w:r>
      <w:r w:rsidR="00A00D57" w:rsidRPr="0030318D">
        <w:rPr>
          <w:rFonts w:eastAsia="Times New Roman"/>
          <w:sz w:val="24"/>
          <w:szCs w:val="24"/>
        </w:rPr>
        <w:t>d</w:t>
      </w:r>
      <w:r w:rsidR="00FB1742" w:rsidRPr="0030318D">
        <w:rPr>
          <w:rFonts w:eastAsia="Times New Roman"/>
          <w:sz w:val="24"/>
          <w:szCs w:val="24"/>
        </w:rPr>
        <w:t xml:space="preserve"> the transcriptomic</w:t>
      </w:r>
      <w:r w:rsidR="00FB1742" w:rsidRPr="0030318D" w:rsidDel="00566CC7">
        <w:rPr>
          <w:rFonts w:eastAsia="Times New Roman"/>
          <w:sz w:val="24"/>
          <w:szCs w:val="24"/>
        </w:rPr>
        <w:t xml:space="preserve"> </w:t>
      </w:r>
      <w:r w:rsidR="00FB1742" w:rsidRPr="0030318D">
        <w:rPr>
          <w:rFonts w:eastAsia="Times New Roman"/>
          <w:sz w:val="24"/>
          <w:szCs w:val="24"/>
        </w:rPr>
        <w:t xml:space="preserve">profile </w:t>
      </w:r>
      <w:r w:rsidR="00941F8C" w:rsidRPr="0030318D">
        <w:rPr>
          <w:rFonts w:eastAsia="Times New Roman"/>
          <w:sz w:val="24"/>
          <w:szCs w:val="24"/>
        </w:rPr>
        <w:t>of</w:t>
      </w:r>
      <w:r w:rsidR="00FB1742" w:rsidRPr="0030318D">
        <w:rPr>
          <w:rFonts w:eastAsia="Times New Roman"/>
          <w:sz w:val="24"/>
          <w:szCs w:val="24"/>
        </w:rPr>
        <w:t xml:space="preserve"> E</w:t>
      </w:r>
      <w:r w:rsidR="00C41B45" w:rsidRPr="0030318D">
        <w:rPr>
          <w:rFonts w:eastAsia="Times New Roman"/>
          <w:sz w:val="24"/>
          <w:szCs w:val="24"/>
        </w:rPr>
        <w:t>C</w:t>
      </w:r>
      <w:r w:rsidR="00FB1742" w:rsidRPr="0030318D">
        <w:rPr>
          <w:rFonts w:eastAsia="Times New Roman"/>
          <w:sz w:val="24"/>
          <w:szCs w:val="24"/>
        </w:rPr>
        <w:t xml:space="preserve">s exposed to different flow patterns and </w:t>
      </w:r>
      <w:r w:rsidR="00A00D57" w:rsidRPr="0030318D">
        <w:rPr>
          <w:rFonts w:eastAsia="Times New Roman"/>
          <w:sz w:val="24"/>
          <w:szCs w:val="24"/>
        </w:rPr>
        <w:t xml:space="preserve">affected </w:t>
      </w:r>
      <w:r w:rsidR="00FB1742" w:rsidRPr="0030318D">
        <w:rPr>
          <w:rFonts w:eastAsia="Times New Roman"/>
          <w:sz w:val="24"/>
          <w:szCs w:val="24"/>
        </w:rPr>
        <w:t xml:space="preserve">pathways involved in cell-cell adhesion, inflammation, immune response, oxidative stress and </w:t>
      </w:r>
      <w:r w:rsidR="00C96582">
        <w:rPr>
          <w:rFonts w:eastAsia="Times New Roman"/>
          <w:sz w:val="24"/>
          <w:szCs w:val="24"/>
        </w:rPr>
        <w:t>TGF-β</w:t>
      </w:r>
      <w:r w:rsidR="00FB1742" w:rsidRPr="0030318D">
        <w:rPr>
          <w:rFonts w:eastAsia="Times New Roman"/>
          <w:sz w:val="24"/>
          <w:szCs w:val="24"/>
        </w:rPr>
        <w:t xml:space="preserve"> </w:t>
      </w:r>
      <w:r w:rsidR="006B2E2C" w:rsidRPr="0030318D">
        <w:rPr>
          <w:rFonts w:eastAsia="Times New Roman"/>
          <w:sz w:val="24"/>
          <w:szCs w:val="24"/>
        </w:rPr>
        <w:t>signaling</w:t>
      </w:r>
      <w:r w:rsidR="00FB1742" w:rsidRPr="0030318D">
        <w:rPr>
          <w:rFonts w:eastAsia="Times New Roman"/>
          <w:sz w:val="24"/>
          <w:szCs w:val="24"/>
        </w:rPr>
        <w:t xml:space="preserve">, </w:t>
      </w:r>
      <w:r w:rsidR="00B14397" w:rsidRPr="0030318D">
        <w:rPr>
          <w:rFonts w:eastAsia="Times New Roman"/>
          <w:sz w:val="24"/>
          <w:szCs w:val="24"/>
        </w:rPr>
        <w:t>which are all</w:t>
      </w:r>
      <w:r w:rsidR="00941F8C" w:rsidRPr="0030318D">
        <w:rPr>
          <w:rFonts w:eastAsia="Times New Roman"/>
          <w:sz w:val="24"/>
          <w:szCs w:val="24"/>
        </w:rPr>
        <w:t xml:space="preserve"> involved in modulating</w:t>
      </w:r>
      <w:r w:rsidR="00FB1742" w:rsidRPr="0030318D">
        <w:rPr>
          <w:rFonts w:eastAsia="Times New Roman"/>
          <w:sz w:val="24"/>
          <w:szCs w:val="24"/>
        </w:rPr>
        <w:t xml:space="preserve"> endothelial </w:t>
      </w:r>
      <w:r w:rsidR="00085F6E" w:rsidRPr="0030318D">
        <w:rPr>
          <w:rFonts w:eastAsia="Times New Roman"/>
          <w:sz w:val="24"/>
          <w:szCs w:val="24"/>
        </w:rPr>
        <w:t>function</w:t>
      </w:r>
      <w:r w:rsidR="00551636" w:rsidRPr="0030318D">
        <w:rPr>
          <w:rFonts w:eastAsia="Times New Roman"/>
          <w:sz w:val="24"/>
          <w:szCs w:val="24"/>
        </w:rPr>
        <w:t xml:space="preserve"> (</w:t>
      </w:r>
      <w:r w:rsidR="002A2333" w:rsidRPr="0030318D">
        <w:rPr>
          <w:rFonts w:eastAsia="Times New Roman"/>
          <w:sz w:val="24"/>
          <w:szCs w:val="24"/>
        </w:rPr>
        <w:t>Fig.</w:t>
      </w:r>
      <w:r w:rsidR="00551636" w:rsidRPr="0030318D">
        <w:rPr>
          <w:rFonts w:eastAsia="Times New Roman"/>
          <w:sz w:val="24"/>
          <w:szCs w:val="24"/>
        </w:rPr>
        <w:t xml:space="preserve"> 1I, </w:t>
      </w:r>
      <w:r w:rsidR="00A66E5F" w:rsidRPr="0030318D">
        <w:rPr>
          <w:rFonts w:eastAsia="Times New Roman"/>
          <w:sz w:val="24"/>
          <w:szCs w:val="24"/>
        </w:rPr>
        <w:t>O</w:t>
      </w:r>
      <w:r w:rsidR="00551636" w:rsidRPr="0030318D">
        <w:rPr>
          <w:rFonts w:eastAsia="Times New Roman"/>
          <w:sz w:val="24"/>
          <w:szCs w:val="24"/>
        </w:rPr>
        <w:t>)</w:t>
      </w:r>
      <w:r w:rsidR="00FB1742" w:rsidRPr="0030318D">
        <w:rPr>
          <w:rFonts w:eastAsia="Times New Roman"/>
          <w:sz w:val="24"/>
          <w:szCs w:val="24"/>
        </w:rPr>
        <w:t>.</w:t>
      </w:r>
    </w:p>
    <w:p w14:paraId="1AA460C8" w14:textId="4FA2F8AB" w:rsidR="00154621" w:rsidRPr="0030318D" w:rsidRDefault="00A00D57" w:rsidP="00043C7C">
      <w:pPr>
        <w:spacing w:after="240" w:line="360" w:lineRule="auto"/>
        <w:ind w:left="709"/>
        <w:jc w:val="both"/>
        <w:rPr>
          <w:rFonts w:eastAsia="Times New Roman"/>
          <w:sz w:val="24"/>
          <w:szCs w:val="24"/>
        </w:rPr>
      </w:pPr>
      <w:r w:rsidRPr="0030318D">
        <w:rPr>
          <w:rFonts w:eastAsia="Times New Roman"/>
          <w:sz w:val="24"/>
          <w:szCs w:val="24"/>
        </w:rPr>
        <w:t>A</w:t>
      </w:r>
      <w:r w:rsidR="00FB1742" w:rsidRPr="0030318D">
        <w:rPr>
          <w:rFonts w:eastAsia="Times New Roman"/>
          <w:sz w:val="24"/>
          <w:szCs w:val="24"/>
        </w:rPr>
        <w:t>rterial endothelial ECs</w:t>
      </w:r>
      <w:r w:rsidR="00065938" w:rsidRPr="0030318D">
        <w:rPr>
          <w:rFonts w:eastAsia="Times New Roman"/>
          <w:sz w:val="24"/>
          <w:szCs w:val="24"/>
        </w:rPr>
        <w:t xml:space="preserve"> overlying atherosclerotic plaques in </w:t>
      </w:r>
      <w:proofErr w:type="spellStart"/>
      <w:r w:rsidR="00065938" w:rsidRPr="0030318D">
        <w:rPr>
          <w:rFonts w:eastAsia="Times New Roman"/>
          <w:i/>
          <w:iCs/>
          <w:sz w:val="24"/>
          <w:szCs w:val="24"/>
        </w:rPr>
        <w:t>ApoE</w:t>
      </w:r>
      <w:proofErr w:type="spellEnd"/>
      <w:r w:rsidR="00065938" w:rsidRPr="0030318D">
        <w:rPr>
          <w:rFonts w:eastAsia="Times New Roman"/>
          <w:sz w:val="24"/>
          <w:szCs w:val="24"/>
          <w:vertAlign w:val="superscript"/>
        </w:rPr>
        <w:t>-/-</w:t>
      </w:r>
      <w:r w:rsidR="00065938" w:rsidRPr="0030318D">
        <w:rPr>
          <w:rFonts w:eastAsia="Times New Roman"/>
          <w:sz w:val="24"/>
          <w:szCs w:val="24"/>
        </w:rPr>
        <w:t xml:space="preserve"> mice</w:t>
      </w:r>
      <w:r w:rsidR="00FB1742" w:rsidRPr="0030318D">
        <w:rPr>
          <w:rFonts w:eastAsia="Times New Roman"/>
          <w:sz w:val="24"/>
          <w:szCs w:val="24"/>
        </w:rPr>
        <w:t xml:space="preserve"> show disrupted junctional morphology </w:t>
      </w:r>
      <w:r w:rsidR="00C156C9" w:rsidRPr="0030318D">
        <w:rPr>
          <w:rFonts w:eastAsia="Times New Roman"/>
          <w:sz w:val="24"/>
          <w:szCs w:val="24"/>
        </w:rPr>
        <w:t>with</w:t>
      </w:r>
      <w:r w:rsidR="00FB1742" w:rsidRPr="0030318D">
        <w:rPr>
          <w:rFonts w:eastAsia="Times New Roman"/>
          <w:sz w:val="24"/>
          <w:szCs w:val="24"/>
        </w:rPr>
        <w:t xml:space="preserve"> chaotic small membrane extensions and finger-like projections between </w:t>
      </w:r>
      <w:r w:rsidR="006B2E2C" w:rsidRPr="0030318D">
        <w:rPr>
          <w:rFonts w:eastAsia="Times New Roman"/>
          <w:sz w:val="24"/>
          <w:szCs w:val="24"/>
        </w:rPr>
        <w:t>neighboring</w:t>
      </w:r>
      <w:r w:rsidR="00FB1742" w:rsidRPr="0030318D">
        <w:rPr>
          <w:rFonts w:eastAsia="Times New Roman"/>
          <w:sz w:val="24"/>
          <w:szCs w:val="24"/>
        </w:rPr>
        <w:t xml:space="preserve"> </w:t>
      </w:r>
      <w:r w:rsidR="004F17C5" w:rsidRPr="0030318D">
        <w:rPr>
          <w:rFonts w:eastAsia="Times New Roman"/>
          <w:sz w:val="24"/>
          <w:szCs w:val="24"/>
        </w:rPr>
        <w:t xml:space="preserve">ECs </w:t>
      </w:r>
      <w:r w:rsidR="00FB1742" w:rsidRPr="0030318D">
        <w:rPr>
          <w:rFonts w:eastAsia="Times New Roman"/>
          <w:sz w:val="24"/>
          <w:szCs w:val="24"/>
        </w:rPr>
        <w:t>and paracellular gaps</w:t>
      </w:r>
      <w:r w:rsidR="00B65B1C" w:rsidRPr="0030318D">
        <w:rPr>
          <w:rFonts w:eastAsia="Times New Roman"/>
          <w:sz w:val="24"/>
          <w:szCs w:val="24"/>
        </w:rPr>
        <w:t>,</w:t>
      </w:r>
      <w:r w:rsidR="00FB1742" w:rsidRPr="0030318D">
        <w:rPr>
          <w:rFonts w:eastAsia="Times New Roman"/>
          <w:sz w:val="24"/>
          <w:szCs w:val="24"/>
        </w:rPr>
        <w:t xml:space="preserve"> </w:t>
      </w:r>
      <w:r w:rsidR="00A005C9" w:rsidRPr="0030318D">
        <w:rPr>
          <w:rFonts w:eastAsia="Times New Roman"/>
          <w:sz w:val="24"/>
          <w:szCs w:val="24"/>
        </w:rPr>
        <w:t>consistent</w:t>
      </w:r>
      <w:r w:rsidR="00C77AB4" w:rsidRPr="0030318D">
        <w:rPr>
          <w:rFonts w:eastAsia="Times New Roman"/>
          <w:sz w:val="24"/>
          <w:szCs w:val="24"/>
        </w:rPr>
        <w:t xml:space="preserve"> with the</w:t>
      </w:r>
      <w:r w:rsidR="00FB1742" w:rsidRPr="0030318D">
        <w:rPr>
          <w:rFonts w:eastAsia="Times New Roman"/>
          <w:sz w:val="24"/>
          <w:szCs w:val="24"/>
        </w:rPr>
        <w:t xml:space="preserve"> increased vascular permeability, leukocyte adhesion and transmigration characteristic of athero</w:t>
      </w:r>
      <w:r w:rsidR="009D70A0" w:rsidRPr="0030318D">
        <w:rPr>
          <w:rFonts w:eastAsia="Times New Roman"/>
          <w:sz w:val="24"/>
          <w:szCs w:val="24"/>
        </w:rPr>
        <w:t>gene</w:t>
      </w:r>
      <w:r w:rsidR="00FB1742" w:rsidRPr="0030318D">
        <w:rPr>
          <w:rFonts w:eastAsia="Times New Roman"/>
          <w:sz w:val="24"/>
          <w:szCs w:val="24"/>
        </w:rPr>
        <w:t>sis</w:t>
      </w:r>
      <w:r w:rsidR="00E437B9"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LbHV6YTwvQXV0aG9yPjxZZWFyPjIwMjE8L1llYXI+PFJl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LbHV6YTwvQXV0aG9yPjxZZWFyPjIwMjE8L1llYXI+PFJl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8</w:t>
      </w:r>
      <w:r w:rsidR="000F2415" w:rsidRPr="0030318D">
        <w:rPr>
          <w:rFonts w:eastAsia="Times New Roman"/>
          <w:noProof/>
          <w:sz w:val="24"/>
          <w:szCs w:val="24"/>
        </w:rPr>
        <w:t>)</w:t>
      </w:r>
      <w:r w:rsidR="006B1369" w:rsidRPr="0030318D">
        <w:rPr>
          <w:rFonts w:eastAsia="Times New Roman"/>
          <w:sz w:val="24"/>
          <w:szCs w:val="24"/>
        </w:rPr>
        <w:fldChar w:fldCharType="end"/>
      </w:r>
      <w:r w:rsidR="009D70A0" w:rsidRPr="0030318D">
        <w:rPr>
          <w:rFonts w:eastAsia="Times New Roman"/>
          <w:sz w:val="24"/>
          <w:szCs w:val="24"/>
        </w:rPr>
        <w:t>.</w:t>
      </w:r>
      <w:r w:rsidR="00371316" w:rsidRPr="0030318D">
        <w:rPr>
          <w:rFonts w:eastAsia="Times New Roman"/>
          <w:sz w:val="24"/>
          <w:szCs w:val="24"/>
        </w:rPr>
        <w:t xml:space="preserve"> </w:t>
      </w:r>
      <w:r w:rsidR="00FB1742" w:rsidRPr="0030318D">
        <w:rPr>
          <w:rFonts w:eastAsia="Times New Roman"/>
          <w:sz w:val="24"/>
          <w:szCs w:val="24"/>
        </w:rPr>
        <w:t xml:space="preserve"> Our data </w:t>
      </w:r>
      <w:r w:rsidR="00D51E55" w:rsidRPr="0030318D">
        <w:rPr>
          <w:rFonts w:eastAsia="Times New Roman"/>
          <w:sz w:val="24"/>
          <w:szCs w:val="24"/>
        </w:rPr>
        <w:t>reveal</w:t>
      </w:r>
      <w:r w:rsidRPr="0030318D">
        <w:rPr>
          <w:rFonts w:eastAsia="Times New Roman"/>
          <w:sz w:val="24"/>
          <w:szCs w:val="24"/>
        </w:rPr>
        <w:t>ed</w:t>
      </w:r>
      <w:r w:rsidR="00D51E55" w:rsidRPr="0030318D">
        <w:rPr>
          <w:rFonts w:eastAsia="Times New Roman"/>
          <w:sz w:val="24"/>
          <w:szCs w:val="24"/>
        </w:rPr>
        <w:t xml:space="preserve"> </w:t>
      </w:r>
      <w:r w:rsidR="00FB1742" w:rsidRPr="0030318D">
        <w:rPr>
          <w:rFonts w:eastAsia="Times New Roman"/>
          <w:sz w:val="24"/>
          <w:szCs w:val="24"/>
        </w:rPr>
        <w:t xml:space="preserve">that NRP1 </w:t>
      </w:r>
      <w:r w:rsidR="00A33ED4">
        <w:rPr>
          <w:rFonts w:eastAsia="Times New Roman"/>
          <w:sz w:val="24"/>
          <w:szCs w:val="24"/>
        </w:rPr>
        <w:t xml:space="preserve">knockdown or knockout in endothelial cells </w:t>
      </w:r>
      <w:r w:rsidR="00FB1742" w:rsidRPr="0030318D">
        <w:rPr>
          <w:rFonts w:eastAsia="Times New Roman"/>
          <w:sz w:val="24"/>
          <w:szCs w:val="24"/>
        </w:rPr>
        <w:t>increase</w:t>
      </w:r>
      <w:r w:rsidRPr="0030318D">
        <w:rPr>
          <w:rFonts w:eastAsia="Times New Roman"/>
          <w:sz w:val="24"/>
          <w:szCs w:val="24"/>
        </w:rPr>
        <w:t>d</w:t>
      </w:r>
      <w:r w:rsidR="00FB1742" w:rsidRPr="0030318D">
        <w:rPr>
          <w:rFonts w:eastAsia="Times New Roman"/>
          <w:sz w:val="24"/>
          <w:szCs w:val="24"/>
        </w:rPr>
        <w:t xml:space="preserve"> </w:t>
      </w:r>
      <w:r w:rsidR="006D0FD7" w:rsidRPr="0030318D">
        <w:rPr>
          <w:rFonts w:eastAsia="Times New Roman"/>
          <w:sz w:val="24"/>
          <w:szCs w:val="24"/>
        </w:rPr>
        <w:t>leukocyte</w:t>
      </w:r>
      <w:r w:rsidR="00D27307" w:rsidRPr="0030318D">
        <w:rPr>
          <w:rFonts w:eastAsia="Times New Roman"/>
          <w:sz w:val="24"/>
          <w:szCs w:val="24"/>
        </w:rPr>
        <w:t xml:space="preserve"> </w:t>
      </w:r>
      <w:r w:rsidR="00423DA0" w:rsidRPr="0030318D">
        <w:rPr>
          <w:rFonts w:eastAsia="Times New Roman"/>
          <w:sz w:val="24"/>
          <w:szCs w:val="24"/>
        </w:rPr>
        <w:t>adhesion and</w:t>
      </w:r>
      <w:r w:rsidR="00D27307" w:rsidRPr="0030318D">
        <w:rPr>
          <w:rFonts w:eastAsia="Times New Roman"/>
          <w:sz w:val="24"/>
          <w:szCs w:val="24"/>
        </w:rPr>
        <w:t xml:space="preserve"> </w:t>
      </w:r>
      <w:r w:rsidR="00FB1742" w:rsidRPr="0030318D">
        <w:rPr>
          <w:rFonts w:eastAsia="Times New Roman"/>
          <w:sz w:val="24"/>
          <w:szCs w:val="24"/>
        </w:rPr>
        <w:t xml:space="preserve">rolling </w:t>
      </w:r>
      <w:r w:rsidR="00F64CA5" w:rsidRPr="0030318D">
        <w:rPr>
          <w:rFonts w:eastAsia="Times New Roman"/>
          <w:sz w:val="24"/>
          <w:szCs w:val="24"/>
        </w:rPr>
        <w:t>(</w:t>
      </w:r>
      <w:r w:rsidR="002A2333" w:rsidRPr="0030318D">
        <w:rPr>
          <w:rFonts w:eastAsia="Times New Roman"/>
          <w:sz w:val="24"/>
          <w:szCs w:val="24"/>
        </w:rPr>
        <w:t>Fig.</w:t>
      </w:r>
      <w:r w:rsidR="00F64CA5" w:rsidRPr="0030318D">
        <w:rPr>
          <w:rFonts w:eastAsia="Times New Roman"/>
          <w:sz w:val="24"/>
          <w:szCs w:val="24"/>
        </w:rPr>
        <w:t xml:space="preserve"> 5G</w:t>
      </w:r>
      <w:r w:rsidR="00423DA0" w:rsidRPr="0030318D">
        <w:rPr>
          <w:rFonts w:eastAsia="Times New Roman"/>
          <w:sz w:val="24"/>
          <w:szCs w:val="24"/>
        </w:rPr>
        <w:t>-I</w:t>
      </w:r>
      <w:r w:rsidR="00F64CA5" w:rsidRPr="0030318D">
        <w:rPr>
          <w:rFonts w:eastAsia="Times New Roman"/>
          <w:sz w:val="24"/>
          <w:szCs w:val="24"/>
        </w:rPr>
        <w:t xml:space="preserve">) </w:t>
      </w:r>
      <w:r w:rsidR="00FB1742" w:rsidRPr="0030318D">
        <w:rPr>
          <w:rFonts w:eastAsia="Times New Roman"/>
          <w:sz w:val="24"/>
          <w:szCs w:val="24"/>
        </w:rPr>
        <w:t>and induce</w:t>
      </w:r>
      <w:r w:rsidR="00A33ED4">
        <w:rPr>
          <w:rFonts w:eastAsia="Times New Roman"/>
          <w:sz w:val="24"/>
          <w:szCs w:val="24"/>
        </w:rPr>
        <w:t>d</w:t>
      </w:r>
      <w:r w:rsidR="00FB1742" w:rsidRPr="0030318D">
        <w:rPr>
          <w:rFonts w:eastAsia="Times New Roman"/>
          <w:sz w:val="24"/>
          <w:szCs w:val="24"/>
        </w:rPr>
        <w:t xml:space="preserve"> irregular junctions in E</w:t>
      </w:r>
      <w:r w:rsidR="008001B9" w:rsidRPr="0030318D">
        <w:rPr>
          <w:rFonts w:eastAsia="Times New Roman"/>
          <w:sz w:val="24"/>
          <w:szCs w:val="24"/>
        </w:rPr>
        <w:t>C</w:t>
      </w:r>
      <w:r w:rsidR="00FB1742" w:rsidRPr="0030318D">
        <w:rPr>
          <w:rFonts w:eastAsia="Times New Roman"/>
          <w:sz w:val="24"/>
          <w:szCs w:val="24"/>
        </w:rPr>
        <w:t xml:space="preserve">s exposed </w:t>
      </w:r>
      <w:r w:rsidR="00FB1742" w:rsidRPr="0030318D">
        <w:rPr>
          <w:rFonts w:eastAsia="Times New Roman"/>
          <w:sz w:val="24"/>
          <w:szCs w:val="24"/>
        </w:rPr>
        <w:lastRenderedPageBreak/>
        <w:t xml:space="preserve">to laminar flow and in </w:t>
      </w:r>
      <w:r w:rsidR="000C1485" w:rsidRPr="0030318D">
        <w:rPr>
          <w:rFonts w:eastAsia="Times New Roman"/>
          <w:sz w:val="24"/>
          <w:szCs w:val="24"/>
        </w:rPr>
        <w:t xml:space="preserve">those </w:t>
      </w:r>
      <w:r w:rsidR="00140DC7" w:rsidRPr="0030318D">
        <w:rPr>
          <w:rFonts w:eastAsia="Times New Roman"/>
          <w:sz w:val="24"/>
          <w:szCs w:val="24"/>
        </w:rPr>
        <w:t xml:space="preserve">lining </w:t>
      </w:r>
      <w:r w:rsidR="00FB1742" w:rsidRPr="0030318D">
        <w:rPr>
          <w:rFonts w:eastAsia="Times New Roman"/>
          <w:sz w:val="24"/>
          <w:szCs w:val="24"/>
        </w:rPr>
        <w:t>the descending aorta</w:t>
      </w:r>
      <w:r w:rsidR="00F64CA5" w:rsidRPr="0030318D">
        <w:rPr>
          <w:rFonts w:eastAsia="Times New Roman"/>
          <w:sz w:val="24"/>
          <w:szCs w:val="24"/>
        </w:rPr>
        <w:t xml:space="preserve"> (</w:t>
      </w:r>
      <w:r w:rsidR="002A2333" w:rsidRPr="0030318D">
        <w:rPr>
          <w:rFonts w:eastAsia="Times New Roman"/>
          <w:sz w:val="24"/>
          <w:szCs w:val="24"/>
        </w:rPr>
        <w:t>Fig.</w:t>
      </w:r>
      <w:r w:rsidR="00F64CA5" w:rsidRPr="0030318D">
        <w:rPr>
          <w:rFonts w:eastAsia="Times New Roman"/>
          <w:sz w:val="24"/>
          <w:szCs w:val="24"/>
        </w:rPr>
        <w:t xml:space="preserve"> </w:t>
      </w:r>
      <w:r w:rsidR="0024092D" w:rsidRPr="0030318D">
        <w:rPr>
          <w:rFonts w:eastAsia="Times New Roman"/>
          <w:sz w:val="24"/>
          <w:szCs w:val="24"/>
        </w:rPr>
        <w:t>2</w:t>
      </w:r>
      <w:r w:rsidR="007733AC" w:rsidRPr="0030318D">
        <w:rPr>
          <w:rFonts w:eastAsia="Times New Roman"/>
          <w:sz w:val="24"/>
          <w:szCs w:val="24"/>
        </w:rPr>
        <w:t>A</w:t>
      </w:r>
      <w:r w:rsidR="00AA785B" w:rsidRPr="0030318D">
        <w:rPr>
          <w:rFonts w:eastAsia="Times New Roman"/>
          <w:sz w:val="24"/>
          <w:szCs w:val="24"/>
        </w:rPr>
        <w:t>-</w:t>
      </w:r>
      <w:r w:rsidRPr="0030318D">
        <w:rPr>
          <w:rFonts w:eastAsia="Times New Roman"/>
          <w:sz w:val="24"/>
          <w:szCs w:val="24"/>
        </w:rPr>
        <w:t>J</w:t>
      </w:r>
      <w:r w:rsidR="00F64CA5" w:rsidRPr="0030318D">
        <w:rPr>
          <w:rFonts w:eastAsia="Times New Roman"/>
          <w:sz w:val="24"/>
          <w:szCs w:val="24"/>
        </w:rPr>
        <w:t>)</w:t>
      </w:r>
      <w:r w:rsidR="00FB1742" w:rsidRPr="0030318D">
        <w:rPr>
          <w:rFonts w:eastAsia="Times New Roman"/>
          <w:sz w:val="24"/>
          <w:szCs w:val="24"/>
        </w:rPr>
        <w:t>, suggesting that NRP1 is required for promoting the atheroprotective signal of laminar unidirectional flow. Accordingly, we show</w:t>
      </w:r>
      <w:r w:rsidRPr="0030318D">
        <w:rPr>
          <w:rFonts w:eastAsia="Times New Roman"/>
          <w:sz w:val="24"/>
          <w:szCs w:val="24"/>
        </w:rPr>
        <w:t>ed</w:t>
      </w:r>
      <w:r w:rsidR="00FB1742" w:rsidRPr="0030318D">
        <w:rPr>
          <w:rFonts w:eastAsia="Times New Roman"/>
          <w:sz w:val="24"/>
          <w:szCs w:val="24"/>
        </w:rPr>
        <w:t xml:space="preserve"> that endotheli</w:t>
      </w:r>
      <w:r w:rsidR="00D11789" w:rsidRPr="0030318D">
        <w:rPr>
          <w:rFonts w:eastAsia="Times New Roman"/>
          <w:sz w:val="24"/>
          <w:szCs w:val="24"/>
        </w:rPr>
        <w:t>um-specific</w:t>
      </w:r>
      <w:r w:rsidR="00FB1742" w:rsidRPr="0030318D">
        <w:rPr>
          <w:rFonts w:eastAsia="Times New Roman"/>
          <w:sz w:val="24"/>
          <w:szCs w:val="24"/>
        </w:rPr>
        <w:t xml:space="preserve"> deletion of NRP1 in a hypercholesterolemic mouse model result</w:t>
      </w:r>
      <w:r w:rsidRPr="0030318D">
        <w:rPr>
          <w:rFonts w:eastAsia="Times New Roman"/>
          <w:sz w:val="24"/>
          <w:szCs w:val="24"/>
        </w:rPr>
        <w:t>ed</w:t>
      </w:r>
      <w:r w:rsidR="00FB1742" w:rsidRPr="0030318D">
        <w:rPr>
          <w:rFonts w:eastAsia="Times New Roman"/>
          <w:sz w:val="24"/>
          <w:szCs w:val="24"/>
        </w:rPr>
        <w:t xml:space="preserve"> in increased atherosclerotic plaque growth</w:t>
      </w:r>
      <w:r w:rsidR="00EE7239" w:rsidRPr="0030318D">
        <w:rPr>
          <w:rFonts w:eastAsia="Times New Roman"/>
          <w:sz w:val="24"/>
          <w:szCs w:val="24"/>
        </w:rPr>
        <w:t xml:space="preserve"> (Fig. 5</w:t>
      </w:r>
      <w:proofErr w:type="gramStart"/>
      <w:r w:rsidR="00EE7239" w:rsidRPr="0030318D">
        <w:rPr>
          <w:rFonts w:eastAsia="Times New Roman"/>
          <w:sz w:val="24"/>
          <w:szCs w:val="24"/>
        </w:rPr>
        <w:t>L,M</w:t>
      </w:r>
      <w:proofErr w:type="gramEnd"/>
      <w:r w:rsidR="00EE7239" w:rsidRPr="0030318D">
        <w:rPr>
          <w:rFonts w:eastAsia="Times New Roman"/>
          <w:sz w:val="24"/>
          <w:szCs w:val="24"/>
        </w:rPr>
        <w:t>)</w:t>
      </w:r>
      <w:r w:rsidR="00FB1742" w:rsidRPr="0030318D">
        <w:rPr>
          <w:rFonts w:eastAsia="Times New Roman"/>
          <w:sz w:val="24"/>
          <w:szCs w:val="24"/>
        </w:rPr>
        <w:t>.</w:t>
      </w:r>
      <w:r w:rsidR="009539E5" w:rsidRPr="0030318D">
        <w:rPr>
          <w:rFonts w:eastAsia="Times New Roman"/>
          <w:sz w:val="24"/>
          <w:szCs w:val="24"/>
        </w:rPr>
        <w:t xml:space="preserve"> </w:t>
      </w:r>
      <w:r w:rsidRPr="0030318D">
        <w:rPr>
          <w:rFonts w:eastAsia="Times New Roman"/>
          <w:sz w:val="24"/>
          <w:szCs w:val="24"/>
        </w:rPr>
        <w:t xml:space="preserve">Because mice with </w:t>
      </w:r>
      <w:r w:rsidR="00E03AAA" w:rsidRPr="0030318D">
        <w:rPr>
          <w:rFonts w:eastAsia="Times New Roman"/>
          <w:sz w:val="24"/>
          <w:szCs w:val="24"/>
        </w:rPr>
        <w:t>endotheli</w:t>
      </w:r>
      <w:r w:rsidR="00D11789" w:rsidRPr="0030318D">
        <w:rPr>
          <w:rFonts w:eastAsia="Times New Roman"/>
          <w:sz w:val="24"/>
          <w:szCs w:val="24"/>
        </w:rPr>
        <w:t>um</w:t>
      </w:r>
      <w:r w:rsidR="00E03AAA" w:rsidRPr="0030318D">
        <w:rPr>
          <w:rFonts w:eastAsia="Times New Roman"/>
          <w:sz w:val="24"/>
          <w:szCs w:val="24"/>
        </w:rPr>
        <w:t xml:space="preserve">-specific NRP1 </w:t>
      </w:r>
      <w:r w:rsidR="571DA160" w:rsidRPr="0030318D">
        <w:rPr>
          <w:rFonts w:eastAsia="Times New Roman"/>
          <w:sz w:val="24"/>
          <w:szCs w:val="24"/>
        </w:rPr>
        <w:t>knockout</w:t>
      </w:r>
      <w:r w:rsidR="00E03AAA" w:rsidRPr="0030318D">
        <w:rPr>
          <w:rFonts w:eastAsia="Times New Roman"/>
          <w:sz w:val="24"/>
          <w:szCs w:val="24"/>
        </w:rPr>
        <w:t xml:space="preserve"> </w:t>
      </w:r>
      <w:r w:rsidRPr="0030318D">
        <w:rPr>
          <w:rFonts w:eastAsia="Times New Roman"/>
          <w:sz w:val="24"/>
          <w:szCs w:val="24"/>
        </w:rPr>
        <w:t xml:space="preserve">do not have </w:t>
      </w:r>
      <w:r w:rsidR="3A792F0C" w:rsidRPr="0030318D">
        <w:rPr>
          <w:rFonts w:eastAsia="Times New Roman"/>
          <w:sz w:val="24"/>
          <w:szCs w:val="24"/>
        </w:rPr>
        <w:t>d</w:t>
      </w:r>
      <w:r w:rsidR="25E869E2" w:rsidRPr="0030318D">
        <w:rPr>
          <w:rFonts w:eastAsia="Times New Roman"/>
          <w:sz w:val="24"/>
          <w:szCs w:val="24"/>
        </w:rPr>
        <w:t>efect</w:t>
      </w:r>
      <w:r w:rsidR="007B6620" w:rsidRPr="0030318D">
        <w:rPr>
          <w:rFonts w:eastAsia="Times New Roman"/>
          <w:sz w:val="24"/>
          <w:szCs w:val="24"/>
        </w:rPr>
        <w:t>s</w:t>
      </w:r>
      <w:r w:rsidR="00245DBE" w:rsidRPr="0030318D">
        <w:rPr>
          <w:rFonts w:eastAsia="Times New Roman"/>
          <w:sz w:val="24"/>
          <w:szCs w:val="24"/>
        </w:rPr>
        <w:t xml:space="preserve"> in</w:t>
      </w:r>
      <w:r w:rsidR="00F745ED" w:rsidRPr="0030318D">
        <w:rPr>
          <w:rFonts w:eastAsia="Times New Roman"/>
          <w:sz w:val="24"/>
          <w:szCs w:val="24"/>
        </w:rPr>
        <w:t xml:space="preserve"> </w:t>
      </w:r>
      <w:r w:rsidR="00097AFA" w:rsidRPr="0030318D">
        <w:rPr>
          <w:rFonts w:eastAsia="Times New Roman"/>
          <w:sz w:val="24"/>
          <w:szCs w:val="24"/>
        </w:rPr>
        <w:t xml:space="preserve">lipid </w:t>
      </w:r>
      <w:r w:rsidR="00410FE0" w:rsidRPr="0030318D">
        <w:rPr>
          <w:rFonts w:eastAsia="Times New Roman"/>
          <w:sz w:val="24"/>
          <w:szCs w:val="24"/>
        </w:rPr>
        <w:t xml:space="preserve">absorption and </w:t>
      </w:r>
      <w:r w:rsidR="00E53292" w:rsidRPr="0030318D">
        <w:rPr>
          <w:rFonts w:eastAsia="Times New Roman"/>
          <w:sz w:val="24"/>
          <w:szCs w:val="24"/>
        </w:rPr>
        <w:t>metabolism</w:t>
      </w:r>
      <w:r w:rsidR="00410FE0"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aaGFuZzwvQXV0aG9yPjxZZWFyPjIwMTg8L1llYXI+PFJl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aaGFuZzwvQXV0aG9yPjxZZWFyPjIwMTg8L1llYXI+PFJl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9</w:t>
      </w:r>
      <w:r w:rsidR="000F2415" w:rsidRPr="0030318D">
        <w:rPr>
          <w:rFonts w:eastAsia="Times New Roman"/>
          <w:noProof/>
          <w:sz w:val="24"/>
          <w:szCs w:val="24"/>
        </w:rPr>
        <w:t>)</w:t>
      </w:r>
      <w:r w:rsidR="006B1369" w:rsidRPr="0030318D">
        <w:rPr>
          <w:rFonts w:eastAsia="Times New Roman"/>
          <w:sz w:val="24"/>
          <w:szCs w:val="24"/>
        </w:rPr>
        <w:fldChar w:fldCharType="end"/>
      </w:r>
      <w:r w:rsidR="00FB6647" w:rsidRPr="0030318D">
        <w:rPr>
          <w:rFonts w:eastAsia="Times New Roman"/>
          <w:sz w:val="24"/>
          <w:szCs w:val="24"/>
        </w:rPr>
        <w:t>, our data s</w:t>
      </w:r>
      <w:r w:rsidR="00595297" w:rsidRPr="0030318D">
        <w:rPr>
          <w:rFonts w:eastAsia="Times New Roman"/>
          <w:sz w:val="24"/>
          <w:szCs w:val="24"/>
        </w:rPr>
        <w:t>uggest</w:t>
      </w:r>
      <w:r w:rsidR="00FB6647" w:rsidRPr="0030318D">
        <w:rPr>
          <w:rFonts w:eastAsia="Times New Roman"/>
          <w:sz w:val="24"/>
          <w:szCs w:val="24"/>
        </w:rPr>
        <w:t xml:space="preserve"> that</w:t>
      </w:r>
      <w:r w:rsidR="00983328" w:rsidRPr="0030318D">
        <w:rPr>
          <w:rFonts w:eastAsia="Times New Roman"/>
          <w:sz w:val="24"/>
          <w:szCs w:val="24"/>
        </w:rPr>
        <w:t xml:space="preserve"> by </w:t>
      </w:r>
      <w:r w:rsidR="6029C40B" w:rsidRPr="0030318D">
        <w:rPr>
          <w:rFonts w:eastAsia="Times New Roman"/>
          <w:sz w:val="24"/>
          <w:szCs w:val="24"/>
        </w:rPr>
        <w:t xml:space="preserve">regulating </w:t>
      </w:r>
      <w:proofErr w:type="spellStart"/>
      <w:r w:rsidR="6029C40B" w:rsidRPr="0030318D">
        <w:rPr>
          <w:rFonts w:eastAsia="Times New Roman"/>
          <w:sz w:val="24"/>
          <w:szCs w:val="24"/>
        </w:rPr>
        <w:t>adherens</w:t>
      </w:r>
      <w:proofErr w:type="spellEnd"/>
      <w:r w:rsidR="6029C40B" w:rsidRPr="0030318D">
        <w:rPr>
          <w:rFonts w:eastAsia="Times New Roman"/>
          <w:sz w:val="24"/>
          <w:szCs w:val="24"/>
        </w:rPr>
        <w:t xml:space="preserve"> junction</w:t>
      </w:r>
      <w:r w:rsidR="00DB0B60" w:rsidRPr="0030318D">
        <w:rPr>
          <w:rFonts w:eastAsia="Times New Roman"/>
          <w:sz w:val="24"/>
          <w:szCs w:val="24"/>
        </w:rPr>
        <w:t>s</w:t>
      </w:r>
      <w:r w:rsidR="6029C40B" w:rsidRPr="0030318D">
        <w:rPr>
          <w:rFonts w:eastAsia="Times New Roman"/>
          <w:sz w:val="24"/>
          <w:szCs w:val="24"/>
        </w:rPr>
        <w:t xml:space="preserve"> and the </w:t>
      </w:r>
      <w:r w:rsidR="00261FA7" w:rsidRPr="0030318D">
        <w:rPr>
          <w:rFonts w:eastAsia="Times New Roman"/>
          <w:sz w:val="24"/>
          <w:szCs w:val="24"/>
        </w:rPr>
        <w:t>transcription</w:t>
      </w:r>
      <w:r w:rsidR="6029C40B" w:rsidRPr="0030318D">
        <w:rPr>
          <w:rFonts w:eastAsia="Times New Roman"/>
          <w:sz w:val="24"/>
          <w:szCs w:val="24"/>
        </w:rPr>
        <w:t xml:space="preserve"> of inflammatory genes involved</w:t>
      </w:r>
      <w:r w:rsidR="4A63AA7B" w:rsidRPr="0030318D">
        <w:rPr>
          <w:rFonts w:eastAsia="Times New Roman"/>
          <w:sz w:val="24"/>
          <w:szCs w:val="24"/>
        </w:rPr>
        <w:t xml:space="preserve"> </w:t>
      </w:r>
      <w:r w:rsidR="6487252E" w:rsidRPr="0030318D">
        <w:rPr>
          <w:rFonts w:eastAsia="Times New Roman"/>
          <w:sz w:val="24"/>
          <w:szCs w:val="24"/>
        </w:rPr>
        <w:t>in</w:t>
      </w:r>
      <w:r w:rsidR="7201F3AA" w:rsidRPr="0030318D">
        <w:rPr>
          <w:rFonts w:eastAsia="Times New Roman"/>
          <w:sz w:val="24"/>
          <w:szCs w:val="24"/>
        </w:rPr>
        <w:t xml:space="preserve"> </w:t>
      </w:r>
      <w:r w:rsidR="6029C40B" w:rsidRPr="0030318D">
        <w:rPr>
          <w:rFonts w:eastAsia="Times New Roman"/>
          <w:sz w:val="24"/>
          <w:szCs w:val="24"/>
        </w:rPr>
        <w:t xml:space="preserve">EC activation, </w:t>
      </w:r>
      <w:r w:rsidR="4A63AA7B" w:rsidRPr="0030318D">
        <w:rPr>
          <w:rFonts w:eastAsia="Times New Roman"/>
          <w:sz w:val="24"/>
          <w:szCs w:val="24"/>
        </w:rPr>
        <w:t xml:space="preserve">NRP1 </w:t>
      </w:r>
      <w:r w:rsidR="7201F3AA" w:rsidRPr="0030318D">
        <w:rPr>
          <w:rFonts w:eastAsia="Times New Roman"/>
          <w:sz w:val="24"/>
          <w:szCs w:val="24"/>
        </w:rPr>
        <w:t xml:space="preserve">suppresses </w:t>
      </w:r>
      <w:r w:rsidR="5ADF3000" w:rsidRPr="0030318D">
        <w:rPr>
          <w:rFonts w:eastAsia="Times New Roman"/>
          <w:sz w:val="24"/>
          <w:szCs w:val="24"/>
        </w:rPr>
        <w:t>vascular inflammation</w:t>
      </w:r>
      <w:r w:rsidR="004F572E" w:rsidRPr="0030318D">
        <w:rPr>
          <w:rFonts w:eastAsia="Times New Roman"/>
          <w:sz w:val="24"/>
          <w:szCs w:val="24"/>
        </w:rPr>
        <w:t xml:space="preserve"> (Fig. 5</w:t>
      </w:r>
      <w:r w:rsidR="00657B6E" w:rsidRPr="0030318D">
        <w:rPr>
          <w:rFonts w:eastAsia="Times New Roman"/>
          <w:sz w:val="24"/>
          <w:szCs w:val="24"/>
        </w:rPr>
        <w:t>A-K) and atherogenesis</w:t>
      </w:r>
      <w:r w:rsidR="5ADF3000" w:rsidRPr="0030318D">
        <w:rPr>
          <w:rFonts w:eastAsia="Times New Roman"/>
          <w:sz w:val="24"/>
          <w:szCs w:val="24"/>
        </w:rPr>
        <w:t xml:space="preserve"> (</w:t>
      </w:r>
      <w:r w:rsidR="002A2333" w:rsidRPr="0030318D">
        <w:rPr>
          <w:rFonts w:eastAsia="Times New Roman"/>
          <w:sz w:val="24"/>
          <w:szCs w:val="24"/>
        </w:rPr>
        <w:t>Fig.</w:t>
      </w:r>
      <w:r w:rsidR="5ADF3000" w:rsidRPr="0030318D">
        <w:rPr>
          <w:rFonts w:eastAsia="Times New Roman"/>
          <w:sz w:val="24"/>
          <w:szCs w:val="24"/>
        </w:rPr>
        <w:t xml:space="preserve"> 5</w:t>
      </w:r>
      <w:r w:rsidR="0092466F" w:rsidRPr="0030318D">
        <w:rPr>
          <w:rFonts w:eastAsia="Times New Roman"/>
          <w:sz w:val="24"/>
          <w:szCs w:val="24"/>
        </w:rPr>
        <w:t>L, M; Fig.</w:t>
      </w:r>
      <w:r w:rsidR="620363AB" w:rsidRPr="0030318D">
        <w:rPr>
          <w:rFonts w:eastAsia="Times New Roman"/>
          <w:sz w:val="24"/>
          <w:szCs w:val="24"/>
        </w:rPr>
        <w:t xml:space="preserve"> 6</w:t>
      </w:r>
      <w:r w:rsidR="00A33ED4">
        <w:rPr>
          <w:rFonts w:eastAsia="Times New Roman"/>
          <w:sz w:val="24"/>
          <w:szCs w:val="24"/>
        </w:rPr>
        <w:t xml:space="preserve"> </w:t>
      </w:r>
      <w:r w:rsidR="00446095">
        <w:rPr>
          <w:rFonts w:eastAsia="Times New Roman"/>
          <w:sz w:val="24"/>
          <w:szCs w:val="24"/>
        </w:rPr>
        <w:t>A and B</w:t>
      </w:r>
      <w:r w:rsidR="620363AB" w:rsidRPr="0030318D">
        <w:rPr>
          <w:rFonts w:eastAsia="Times New Roman"/>
          <w:sz w:val="24"/>
          <w:szCs w:val="24"/>
        </w:rPr>
        <w:t>)</w:t>
      </w:r>
      <w:r w:rsidR="5ADF3000" w:rsidRPr="0030318D">
        <w:rPr>
          <w:rFonts w:eastAsia="Times New Roman"/>
          <w:sz w:val="24"/>
          <w:szCs w:val="24"/>
        </w:rPr>
        <w:t>.</w:t>
      </w:r>
      <w:r w:rsidR="7201F3AA" w:rsidRPr="0030318D">
        <w:rPr>
          <w:rFonts w:eastAsia="Times New Roman"/>
          <w:sz w:val="24"/>
          <w:szCs w:val="24"/>
        </w:rPr>
        <w:t xml:space="preserve"> </w:t>
      </w:r>
    </w:p>
    <w:p w14:paraId="10412B6F" w14:textId="3A2A94E2" w:rsidR="003467FF" w:rsidRPr="0030318D" w:rsidRDefault="00FB1742" w:rsidP="00043C7C">
      <w:pPr>
        <w:spacing w:after="240" w:line="360" w:lineRule="auto"/>
        <w:ind w:left="709"/>
        <w:jc w:val="both"/>
        <w:rPr>
          <w:rFonts w:eastAsia="Times New Roman"/>
          <w:sz w:val="24"/>
          <w:szCs w:val="24"/>
        </w:rPr>
      </w:pPr>
      <w:r w:rsidRPr="0030318D">
        <w:rPr>
          <w:rFonts w:eastAsia="Times New Roman"/>
          <w:sz w:val="24"/>
          <w:szCs w:val="24"/>
        </w:rPr>
        <w:t xml:space="preserve">Our finding that NRP1 </w:t>
      </w:r>
      <w:r w:rsidR="004C1C3C" w:rsidRPr="0030318D">
        <w:rPr>
          <w:rFonts w:eastAsia="Times New Roman"/>
          <w:sz w:val="24"/>
          <w:szCs w:val="24"/>
        </w:rPr>
        <w:t>form</w:t>
      </w:r>
      <w:r w:rsidR="00A00D57" w:rsidRPr="0030318D">
        <w:rPr>
          <w:rFonts w:eastAsia="Times New Roman"/>
          <w:sz w:val="24"/>
          <w:szCs w:val="24"/>
        </w:rPr>
        <w:t>ed</w:t>
      </w:r>
      <w:r w:rsidR="004C1C3C" w:rsidRPr="0030318D">
        <w:rPr>
          <w:rFonts w:eastAsia="Times New Roman"/>
          <w:sz w:val="24"/>
          <w:szCs w:val="24"/>
        </w:rPr>
        <w:t xml:space="preserve"> a complex</w:t>
      </w:r>
      <w:r w:rsidRPr="0030318D">
        <w:rPr>
          <w:rFonts w:eastAsia="Times New Roman"/>
          <w:sz w:val="24"/>
          <w:szCs w:val="24"/>
        </w:rPr>
        <w:t xml:space="preserve"> with VE-cadherin</w:t>
      </w:r>
      <w:r w:rsidR="00EE2C27" w:rsidRPr="0030318D">
        <w:rPr>
          <w:rFonts w:eastAsia="Times New Roman"/>
          <w:sz w:val="24"/>
          <w:szCs w:val="24"/>
        </w:rPr>
        <w:t xml:space="preserve"> (</w:t>
      </w:r>
      <w:r w:rsidR="002A2333" w:rsidRPr="0030318D">
        <w:rPr>
          <w:rFonts w:eastAsia="Times New Roman"/>
          <w:sz w:val="24"/>
          <w:szCs w:val="24"/>
        </w:rPr>
        <w:t>Fig.</w:t>
      </w:r>
      <w:r w:rsidR="00EE2C27" w:rsidRPr="0030318D">
        <w:rPr>
          <w:rFonts w:eastAsia="Times New Roman"/>
          <w:sz w:val="24"/>
          <w:szCs w:val="24"/>
        </w:rPr>
        <w:t xml:space="preserve"> </w:t>
      </w:r>
      <w:r w:rsidR="00A00D57" w:rsidRPr="0030318D">
        <w:rPr>
          <w:rFonts w:eastAsia="Times New Roman"/>
          <w:sz w:val="24"/>
          <w:szCs w:val="24"/>
        </w:rPr>
        <w:t>2M</w:t>
      </w:r>
      <w:r w:rsidR="00744CED" w:rsidRPr="0030318D">
        <w:rPr>
          <w:rFonts w:eastAsia="Times New Roman"/>
          <w:sz w:val="24"/>
          <w:szCs w:val="24"/>
        </w:rPr>
        <w:t xml:space="preserve">, </w:t>
      </w:r>
      <w:r w:rsidR="002A6877" w:rsidRPr="0030318D">
        <w:rPr>
          <w:rFonts w:eastAsia="Times New Roman"/>
          <w:sz w:val="24"/>
          <w:szCs w:val="24"/>
        </w:rPr>
        <w:t>N</w:t>
      </w:r>
      <w:r w:rsidR="00E33F94" w:rsidRPr="0030318D">
        <w:rPr>
          <w:rFonts w:eastAsia="Times New Roman"/>
          <w:sz w:val="24"/>
          <w:szCs w:val="24"/>
        </w:rPr>
        <w:t>; Fig. 3</w:t>
      </w:r>
      <w:r w:rsidR="008B6438" w:rsidRPr="0030318D">
        <w:rPr>
          <w:rFonts w:eastAsia="Times New Roman"/>
          <w:sz w:val="24"/>
          <w:szCs w:val="24"/>
        </w:rPr>
        <w:t>B-</w:t>
      </w:r>
      <w:r w:rsidR="00A00D57" w:rsidRPr="0030318D">
        <w:rPr>
          <w:rFonts w:eastAsia="Times New Roman"/>
          <w:sz w:val="24"/>
          <w:szCs w:val="24"/>
        </w:rPr>
        <w:t>D</w:t>
      </w:r>
      <w:r w:rsidR="00EE2C27" w:rsidRPr="0030318D">
        <w:rPr>
          <w:rFonts w:eastAsia="Times New Roman"/>
          <w:sz w:val="24"/>
          <w:szCs w:val="24"/>
        </w:rPr>
        <w:t>)</w:t>
      </w:r>
      <w:r w:rsidRPr="0030318D">
        <w:rPr>
          <w:rFonts w:eastAsia="Times New Roman"/>
          <w:sz w:val="24"/>
          <w:szCs w:val="24"/>
        </w:rPr>
        <w:t xml:space="preserve"> and </w:t>
      </w:r>
      <w:r w:rsidR="006B2E2C" w:rsidRPr="0030318D">
        <w:rPr>
          <w:rFonts w:eastAsia="Times New Roman"/>
          <w:sz w:val="24"/>
          <w:szCs w:val="24"/>
        </w:rPr>
        <w:t>stabilize</w:t>
      </w:r>
      <w:r w:rsidR="00A00D57" w:rsidRPr="0030318D">
        <w:rPr>
          <w:rFonts w:eastAsia="Times New Roman"/>
          <w:sz w:val="24"/>
          <w:szCs w:val="24"/>
        </w:rPr>
        <w:t>d</w:t>
      </w:r>
      <w:r w:rsidRPr="0030318D">
        <w:rPr>
          <w:rFonts w:eastAsia="Times New Roman"/>
          <w:sz w:val="24"/>
          <w:szCs w:val="24"/>
        </w:rPr>
        <w:t xml:space="preserve"> </w:t>
      </w:r>
      <w:proofErr w:type="spellStart"/>
      <w:r w:rsidRPr="0030318D">
        <w:rPr>
          <w:rFonts w:eastAsia="Times New Roman"/>
          <w:sz w:val="24"/>
          <w:szCs w:val="24"/>
        </w:rPr>
        <w:t>adheren</w:t>
      </w:r>
      <w:r w:rsidR="00ED1DB1" w:rsidRPr="0030318D">
        <w:rPr>
          <w:rFonts w:eastAsia="Times New Roman"/>
          <w:sz w:val="24"/>
          <w:szCs w:val="24"/>
        </w:rPr>
        <w:t>s</w:t>
      </w:r>
      <w:proofErr w:type="spellEnd"/>
      <w:r w:rsidRPr="0030318D">
        <w:rPr>
          <w:rFonts w:eastAsia="Times New Roman"/>
          <w:sz w:val="24"/>
          <w:szCs w:val="24"/>
        </w:rPr>
        <w:t xml:space="preserve"> junctions in ECs exposed to </w:t>
      </w:r>
      <w:r w:rsidR="00C725D0" w:rsidRPr="0030318D">
        <w:rPr>
          <w:rFonts w:eastAsia="Times New Roman"/>
          <w:sz w:val="24"/>
          <w:szCs w:val="24"/>
        </w:rPr>
        <w:t xml:space="preserve">atheroprotective </w:t>
      </w:r>
      <w:r w:rsidRPr="0030318D">
        <w:rPr>
          <w:rFonts w:eastAsia="Times New Roman"/>
          <w:sz w:val="24"/>
          <w:szCs w:val="24"/>
        </w:rPr>
        <w:t>flow</w:t>
      </w:r>
      <w:r w:rsidR="009A76A8" w:rsidRPr="0030318D">
        <w:rPr>
          <w:rFonts w:eastAsia="Times New Roman"/>
          <w:sz w:val="24"/>
          <w:szCs w:val="24"/>
        </w:rPr>
        <w:t xml:space="preserve"> (Fig. 2A,</w:t>
      </w:r>
      <w:r w:rsidR="00A00D57" w:rsidRPr="0030318D">
        <w:rPr>
          <w:rFonts w:eastAsia="Times New Roman"/>
          <w:sz w:val="24"/>
          <w:szCs w:val="24"/>
        </w:rPr>
        <w:t>G</w:t>
      </w:r>
      <w:r w:rsidR="00E373CA" w:rsidRPr="0030318D">
        <w:rPr>
          <w:rFonts w:eastAsia="Times New Roman"/>
          <w:sz w:val="24"/>
          <w:szCs w:val="24"/>
        </w:rPr>
        <w:t>)</w:t>
      </w:r>
      <w:r w:rsidRPr="0030318D">
        <w:rPr>
          <w:rFonts w:eastAsia="Times New Roman"/>
          <w:sz w:val="24"/>
          <w:szCs w:val="24"/>
        </w:rPr>
        <w:t xml:space="preserve"> provides insight </w:t>
      </w:r>
      <w:r w:rsidR="00ED1DB1" w:rsidRPr="0030318D">
        <w:rPr>
          <w:rFonts w:eastAsia="Times New Roman"/>
          <w:sz w:val="24"/>
          <w:szCs w:val="24"/>
        </w:rPr>
        <w:t>into</w:t>
      </w:r>
      <w:r w:rsidRPr="0030318D">
        <w:rPr>
          <w:rFonts w:eastAsia="Times New Roman"/>
          <w:sz w:val="24"/>
          <w:szCs w:val="24"/>
        </w:rPr>
        <w:t xml:space="preserve"> the role of NRP1 in </w:t>
      </w:r>
      <w:r w:rsidR="00ED1DB1" w:rsidRPr="0030318D">
        <w:rPr>
          <w:rFonts w:eastAsia="Times New Roman"/>
          <w:sz w:val="24"/>
          <w:szCs w:val="24"/>
        </w:rPr>
        <w:t>these</w:t>
      </w:r>
      <w:r w:rsidRPr="0030318D">
        <w:rPr>
          <w:rFonts w:eastAsia="Times New Roman"/>
          <w:sz w:val="24"/>
          <w:szCs w:val="24"/>
        </w:rPr>
        <w:t xml:space="preserve"> </w:t>
      </w:r>
      <w:r w:rsidR="00A00D57" w:rsidRPr="0030318D">
        <w:rPr>
          <w:rFonts w:eastAsia="Times New Roman"/>
          <w:sz w:val="24"/>
          <w:szCs w:val="24"/>
        </w:rPr>
        <w:t xml:space="preserve">subcellular structures </w:t>
      </w:r>
      <w:r w:rsidRPr="0030318D">
        <w:rPr>
          <w:rFonts w:eastAsia="Times New Roman"/>
          <w:sz w:val="24"/>
          <w:szCs w:val="24"/>
        </w:rPr>
        <w:t>and suggest</w:t>
      </w:r>
      <w:r w:rsidR="00347314" w:rsidRPr="0030318D">
        <w:rPr>
          <w:rFonts w:eastAsia="Times New Roman"/>
          <w:sz w:val="24"/>
          <w:szCs w:val="24"/>
        </w:rPr>
        <w:t>s</w:t>
      </w:r>
      <w:r w:rsidRPr="0030318D">
        <w:rPr>
          <w:rFonts w:eastAsia="Times New Roman"/>
          <w:sz w:val="24"/>
          <w:szCs w:val="24"/>
        </w:rPr>
        <w:t xml:space="preserve"> that this function promotes atheroprotective </w:t>
      </w:r>
      <w:r w:rsidR="006B2E2C" w:rsidRPr="0030318D">
        <w:rPr>
          <w:rFonts w:eastAsia="Times New Roman"/>
          <w:sz w:val="24"/>
          <w:szCs w:val="24"/>
        </w:rPr>
        <w:t>signaling</w:t>
      </w:r>
      <w:r w:rsidRPr="0030318D">
        <w:rPr>
          <w:rFonts w:eastAsia="Times New Roman"/>
          <w:sz w:val="24"/>
          <w:szCs w:val="24"/>
        </w:rPr>
        <w:t xml:space="preserve"> and prevents atherosclerosis. </w:t>
      </w:r>
      <w:r w:rsidR="000253BD" w:rsidRPr="0030318D">
        <w:rPr>
          <w:rFonts w:eastAsia="Times New Roman"/>
          <w:sz w:val="24"/>
          <w:szCs w:val="24"/>
        </w:rPr>
        <w:t xml:space="preserve">We </w:t>
      </w:r>
      <w:r w:rsidR="00A00D57" w:rsidRPr="0030318D">
        <w:rPr>
          <w:rFonts w:eastAsia="Times New Roman"/>
          <w:sz w:val="24"/>
          <w:szCs w:val="24"/>
        </w:rPr>
        <w:t xml:space="preserve">provided </w:t>
      </w:r>
      <w:r w:rsidR="000253BD" w:rsidRPr="0030318D">
        <w:rPr>
          <w:rFonts w:eastAsia="Times New Roman"/>
          <w:sz w:val="24"/>
          <w:szCs w:val="24"/>
        </w:rPr>
        <w:t xml:space="preserve">mechanistic data concerning the regulation of </w:t>
      </w:r>
      <w:proofErr w:type="spellStart"/>
      <w:r w:rsidR="000253BD" w:rsidRPr="0030318D">
        <w:rPr>
          <w:rFonts w:eastAsia="Times New Roman"/>
          <w:sz w:val="24"/>
          <w:szCs w:val="24"/>
        </w:rPr>
        <w:t>adherens</w:t>
      </w:r>
      <w:proofErr w:type="spellEnd"/>
      <w:r w:rsidR="000253BD" w:rsidRPr="0030318D">
        <w:rPr>
          <w:rFonts w:eastAsia="Times New Roman"/>
          <w:sz w:val="24"/>
          <w:szCs w:val="24"/>
        </w:rPr>
        <w:t xml:space="preserve"> junction plasticity with potential implications for the understanding of the role of NRP1 in controlling vascular permeability</w:t>
      </w:r>
      <w:r w:rsidRPr="0030318D">
        <w:rPr>
          <w:rFonts w:eastAsia="Times New Roman"/>
          <w:sz w:val="24"/>
          <w:szCs w:val="24"/>
        </w:rPr>
        <w:t>. NRP1 re-</w:t>
      </w:r>
      <w:r w:rsidR="006B2E2C" w:rsidRPr="0030318D">
        <w:rPr>
          <w:rFonts w:eastAsia="Times New Roman"/>
          <w:sz w:val="24"/>
          <w:szCs w:val="24"/>
        </w:rPr>
        <w:t>localizes</w:t>
      </w:r>
      <w:r w:rsidRPr="0030318D">
        <w:rPr>
          <w:rFonts w:eastAsia="Times New Roman"/>
          <w:sz w:val="24"/>
          <w:szCs w:val="24"/>
        </w:rPr>
        <w:t xml:space="preserve"> at cell</w:t>
      </w:r>
      <w:r w:rsidR="00510147" w:rsidRPr="0030318D">
        <w:rPr>
          <w:rFonts w:eastAsia="Times New Roman"/>
          <w:sz w:val="24"/>
          <w:szCs w:val="24"/>
        </w:rPr>
        <w:t>-</w:t>
      </w:r>
      <w:r w:rsidRPr="0030318D">
        <w:rPr>
          <w:rFonts w:eastAsia="Times New Roman"/>
          <w:sz w:val="24"/>
          <w:szCs w:val="24"/>
        </w:rPr>
        <w:t xml:space="preserve">cell contacts upon binding of VEGF or </w:t>
      </w:r>
      <w:proofErr w:type="spellStart"/>
      <w:r w:rsidRPr="0030318D">
        <w:rPr>
          <w:rFonts w:eastAsia="Times New Roman"/>
          <w:sz w:val="24"/>
          <w:szCs w:val="24"/>
        </w:rPr>
        <w:t>CendR</w:t>
      </w:r>
      <w:proofErr w:type="spellEnd"/>
      <w:r w:rsidRPr="0030318D">
        <w:rPr>
          <w:rFonts w:eastAsia="Times New Roman"/>
          <w:sz w:val="24"/>
          <w:szCs w:val="24"/>
        </w:rPr>
        <w:t xml:space="preserve"> tetramers</w:t>
      </w:r>
      <w:r w:rsidR="00A00D57" w:rsidRPr="0030318D">
        <w:rPr>
          <w:rFonts w:eastAsia="Times New Roman"/>
          <w:sz w:val="24"/>
          <w:szCs w:val="24"/>
        </w:rPr>
        <w:t>,</w:t>
      </w:r>
      <w:r w:rsidRPr="0030318D">
        <w:rPr>
          <w:rFonts w:eastAsia="Times New Roman"/>
          <w:sz w:val="24"/>
          <w:szCs w:val="24"/>
        </w:rPr>
        <w:t xml:space="preserve"> </w:t>
      </w:r>
      <w:r w:rsidR="00A00D57" w:rsidRPr="0030318D">
        <w:rPr>
          <w:rFonts w:eastAsia="Times New Roman"/>
          <w:sz w:val="24"/>
          <w:szCs w:val="24"/>
        </w:rPr>
        <w:t xml:space="preserve">an </w:t>
      </w:r>
      <w:r w:rsidRPr="0030318D">
        <w:rPr>
          <w:rFonts w:eastAsia="Times New Roman"/>
          <w:sz w:val="24"/>
          <w:szCs w:val="24"/>
        </w:rPr>
        <w:t xml:space="preserve">event </w:t>
      </w:r>
      <w:r w:rsidR="00A00D57" w:rsidRPr="0030318D">
        <w:rPr>
          <w:rFonts w:eastAsia="Times New Roman"/>
          <w:sz w:val="24"/>
          <w:szCs w:val="24"/>
        </w:rPr>
        <w:t xml:space="preserve">that coincides </w:t>
      </w:r>
      <w:r w:rsidRPr="0030318D">
        <w:rPr>
          <w:rFonts w:eastAsia="Times New Roman"/>
          <w:sz w:val="24"/>
          <w:szCs w:val="24"/>
        </w:rPr>
        <w:t xml:space="preserve">with the induction of vascular leakage in a </w:t>
      </w:r>
      <w:r w:rsidR="00A33ED4">
        <w:rPr>
          <w:rFonts w:eastAsia="Times New Roman"/>
          <w:sz w:val="24"/>
          <w:szCs w:val="24"/>
        </w:rPr>
        <w:t xml:space="preserve">manner </w:t>
      </w:r>
      <w:r w:rsidRPr="0030318D">
        <w:rPr>
          <w:rFonts w:eastAsia="Times New Roman"/>
          <w:sz w:val="24"/>
          <w:szCs w:val="24"/>
        </w:rPr>
        <w:t xml:space="preserve">requiring the NRP1 cytoplasmic domain </w:t>
      </w:r>
      <w:r w:rsidR="00A33ED4">
        <w:rPr>
          <w:rFonts w:eastAsia="Times New Roman"/>
          <w:sz w:val="24"/>
          <w:szCs w:val="24"/>
        </w:rPr>
        <w:t xml:space="preserve">but </w:t>
      </w:r>
      <w:r w:rsidRPr="0030318D">
        <w:rPr>
          <w:rFonts w:eastAsia="Times New Roman"/>
          <w:sz w:val="24"/>
          <w:szCs w:val="24"/>
        </w:rPr>
        <w:t>independent</w:t>
      </w:r>
      <w:r w:rsidR="00A00D57" w:rsidRPr="0030318D">
        <w:rPr>
          <w:rFonts w:eastAsia="Times New Roman"/>
          <w:sz w:val="24"/>
          <w:szCs w:val="24"/>
        </w:rPr>
        <w:t>ly</w:t>
      </w:r>
      <w:r w:rsidRPr="0030318D">
        <w:rPr>
          <w:rFonts w:eastAsia="Times New Roman"/>
          <w:sz w:val="24"/>
          <w:szCs w:val="24"/>
        </w:rPr>
        <w:t xml:space="preserve"> of VEGFR2 expression and activity </w: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b3RoPC9BdXRob3I+PFllYXI+MjAxNjwvWWVhcj48UmVj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6</w:t>
      </w:r>
      <w:r w:rsidR="006B1369"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Thus, this work suggests that in addition</w:t>
      </w:r>
      <w:r w:rsidRPr="0030318D" w:rsidDel="00906E04">
        <w:rPr>
          <w:rFonts w:eastAsia="Times New Roman"/>
          <w:sz w:val="24"/>
          <w:szCs w:val="24"/>
        </w:rPr>
        <w:t xml:space="preserve"> </w:t>
      </w:r>
      <w:r w:rsidRPr="0030318D">
        <w:rPr>
          <w:rFonts w:eastAsia="Times New Roman"/>
          <w:sz w:val="24"/>
          <w:szCs w:val="24"/>
        </w:rPr>
        <w:t>to promoting</w:t>
      </w:r>
      <w:r w:rsidRPr="0030318D" w:rsidDel="00906E04">
        <w:rPr>
          <w:rFonts w:eastAsia="Times New Roman"/>
          <w:sz w:val="24"/>
          <w:szCs w:val="24"/>
        </w:rPr>
        <w:t xml:space="preserve"> </w:t>
      </w:r>
      <w:r w:rsidRPr="0030318D">
        <w:rPr>
          <w:rFonts w:eastAsia="Times New Roman"/>
          <w:sz w:val="24"/>
          <w:szCs w:val="24"/>
        </w:rPr>
        <w:t>VEGFA-induced vascular permeability by acting as a VEGF co</w:t>
      </w:r>
      <w:r w:rsidR="00017B72" w:rsidRPr="0030318D">
        <w:rPr>
          <w:rFonts w:eastAsia="Times New Roman"/>
          <w:sz w:val="24"/>
          <w:szCs w:val="24"/>
        </w:rPr>
        <w:t>-</w:t>
      </w:r>
      <w:r w:rsidRPr="0030318D">
        <w:rPr>
          <w:rFonts w:eastAsia="Times New Roman"/>
          <w:sz w:val="24"/>
          <w:szCs w:val="24"/>
        </w:rPr>
        <w:t xml:space="preserve">receptor and enhancer of VEGFR2-dependent </w:t>
      </w:r>
      <w:r w:rsidR="006B2E2C" w:rsidRPr="0030318D">
        <w:rPr>
          <w:rFonts w:eastAsia="Times New Roman"/>
          <w:sz w:val="24"/>
          <w:szCs w:val="24"/>
        </w:rPr>
        <w:t>signaling</w:t>
      </w:r>
      <w:r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PC9z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YW50aW48L0F1dGhvcj48WWVhcj4yMDE3PC9ZZWFyPjxS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5</w:t>
      </w:r>
      <w:r w:rsidR="006B1369" w:rsidRPr="0030318D">
        <w:rPr>
          <w:rFonts w:eastAsia="Times New Roman"/>
          <w:noProof/>
          <w:sz w:val="24"/>
          <w:szCs w:val="24"/>
        </w:rPr>
        <w:t>)</w:t>
      </w:r>
      <w:r w:rsidR="006B1369" w:rsidRPr="0030318D">
        <w:rPr>
          <w:rFonts w:eastAsia="Times New Roman"/>
          <w:sz w:val="24"/>
          <w:szCs w:val="24"/>
        </w:rPr>
        <w:fldChar w:fldCharType="end"/>
      </w:r>
      <w:r w:rsidR="00F2381C" w:rsidRPr="0030318D">
        <w:rPr>
          <w:rFonts w:eastAsia="Times New Roman"/>
          <w:sz w:val="24"/>
          <w:szCs w:val="24"/>
        </w:rPr>
        <w:t>,</w:t>
      </w:r>
      <w:r w:rsidRPr="0030318D" w:rsidDel="00906E04">
        <w:rPr>
          <w:rFonts w:eastAsia="Times New Roman"/>
          <w:sz w:val="24"/>
          <w:szCs w:val="24"/>
        </w:rPr>
        <w:t xml:space="preserve"> </w:t>
      </w:r>
      <w:r w:rsidRPr="0030318D">
        <w:rPr>
          <w:rFonts w:eastAsia="Times New Roman"/>
          <w:sz w:val="24"/>
          <w:szCs w:val="24"/>
        </w:rPr>
        <w:t xml:space="preserve">NRP1 autonomously regulates </w:t>
      </w:r>
      <w:r w:rsidR="00A33ED4">
        <w:rPr>
          <w:rFonts w:eastAsia="Times New Roman"/>
          <w:sz w:val="24"/>
          <w:szCs w:val="24"/>
        </w:rPr>
        <w:t xml:space="preserve">the remodeling </w:t>
      </w:r>
      <w:r w:rsidR="00CC35E2">
        <w:rPr>
          <w:rFonts w:eastAsia="Times New Roman"/>
          <w:sz w:val="24"/>
          <w:szCs w:val="24"/>
        </w:rPr>
        <w:t xml:space="preserve">of </w:t>
      </w:r>
      <w:r w:rsidRPr="0030318D">
        <w:rPr>
          <w:rFonts w:eastAsia="Times New Roman"/>
          <w:sz w:val="24"/>
          <w:szCs w:val="24"/>
        </w:rPr>
        <w:t xml:space="preserve">endothelial junctions. Our </w:t>
      </w:r>
      <w:r w:rsidR="000D6503" w:rsidRPr="0030318D">
        <w:rPr>
          <w:rFonts w:eastAsia="Times New Roman"/>
          <w:sz w:val="24"/>
          <w:szCs w:val="24"/>
        </w:rPr>
        <w:t>finding</w:t>
      </w:r>
      <w:r w:rsidR="00A14768" w:rsidRPr="0030318D">
        <w:rPr>
          <w:rFonts w:eastAsia="Times New Roman"/>
          <w:sz w:val="24"/>
          <w:szCs w:val="24"/>
        </w:rPr>
        <w:t>s</w:t>
      </w:r>
      <w:r w:rsidRPr="0030318D">
        <w:rPr>
          <w:rFonts w:eastAsia="Times New Roman"/>
          <w:sz w:val="24"/>
          <w:szCs w:val="24"/>
        </w:rPr>
        <w:t xml:space="preserve"> that NRP1 interact</w:t>
      </w:r>
      <w:r w:rsidR="00A33ED4">
        <w:rPr>
          <w:rFonts w:eastAsia="Times New Roman"/>
          <w:sz w:val="24"/>
          <w:szCs w:val="24"/>
        </w:rPr>
        <w:t>ed</w:t>
      </w:r>
      <w:r w:rsidRPr="0030318D">
        <w:rPr>
          <w:rFonts w:eastAsia="Times New Roman"/>
          <w:sz w:val="24"/>
          <w:szCs w:val="24"/>
        </w:rPr>
        <w:t xml:space="preserve"> with VE-cadherin</w:t>
      </w:r>
      <w:r w:rsidR="00F76A81" w:rsidRPr="0030318D">
        <w:rPr>
          <w:rFonts w:eastAsia="Times New Roman"/>
          <w:sz w:val="24"/>
          <w:szCs w:val="24"/>
        </w:rPr>
        <w:t xml:space="preserve"> (Fig. 2</w:t>
      </w:r>
      <w:r w:rsidR="00A00D57" w:rsidRPr="0030318D">
        <w:rPr>
          <w:rFonts w:eastAsia="Times New Roman"/>
          <w:sz w:val="24"/>
          <w:szCs w:val="24"/>
        </w:rPr>
        <w:t>M</w:t>
      </w:r>
      <w:r w:rsidR="00F76A81" w:rsidRPr="0030318D">
        <w:rPr>
          <w:rFonts w:eastAsia="Times New Roman"/>
          <w:sz w:val="24"/>
          <w:szCs w:val="24"/>
        </w:rPr>
        <w:t>,</w:t>
      </w:r>
      <w:r w:rsidR="00A00D57" w:rsidRPr="0030318D">
        <w:rPr>
          <w:rFonts w:eastAsia="Times New Roman"/>
          <w:sz w:val="24"/>
          <w:szCs w:val="24"/>
        </w:rPr>
        <w:t>N</w:t>
      </w:r>
      <w:r w:rsidR="00ED4618" w:rsidRPr="0030318D">
        <w:rPr>
          <w:rFonts w:eastAsia="Times New Roman"/>
          <w:sz w:val="24"/>
          <w:szCs w:val="24"/>
        </w:rPr>
        <w:t>; Fig. 3B-</w:t>
      </w:r>
      <w:r w:rsidR="00A00D57" w:rsidRPr="0030318D">
        <w:rPr>
          <w:rFonts w:eastAsia="Times New Roman"/>
          <w:sz w:val="24"/>
          <w:szCs w:val="24"/>
        </w:rPr>
        <w:t>D</w:t>
      </w:r>
      <w:r w:rsidR="00F76A81" w:rsidRPr="0030318D">
        <w:rPr>
          <w:rFonts w:eastAsia="Times New Roman"/>
          <w:sz w:val="24"/>
          <w:szCs w:val="24"/>
        </w:rPr>
        <w:t>)</w:t>
      </w:r>
      <w:r w:rsidRPr="0030318D">
        <w:rPr>
          <w:rFonts w:eastAsia="Times New Roman"/>
          <w:sz w:val="24"/>
          <w:szCs w:val="24"/>
        </w:rPr>
        <w:t xml:space="preserve"> </w:t>
      </w:r>
      <w:r w:rsidR="00A00D57" w:rsidRPr="0030318D">
        <w:rPr>
          <w:rFonts w:eastAsia="Times New Roman"/>
          <w:sz w:val="24"/>
          <w:szCs w:val="24"/>
        </w:rPr>
        <w:t xml:space="preserve">to promote </w:t>
      </w:r>
      <w:proofErr w:type="spellStart"/>
      <w:r w:rsidRPr="0030318D">
        <w:rPr>
          <w:rFonts w:eastAsia="Times New Roman"/>
          <w:sz w:val="24"/>
          <w:szCs w:val="24"/>
        </w:rPr>
        <w:t>adherens</w:t>
      </w:r>
      <w:proofErr w:type="spellEnd"/>
      <w:r w:rsidRPr="0030318D">
        <w:rPr>
          <w:rFonts w:eastAsia="Times New Roman"/>
          <w:sz w:val="24"/>
          <w:szCs w:val="24"/>
        </w:rPr>
        <w:t xml:space="preserve"> junction stability support</w:t>
      </w:r>
      <w:r w:rsidR="00A4170A" w:rsidRPr="0030318D">
        <w:rPr>
          <w:rFonts w:eastAsia="Times New Roman"/>
          <w:sz w:val="24"/>
          <w:szCs w:val="24"/>
        </w:rPr>
        <w:t xml:space="preserve">s </w:t>
      </w:r>
      <w:r w:rsidR="00DB6EC0" w:rsidRPr="0030318D">
        <w:rPr>
          <w:rFonts w:eastAsia="Times New Roman"/>
          <w:sz w:val="24"/>
          <w:szCs w:val="24"/>
        </w:rPr>
        <w:t xml:space="preserve">the </w:t>
      </w:r>
      <w:r w:rsidR="00752B44" w:rsidRPr="0030318D">
        <w:rPr>
          <w:rFonts w:eastAsia="Times New Roman"/>
          <w:sz w:val="24"/>
          <w:szCs w:val="24"/>
        </w:rPr>
        <w:t>publi</w:t>
      </w:r>
      <w:r w:rsidR="0096190C" w:rsidRPr="0030318D">
        <w:rPr>
          <w:rFonts w:eastAsia="Times New Roman"/>
          <w:sz w:val="24"/>
          <w:szCs w:val="24"/>
        </w:rPr>
        <w:t>s</w:t>
      </w:r>
      <w:r w:rsidR="00752B44" w:rsidRPr="0030318D">
        <w:rPr>
          <w:rFonts w:eastAsia="Times New Roman"/>
          <w:sz w:val="24"/>
          <w:szCs w:val="24"/>
        </w:rPr>
        <w:t>hed</w:t>
      </w:r>
      <w:r w:rsidR="00DB6EC0" w:rsidRPr="0030318D">
        <w:rPr>
          <w:rFonts w:eastAsia="Times New Roman"/>
          <w:sz w:val="24"/>
          <w:szCs w:val="24"/>
        </w:rPr>
        <w:t xml:space="preserve"> work showing a</w:t>
      </w:r>
      <w:r w:rsidR="00A4170A" w:rsidRPr="0030318D">
        <w:rPr>
          <w:rFonts w:eastAsia="Times New Roman"/>
          <w:sz w:val="24"/>
          <w:szCs w:val="24"/>
        </w:rPr>
        <w:t xml:space="preserve"> </w:t>
      </w:r>
      <w:r w:rsidRPr="0030318D">
        <w:rPr>
          <w:rFonts w:eastAsia="Times New Roman"/>
          <w:sz w:val="24"/>
          <w:szCs w:val="24"/>
        </w:rPr>
        <w:t xml:space="preserve">role </w:t>
      </w:r>
      <w:r w:rsidR="00A4170A" w:rsidRPr="0030318D">
        <w:rPr>
          <w:rFonts w:eastAsia="Times New Roman"/>
          <w:sz w:val="24"/>
          <w:szCs w:val="24"/>
        </w:rPr>
        <w:t>for</w:t>
      </w:r>
      <w:r w:rsidRPr="0030318D">
        <w:rPr>
          <w:rFonts w:eastAsia="Times New Roman"/>
          <w:sz w:val="24"/>
          <w:szCs w:val="24"/>
        </w:rPr>
        <w:t xml:space="preserve"> NRP1 in regulating permeability</w:t>
      </w:r>
      <w:r w:rsidR="00867961" w:rsidRPr="0030318D">
        <w:rPr>
          <w:rFonts w:eastAsia="Times New Roman"/>
          <w:sz w:val="24"/>
          <w:szCs w:val="24"/>
        </w:rPr>
        <w:t xml:space="preserve"> </w:t>
      </w:r>
      <w:r w:rsidRPr="0030318D">
        <w:rPr>
          <w:rFonts w:eastAsia="Times New Roman"/>
          <w:sz w:val="24"/>
          <w:szCs w:val="24"/>
        </w:rPr>
        <w:t xml:space="preserve">and </w:t>
      </w:r>
      <w:r w:rsidR="00BC66C3" w:rsidRPr="0030318D">
        <w:rPr>
          <w:rFonts w:eastAsia="Times New Roman"/>
          <w:sz w:val="24"/>
          <w:szCs w:val="24"/>
        </w:rPr>
        <w:t>raise</w:t>
      </w:r>
      <w:r w:rsidR="00A4170A" w:rsidRPr="0030318D">
        <w:rPr>
          <w:rFonts w:eastAsia="Times New Roman"/>
          <w:sz w:val="24"/>
          <w:szCs w:val="24"/>
        </w:rPr>
        <w:t>s</w:t>
      </w:r>
      <w:r w:rsidRPr="0030318D">
        <w:rPr>
          <w:rFonts w:eastAsia="Times New Roman"/>
          <w:sz w:val="24"/>
          <w:szCs w:val="24"/>
        </w:rPr>
        <w:t xml:space="preserve"> the possibility that binding of VEGF or </w:t>
      </w:r>
      <w:proofErr w:type="spellStart"/>
      <w:r w:rsidRPr="0030318D">
        <w:rPr>
          <w:rFonts w:eastAsia="Times New Roman"/>
          <w:sz w:val="24"/>
          <w:szCs w:val="24"/>
        </w:rPr>
        <w:t>CendR</w:t>
      </w:r>
      <w:proofErr w:type="spellEnd"/>
      <w:r w:rsidRPr="0030318D">
        <w:rPr>
          <w:rFonts w:eastAsia="Times New Roman"/>
          <w:sz w:val="24"/>
          <w:szCs w:val="24"/>
        </w:rPr>
        <w:t xml:space="preserve"> peptides could interfere with the ability of NRP1 to bind VE-cadherin, thus directly affecting junctional stability and consequently permeability.</w:t>
      </w:r>
    </w:p>
    <w:p w14:paraId="7037E922" w14:textId="7F325F44" w:rsidR="004229E2" w:rsidRPr="0030318D" w:rsidRDefault="00177D40" w:rsidP="00043C7C">
      <w:pPr>
        <w:spacing w:after="240" w:line="360" w:lineRule="auto"/>
        <w:ind w:left="709"/>
        <w:jc w:val="both"/>
        <w:rPr>
          <w:rFonts w:eastAsia="Times New Roman"/>
          <w:sz w:val="24"/>
          <w:szCs w:val="24"/>
        </w:rPr>
      </w:pPr>
      <w:r w:rsidRPr="0030318D">
        <w:rPr>
          <w:rFonts w:eastAsia="Times New Roman"/>
          <w:sz w:val="24"/>
          <w:szCs w:val="24"/>
        </w:rPr>
        <w:t xml:space="preserve">We propose </w:t>
      </w:r>
      <w:r w:rsidR="00FB1742" w:rsidRPr="0030318D">
        <w:rPr>
          <w:rFonts w:eastAsia="Times New Roman"/>
          <w:sz w:val="24"/>
          <w:szCs w:val="24"/>
        </w:rPr>
        <w:t xml:space="preserve">that in addition to binding </w:t>
      </w:r>
      <w:r w:rsidR="00627599">
        <w:rPr>
          <w:rFonts w:eastAsia="Times New Roman"/>
          <w:sz w:val="24"/>
          <w:szCs w:val="24"/>
        </w:rPr>
        <w:t xml:space="preserve">to </w:t>
      </w:r>
      <w:r w:rsidR="00FB1742" w:rsidRPr="0030318D">
        <w:rPr>
          <w:rFonts w:eastAsia="Times New Roman"/>
          <w:sz w:val="24"/>
          <w:szCs w:val="24"/>
        </w:rPr>
        <w:t>VE-cadherin, NRP1 promotes the interaction of VE-cadherin with p120 catenin</w:t>
      </w:r>
      <w:r w:rsidR="002548DB" w:rsidRPr="0030318D">
        <w:rPr>
          <w:rFonts w:eastAsia="Times New Roman"/>
          <w:sz w:val="24"/>
          <w:szCs w:val="24"/>
        </w:rPr>
        <w:t xml:space="preserve"> (</w:t>
      </w:r>
      <w:r w:rsidR="002A2333" w:rsidRPr="0030318D">
        <w:rPr>
          <w:rFonts w:eastAsia="Times New Roman"/>
          <w:sz w:val="24"/>
          <w:szCs w:val="24"/>
        </w:rPr>
        <w:t>Fig.</w:t>
      </w:r>
      <w:r w:rsidR="002548DB" w:rsidRPr="0030318D">
        <w:rPr>
          <w:rFonts w:eastAsia="Times New Roman"/>
          <w:sz w:val="24"/>
          <w:szCs w:val="24"/>
        </w:rPr>
        <w:t xml:space="preserve"> </w:t>
      </w:r>
      <w:r w:rsidR="00A87C39" w:rsidRPr="0030318D">
        <w:rPr>
          <w:rFonts w:eastAsia="Times New Roman"/>
          <w:sz w:val="24"/>
          <w:szCs w:val="24"/>
        </w:rPr>
        <w:t>3</w:t>
      </w:r>
      <w:r w:rsidR="00A00D57" w:rsidRPr="0030318D">
        <w:rPr>
          <w:rFonts w:eastAsia="Times New Roman"/>
          <w:sz w:val="24"/>
          <w:szCs w:val="24"/>
        </w:rPr>
        <w:t>H</w:t>
      </w:r>
      <w:r w:rsidR="00A87C39" w:rsidRPr="0030318D">
        <w:rPr>
          <w:rFonts w:eastAsia="Times New Roman"/>
          <w:sz w:val="24"/>
          <w:szCs w:val="24"/>
        </w:rPr>
        <w:t xml:space="preserve">, </w:t>
      </w:r>
      <w:r w:rsidR="00A00D57" w:rsidRPr="0030318D">
        <w:rPr>
          <w:rFonts w:eastAsia="Times New Roman"/>
          <w:sz w:val="24"/>
          <w:szCs w:val="24"/>
        </w:rPr>
        <w:t>K</w:t>
      </w:r>
      <w:r w:rsidR="002548DB" w:rsidRPr="0030318D">
        <w:rPr>
          <w:rFonts w:eastAsia="Times New Roman"/>
          <w:sz w:val="24"/>
          <w:szCs w:val="24"/>
        </w:rPr>
        <w:t>)</w:t>
      </w:r>
      <w:r w:rsidR="00FB1742" w:rsidRPr="0030318D">
        <w:rPr>
          <w:rFonts w:eastAsia="Times New Roman"/>
          <w:sz w:val="24"/>
          <w:szCs w:val="24"/>
        </w:rPr>
        <w:t xml:space="preserve">. </w:t>
      </w:r>
      <w:r w:rsidR="00A00D57" w:rsidRPr="0030318D">
        <w:rPr>
          <w:rFonts w:eastAsia="Times New Roman"/>
          <w:sz w:val="24"/>
          <w:szCs w:val="24"/>
        </w:rPr>
        <w:t xml:space="preserve">In addition </w:t>
      </w:r>
      <w:r w:rsidR="00FB1742" w:rsidRPr="0030318D">
        <w:rPr>
          <w:rFonts w:eastAsia="Times New Roman"/>
          <w:sz w:val="24"/>
          <w:szCs w:val="24"/>
        </w:rPr>
        <w:t xml:space="preserve">to regulating VE-cadherin availability at cell-cell contact sites by inhibiting VE-cadherin endocytosis </w:t>
      </w:r>
      <w:r w:rsidR="006B1369" w:rsidRPr="0030318D">
        <w:rPr>
          <w:rFonts w:eastAsia="Times New Roman"/>
          <w:sz w:val="24"/>
          <w:szCs w:val="24"/>
        </w:rPr>
        <w:fldChar w:fldCharType="begin">
          <w:fldData xml:space="preserve">PEVuZE5vdGU+PENpdGU+PEF1dGhvcj5DaGlhc3NvbjwvQXV0aG9yPjxZZWFyPjIwMDk8L1llYXI+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DaGlhc3NvbjwvQXV0aG9yPjxZZWFyPjIwMDk8L1llYXI+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0</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w:t>
      </w:r>
      <w:r w:rsidR="00B64FA0" w:rsidRPr="0030318D">
        <w:rPr>
          <w:rFonts w:eastAsia="Times New Roman"/>
          <w:sz w:val="24"/>
          <w:szCs w:val="24"/>
        </w:rPr>
        <w:t>p120 catenin</w:t>
      </w:r>
      <w:r w:rsidR="00FB1742" w:rsidRPr="0030318D">
        <w:rPr>
          <w:rFonts w:eastAsia="Times New Roman"/>
          <w:sz w:val="24"/>
          <w:szCs w:val="24"/>
        </w:rPr>
        <w:t xml:space="preserve"> interact</w:t>
      </w:r>
      <w:r w:rsidR="00A00D57" w:rsidRPr="0030318D">
        <w:rPr>
          <w:rFonts w:eastAsia="Times New Roman"/>
          <w:sz w:val="24"/>
          <w:szCs w:val="24"/>
        </w:rPr>
        <w:t>s</w:t>
      </w:r>
      <w:r w:rsidR="00FB1742" w:rsidRPr="0030318D">
        <w:rPr>
          <w:rFonts w:eastAsia="Times New Roman"/>
          <w:sz w:val="24"/>
          <w:szCs w:val="24"/>
        </w:rPr>
        <w:t xml:space="preserve"> with </w:t>
      </w:r>
      <w:r w:rsidR="00B64FA0" w:rsidRPr="0030318D">
        <w:rPr>
          <w:rFonts w:eastAsia="Times New Roman"/>
          <w:sz w:val="24"/>
          <w:szCs w:val="24"/>
        </w:rPr>
        <w:t>p120 catenin</w:t>
      </w:r>
      <w:r w:rsidR="00FB1742" w:rsidRPr="0030318D">
        <w:rPr>
          <w:rFonts w:eastAsia="Times New Roman"/>
          <w:sz w:val="24"/>
          <w:szCs w:val="24"/>
        </w:rPr>
        <w:t>-p190RhoGAP and regulate</w:t>
      </w:r>
      <w:r w:rsidR="00A00D57" w:rsidRPr="0030318D">
        <w:rPr>
          <w:rFonts w:eastAsia="Times New Roman"/>
          <w:sz w:val="24"/>
          <w:szCs w:val="24"/>
        </w:rPr>
        <w:t>s</w:t>
      </w:r>
      <w:r w:rsidR="00FB1742" w:rsidRPr="0030318D">
        <w:rPr>
          <w:rFonts w:eastAsia="Times New Roman"/>
          <w:sz w:val="24"/>
          <w:szCs w:val="24"/>
        </w:rPr>
        <w:t xml:space="preserve"> actin cytoskeleton </w:t>
      </w:r>
      <w:r w:rsidR="006B2E2C" w:rsidRPr="0030318D">
        <w:rPr>
          <w:rFonts w:eastAsia="Times New Roman"/>
          <w:sz w:val="24"/>
          <w:szCs w:val="24"/>
        </w:rPr>
        <w:t>remodeling</w:t>
      </w:r>
      <w:r w:rsidR="00FB1742" w:rsidRPr="0030318D">
        <w:rPr>
          <w:rFonts w:eastAsia="Times New Roman"/>
          <w:sz w:val="24"/>
          <w:szCs w:val="24"/>
        </w:rPr>
        <w:t xml:space="preserve"> </w:t>
      </w:r>
      <w:r w:rsidR="00A00D57" w:rsidRPr="0030318D">
        <w:rPr>
          <w:rFonts w:eastAsia="Times New Roman"/>
          <w:sz w:val="24"/>
          <w:szCs w:val="24"/>
        </w:rPr>
        <w:t xml:space="preserve">through </w:t>
      </w:r>
      <w:proofErr w:type="spellStart"/>
      <w:r w:rsidR="00FB1742" w:rsidRPr="0030318D">
        <w:rPr>
          <w:rFonts w:eastAsia="Times New Roman"/>
          <w:sz w:val="24"/>
          <w:szCs w:val="24"/>
        </w:rPr>
        <w:t>Rac</w:t>
      </w:r>
      <w:proofErr w:type="spellEnd"/>
      <w:r w:rsidR="00FB1742" w:rsidRPr="0030318D">
        <w:rPr>
          <w:rFonts w:eastAsia="Times New Roman"/>
          <w:sz w:val="24"/>
          <w:szCs w:val="24"/>
        </w:rPr>
        <w:t xml:space="preserve">-dependent antagonism of </w:t>
      </w:r>
      <w:proofErr w:type="spellStart"/>
      <w:r w:rsidR="00FB1742" w:rsidRPr="0030318D">
        <w:rPr>
          <w:rFonts w:eastAsia="Times New Roman"/>
          <w:sz w:val="24"/>
          <w:szCs w:val="24"/>
        </w:rPr>
        <w:t>RhoA</w:t>
      </w:r>
      <w:proofErr w:type="spellEnd"/>
      <w:r w:rsidR="00FB1742" w:rsidRPr="0030318D">
        <w:rPr>
          <w:rFonts w:eastAsia="Times New Roman"/>
          <w:sz w:val="24"/>
          <w:szCs w:val="24"/>
        </w:rPr>
        <w:t xml:space="preserve"> in fibroblasts, with </w:t>
      </w:r>
      <w:r w:rsidR="00B64FA0" w:rsidRPr="0030318D">
        <w:rPr>
          <w:rFonts w:eastAsia="Times New Roman"/>
          <w:sz w:val="24"/>
          <w:szCs w:val="24"/>
        </w:rPr>
        <w:t>p120 catenin</w:t>
      </w:r>
      <w:r w:rsidR="00FB1742" w:rsidRPr="0030318D">
        <w:rPr>
          <w:rFonts w:eastAsia="Times New Roman"/>
          <w:sz w:val="24"/>
          <w:szCs w:val="24"/>
        </w:rPr>
        <w:t xml:space="preserve"> </w:t>
      </w:r>
      <w:r w:rsidR="00A00D57" w:rsidRPr="0030318D">
        <w:rPr>
          <w:rFonts w:eastAsia="Times New Roman"/>
          <w:sz w:val="24"/>
          <w:szCs w:val="24"/>
        </w:rPr>
        <w:t xml:space="preserve">knockdown </w:t>
      </w:r>
      <w:r w:rsidR="00FB1742" w:rsidRPr="0030318D">
        <w:rPr>
          <w:rFonts w:eastAsia="Times New Roman"/>
          <w:sz w:val="24"/>
          <w:szCs w:val="24"/>
        </w:rPr>
        <w:t xml:space="preserve">enhancing </w:t>
      </w:r>
      <w:proofErr w:type="spellStart"/>
      <w:r w:rsidR="00FB1742" w:rsidRPr="0030318D">
        <w:rPr>
          <w:rFonts w:eastAsia="Times New Roman"/>
          <w:sz w:val="24"/>
          <w:szCs w:val="24"/>
        </w:rPr>
        <w:t>RhoA</w:t>
      </w:r>
      <w:proofErr w:type="spellEnd"/>
      <w:r w:rsidR="00FB1742" w:rsidRPr="0030318D">
        <w:rPr>
          <w:rFonts w:eastAsia="Times New Roman"/>
          <w:sz w:val="24"/>
          <w:szCs w:val="24"/>
        </w:rPr>
        <w:t xml:space="preserve"> activity and actin stress </w:t>
      </w:r>
      <w:r w:rsidR="006B2E2C" w:rsidRPr="0030318D">
        <w:rPr>
          <w:rFonts w:eastAsia="Times New Roman"/>
          <w:sz w:val="24"/>
          <w:szCs w:val="24"/>
        </w:rPr>
        <w:t>fibers</w:t>
      </w:r>
      <w:r w:rsidR="00FB1742"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XaWxkZW5iZXJnPC9BdXRob3I+PFllYXI+MjAwNjwvWWVh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XaWxkZW5iZXJnPC9BdXRob3I+PFllYXI+MjAwNjwvWWVh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1</w:t>
      </w:r>
      <w:r w:rsidR="000F2415"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 xml:space="preserve">. Our data </w:t>
      </w:r>
      <w:r w:rsidR="00A4170A" w:rsidRPr="0030318D">
        <w:rPr>
          <w:rFonts w:eastAsia="Times New Roman"/>
          <w:sz w:val="24"/>
          <w:szCs w:val="24"/>
        </w:rPr>
        <w:t>show</w:t>
      </w:r>
      <w:r w:rsidR="00627599">
        <w:rPr>
          <w:rFonts w:eastAsia="Times New Roman"/>
          <w:sz w:val="24"/>
          <w:szCs w:val="24"/>
        </w:rPr>
        <w:t>ed</w:t>
      </w:r>
      <w:r w:rsidR="00A4170A" w:rsidRPr="0030318D">
        <w:rPr>
          <w:rFonts w:eastAsia="Times New Roman"/>
          <w:sz w:val="24"/>
          <w:szCs w:val="24"/>
        </w:rPr>
        <w:t xml:space="preserve"> </w:t>
      </w:r>
      <w:r w:rsidR="00FB1742" w:rsidRPr="0030318D">
        <w:rPr>
          <w:rFonts w:eastAsia="Times New Roman"/>
          <w:sz w:val="24"/>
          <w:szCs w:val="24"/>
        </w:rPr>
        <w:t xml:space="preserve">that </w:t>
      </w:r>
      <w:r w:rsidR="00A00D57" w:rsidRPr="0030318D">
        <w:rPr>
          <w:rFonts w:eastAsia="Times New Roman"/>
          <w:sz w:val="24"/>
          <w:szCs w:val="24"/>
        </w:rPr>
        <w:t xml:space="preserve">knockdown </w:t>
      </w:r>
      <w:r w:rsidR="00FB1742" w:rsidRPr="0030318D">
        <w:rPr>
          <w:rFonts w:eastAsia="Times New Roman"/>
          <w:sz w:val="24"/>
          <w:szCs w:val="24"/>
        </w:rPr>
        <w:t xml:space="preserve">of </w:t>
      </w:r>
      <w:r w:rsidR="00B64FA0" w:rsidRPr="0030318D">
        <w:rPr>
          <w:rFonts w:eastAsia="Times New Roman"/>
          <w:sz w:val="24"/>
          <w:szCs w:val="24"/>
        </w:rPr>
        <w:t>p120 catenin</w:t>
      </w:r>
      <w:r w:rsidR="00FB1742" w:rsidRPr="0030318D">
        <w:rPr>
          <w:rFonts w:eastAsia="Times New Roman"/>
          <w:sz w:val="24"/>
          <w:szCs w:val="24"/>
        </w:rPr>
        <w:t xml:space="preserve"> or NRP1 </w:t>
      </w:r>
      <w:r w:rsidR="00A00D57" w:rsidRPr="0030318D">
        <w:rPr>
          <w:rFonts w:eastAsia="Times New Roman"/>
          <w:sz w:val="24"/>
          <w:szCs w:val="24"/>
        </w:rPr>
        <w:t xml:space="preserve">resulted </w:t>
      </w:r>
      <w:r w:rsidR="00FB1742" w:rsidRPr="0030318D">
        <w:rPr>
          <w:rFonts w:eastAsia="Times New Roman"/>
          <w:sz w:val="24"/>
          <w:szCs w:val="24"/>
        </w:rPr>
        <w:t xml:space="preserve">in </w:t>
      </w:r>
      <w:r w:rsidR="00B92523" w:rsidRPr="0030318D">
        <w:rPr>
          <w:rFonts w:eastAsia="Times New Roman"/>
          <w:sz w:val="24"/>
          <w:szCs w:val="24"/>
        </w:rPr>
        <w:t>d</w:t>
      </w:r>
      <w:r w:rsidR="00435EB2" w:rsidRPr="0030318D">
        <w:rPr>
          <w:rFonts w:eastAsia="Times New Roman"/>
          <w:sz w:val="24"/>
          <w:szCs w:val="24"/>
        </w:rPr>
        <w:t>isorganized</w:t>
      </w:r>
      <w:r w:rsidR="00E1605A" w:rsidRPr="0030318D">
        <w:rPr>
          <w:rFonts w:eastAsia="Times New Roman"/>
          <w:sz w:val="24"/>
          <w:szCs w:val="24"/>
        </w:rPr>
        <w:t xml:space="preserve"> </w:t>
      </w:r>
      <w:proofErr w:type="spellStart"/>
      <w:r w:rsidR="00FB1742" w:rsidRPr="0030318D">
        <w:rPr>
          <w:rFonts w:eastAsia="Times New Roman"/>
          <w:sz w:val="24"/>
          <w:szCs w:val="24"/>
        </w:rPr>
        <w:t>adherens</w:t>
      </w:r>
      <w:proofErr w:type="spellEnd"/>
      <w:r w:rsidR="00FB1742" w:rsidRPr="0030318D">
        <w:rPr>
          <w:rFonts w:eastAsia="Times New Roman"/>
          <w:sz w:val="24"/>
          <w:szCs w:val="24"/>
        </w:rPr>
        <w:t xml:space="preserve"> junction</w:t>
      </w:r>
      <w:r w:rsidR="00DB0B60" w:rsidRPr="0030318D">
        <w:rPr>
          <w:rFonts w:eastAsia="Times New Roman"/>
          <w:sz w:val="24"/>
          <w:szCs w:val="24"/>
        </w:rPr>
        <w:t>s</w:t>
      </w:r>
      <w:r w:rsidR="00FB1742" w:rsidRPr="0030318D">
        <w:rPr>
          <w:rFonts w:eastAsia="Times New Roman"/>
          <w:sz w:val="24"/>
          <w:szCs w:val="24"/>
        </w:rPr>
        <w:t xml:space="preserve"> and </w:t>
      </w:r>
      <w:r w:rsidR="00FB1742" w:rsidRPr="0030318D">
        <w:rPr>
          <w:rFonts w:eastAsia="Times New Roman"/>
          <w:sz w:val="24"/>
          <w:szCs w:val="24"/>
        </w:rPr>
        <w:lastRenderedPageBreak/>
        <w:t xml:space="preserve">accumulation of cortical stress </w:t>
      </w:r>
      <w:r w:rsidR="00BC66C3" w:rsidRPr="0030318D">
        <w:rPr>
          <w:rFonts w:eastAsia="Times New Roman"/>
          <w:sz w:val="24"/>
          <w:szCs w:val="24"/>
        </w:rPr>
        <w:t>fibers</w:t>
      </w:r>
      <w:r w:rsidR="00435EB2" w:rsidRPr="0030318D">
        <w:rPr>
          <w:rFonts w:eastAsia="Times New Roman"/>
          <w:sz w:val="24"/>
          <w:szCs w:val="24"/>
        </w:rPr>
        <w:t xml:space="preserve"> (Fig. 3</w:t>
      </w:r>
      <w:r w:rsidR="00A00D57" w:rsidRPr="0030318D">
        <w:rPr>
          <w:rFonts w:eastAsia="Times New Roman"/>
          <w:sz w:val="24"/>
          <w:szCs w:val="24"/>
        </w:rPr>
        <w:t>N</w:t>
      </w:r>
      <w:r w:rsidR="00435EB2" w:rsidRPr="0030318D">
        <w:rPr>
          <w:rFonts w:eastAsia="Times New Roman"/>
          <w:sz w:val="24"/>
          <w:szCs w:val="24"/>
        </w:rPr>
        <w:t>-</w:t>
      </w:r>
      <w:r w:rsidR="00A00D57" w:rsidRPr="0030318D">
        <w:rPr>
          <w:rFonts w:eastAsia="Times New Roman"/>
          <w:sz w:val="24"/>
          <w:szCs w:val="24"/>
        </w:rPr>
        <w:t>P</w:t>
      </w:r>
      <w:r w:rsidR="00435EB2" w:rsidRPr="0030318D">
        <w:rPr>
          <w:rFonts w:eastAsia="Times New Roman"/>
          <w:sz w:val="24"/>
          <w:szCs w:val="24"/>
        </w:rPr>
        <w:t>)</w:t>
      </w:r>
      <w:r w:rsidR="00627599">
        <w:rPr>
          <w:rFonts w:eastAsia="Times New Roman"/>
          <w:sz w:val="24"/>
          <w:szCs w:val="24"/>
        </w:rPr>
        <w:t xml:space="preserve">. These data suggest </w:t>
      </w:r>
      <w:r w:rsidR="00FB1742" w:rsidRPr="0030318D">
        <w:rPr>
          <w:rFonts w:eastAsia="Times New Roman"/>
          <w:sz w:val="24"/>
          <w:szCs w:val="24"/>
        </w:rPr>
        <w:t xml:space="preserve">that by interacting with VE-cadherin and promoting </w:t>
      </w:r>
      <w:r w:rsidR="00627599">
        <w:rPr>
          <w:rFonts w:eastAsia="Times New Roman"/>
          <w:sz w:val="24"/>
          <w:szCs w:val="24"/>
        </w:rPr>
        <w:t xml:space="preserve">the binding of </w:t>
      </w:r>
      <w:r w:rsidR="00B64FA0" w:rsidRPr="0030318D">
        <w:rPr>
          <w:rFonts w:eastAsia="Times New Roman"/>
          <w:sz w:val="24"/>
          <w:szCs w:val="24"/>
        </w:rPr>
        <w:t>p120 catenin</w:t>
      </w:r>
      <w:r w:rsidR="00FB1742" w:rsidRPr="0030318D">
        <w:rPr>
          <w:rFonts w:eastAsia="Times New Roman"/>
          <w:sz w:val="24"/>
          <w:szCs w:val="24"/>
        </w:rPr>
        <w:t xml:space="preserve"> </w:t>
      </w:r>
      <w:r w:rsidR="00C81888" w:rsidRPr="0030318D">
        <w:rPr>
          <w:rFonts w:eastAsia="Times New Roman"/>
          <w:sz w:val="24"/>
          <w:szCs w:val="24"/>
        </w:rPr>
        <w:t>to</w:t>
      </w:r>
      <w:r w:rsidR="00FB1742" w:rsidRPr="0030318D">
        <w:rPr>
          <w:rFonts w:eastAsia="Times New Roman"/>
          <w:sz w:val="24"/>
          <w:szCs w:val="24"/>
        </w:rPr>
        <w:t xml:space="preserve"> VE-cadherin, NRP1 provides a spatial cue to coordinate </w:t>
      </w:r>
      <w:proofErr w:type="spellStart"/>
      <w:r w:rsidR="00FB1742" w:rsidRPr="0030318D">
        <w:rPr>
          <w:rFonts w:eastAsia="Times New Roman"/>
          <w:sz w:val="24"/>
          <w:szCs w:val="24"/>
        </w:rPr>
        <w:t>RhoGTPase</w:t>
      </w:r>
      <w:proofErr w:type="spellEnd"/>
      <w:r w:rsidR="00FB1742" w:rsidRPr="0030318D">
        <w:rPr>
          <w:rFonts w:eastAsia="Times New Roman"/>
          <w:sz w:val="24"/>
          <w:szCs w:val="24"/>
        </w:rPr>
        <w:t xml:space="preserve">-dependent actin </w:t>
      </w:r>
      <w:r w:rsidR="006B2E2C" w:rsidRPr="0030318D">
        <w:rPr>
          <w:rFonts w:eastAsia="Times New Roman"/>
          <w:sz w:val="24"/>
          <w:szCs w:val="24"/>
        </w:rPr>
        <w:t>remodeling</w:t>
      </w:r>
      <w:r w:rsidR="00FB1742" w:rsidRPr="0030318D">
        <w:rPr>
          <w:rFonts w:eastAsia="Times New Roman"/>
          <w:sz w:val="24"/>
          <w:szCs w:val="24"/>
        </w:rPr>
        <w:t xml:space="preserve"> and junctional stability. These data are consistent with previous evidence showing that NRP1 regulates fibronectin-induced actin cytoskeleton</w:t>
      </w:r>
      <w:r w:rsidR="0095130A" w:rsidRPr="0030318D">
        <w:rPr>
          <w:rFonts w:eastAsia="Times New Roman"/>
          <w:sz w:val="24"/>
          <w:szCs w:val="24"/>
        </w:rPr>
        <w:t>,</w:t>
      </w:r>
      <w:r w:rsidR="00FB1742" w:rsidRPr="0030318D">
        <w:rPr>
          <w:rFonts w:eastAsia="Times New Roman"/>
          <w:sz w:val="24"/>
          <w:szCs w:val="24"/>
        </w:rPr>
        <w:t xml:space="preserve"> migration </w: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8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8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3</w:t>
      </w:r>
      <w:r w:rsidR="006B1369" w:rsidRPr="0030318D">
        <w:rPr>
          <w:rFonts w:eastAsia="Times New Roman"/>
          <w:noProof/>
          <w:sz w:val="24"/>
          <w:szCs w:val="24"/>
        </w:rPr>
        <w:t>)</w:t>
      </w:r>
      <w:r w:rsidR="006B1369" w:rsidRPr="0030318D">
        <w:rPr>
          <w:rFonts w:eastAsia="Times New Roman"/>
          <w:sz w:val="24"/>
          <w:szCs w:val="24"/>
        </w:rPr>
        <w:fldChar w:fldCharType="end"/>
      </w:r>
      <w:r w:rsidR="0095130A" w:rsidRPr="0030318D">
        <w:rPr>
          <w:rFonts w:eastAsia="Times New Roman"/>
          <w:sz w:val="24"/>
          <w:szCs w:val="24"/>
        </w:rPr>
        <w:t xml:space="preserve"> and </w:t>
      </w:r>
      <w:r w:rsidR="00092090" w:rsidRPr="0030318D">
        <w:rPr>
          <w:rFonts w:eastAsia="Times New Roman"/>
          <w:sz w:val="24"/>
          <w:szCs w:val="24"/>
        </w:rPr>
        <w:t>the a</w:t>
      </w:r>
      <w:r w:rsidR="00277D64" w:rsidRPr="0030318D">
        <w:rPr>
          <w:rFonts w:eastAsia="Times New Roman"/>
          <w:sz w:val="24"/>
          <w:szCs w:val="24"/>
        </w:rPr>
        <w:t xml:space="preserve">ctivity of the small GTPase </w:t>
      </w:r>
      <w:r w:rsidR="0095130A" w:rsidRPr="0030318D">
        <w:rPr>
          <w:rFonts w:eastAsia="Times New Roman"/>
          <w:sz w:val="24"/>
          <w:szCs w:val="24"/>
        </w:rPr>
        <w:t xml:space="preserve">CDC42 </w:t>
      </w:r>
      <w:r w:rsidR="006F080F" w:rsidRPr="0030318D">
        <w:rPr>
          <w:rFonts w:eastAsia="Times New Roman"/>
          <w:sz w:val="24"/>
          <w:szCs w:val="24"/>
        </w:rPr>
        <w:t>in ECs</w:t>
      </w:r>
      <w:r w:rsidR="0038511E"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GYW50aW48L0F1dGhvcj48WWVhcj4yMDE1PC9ZZWFyPjxS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GYW50aW48L0F1dGhvcj48WWVhcj4yMDE1PC9ZZWFyPjxS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4</w:t>
      </w:r>
      <w:r w:rsidR="006B1369" w:rsidRPr="0030318D">
        <w:rPr>
          <w:rFonts w:eastAsia="Times New Roman"/>
          <w:noProof/>
          <w:sz w:val="24"/>
          <w:szCs w:val="24"/>
        </w:rPr>
        <w:t>)</w:t>
      </w:r>
      <w:r w:rsidR="006B1369" w:rsidRPr="0030318D">
        <w:rPr>
          <w:rFonts w:eastAsia="Times New Roman"/>
          <w:sz w:val="24"/>
          <w:szCs w:val="24"/>
        </w:rPr>
        <w:fldChar w:fldCharType="end"/>
      </w:r>
      <w:r w:rsidR="00FB1742" w:rsidRPr="0030318D">
        <w:rPr>
          <w:rFonts w:eastAsia="Times New Roman"/>
          <w:sz w:val="24"/>
          <w:szCs w:val="24"/>
        </w:rPr>
        <w:t>.</w:t>
      </w:r>
    </w:p>
    <w:p w14:paraId="5EF875B4" w14:textId="2A1845A0" w:rsidR="00183AA3" w:rsidRPr="0030318D" w:rsidRDefault="00FB1742" w:rsidP="00043C7C">
      <w:pPr>
        <w:spacing w:after="240" w:line="360" w:lineRule="auto"/>
        <w:ind w:left="709"/>
        <w:jc w:val="both"/>
        <w:rPr>
          <w:rFonts w:eastAsia="Times New Roman"/>
          <w:sz w:val="24"/>
          <w:szCs w:val="24"/>
        </w:rPr>
      </w:pPr>
      <w:r w:rsidRPr="0030318D">
        <w:rPr>
          <w:rFonts w:eastAsia="Times New Roman"/>
          <w:sz w:val="24"/>
          <w:szCs w:val="24"/>
        </w:rPr>
        <w:t xml:space="preserve">In a sepsis-induced lung injury mouse model, inflammatory stimuli </w:t>
      </w:r>
      <w:r w:rsidR="00101EF8" w:rsidRPr="0030318D">
        <w:rPr>
          <w:rFonts w:eastAsia="Times New Roman"/>
          <w:sz w:val="24"/>
          <w:szCs w:val="24"/>
        </w:rPr>
        <w:t>attenuate</w:t>
      </w:r>
      <w:r w:rsidRPr="0030318D">
        <w:rPr>
          <w:rFonts w:eastAsia="Times New Roman"/>
          <w:sz w:val="24"/>
          <w:szCs w:val="24"/>
        </w:rPr>
        <w:t xml:space="preserve"> p120 catenin expression. Conversely, </w:t>
      </w:r>
      <w:r w:rsidR="00A00D57" w:rsidRPr="0030318D">
        <w:rPr>
          <w:rFonts w:eastAsia="Times New Roman"/>
          <w:sz w:val="24"/>
          <w:szCs w:val="24"/>
        </w:rPr>
        <w:t xml:space="preserve">deficiency </w:t>
      </w:r>
      <w:r w:rsidRPr="0030318D">
        <w:rPr>
          <w:rFonts w:eastAsia="Times New Roman"/>
          <w:sz w:val="24"/>
          <w:szCs w:val="24"/>
        </w:rPr>
        <w:t>of p120 catenin in the lung vasculature in mice enhance</w:t>
      </w:r>
      <w:r w:rsidR="00A00D57" w:rsidRPr="0030318D">
        <w:rPr>
          <w:rFonts w:eastAsia="Times New Roman"/>
          <w:sz w:val="24"/>
          <w:szCs w:val="24"/>
        </w:rPr>
        <w:t>s</w:t>
      </w:r>
      <w:r w:rsidRPr="0030318D">
        <w:rPr>
          <w:rFonts w:eastAsia="Times New Roman"/>
          <w:sz w:val="24"/>
          <w:szCs w:val="24"/>
        </w:rPr>
        <w:t xml:space="preserve"> LPS-induced </w:t>
      </w:r>
      <w:r w:rsidR="00627599">
        <w:rPr>
          <w:rFonts w:eastAsia="Times New Roman"/>
          <w:sz w:val="24"/>
          <w:szCs w:val="24"/>
        </w:rPr>
        <w:t xml:space="preserve">increases in </w:t>
      </w:r>
      <w:r w:rsidRPr="0030318D">
        <w:rPr>
          <w:rFonts w:eastAsia="Times New Roman"/>
          <w:sz w:val="24"/>
          <w:szCs w:val="24"/>
        </w:rPr>
        <w:t>TNFα, IL6</w:t>
      </w:r>
      <w:r w:rsidR="005745FA" w:rsidRPr="0030318D">
        <w:rPr>
          <w:rFonts w:eastAsia="Times New Roman"/>
          <w:sz w:val="24"/>
          <w:szCs w:val="24"/>
        </w:rPr>
        <w:t xml:space="preserve"> and</w:t>
      </w:r>
      <w:r w:rsidRPr="0030318D">
        <w:rPr>
          <w:rFonts w:eastAsia="Times New Roman"/>
          <w:sz w:val="24"/>
          <w:szCs w:val="24"/>
        </w:rPr>
        <w:t xml:space="preserve"> neutrophil adhesion to pulmonary ECs and transmigration </w:t>
      </w:r>
      <w:r w:rsidR="006B1369" w:rsidRPr="0030318D">
        <w:rPr>
          <w:rFonts w:eastAsia="Times New Roman"/>
          <w:sz w:val="24"/>
          <w:szCs w:val="24"/>
        </w:rPr>
        <w:fldChar w:fldCharType="begin">
          <w:fldData xml:space="preserve">PEVuZE5vdGU+PENpdGU+PEF1dGhvcj5XYW5nPC9BdXRob3I+PFllYXI+MjAxMTwvWWVhcj48UmVj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XYW5nPC9BdXRob3I+PFllYXI+MjAxMTwvWWVhcj48UmVj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2</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 xml:space="preserve">. </w:t>
      </w:r>
      <w:r w:rsidR="00A00D57" w:rsidRPr="0030318D">
        <w:rPr>
          <w:rFonts w:eastAsia="Times New Roman"/>
          <w:sz w:val="24"/>
          <w:szCs w:val="24"/>
        </w:rPr>
        <w:t xml:space="preserve">Because knockdown </w:t>
      </w:r>
      <w:r w:rsidR="009A2F88" w:rsidRPr="0030318D">
        <w:rPr>
          <w:rFonts w:eastAsia="Times New Roman"/>
          <w:sz w:val="24"/>
          <w:szCs w:val="24"/>
        </w:rPr>
        <w:t xml:space="preserve">of </w:t>
      </w:r>
      <w:r w:rsidRPr="0030318D">
        <w:rPr>
          <w:rFonts w:eastAsia="Times New Roman"/>
          <w:sz w:val="24"/>
          <w:szCs w:val="24"/>
        </w:rPr>
        <w:t xml:space="preserve">NRP1 or </w:t>
      </w:r>
      <w:r w:rsidR="00B64FA0" w:rsidRPr="0030318D">
        <w:rPr>
          <w:rFonts w:eastAsia="Times New Roman"/>
          <w:sz w:val="24"/>
          <w:szCs w:val="24"/>
        </w:rPr>
        <w:t>p120 catenin</w:t>
      </w:r>
      <w:r w:rsidRPr="0030318D">
        <w:rPr>
          <w:rFonts w:eastAsia="Times New Roman"/>
          <w:sz w:val="24"/>
          <w:szCs w:val="24"/>
        </w:rPr>
        <w:t xml:space="preserve"> induce</w:t>
      </w:r>
      <w:r w:rsidR="00A00D57" w:rsidRPr="0030318D">
        <w:rPr>
          <w:rFonts w:eastAsia="Times New Roman"/>
          <w:sz w:val="24"/>
          <w:szCs w:val="24"/>
        </w:rPr>
        <w:t>d</w:t>
      </w:r>
      <w:r w:rsidRPr="0030318D">
        <w:rPr>
          <w:rFonts w:eastAsia="Times New Roman"/>
          <w:sz w:val="24"/>
          <w:szCs w:val="24"/>
        </w:rPr>
        <w:t xml:space="preserve"> similar cytoskeletal changes and junctional gaps</w:t>
      </w:r>
      <w:r w:rsidR="00985C73" w:rsidRPr="0030318D">
        <w:rPr>
          <w:rFonts w:eastAsia="Times New Roman"/>
          <w:sz w:val="24"/>
          <w:szCs w:val="24"/>
        </w:rPr>
        <w:t xml:space="preserve"> (</w:t>
      </w:r>
      <w:r w:rsidR="002A2333" w:rsidRPr="0030318D">
        <w:rPr>
          <w:rFonts w:eastAsia="Times New Roman"/>
          <w:sz w:val="24"/>
          <w:szCs w:val="24"/>
        </w:rPr>
        <w:t>Fig.</w:t>
      </w:r>
      <w:r w:rsidR="00985C73" w:rsidRPr="0030318D">
        <w:rPr>
          <w:rFonts w:eastAsia="Times New Roman"/>
          <w:sz w:val="24"/>
          <w:szCs w:val="24"/>
        </w:rPr>
        <w:t xml:space="preserve"> 3</w:t>
      </w:r>
      <w:r w:rsidR="00A00D57" w:rsidRPr="0030318D">
        <w:rPr>
          <w:rFonts w:eastAsia="Times New Roman"/>
          <w:sz w:val="24"/>
          <w:szCs w:val="24"/>
        </w:rPr>
        <w:t>N</w:t>
      </w:r>
      <w:r w:rsidR="00985C73" w:rsidRPr="0030318D">
        <w:rPr>
          <w:rFonts w:eastAsia="Times New Roman"/>
          <w:sz w:val="24"/>
          <w:szCs w:val="24"/>
        </w:rPr>
        <w:t>-</w:t>
      </w:r>
      <w:r w:rsidR="00A00D57" w:rsidRPr="0030318D">
        <w:rPr>
          <w:rFonts w:eastAsia="Times New Roman"/>
          <w:sz w:val="24"/>
          <w:szCs w:val="24"/>
        </w:rPr>
        <w:t>P</w:t>
      </w:r>
      <w:r w:rsidR="00985C73" w:rsidRPr="0030318D">
        <w:rPr>
          <w:rFonts w:eastAsia="Times New Roman"/>
          <w:sz w:val="24"/>
          <w:szCs w:val="24"/>
        </w:rPr>
        <w:t>)</w:t>
      </w:r>
      <w:r w:rsidRPr="0030318D">
        <w:rPr>
          <w:rFonts w:eastAsia="Times New Roman"/>
          <w:sz w:val="24"/>
          <w:szCs w:val="24"/>
        </w:rPr>
        <w:t xml:space="preserve">, it could be argued that </w:t>
      </w:r>
      <w:r w:rsidR="00627599" w:rsidRPr="0030318D">
        <w:rPr>
          <w:rFonts w:eastAsia="Times New Roman"/>
          <w:sz w:val="24"/>
          <w:szCs w:val="24"/>
        </w:rPr>
        <w:t xml:space="preserve">by interacting with VE-cadherin and by promoting the interaction of p120 catenin and VE-cadherin, </w:t>
      </w:r>
      <w:r w:rsidRPr="0030318D">
        <w:rPr>
          <w:rFonts w:eastAsia="Times New Roman"/>
          <w:sz w:val="24"/>
          <w:szCs w:val="24"/>
        </w:rPr>
        <w:t>NRP1 suppresses the pro-inflammatory phenotype</w:t>
      </w:r>
      <w:r w:rsidR="00A00D57" w:rsidRPr="0030318D">
        <w:rPr>
          <w:rFonts w:eastAsia="Times New Roman"/>
          <w:sz w:val="24"/>
          <w:szCs w:val="24"/>
        </w:rPr>
        <w:t>,</w:t>
      </w:r>
      <w:r w:rsidRPr="0030318D">
        <w:rPr>
          <w:rFonts w:eastAsia="Times New Roman"/>
          <w:sz w:val="24"/>
          <w:szCs w:val="24"/>
        </w:rPr>
        <w:t xml:space="preserve"> </w:t>
      </w:r>
      <w:r w:rsidR="00A00D57" w:rsidRPr="0030318D">
        <w:rPr>
          <w:rFonts w:eastAsia="Times New Roman"/>
          <w:sz w:val="24"/>
          <w:szCs w:val="24"/>
        </w:rPr>
        <w:t xml:space="preserve">which </w:t>
      </w:r>
      <w:r w:rsidR="00627599">
        <w:rPr>
          <w:rFonts w:eastAsia="Times New Roman"/>
          <w:sz w:val="24"/>
          <w:szCs w:val="24"/>
        </w:rPr>
        <w:t xml:space="preserve">was </w:t>
      </w:r>
      <w:r w:rsidRPr="0030318D">
        <w:rPr>
          <w:rFonts w:eastAsia="Times New Roman"/>
          <w:sz w:val="24"/>
          <w:szCs w:val="24"/>
        </w:rPr>
        <w:t xml:space="preserve">reflected in </w:t>
      </w:r>
      <w:r w:rsidRPr="0030318D">
        <w:rPr>
          <w:sz w:val="24"/>
          <w:szCs w:val="24"/>
        </w:rPr>
        <w:t xml:space="preserve">the </w:t>
      </w:r>
      <w:r w:rsidR="00C877CA" w:rsidRPr="0030318D">
        <w:rPr>
          <w:rFonts w:eastAsia="Times New Roman"/>
          <w:sz w:val="24"/>
          <w:szCs w:val="24"/>
        </w:rPr>
        <w:t>enhanced</w:t>
      </w:r>
      <w:r w:rsidRPr="0030318D">
        <w:rPr>
          <w:rFonts w:eastAsia="Times New Roman"/>
          <w:sz w:val="24"/>
          <w:szCs w:val="24"/>
        </w:rPr>
        <w:t xml:space="preserve"> </w:t>
      </w:r>
      <w:r w:rsidR="0000411F" w:rsidRPr="0030318D">
        <w:rPr>
          <w:rFonts w:eastAsia="Times New Roman"/>
          <w:sz w:val="24"/>
          <w:szCs w:val="24"/>
        </w:rPr>
        <w:t>leukocyte</w:t>
      </w:r>
      <w:r w:rsidR="00061441" w:rsidRPr="0030318D">
        <w:rPr>
          <w:rFonts w:eastAsia="Times New Roman"/>
          <w:sz w:val="24"/>
          <w:szCs w:val="24"/>
        </w:rPr>
        <w:t xml:space="preserve"> </w:t>
      </w:r>
      <w:r w:rsidRPr="0030318D">
        <w:rPr>
          <w:rFonts w:eastAsia="Times New Roman"/>
          <w:sz w:val="24"/>
          <w:szCs w:val="24"/>
        </w:rPr>
        <w:t>adhesion</w:t>
      </w:r>
      <w:r w:rsidR="00711DDB" w:rsidRPr="0030318D">
        <w:rPr>
          <w:rFonts w:eastAsia="Times New Roman"/>
          <w:sz w:val="24"/>
          <w:szCs w:val="24"/>
        </w:rPr>
        <w:t xml:space="preserve"> (Fig. 5</w:t>
      </w:r>
      <w:r w:rsidR="00441AAF" w:rsidRPr="0030318D">
        <w:rPr>
          <w:rFonts w:eastAsia="Times New Roman"/>
          <w:sz w:val="24"/>
          <w:szCs w:val="24"/>
        </w:rPr>
        <w:t>G</w:t>
      </w:r>
      <w:r w:rsidR="0000411F" w:rsidRPr="0030318D">
        <w:rPr>
          <w:rFonts w:eastAsia="Times New Roman"/>
          <w:sz w:val="24"/>
          <w:szCs w:val="24"/>
        </w:rPr>
        <w:t>-I</w:t>
      </w:r>
      <w:r w:rsidR="00441AAF" w:rsidRPr="0030318D">
        <w:rPr>
          <w:rFonts w:eastAsia="Times New Roman"/>
          <w:sz w:val="24"/>
          <w:szCs w:val="24"/>
        </w:rPr>
        <w:t>)</w:t>
      </w:r>
      <w:r w:rsidR="00805E0D" w:rsidRPr="0030318D">
        <w:rPr>
          <w:rFonts w:eastAsia="Times New Roman"/>
          <w:sz w:val="24"/>
          <w:szCs w:val="24"/>
        </w:rPr>
        <w:t xml:space="preserve">, endothelial activation (Fig. 5J, K) </w:t>
      </w:r>
      <w:r w:rsidRPr="0030318D">
        <w:rPr>
          <w:rFonts w:eastAsia="Times New Roman"/>
          <w:sz w:val="24"/>
          <w:szCs w:val="24"/>
        </w:rPr>
        <w:t>and athero</w:t>
      </w:r>
      <w:r w:rsidR="00C877CA" w:rsidRPr="0030318D">
        <w:rPr>
          <w:rFonts w:eastAsia="Times New Roman"/>
          <w:sz w:val="24"/>
          <w:szCs w:val="24"/>
        </w:rPr>
        <w:t>genesis</w:t>
      </w:r>
      <w:r w:rsidRPr="0030318D">
        <w:rPr>
          <w:rFonts w:eastAsia="Times New Roman"/>
          <w:sz w:val="24"/>
          <w:szCs w:val="24"/>
        </w:rPr>
        <w:t xml:space="preserve"> </w:t>
      </w:r>
      <w:r w:rsidR="00C877CA" w:rsidRPr="0030318D">
        <w:rPr>
          <w:rFonts w:eastAsia="Times New Roman"/>
          <w:sz w:val="24"/>
          <w:szCs w:val="24"/>
        </w:rPr>
        <w:t>in</w:t>
      </w:r>
      <w:r w:rsidRPr="0030318D">
        <w:rPr>
          <w:rFonts w:eastAsia="Times New Roman"/>
          <w:sz w:val="24"/>
          <w:szCs w:val="24"/>
        </w:rPr>
        <w:t xml:space="preserve"> NRP1 </w:t>
      </w:r>
      <w:r w:rsidR="00A65F99" w:rsidRPr="0030318D">
        <w:rPr>
          <w:rFonts w:eastAsia="Times New Roman"/>
          <w:sz w:val="24"/>
          <w:szCs w:val="24"/>
        </w:rPr>
        <w:t xml:space="preserve">endothelial </w:t>
      </w:r>
      <w:r w:rsidRPr="0030318D">
        <w:rPr>
          <w:rFonts w:eastAsia="Times New Roman"/>
          <w:sz w:val="24"/>
          <w:szCs w:val="24"/>
        </w:rPr>
        <w:t>knockout mouse mutants</w:t>
      </w:r>
      <w:r w:rsidR="00054891" w:rsidRPr="0030318D">
        <w:rPr>
          <w:rFonts w:eastAsia="Times New Roman"/>
          <w:sz w:val="24"/>
          <w:szCs w:val="24"/>
        </w:rPr>
        <w:t xml:space="preserve"> (</w:t>
      </w:r>
      <w:r w:rsidR="002A2333" w:rsidRPr="0030318D">
        <w:rPr>
          <w:rFonts w:eastAsia="Times New Roman"/>
          <w:sz w:val="24"/>
          <w:szCs w:val="24"/>
        </w:rPr>
        <w:t>Fig.</w:t>
      </w:r>
      <w:r w:rsidR="00054891" w:rsidRPr="0030318D">
        <w:rPr>
          <w:rFonts w:eastAsia="Times New Roman"/>
          <w:sz w:val="24"/>
          <w:szCs w:val="24"/>
        </w:rPr>
        <w:t xml:space="preserve"> </w:t>
      </w:r>
      <w:r w:rsidR="00441AAF" w:rsidRPr="0030318D">
        <w:rPr>
          <w:rFonts w:eastAsia="Times New Roman"/>
          <w:sz w:val="24"/>
          <w:szCs w:val="24"/>
        </w:rPr>
        <w:t>5L</w:t>
      </w:r>
      <w:r w:rsidR="00054891" w:rsidRPr="0030318D">
        <w:rPr>
          <w:rFonts w:eastAsia="Times New Roman"/>
          <w:sz w:val="24"/>
          <w:szCs w:val="24"/>
        </w:rPr>
        <w:t>-</w:t>
      </w:r>
      <w:r w:rsidR="00441AAF" w:rsidRPr="0030318D">
        <w:rPr>
          <w:rFonts w:eastAsia="Times New Roman"/>
          <w:sz w:val="24"/>
          <w:szCs w:val="24"/>
        </w:rPr>
        <w:t>M</w:t>
      </w:r>
      <w:r w:rsidR="00054891" w:rsidRPr="0030318D">
        <w:rPr>
          <w:rFonts w:eastAsia="Times New Roman"/>
          <w:sz w:val="24"/>
          <w:szCs w:val="24"/>
        </w:rPr>
        <w:t>)</w:t>
      </w:r>
      <w:r w:rsidRPr="0030318D">
        <w:rPr>
          <w:rFonts w:eastAsia="Times New Roman"/>
          <w:sz w:val="24"/>
          <w:szCs w:val="24"/>
        </w:rPr>
        <w:t xml:space="preserve">. However, the </w:t>
      </w:r>
      <w:r w:rsidR="00A00D57" w:rsidRPr="0030318D">
        <w:rPr>
          <w:rFonts w:eastAsia="Times New Roman"/>
          <w:sz w:val="24"/>
          <w:szCs w:val="24"/>
        </w:rPr>
        <w:t xml:space="preserve">lack of effect of NRP1 knockdown on </w:t>
      </w:r>
      <w:r w:rsidR="00B64FA0" w:rsidRPr="0030318D">
        <w:rPr>
          <w:rFonts w:eastAsia="Times New Roman"/>
          <w:sz w:val="24"/>
          <w:szCs w:val="24"/>
        </w:rPr>
        <w:t>p120 catenin</w:t>
      </w:r>
      <w:r w:rsidRPr="0030318D">
        <w:rPr>
          <w:rFonts w:eastAsia="Times New Roman"/>
          <w:sz w:val="24"/>
          <w:szCs w:val="24"/>
        </w:rPr>
        <w:t xml:space="preserve"> and VE-cadherin </w:t>
      </w:r>
      <w:r w:rsidR="00A00D57" w:rsidRPr="0030318D">
        <w:rPr>
          <w:rFonts w:eastAsia="Times New Roman"/>
          <w:sz w:val="24"/>
          <w:szCs w:val="24"/>
        </w:rPr>
        <w:t xml:space="preserve">abundance </w:t>
      </w:r>
      <w:r w:rsidR="002A1045" w:rsidRPr="0030318D">
        <w:rPr>
          <w:rFonts w:eastAsia="Times New Roman"/>
          <w:sz w:val="24"/>
          <w:szCs w:val="24"/>
        </w:rPr>
        <w:t>(</w:t>
      </w:r>
      <w:r w:rsidR="002A2333" w:rsidRPr="0030318D">
        <w:rPr>
          <w:rFonts w:eastAsia="Times New Roman"/>
          <w:sz w:val="24"/>
          <w:szCs w:val="24"/>
        </w:rPr>
        <w:t>Fig.</w:t>
      </w:r>
      <w:r w:rsidR="005A41F1" w:rsidRPr="0030318D">
        <w:rPr>
          <w:rFonts w:eastAsia="Times New Roman"/>
          <w:sz w:val="24"/>
          <w:szCs w:val="24"/>
        </w:rPr>
        <w:t xml:space="preserve"> 3</w:t>
      </w:r>
      <w:r w:rsidR="00A00D57" w:rsidRPr="0030318D">
        <w:rPr>
          <w:rFonts w:eastAsia="Times New Roman"/>
          <w:sz w:val="24"/>
          <w:szCs w:val="24"/>
        </w:rPr>
        <w:t>E</w:t>
      </w:r>
      <w:r w:rsidR="005A41F1" w:rsidRPr="0030318D">
        <w:rPr>
          <w:rFonts w:eastAsia="Times New Roman"/>
          <w:sz w:val="24"/>
          <w:szCs w:val="24"/>
        </w:rPr>
        <w:t xml:space="preserve">, </w:t>
      </w:r>
      <w:r w:rsidR="00A00D57" w:rsidRPr="0030318D">
        <w:rPr>
          <w:rFonts w:eastAsia="Times New Roman"/>
          <w:sz w:val="24"/>
          <w:szCs w:val="24"/>
        </w:rPr>
        <w:t>G</w:t>
      </w:r>
      <w:r w:rsidR="00C62BC1" w:rsidRPr="0030318D">
        <w:rPr>
          <w:rFonts w:eastAsia="Times New Roman"/>
          <w:sz w:val="24"/>
          <w:szCs w:val="24"/>
        </w:rPr>
        <w:t xml:space="preserve">, </w:t>
      </w:r>
      <w:r w:rsidR="00A00D57" w:rsidRPr="0030318D">
        <w:rPr>
          <w:rFonts w:eastAsia="Times New Roman"/>
          <w:sz w:val="24"/>
          <w:szCs w:val="24"/>
        </w:rPr>
        <w:t>N</w:t>
      </w:r>
      <w:r w:rsidR="00990AC0" w:rsidRPr="0030318D">
        <w:rPr>
          <w:rFonts w:eastAsia="Times New Roman"/>
          <w:sz w:val="24"/>
          <w:szCs w:val="24"/>
        </w:rPr>
        <w:t xml:space="preserve">, </w:t>
      </w:r>
      <w:r w:rsidR="00A00D57" w:rsidRPr="0030318D">
        <w:rPr>
          <w:rFonts w:eastAsia="Times New Roman"/>
          <w:sz w:val="24"/>
          <w:szCs w:val="24"/>
        </w:rPr>
        <w:t>P</w:t>
      </w:r>
      <w:r w:rsidR="002A1045" w:rsidRPr="0030318D">
        <w:rPr>
          <w:rFonts w:eastAsia="Times New Roman"/>
          <w:sz w:val="24"/>
          <w:szCs w:val="24"/>
        </w:rPr>
        <w:t>)</w:t>
      </w:r>
      <w:r w:rsidRPr="0030318D">
        <w:rPr>
          <w:rFonts w:eastAsia="Times New Roman"/>
          <w:sz w:val="24"/>
          <w:szCs w:val="24"/>
        </w:rPr>
        <w:t xml:space="preserve">, </w:t>
      </w:r>
      <w:r w:rsidR="00A00D57" w:rsidRPr="0030318D">
        <w:rPr>
          <w:rFonts w:eastAsia="Times New Roman"/>
          <w:sz w:val="24"/>
          <w:szCs w:val="24"/>
        </w:rPr>
        <w:t xml:space="preserve">combined with the decrease in </w:t>
      </w:r>
      <w:r w:rsidRPr="0030318D">
        <w:rPr>
          <w:rFonts w:eastAsia="Times New Roman"/>
          <w:sz w:val="24"/>
          <w:szCs w:val="24"/>
        </w:rPr>
        <w:t xml:space="preserve">VE-cadherin protein levels </w:t>
      </w:r>
      <w:r w:rsidR="00A00D57" w:rsidRPr="0030318D">
        <w:rPr>
          <w:rFonts w:eastAsia="Times New Roman"/>
          <w:sz w:val="24"/>
          <w:szCs w:val="24"/>
        </w:rPr>
        <w:t xml:space="preserve">induced by </w:t>
      </w:r>
      <w:r w:rsidR="00B64FA0" w:rsidRPr="0030318D">
        <w:rPr>
          <w:rFonts w:eastAsia="Times New Roman"/>
          <w:sz w:val="24"/>
          <w:szCs w:val="24"/>
        </w:rPr>
        <w:t>p120 catenin</w:t>
      </w:r>
      <w:r w:rsidR="00A00D57" w:rsidRPr="0030318D">
        <w:rPr>
          <w:rFonts w:eastAsia="Times New Roman"/>
          <w:sz w:val="24"/>
          <w:szCs w:val="24"/>
        </w:rPr>
        <w:t xml:space="preserve"> knockdown </w:t>
      </w:r>
      <w:r w:rsidR="00CD0F46" w:rsidRPr="0030318D">
        <w:rPr>
          <w:rFonts w:eastAsia="Times New Roman"/>
          <w:sz w:val="24"/>
          <w:szCs w:val="24"/>
        </w:rPr>
        <w:t>(</w:t>
      </w:r>
      <w:r w:rsidR="002A2333" w:rsidRPr="0030318D">
        <w:rPr>
          <w:rFonts w:eastAsia="Times New Roman"/>
          <w:sz w:val="24"/>
          <w:szCs w:val="24"/>
        </w:rPr>
        <w:t>Fig.</w:t>
      </w:r>
      <w:r w:rsidR="00CD0F46" w:rsidRPr="0030318D">
        <w:rPr>
          <w:rFonts w:eastAsia="Times New Roman"/>
          <w:sz w:val="24"/>
          <w:szCs w:val="24"/>
        </w:rPr>
        <w:t xml:space="preserve"> </w:t>
      </w:r>
      <w:r w:rsidR="00D36A85" w:rsidRPr="0030318D">
        <w:rPr>
          <w:rFonts w:eastAsia="Times New Roman"/>
          <w:sz w:val="24"/>
          <w:szCs w:val="24"/>
        </w:rPr>
        <w:t>3</w:t>
      </w:r>
      <w:r w:rsidR="00A00D57" w:rsidRPr="0030318D">
        <w:rPr>
          <w:rFonts w:eastAsia="Times New Roman"/>
          <w:sz w:val="24"/>
          <w:szCs w:val="24"/>
        </w:rPr>
        <w:t>N</w:t>
      </w:r>
      <w:r w:rsidR="00D36A85" w:rsidRPr="0030318D">
        <w:rPr>
          <w:rFonts w:eastAsia="Times New Roman"/>
          <w:sz w:val="24"/>
          <w:szCs w:val="24"/>
        </w:rPr>
        <w:t xml:space="preserve">, </w:t>
      </w:r>
      <w:r w:rsidR="00A00D57" w:rsidRPr="0030318D">
        <w:rPr>
          <w:rFonts w:eastAsia="Times New Roman"/>
          <w:sz w:val="24"/>
          <w:szCs w:val="24"/>
        </w:rPr>
        <w:t>P</w:t>
      </w:r>
      <w:r w:rsidR="00CD0F46" w:rsidRPr="0030318D">
        <w:rPr>
          <w:rFonts w:eastAsia="Times New Roman"/>
          <w:sz w:val="24"/>
          <w:szCs w:val="24"/>
        </w:rPr>
        <w:t>)</w:t>
      </w:r>
      <w:r w:rsidR="00627599">
        <w:rPr>
          <w:rFonts w:eastAsia="Times New Roman"/>
          <w:sz w:val="24"/>
          <w:szCs w:val="24"/>
        </w:rPr>
        <w:t>,</w:t>
      </w:r>
      <w:r w:rsidRPr="0030318D">
        <w:rPr>
          <w:rFonts w:eastAsia="Times New Roman"/>
          <w:sz w:val="24"/>
          <w:szCs w:val="24"/>
        </w:rPr>
        <w:t xml:space="preserve"> indicate</w:t>
      </w:r>
      <w:r w:rsidR="000469DE" w:rsidRPr="0030318D">
        <w:rPr>
          <w:rFonts w:eastAsia="Times New Roman"/>
          <w:sz w:val="24"/>
          <w:szCs w:val="24"/>
        </w:rPr>
        <w:t>s</w:t>
      </w:r>
      <w:r w:rsidRPr="0030318D">
        <w:rPr>
          <w:rFonts w:eastAsia="Times New Roman"/>
          <w:sz w:val="24"/>
          <w:szCs w:val="24"/>
        </w:rPr>
        <w:t xml:space="preserve"> that </w:t>
      </w:r>
      <w:r w:rsidR="000469DE" w:rsidRPr="0030318D">
        <w:rPr>
          <w:rFonts w:eastAsia="Times New Roman"/>
          <w:sz w:val="24"/>
          <w:szCs w:val="24"/>
        </w:rPr>
        <w:t>alternative</w:t>
      </w:r>
      <w:r w:rsidRPr="0030318D">
        <w:rPr>
          <w:rFonts w:eastAsia="Times New Roman"/>
          <w:sz w:val="24"/>
          <w:szCs w:val="24"/>
        </w:rPr>
        <w:t xml:space="preserve"> NRP1-dependent pathways</w:t>
      </w:r>
      <w:r w:rsidR="00107212" w:rsidRPr="0030318D">
        <w:rPr>
          <w:rFonts w:eastAsia="Times New Roman"/>
          <w:sz w:val="24"/>
          <w:szCs w:val="24"/>
        </w:rPr>
        <w:t>, such as those</w:t>
      </w:r>
      <w:r w:rsidRPr="0030318D">
        <w:rPr>
          <w:rFonts w:eastAsia="Times New Roman"/>
          <w:sz w:val="24"/>
          <w:szCs w:val="24"/>
        </w:rPr>
        <w:t xml:space="preserve"> </w:t>
      </w:r>
      <w:r w:rsidR="0077123B" w:rsidRPr="0030318D">
        <w:rPr>
          <w:rFonts w:eastAsia="Times New Roman"/>
          <w:sz w:val="24"/>
          <w:szCs w:val="24"/>
        </w:rPr>
        <w:t>controlling oxidative</w:t>
      </w:r>
      <w:r w:rsidR="007311C8" w:rsidRPr="0030318D">
        <w:rPr>
          <w:rFonts w:eastAsia="Times New Roman"/>
          <w:sz w:val="24"/>
          <w:szCs w:val="24"/>
        </w:rPr>
        <w:t xml:space="preserve"> stress and endothelial cell senescence</w:t>
      </w:r>
      <w:r w:rsidR="00107212" w:rsidRPr="0030318D">
        <w:rPr>
          <w:rFonts w:eastAsia="Times New Roman"/>
          <w:sz w:val="24"/>
          <w:szCs w:val="24"/>
        </w:rPr>
        <w:t xml:space="preserve"> </w:t>
      </w:r>
      <w:r w:rsidR="005F3028" w:rsidRPr="0030318D">
        <w:rPr>
          <w:rFonts w:eastAsia="Times New Roman"/>
          <w:sz w:val="24"/>
          <w:szCs w:val="24"/>
        </w:rPr>
        <w:fldChar w:fldCharType="begin">
          <w:fldData xml:space="preserve">PEVuZE5vdGU+PENpdGU+PEF1dGhvcj5Jc3NpdHQ8L0F1dGhvcj48WWVhcj4yMDE5PC9ZZWFyPjxS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=
</w:fldData>
        </w:fldChar>
      </w:r>
      <w:r w:rsidR="005F3028" w:rsidRPr="0030318D">
        <w:rPr>
          <w:rFonts w:eastAsia="Times New Roman"/>
          <w:sz w:val="24"/>
          <w:szCs w:val="24"/>
        </w:rPr>
        <w:instrText xml:space="preserve"> ADDIN EN.CITE </w:instrText>
      </w:r>
      <w:r w:rsidR="005F3028" w:rsidRPr="0030318D">
        <w:rPr>
          <w:rFonts w:eastAsia="Times New Roman"/>
          <w:sz w:val="24"/>
          <w:szCs w:val="24"/>
        </w:rPr>
        <w:fldChar w:fldCharType="begin">
          <w:fldData xml:space="preserve">PEVuZE5vdGU+PENpdGU+PEF1dGhvcj5Jc3NpdHQ8L0F1dGhvcj48WWVhcj4yMDE5PC9ZZWFyPjxS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=
</w:fldData>
        </w:fldChar>
      </w:r>
      <w:r w:rsidR="005F3028" w:rsidRPr="0030318D">
        <w:rPr>
          <w:rFonts w:eastAsia="Times New Roman"/>
          <w:sz w:val="24"/>
          <w:szCs w:val="24"/>
        </w:rPr>
        <w:instrText xml:space="preserve"> ADDIN EN.CITE.DATA </w:instrText>
      </w:r>
      <w:r w:rsidR="005F3028" w:rsidRPr="0030318D">
        <w:rPr>
          <w:rFonts w:eastAsia="Times New Roman"/>
          <w:sz w:val="24"/>
          <w:szCs w:val="24"/>
        </w:rPr>
      </w:r>
      <w:r w:rsidR="005F3028" w:rsidRPr="0030318D">
        <w:rPr>
          <w:rFonts w:eastAsia="Times New Roman"/>
          <w:sz w:val="24"/>
          <w:szCs w:val="24"/>
        </w:rPr>
        <w:fldChar w:fldCharType="end"/>
      </w:r>
      <w:r w:rsidR="005F3028" w:rsidRPr="0030318D">
        <w:rPr>
          <w:rFonts w:eastAsia="Times New Roman"/>
          <w:sz w:val="24"/>
          <w:szCs w:val="24"/>
        </w:rPr>
      </w:r>
      <w:r w:rsidR="005F3028" w:rsidRPr="0030318D">
        <w:rPr>
          <w:rFonts w:eastAsia="Times New Roman"/>
          <w:sz w:val="24"/>
          <w:szCs w:val="24"/>
        </w:rPr>
        <w:fldChar w:fldCharType="separate"/>
      </w:r>
      <w:r w:rsidR="005F3028" w:rsidRPr="0030318D">
        <w:rPr>
          <w:rFonts w:eastAsia="Times New Roman"/>
          <w:noProof/>
          <w:sz w:val="24"/>
          <w:szCs w:val="24"/>
        </w:rPr>
        <w:t>(</w:t>
      </w:r>
      <w:r w:rsidR="005F3028" w:rsidRPr="0030318D">
        <w:rPr>
          <w:rFonts w:eastAsia="Times New Roman"/>
          <w:i/>
          <w:noProof/>
          <w:sz w:val="24"/>
          <w:szCs w:val="24"/>
        </w:rPr>
        <w:t>47</w:t>
      </w:r>
      <w:r w:rsidR="005F3028" w:rsidRPr="0030318D">
        <w:rPr>
          <w:rFonts w:eastAsia="Times New Roman"/>
          <w:noProof/>
          <w:sz w:val="24"/>
          <w:szCs w:val="24"/>
        </w:rPr>
        <w:t>)</w:t>
      </w:r>
      <w:r w:rsidR="005F3028" w:rsidRPr="0030318D">
        <w:rPr>
          <w:rFonts w:eastAsia="Times New Roman"/>
          <w:sz w:val="24"/>
          <w:szCs w:val="24"/>
        </w:rPr>
        <w:fldChar w:fldCharType="end"/>
      </w:r>
      <w:r w:rsidR="00107212" w:rsidRPr="0030318D">
        <w:rPr>
          <w:rFonts w:eastAsia="Times New Roman"/>
          <w:sz w:val="24"/>
          <w:szCs w:val="24"/>
        </w:rPr>
        <w:t>,</w:t>
      </w:r>
      <w:r w:rsidR="007311C8" w:rsidRPr="0030318D">
        <w:rPr>
          <w:rFonts w:eastAsia="Times New Roman"/>
          <w:sz w:val="24"/>
          <w:szCs w:val="24"/>
        </w:rPr>
        <w:t xml:space="preserve"> </w:t>
      </w:r>
      <w:r w:rsidR="00D84167" w:rsidRPr="0030318D">
        <w:rPr>
          <w:rFonts w:eastAsia="Times New Roman"/>
          <w:sz w:val="24"/>
          <w:szCs w:val="24"/>
        </w:rPr>
        <w:t>may</w:t>
      </w:r>
      <w:r w:rsidR="003F39ED" w:rsidRPr="0030318D">
        <w:rPr>
          <w:rFonts w:eastAsia="Times New Roman"/>
          <w:sz w:val="24"/>
          <w:szCs w:val="24"/>
        </w:rPr>
        <w:t xml:space="preserve"> </w:t>
      </w:r>
      <w:r w:rsidRPr="0030318D">
        <w:rPr>
          <w:rFonts w:eastAsia="Times New Roman"/>
          <w:sz w:val="24"/>
          <w:szCs w:val="24"/>
        </w:rPr>
        <w:t>contribute to endothelial activation and transcriptional changes.</w:t>
      </w:r>
    </w:p>
    <w:p w14:paraId="74B2FE92" w14:textId="2CC0CEF8" w:rsidR="00A16C38" w:rsidRPr="0030318D" w:rsidRDefault="00FB1742" w:rsidP="00043C7C">
      <w:pPr>
        <w:pStyle w:val="Paragraph"/>
        <w:spacing w:before="0" w:after="240" w:line="360" w:lineRule="auto"/>
        <w:ind w:left="709" w:firstLine="0"/>
        <w:jc w:val="both"/>
        <w:rPr>
          <w:b/>
        </w:rPr>
      </w:pPr>
      <w:r w:rsidRPr="0030318D">
        <w:t xml:space="preserve">NRP1 suppresses the </w:t>
      </w:r>
      <w:r w:rsidR="00C96582">
        <w:t>TGF-β</w:t>
      </w:r>
      <w:r w:rsidRPr="0030318D">
        <w:t xml:space="preserve"> pathway in ECs</w:t>
      </w:r>
      <w:r w:rsidR="00183AA3" w:rsidRPr="0030318D">
        <w:t xml:space="preserve"> </w:t>
      </w:r>
      <w:r w:rsidR="006B1369" w:rsidRPr="0030318D">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instrText xml:space="preserve"> ADDIN EN.CITE </w:instrText>
      </w:r>
      <w:r w:rsidR="006B1369" w:rsidRPr="0030318D">
        <w:fldChar w:fldCharType="begin">
          <w:fldData xml:space="preserve">PEVuZE5vdGU+PENpdGU+PEF1dGhvcj5Bc3BhbHRlcjwvQXV0aG9yPjxZZWFyPjIwMTU8L1llYXI+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</w:fldData>
        </w:fldChar>
      </w:r>
      <w:r w:rsidR="006B1369" w:rsidRPr="0030318D">
        <w:instrText xml:space="preserve"> ADDIN EN.CITE.DATA </w:instrText>
      </w:r>
      <w:r w:rsidR="006B1369" w:rsidRPr="0030318D">
        <w:fldChar w:fldCharType="end"/>
      </w:r>
      <w:r w:rsidR="006B1369" w:rsidRPr="0030318D">
        <w:fldChar w:fldCharType="separate"/>
      </w:r>
      <w:r w:rsidR="006B1369" w:rsidRPr="0030318D">
        <w:rPr>
          <w:noProof/>
        </w:rPr>
        <w:t>(</w:t>
      </w:r>
      <w:r w:rsidR="006B1369" w:rsidRPr="0030318D">
        <w:rPr>
          <w:i/>
          <w:noProof/>
        </w:rPr>
        <w:t>32</w:t>
      </w:r>
      <w:r w:rsidR="006B1369" w:rsidRPr="0030318D">
        <w:rPr>
          <w:noProof/>
        </w:rPr>
        <w:t>)</w:t>
      </w:r>
      <w:r w:rsidR="006B1369" w:rsidRPr="0030318D">
        <w:fldChar w:fldCharType="end"/>
      </w:r>
      <w:r w:rsidRPr="0030318D">
        <w:t xml:space="preserve"> </w:t>
      </w:r>
      <w:r w:rsidR="00A00D57" w:rsidRPr="0030318D">
        <w:t xml:space="preserve">through an </w:t>
      </w:r>
      <w:r w:rsidR="0054413E" w:rsidRPr="0030318D">
        <w:t xml:space="preserve">unknown </w:t>
      </w:r>
      <w:r w:rsidRPr="0030318D">
        <w:t>molecular mechanism. Here</w:t>
      </w:r>
      <w:r w:rsidR="003F39ED" w:rsidRPr="0030318D">
        <w:t>,</w:t>
      </w:r>
      <w:r w:rsidRPr="0030318D">
        <w:t xml:space="preserve"> we confirmed that NRP1 </w:t>
      </w:r>
      <w:r w:rsidR="0054413E" w:rsidRPr="0030318D">
        <w:t xml:space="preserve">suppressed </w:t>
      </w:r>
      <w:r w:rsidR="00C96582">
        <w:t>TGF-β</w:t>
      </w:r>
      <w:r w:rsidRPr="0030318D">
        <w:t xml:space="preserve"> </w:t>
      </w:r>
      <w:r w:rsidR="006B2E2C" w:rsidRPr="0030318D">
        <w:t>signaling</w:t>
      </w:r>
      <w:r w:rsidRPr="0030318D">
        <w:t xml:space="preserve"> </w:t>
      </w:r>
      <w:r w:rsidR="004D0837" w:rsidRPr="0030318D">
        <w:t xml:space="preserve">in ECs </w:t>
      </w:r>
      <w:r w:rsidRPr="0030318D">
        <w:t xml:space="preserve">by showing that NRP1 </w:t>
      </w:r>
      <w:r w:rsidR="0054413E" w:rsidRPr="0030318D">
        <w:t xml:space="preserve">knockdown </w:t>
      </w:r>
      <w:r w:rsidRPr="0030318D">
        <w:t xml:space="preserve">or genetic deletion </w:t>
      </w:r>
      <w:r w:rsidR="0054413E" w:rsidRPr="0030318D">
        <w:t xml:space="preserve">in the endothelium </w:t>
      </w:r>
      <w:r w:rsidRPr="0030318D">
        <w:t>increase</w:t>
      </w:r>
      <w:r w:rsidR="0054413E" w:rsidRPr="0030318D">
        <w:t>d</w:t>
      </w:r>
      <w:r w:rsidRPr="0030318D">
        <w:t xml:space="preserve"> SMAD2/3 phosphorylation</w:t>
      </w:r>
      <w:r w:rsidR="003F39ED" w:rsidRPr="0030318D">
        <w:t xml:space="preserve"> in cultured cells</w:t>
      </w:r>
      <w:r w:rsidRPr="0030318D">
        <w:t xml:space="preserve"> and </w:t>
      </w:r>
      <w:r w:rsidR="003F39ED" w:rsidRPr="0030318D">
        <w:t xml:space="preserve">in </w:t>
      </w:r>
      <w:r w:rsidRPr="0030318D">
        <w:t>mouse aortic endothelium</w:t>
      </w:r>
      <w:r w:rsidR="008D3161" w:rsidRPr="0030318D">
        <w:t xml:space="preserve"> (</w:t>
      </w:r>
      <w:r w:rsidR="002A2333" w:rsidRPr="0030318D">
        <w:t>Fig.</w:t>
      </w:r>
      <w:r w:rsidR="008D3161" w:rsidRPr="0030318D">
        <w:t xml:space="preserve"> 4</w:t>
      </w:r>
      <w:r w:rsidR="009276A5" w:rsidRPr="0030318D">
        <w:t>B-</w:t>
      </w:r>
      <w:r w:rsidR="004D2610" w:rsidRPr="0030318D">
        <w:t>F</w:t>
      </w:r>
      <w:r w:rsidR="008D3161" w:rsidRPr="0030318D">
        <w:t>)</w:t>
      </w:r>
      <w:r w:rsidRPr="0030318D">
        <w:t xml:space="preserve">. We further </w:t>
      </w:r>
      <w:r w:rsidR="00AA50F6" w:rsidRPr="0030318D">
        <w:t>d</w:t>
      </w:r>
      <w:r w:rsidR="00CD2A6C" w:rsidRPr="0030318D">
        <w:t>emon</w:t>
      </w:r>
      <w:r w:rsidR="00D77052" w:rsidRPr="0030318D">
        <w:t>s</w:t>
      </w:r>
      <w:r w:rsidR="00CD2A6C" w:rsidRPr="0030318D">
        <w:t>trat</w:t>
      </w:r>
      <w:r w:rsidRPr="0030318D">
        <w:t>ed that NRP1 and TGFBR2 form</w:t>
      </w:r>
      <w:r w:rsidR="006A06F8" w:rsidRPr="0030318D">
        <w:t>ed</w:t>
      </w:r>
      <w:r w:rsidRPr="0030318D">
        <w:t xml:space="preserve"> a complex in ECs exposed to laminar flow </w:t>
      </w:r>
      <w:r w:rsidR="000D50EB" w:rsidRPr="0030318D">
        <w:t>(</w:t>
      </w:r>
      <w:r w:rsidR="002A2333" w:rsidRPr="0030318D">
        <w:t>Fig.</w:t>
      </w:r>
      <w:r w:rsidR="000D50EB" w:rsidRPr="0030318D">
        <w:t xml:space="preserve"> </w:t>
      </w:r>
      <w:r w:rsidR="00B35717" w:rsidRPr="0030318D">
        <w:t>4I</w:t>
      </w:r>
      <w:r w:rsidR="00F64CA5" w:rsidRPr="0030318D">
        <w:t xml:space="preserve">, </w:t>
      </w:r>
      <w:r w:rsidR="00B35717" w:rsidRPr="0030318D">
        <w:t>J</w:t>
      </w:r>
      <w:r w:rsidR="000D50EB" w:rsidRPr="0030318D">
        <w:t xml:space="preserve">) </w:t>
      </w:r>
      <w:r w:rsidRPr="0030318D">
        <w:t xml:space="preserve">and that p120 catenin </w:t>
      </w:r>
      <w:r w:rsidR="006A06F8" w:rsidRPr="0030318D">
        <w:t xml:space="preserve">knockdown </w:t>
      </w:r>
      <w:r w:rsidRPr="0030318D">
        <w:t>reduce</w:t>
      </w:r>
      <w:r w:rsidR="006A06F8" w:rsidRPr="0030318D">
        <w:t>d</w:t>
      </w:r>
      <w:r w:rsidRPr="0030318D">
        <w:t xml:space="preserve"> this interaction</w:t>
      </w:r>
      <w:r w:rsidR="006A06F8" w:rsidRPr="0030318D">
        <w:t>,</w:t>
      </w:r>
      <w:r w:rsidRPr="0030318D">
        <w:t xml:space="preserve"> </w:t>
      </w:r>
      <w:r w:rsidR="00E528BB" w:rsidRPr="0030318D">
        <w:t>leading to</w:t>
      </w:r>
      <w:r w:rsidRPr="0030318D">
        <w:t xml:space="preserve"> increased SMAD2/3 phosphorylation, </w:t>
      </w:r>
      <w:r w:rsidR="00E528BB" w:rsidRPr="0030318D">
        <w:t>comparable to that following</w:t>
      </w:r>
      <w:r w:rsidRPr="0030318D">
        <w:t xml:space="preserve"> NRP1 </w:t>
      </w:r>
      <w:r w:rsidR="00E528BB" w:rsidRPr="0030318D">
        <w:t>depletion</w:t>
      </w:r>
      <w:r w:rsidR="00610E1E" w:rsidRPr="0030318D">
        <w:t xml:space="preserve"> (Fig. 4B,C)</w:t>
      </w:r>
      <w:r w:rsidRPr="0030318D">
        <w:t xml:space="preserve">. </w:t>
      </w:r>
      <w:r w:rsidR="006A06F8" w:rsidRPr="0030318D">
        <w:t xml:space="preserve">Because </w:t>
      </w:r>
      <w:r w:rsidRPr="0030318D">
        <w:t>NRP1 interact</w:t>
      </w:r>
      <w:r w:rsidR="006A06F8" w:rsidRPr="0030318D">
        <w:t>ed</w:t>
      </w:r>
      <w:r w:rsidRPr="0030318D" w:rsidDel="00AC562B">
        <w:t xml:space="preserve"> with </w:t>
      </w:r>
      <w:r w:rsidRPr="0030318D">
        <w:t>VE-</w:t>
      </w:r>
      <w:r w:rsidR="006A06F8" w:rsidRPr="0030318D">
        <w:t>c</w:t>
      </w:r>
      <w:r w:rsidRPr="0030318D">
        <w:t>adherin and TGFBR2</w:t>
      </w:r>
      <w:r w:rsidRPr="0030318D" w:rsidDel="002C75F6">
        <w:t xml:space="preserve"> </w:t>
      </w:r>
      <w:r w:rsidRPr="0030318D">
        <w:t xml:space="preserve">and </w:t>
      </w:r>
      <w:r w:rsidR="006A06F8" w:rsidRPr="0030318D">
        <w:t xml:space="preserve">because </w:t>
      </w:r>
      <w:r w:rsidR="00B64FA0" w:rsidRPr="0030318D">
        <w:t>p120 catenin</w:t>
      </w:r>
      <w:r w:rsidRPr="0030318D">
        <w:t xml:space="preserve"> </w:t>
      </w:r>
      <w:r w:rsidR="006A06F8" w:rsidRPr="0030318D">
        <w:t xml:space="preserve">knockdown </w:t>
      </w:r>
      <w:r w:rsidRPr="0030318D">
        <w:t>increase</w:t>
      </w:r>
      <w:r w:rsidR="006A06F8" w:rsidRPr="0030318D">
        <w:t>d</w:t>
      </w:r>
      <w:r w:rsidRPr="0030318D">
        <w:t xml:space="preserve"> TGFBR2 plasma membrane </w:t>
      </w:r>
      <w:r w:rsidR="006B2E2C" w:rsidRPr="0030318D">
        <w:t>localization</w:t>
      </w:r>
      <w:r w:rsidR="00BF531D" w:rsidRPr="0030318D">
        <w:t xml:space="preserve"> (Fig. 4A)</w:t>
      </w:r>
      <w:r w:rsidRPr="0030318D">
        <w:t xml:space="preserve"> </w:t>
      </w:r>
      <w:r w:rsidR="006A06F8" w:rsidRPr="0030318D">
        <w:t xml:space="preserve">and reduced the interaction of </w:t>
      </w:r>
      <w:r w:rsidRPr="0030318D">
        <w:t xml:space="preserve">NRP1 </w:t>
      </w:r>
      <w:r w:rsidR="006A06F8" w:rsidRPr="0030318D">
        <w:t xml:space="preserve">with </w:t>
      </w:r>
      <w:r w:rsidRPr="0030318D">
        <w:t xml:space="preserve">TGFBR2 </w:t>
      </w:r>
      <w:r w:rsidR="00903723" w:rsidRPr="0030318D">
        <w:t>(Fig. 4 I,J)</w:t>
      </w:r>
      <w:r w:rsidRPr="0030318D">
        <w:t xml:space="preserve">, our data suggest that </w:t>
      </w:r>
      <w:proofErr w:type="spellStart"/>
      <w:r w:rsidRPr="0030318D">
        <w:t>adherens</w:t>
      </w:r>
      <w:proofErr w:type="spellEnd"/>
      <w:r w:rsidRPr="0030318D">
        <w:t xml:space="preserve"> junction stability plays a role in suppressing TGF</w:t>
      </w:r>
      <w:r w:rsidR="003F39ED" w:rsidRPr="0030318D">
        <w:rPr>
          <w:rFonts w:ascii="Symbol" w:eastAsia="Symbol" w:hAnsi="Symbol" w:cs="Symbol"/>
        </w:rPr>
        <w:t></w:t>
      </w:r>
      <w:r w:rsidRPr="0030318D">
        <w:t xml:space="preserve"> </w:t>
      </w:r>
      <w:r w:rsidR="006B2E2C" w:rsidRPr="0030318D">
        <w:t>signaling</w:t>
      </w:r>
      <w:r w:rsidRPr="0030318D">
        <w:t xml:space="preserve"> </w:t>
      </w:r>
      <w:r w:rsidR="006A06F8" w:rsidRPr="0030318D">
        <w:t xml:space="preserve">through </w:t>
      </w:r>
      <w:r w:rsidRPr="0030318D">
        <w:t>a mechanism requiring NRP1</w:t>
      </w:r>
      <w:r w:rsidRPr="0030318D" w:rsidDel="00DC6750">
        <w:t xml:space="preserve"> </w:t>
      </w:r>
      <w:r w:rsidRPr="0030318D">
        <w:t>interaction with VE-cadherin and TGFBR2</w:t>
      </w:r>
      <w:r w:rsidR="0002708F" w:rsidRPr="0030318D">
        <w:t xml:space="preserve"> (</w:t>
      </w:r>
      <w:r w:rsidR="002A2333" w:rsidRPr="0030318D">
        <w:t>Fig.</w:t>
      </w:r>
      <w:r w:rsidR="00EB7FFB" w:rsidRPr="0030318D">
        <w:t xml:space="preserve"> 6</w:t>
      </w:r>
      <w:r w:rsidR="0002100B" w:rsidRPr="0030318D">
        <w:t>, A and B</w:t>
      </w:r>
      <w:r w:rsidR="00EB7FFB" w:rsidRPr="0030318D">
        <w:t>)</w:t>
      </w:r>
      <w:r w:rsidRPr="0030318D">
        <w:t>. VE-cadherin junctional clustering recruits and promote</w:t>
      </w:r>
      <w:r w:rsidR="006A06F8" w:rsidRPr="0030318D">
        <w:t>s</w:t>
      </w:r>
      <w:r w:rsidRPr="0030318D">
        <w:t xml:space="preserve"> the assembly of TGF</w:t>
      </w:r>
      <w:r w:rsidR="006A06F8" w:rsidRPr="0030318D">
        <w:t xml:space="preserve">BRs </w:t>
      </w:r>
      <w:r w:rsidR="00730437" w:rsidRPr="0030318D">
        <w:t>to</w:t>
      </w:r>
      <w:r w:rsidR="003F39ED" w:rsidRPr="0030318D">
        <w:t xml:space="preserve"> </w:t>
      </w:r>
      <w:r w:rsidRPr="0030318D">
        <w:t>enhanc</w:t>
      </w:r>
      <w:r w:rsidR="00AB5B63" w:rsidRPr="0030318D">
        <w:t>e</w:t>
      </w:r>
      <w:r w:rsidRPr="0030318D">
        <w:t xml:space="preserve"> </w:t>
      </w:r>
      <w:r w:rsidR="00C96582">
        <w:t>TGF-β</w:t>
      </w:r>
      <w:r w:rsidRPr="0030318D">
        <w:t xml:space="preserve"> </w:t>
      </w:r>
      <w:r w:rsidR="006B2E2C" w:rsidRPr="0030318D">
        <w:t>signaling</w:t>
      </w:r>
      <w:r w:rsidRPr="0030318D">
        <w:t xml:space="preserve"> </w:t>
      </w:r>
      <w:r w:rsidR="006B1369" w:rsidRPr="0030318D">
        <w:fldChar w:fldCharType="begin"/>
      </w:r>
      <w:r w:rsidR="006B1369" w:rsidRPr="0030318D">
        <w:instrText xml:space="preserve"> ADDIN EN.CITE &lt;EndNote&gt;&lt;Cite&gt;&lt;Author&gt;Dejana&lt;/Author&gt;&lt;Year&gt;2008&lt;/Year&gt;&lt;RecNum&gt;1&lt;/RecNum&gt;&lt;DisplayText&gt;(&lt;style face="italic"&gt;1&lt;/style&gt;)&lt;/DisplayText&gt;&lt;record&gt;&lt;rec-number&gt;1&lt;/rec-number&gt;&lt;foreign-keys&gt;&lt;key app="EN" db-id="v95v922f3sfdrne0esa5t9r9aexr0pa5rfft" timestamp="1675173743"&gt;1&lt;/key&gt;&lt;/foreign-keys&gt;&lt;ref-type name="Journal Article"&gt;17&lt;/ref-type&gt;&lt;contributors&gt;&lt;authors&gt;&lt;author&gt;Dejana, E.&lt;/author&gt;&lt;author&gt;Orsenigo, F.&lt;/author&gt;&lt;author&gt;Lampugnani, M. G.&lt;/author&gt;&lt;/authors&gt;&lt;/contributors&gt;&lt;auth-address&gt;FIRC Institute of Molecular Oncology, Via Adamello 16, 20139, Italy. elisabetta.dejana@ifom-ieo-campus.it&lt;/auth-address&gt;&lt;titles&gt;&lt;title&gt;The role of adherens junctions and VE-cadherin in the control of vascular permeability&lt;/title&gt;&lt;secondary-title&gt;J Cell Sci&lt;/secondary-title&gt;&lt;/titles&gt;&lt;periodical&gt;&lt;full-title&gt;J Cell Sci&lt;/full-title&gt;&lt;/periodical&gt;&lt;pages&gt;2115-22&lt;/pages&gt;&lt;volume&gt;121&lt;/volume&gt;&lt;number&gt;Pt 13&lt;/number&gt;&lt;edition&gt;2008/06/21&lt;/edition&gt;&lt;keywords&gt;&lt;keyword&gt;Actomyosin/metabolism&lt;/keyword&gt;&lt;keyword&gt;Adherens Junctions/*physiology&lt;/keyword&gt;&lt;keyword&gt;Animals&lt;/keyword&gt;&lt;keyword&gt;Antigens, CD/*physiology&lt;/keyword&gt;&lt;keyword&gt;Cadherins/*physiology&lt;/keyword&gt;&lt;keyword&gt;Capillary Permeability/*physiology&lt;/keyword&gt;&lt;keyword&gt;Endothelium, Vascular/cytology/*physiology&lt;/keyword&gt;&lt;keyword&gt;Humans&lt;/keyword&gt;&lt;keyword&gt;Phosphorylation&lt;/keyword&gt;&lt;keyword&gt;Protein-Tyrosine Kinases/metabolism&lt;/keyword&gt;&lt;keyword&gt;Tyrosine/metabolism&lt;/keyword&gt;&lt;keyword&gt;Vascular Endothelial Growth Factor A/metabolism&lt;/keyword&gt;&lt;keyword&gt;alpha Catenin/metabolism&lt;/keyword&gt;&lt;keyword&gt;beta Catenin/metabolism&lt;/keyword&gt;&lt;/keywords&gt;&lt;dates&gt;&lt;year&gt;2008&lt;/year&gt;&lt;pub-dates&gt;&lt;date&gt;Jul 1&lt;/date&gt;&lt;/pub-dates&gt;&lt;/dates&gt;&lt;isbn&gt;0021-9533 (Print)&amp;#xD;0021-9533 (Linking)&lt;/isbn&gt;&lt;accession-num&gt;18565824&lt;/accession-num&gt;&lt;urls&gt;&lt;related-urls&gt;&lt;url&gt;https://www.ncbi.nlm.nih.gov/pubmed/18565824&lt;/url&gt;&lt;/related-urls&gt;&lt;/urls&gt;&lt;electronic-resource-num&gt;10.1242/jcs.017897&lt;/electronic-resource-num&gt;&lt;/record&gt;&lt;/Cite&gt;&lt;/EndNote&gt;</w:instrText>
      </w:r>
      <w:r w:rsidR="006B1369" w:rsidRPr="0030318D">
        <w:fldChar w:fldCharType="separate"/>
      </w:r>
      <w:r w:rsidR="006B1369" w:rsidRPr="0030318D">
        <w:rPr>
          <w:noProof/>
        </w:rPr>
        <w:t>(</w:t>
      </w:r>
      <w:r w:rsidR="006B1369" w:rsidRPr="0030318D">
        <w:rPr>
          <w:i/>
          <w:noProof/>
        </w:rPr>
        <w:t>1</w:t>
      </w:r>
      <w:r w:rsidR="006B1369" w:rsidRPr="0030318D">
        <w:rPr>
          <w:noProof/>
        </w:rPr>
        <w:t>)</w:t>
      </w:r>
      <w:r w:rsidR="006B1369" w:rsidRPr="0030318D">
        <w:fldChar w:fldCharType="end"/>
      </w:r>
      <w:r w:rsidRPr="0030318D">
        <w:t xml:space="preserve">. </w:t>
      </w:r>
      <w:r w:rsidRPr="0030318D" w:rsidDel="00310121">
        <w:lastRenderedPageBreak/>
        <w:t xml:space="preserve">Thus, our data suggest that by interacting with VE-cadherin and TGFBR2, NRP1 suppresses VE-cadherin-dependent </w:t>
      </w:r>
      <w:r w:rsidR="00C96582">
        <w:t>TGF-β</w:t>
      </w:r>
      <w:r w:rsidRPr="0030318D" w:rsidDel="00310121">
        <w:t xml:space="preserve"> </w:t>
      </w:r>
      <w:r w:rsidR="006B2E2C" w:rsidRPr="0030318D" w:rsidDel="00310121">
        <w:t>signaling</w:t>
      </w:r>
      <w:r w:rsidRPr="0030318D" w:rsidDel="00310121">
        <w:t xml:space="preserve">. </w:t>
      </w:r>
      <w:r w:rsidR="00310121" w:rsidRPr="0030318D">
        <w:t xml:space="preserve">Furthermore, </w:t>
      </w:r>
      <w:r w:rsidRPr="0030318D">
        <w:t xml:space="preserve">endothelial TGF-β </w:t>
      </w:r>
      <w:r w:rsidR="006B2E2C" w:rsidRPr="0030318D">
        <w:t>signaling</w:t>
      </w:r>
      <w:r w:rsidRPr="0030318D">
        <w:t xml:space="preserve"> drives vascular inflammation and atherosclerosis</w:t>
      </w:r>
      <w:r w:rsidR="00983F3F" w:rsidRPr="0030318D">
        <w:t xml:space="preserve"> </w:t>
      </w:r>
      <w:r w:rsidR="006B1369" w:rsidRPr="0030318D">
        <w:fldChar w:fldCharType="begin">
          <w:fldData xml:space="preserve">PEVuZE5vdGU+PENpdGU+PEF1dGhvcj5DaGVuPC9BdXRob3I+PFllYXI+MjAxOTwvWWVhcj48UmVj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</w:fldData>
        </w:fldChar>
      </w:r>
      <w:r w:rsidR="000F2415" w:rsidRPr="0030318D">
        <w:instrText xml:space="preserve"> ADDIN EN.CITE </w:instrText>
      </w:r>
      <w:r w:rsidR="000F2415" w:rsidRPr="0030318D">
        <w:fldChar w:fldCharType="begin">
          <w:fldData xml:space="preserve">PEVuZE5vdGU+PENpdGU+PEF1dGhvcj5DaGVuPC9BdXRob3I+PFllYXI+MjAxOTwvWWVhcj48UmVj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</w:fldData>
        </w:fldChar>
      </w:r>
      <w:r w:rsidR="000F2415" w:rsidRPr="0030318D">
        <w:instrText xml:space="preserve"> ADDIN EN.CITE.DATA </w:instrText>
      </w:r>
      <w:r w:rsidR="000F2415" w:rsidRPr="0030318D">
        <w:fldChar w:fldCharType="end"/>
      </w:r>
      <w:r w:rsidR="006B1369" w:rsidRPr="0030318D">
        <w:fldChar w:fldCharType="separate"/>
      </w:r>
      <w:r w:rsidR="000F2415" w:rsidRPr="0030318D">
        <w:rPr>
          <w:noProof/>
        </w:rPr>
        <w:t>(</w:t>
      </w:r>
      <w:r w:rsidR="000F2415" w:rsidRPr="0030318D">
        <w:rPr>
          <w:i/>
          <w:noProof/>
        </w:rPr>
        <w:t>53</w:t>
      </w:r>
      <w:r w:rsidR="000F2415" w:rsidRPr="0030318D">
        <w:rPr>
          <w:noProof/>
        </w:rPr>
        <w:t>)</w:t>
      </w:r>
      <w:r w:rsidR="006B1369" w:rsidRPr="0030318D">
        <w:fldChar w:fldCharType="end"/>
      </w:r>
      <w:r w:rsidR="00D1790D" w:rsidRPr="0030318D">
        <w:t>.</w:t>
      </w:r>
      <w:r w:rsidRPr="0030318D">
        <w:t xml:space="preserve"> </w:t>
      </w:r>
      <w:r w:rsidR="005B02F3">
        <w:t>W</w:t>
      </w:r>
      <w:r w:rsidR="00D005F1">
        <w:t>e</w:t>
      </w:r>
      <w:r w:rsidR="005B02F3">
        <w:t xml:space="preserve"> propose </w:t>
      </w:r>
      <w:r w:rsidR="00502316" w:rsidRPr="0030318D">
        <w:t>that</w:t>
      </w:r>
      <w:r w:rsidR="00502316" w:rsidRPr="0030318D" w:rsidDel="00642BD6">
        <w:t xml:space="preserve"> </w:t>
      </w:r>
      <w:r w:rsidR="00502316" w:rsidRPr="0030318D">
        <w:t xml:space="preserve">NRP1 </w:t>
      </w:r>
      <w:r w:rsidR="00D005F1">
        <w:t xml:space="preserve">regulates </w:t>
      </w:r>
      <w:r w:rsidR="00502316" w:rsidRPr="0030318D">
        <w:t xml:space="preserve">atheroprotective signals which modulates transcription of inflammatory genes and EC activation, </w:t>
      </w:r>
      <w:proofErr w:type="spellStart"/>
      <w:r w:rsidR="00502316" w:rsidRPr="0030318D">
        <w:t>adherens</w:t>
      </w:r>
      <w:proofErr w:type="spellEnd"/>
      <w:r w:rsidR="00502316" w:rsidRPr="0030318D">
        <w:t xml:space="preserve"> junction stability and VE-cadherin-dependent </w:t>
      </w:r>
      <w:r w:rsidR="00C96582">
        <w:t>TGF-β</w:t>
      </w:r>
      <w:r w:rsidR="00502316" w:rsidRPr="0030318D">
        <w:t xml:space="preserve"> signaling.</w:t>
      </w:r>
      <w:r w:rsidR="00A6719C" w:rsidRPr="0030318D">
        <w:t xml:space="preserve"> </w:t>
      </w:r>
      <w:r w:rsidR="00D005F1">
        <w:t>I</w:t>
      </w:r>
      <w:r w:rsidRPr="0030318D">
        <w:t>nhibition o</w:t>
      </w:r>
      <w:r w:rsidR="0064128F" w:rsidRPr="0030318D">
        <w:t>r</w:t>
      </w:r>
      <w:r w:rsidRPr="0030318D">
        <w:t xml:space="preserve"> reduction of </w:t>
      </w:r>
      <w:r w:rsidR="00572289" w:rsidRPr="0030318D">
        <w:t xml:space="preserve">endothelial </w:t>
      </w:r>
      <w:r w:rsidRPr="0030318D">
        <w:t>NRP1 in ECs may contribute to the progression</w:t>
      </w:r>
      <w:r w:rsidR="00970BE4" w:rsidRPr="0030318D">
        <w:t xml:space="preserve"> of vascular disease</w:t>
      </w:r>
      <w:r w:rsidR="007D7417" w:rsidRPr="0030318D">
        <w:t>.</w:t>
      </w:r>
    </w:p>
    <w:p w14:paraId="3A3E1CC9" w14:textId="77777777" w:rsidR="00F02631" w:rsidRPr="0030318D" w:rsidRDefault="00F02631" w:rsidP="002D03FF">
      <w:pPr>
        <w:pStyle w:val="Paragraph"/>
        <w:spacing w:before="0"/>
        <w:ind w:firstLine="0"/>
        <w:jc w:val="both"/>
        <w:rPr>
          <w:b/>
        </w:rPr>
      </w:pPr>
    </w:p>
    <w:p w14:paraId="11DD1D81" w14:textId="79909201" w:rsidR="000B7F0C" w:rsidRPr="0030318D" w:rsidRDefault="005341F3" w:rsidP="002D03FF">
      <w:pPr>
        <w:pStyle w:val="Paragraph"/>
        <w:spacing w:before="0"/>
        <w:ind w:firstLine="0"/>
        <w:jc w:val="both"/>
        <w:rPr>
          <w:b/>
        </w:rPr>
      </w:pPr>
      <w:r w:rsidRPr="0030318D">
        <w:rPr>
          <w:b/>
        </w:rPr>
        <w:t>Materials and Methods</w:t>
      </w:r>
    </w:p>
    <w:p w14:paraId="0FDE3946" w14:textId="77777777" w:rsidR="00104A99" w:rsidRPr="0030318D" w:rsidRDefault="00104A99" w:rsidP="002D03FF">
      <w:pPr>
        <w:pStyle w:val="Paragraph"/>
        <w:spacing w:before="0"/>
        <w:ind w:firstLine="0"/>
        <w:jc w:val="both"/>
        <w:rPr>
          <w:b/>
        </w:rPr>
      </w:pPr>
    </w:p>
    <w:p w14:paraId="62EE8AFA" w14:textId="17972102"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Cell culture and transfection</w:t>
      </w:r>
    </w:p>
    <w:p w14:paraId="71448E09" w14:textId="1761206A" w:rsidR="006E2F76" w:rsidRPr="0030318D" w:rsidRDefault="00356ED5" w:rsidP="006E2F76">
      <w:pPr>
        <w:ind w:left="720"/>
        <w:jc w:val="both"/>
        <w:rPr>
          <w:rFonts w:eastAsia="Times New Roman"/>
          <w:i/>
          <w:iCs/>
          <w:sz w:val="24"/>
          <w:szCs w:val="24"/>
          <w:u w:val="single"/>
        </w:rPr>
      </w:pPr>
      <w:r w:rsidRPr="0030318D">
        <w:rPr>
          <w:rFonts w:eastAsia="Times New Roman"/>
          <w:sz w:val="24"/>
          <w:szCs w:val="24"/>
        </w:rPr>
        <w:t>HUVECs</w:t>
      </w:r>
      <w:r w:rsidRPr="0030318D" w:rsidDel="00356ED5">
        <w:rPr>
          <w:rFonts w:eastAsia="Times New Roman"/>
          <w:sz w:val="24"/>
          <w:szCs w:val="24"/>
        </w:rPr>
        <w:t xml:space="preserve"> </w:t>
      </w:r>
      <w:r w:rsidR="00E60DD0" w:rsidRPr="0030318D">
        <w:rPr>
          <w:rFonts w:eastAsia="Times New Roman"/>
          <w:sz w:val="24"/>
          <w:szCs w:val="24"/>
        </w:rPr>
        <w:t xml:space="preserve">from pooled donors </w:t>
      </w:r>
      <w:r w:rsidR="00B76260" w:rsidRPr="0030318D">
        <w:rPr>
          <w:rFonts w:eastAsia="Times New Roman"/>
          <w:sz w:val="24"/>
          <w:szCs w:val="24"/>
        </w:rPr>
        <w:t xml:space="preserve">(Lonza, UK; cat#: C2519A) were cultured on 0.5 % </w:t>
      </w:r>
      <w:r w:rsidR="007932FA" w:rsidRPr="0030318D">
        <w:rPr>
          <w:rFonts w:eastAsia="Times New Roman"/>
          <w:sz w:val="24"/>
          <w:szCs w:val="24"/>
        </w:rPr>
        <w:t>gelatin</w:t>
      </w:r>
      <w:r w:rsidR="00B76260" w:rsidRPr="0030318D">
        <w:rPr>
          <w:rFonts w:eastAsia="Times New Roman"/>
          <w:sz w:val="24"/>
          <w:szCs w:val="24"/>
        </w:rPr>
        <w:t xml:space="preserve"> (diluted from 2 % stock; Scientific Laboratory Supplies, UK; cat#: G1393-100) in EGM2 media with supplements (Lonza, UK; cat#: CC-3162). HDMECs were culture</w:t>
      </w:r>
      <w:r w:rsidR="000C6421" w:rsidRPr="0030318D">
        <w:rPr>
          <w:rFonts w:eastAsia="Times New Roman"/>
          <w:sz w:val="24"/>
          <w:szCs w:val="24"/>
        </w:rPr>
        <w:t>d</w:t>
      </w:r>
      <w:r w:rsidR="00B76260" w:rsidRPr="0030318D">
        <w:rPr>
          <w:rFonts w:eastAsia="Times New Roman"/>
          <w:sz w:val="24"/>
          <w:szCs w:val="24"/>
        </w:rPr>
        <w:t xml:space="preserve"> on 0.5 % </w:t>
      </w:r>
      <w:r w:rsidR="007932FA" w:rsidRPr="0030318D">
        <w:rPr>
          <w:rFonts w:eastAsia="Times New Roman"/>
          <w:sz w:val="24"/>
          <w:szCs w:val="24"/>
        </w:rPr>
        <w:t>gelatin</w:t>
      </w:r>
      <w:r w:rsidR="00B76260" w:rsidRPr="0030318D">
        <w:rPr>
          <w:rFonts w:eastAsia="Times New Roman"/>
          <w:sz w:val="24"/>
          <w:szCs w:val="24"/>
        </w:rPr>
        <w:t xml:space="preserve"> in MV2 media with supplements (</w:t>
      </w:r>
      <w:proofErr w:type="spellStart"/>
      <w:r w:rsidR="00B76260" w:rsidRPr="0030318D">
        <w:rPr>
          <w:rFonts w:eastAsia="Times New Roman"/>
          <w:sz w:val="24"/>
          <w:szCs w:val="24"/>
        </w:rPr>
        <w:t>Promocell</w:t>
      </w:r>
      <w:proofErr w:type="spellEnd"/>
      <w:r w:rsidR="00B76260" w:rsidRPr="0030318D">
        <w:rPr>
          <w:rFonts w:eastAsia="Times New Roman"/>
          <w:sz w:val="24"/>
          <w:szCs w:val="24"/>
        </w:rPr>
        <w:t>, UK; cat#: C-22120).</w:t>
      </w:r>
      <w:r w:rsidR="00071D5D" w:rsidRPr="0030318D">
        <w:rPr>
          <w:rFonts w:eastAsia="Times New Roman"/>
          <w:sz w:val="24"/>
          <w:szCs w:val="24"/>
        </w:rPr>
        <w:t xml:space="preserve"> THP-1 cells </w:t>
      </w:r>
      <w:r w:rsidR="004C1DA6" w:rsidRPr="0030318D">
        <w:rPr>
          <w:rFonts w:eastAsia="Times New Roman"/>
          <w:sz w:val="24"/>
          <w:szCs w:val="24"/>
        </w:rPr>
        <w:t>were cultured in</w:t>
      </w:r>
      <w:r w:rsidR="004C1DA6" w:rsidRPr="0030318D">
        <w:t xml:space="preserve"> </w:t>
      </w:r>
      <w:r w:rsidR="004C1DA6" w:rsidRPr="0030318D">
        <w:rPr>
          <w:rFonts w:eastAsia="Times New Roman"/>
          <w:sz w:val="24"/>
          <w:szCs w:val="24"/>
        </w:rPr>
        <w:t>RPMI-1640 supplemented with 10% FBS (Labtech, UK); 2mM L-glutamine (</w:t>
      </w:r>
      <w:proofErr w:type="spellStart"/>
      <w:r w:rsidR="004C1DA6" w:rsidRPr="0030318D">
        <w:rPr>
          <w:rFonts w:eastAsia="Times New Roman"/>
          <w:sz w:val="24"/>
          <w:szCs w:val="24"/>
        </w:rPr>
        <w:t>Thermo</w:t>
      </w:r>
      <w:proofErr w:type="spellEnd"/>
      <w:r w:rsidR="004C1DA6" w:rsidRPr="0030318D">
        <w:rPr>
          <w:rFonts w:eastAsia="Times New Roman"/>
          <w:sz w:val="24"/>
          <w:szCs w:val="24"/>
        </w:rPr>
        <w:t xml:space="preserve"> Fisher Scientific, UK); 100 U/ml Penicillin-Streptomycin (</w:t>
      </w:r>
      <w:proofErr w:type="spellStart"/>
      <w:r w:rsidR="004C1DA6" w:rsidRPr="0030318D">
        <w:rPr>
          <w:rFonts w:eastAsia="Times New Roman"/>
          <w:sz w:val="24"/>
          <w:szCs w:val="24"/>
        </w:rPr>
        <w:t>Thermo</w:t>
      </w:r>
      <w:proofErr w:type="spellEnd"/>
      <w:r w:rsidR="004C1DA6" w:rsidRPr="0030318D">
        <w:rPr>
          <w:rFonts w:eastAsia="Times New Roman"/>
          <w:sz w:val="24"/>
          <w:szCs w:val="24"/>
        </w:rPr>
        <w:t xml:space="preserve"> Fisher Scientific, UK); 50 µM 2-mercaptoethanol (Merck, UK).</w:t>
      </w:r>
      <w:r w:rsidR="00B76260" w:rsidRPr="0030318D">
        <w:rPr>
          <w:rFonts w:eastAsia="Times New Roman"/>
          <w:sz w:val="24"/>
          <w:szCs w:val="24"/>
        </w:rPr>
        <w:t xml:space="preserve"> </w:t>
      </w:r>
      <w:r w:rsidR="007C4A95" w:rsidRPr="0030318D">
        <w:rPr>
          <w:rFonts w:eastAsia="Times New Roman"/>
          <w:sz w:val="24"/>
          <w:szCs w:val="24"/>
        </w:rPr>
        <w:t xml:space="preserve">For siRNA transfection, </w:t>
      </w:r>
      <w:r w:rsidR="00B76260" w:rsidRPr="0030318D">
        <w:rPr>
          <w:rFonts w:eastAsia="Times New Roman"/>
          <w:sz w:val="24"/>
          <w:szCs w:val="24"/>
        </w:rPr>
        <w:t xml:space="preserve">HUVECs and HDMECs were cultured for up to six passages and transfected with Lipofectamine </w:t>
      </w:r>
      <w:proofErr w:type="spellStart"/>
      <w:r w:rsidR="00B76260" w:rsidRPr="0030318D">
        <w:rPr>
          <w:rFonts w:eastAsia="Times New Roman"/>
          <w:sz w:val="24"/>
          <w:szCs w:val="24"/>
        </w:rPr>
        <w:t>RNAiMAX</w:t>
      </w:r>
      <w:proofErr w:type="spellEnd"/>
      <w:r w:rsidR="00B76260" w:rsidRPr="0030318D">
        <w:rPr>
          <w:rFonts w:eastAsia="Times New Roman"/>
          <w:sz w:val="24"/>
          <w:szCs w:val="24"/>
        </w:rPr>
        <w:t xml:space="preserve"> (</w:t>
      </w:r>
      <w:proofErr w:type="spellStart"/>
      <w:r w:rsidR="00B76260" w:rsidRPr="0030318D">
        <w:rPr>
          <w:rFonts w:eastAsia="Times New Roman"/>
          <w:sz w:val="24"/>
          <w:szCs w:val="24"/>
        </w:rPr>
        <w:t>Thermo</w:t>
      </w:r>
      <w:proofErr w:type="spellEnd"/>
      <w:r w:rsidR="00B76260" w:rsidRPr="0030318D">
        <w:rPr>
          <w:rFonts w:eastAsia="Times New Roman"/>
          <w:sz w:val="24"/>
          <w:szCs w:val="24"/>
        </w:rPr>
        <w:t xml:space="preserve"> Fisher Scientific, UK). Media was </w:t>
      </w:r>
      <w:r w:rsidR="00932021">
        <w:rPr>
          <w:rFonts w:eastAsia="Times New Roman"/>
          <w:sz w:val="24"/>
          <w:szCs w:val="24"/>
        </w:rPr>
        <w:t xml:space="preserve">replaced </w:t>
      </w:r>
      <w:r w:rsidR="00B76260" w:rsidRPr="0030318D">
        <w:rPr>
          <w:rFonts w:eastAsia="Times New Roman"/>
          <w:sz w:val="24"/>
          <w:szCs w:val="24"/>
        </w:rPr>
        <w:t xml:space="preserve">24 hours after transfection. The following siRNAs were used to transfect cells: </w:t>
      </w:r>
      <w:proofErr w:type="spellStart"/>
      <w:r w:rsidR="00B76260" w:rsidRPr="0030318D">
        <w:rPr>
          <w:rFonts w:eastAsia="Times New Roman"/>
          <w:sz w:val="24"/>
          <w:szCs w:val="24"/>
        </w:rPr>
        <w:t>SMARTPool</w:t>
      </w:r>
      <w:proofErr w:type="spellEnd"/>
      <w:r w:rsidR="00B76260" w:rsidRPr="0030318D">
        <w:rPr>
          <w:rFonts w:eastAsia="Times New Roman"/>
          <w:sz w:val="24"/>
          <w:szCs w:val="24"/>
        </w:rPr>
        <w:t xml:space="preserve"> SiRNA targeting NRP1 (</w:t>
      </w:r>
      <w:proofErr w:type="spellStart"/>
      <w:r w:rsidR="00B76260" w:rsidRPr="0030318D">
        <w:rPr>
          <w:rFonts w:eastAsia="Times New Roman"/>
          <w:sz w:val="24"/>
          <w:szCs w:val="24"/>
        </w:rPr>
        <w:t>Dharmacon</w:t>
      </w:r>
      <w:proofErr w:type="spellEnd"/>
      <w:r w:rsidR="00B76260" w:rsidRPr="0030318D">
        <w:rPr>
          <w:rFonts w:eastAsia="Times New Roman"/>
          <w:sz w:val="24"/>
          <w:szCs w:val="24"/>
        </w:rPr>
        <w:t>, USA; cat#: L-019484-00-0020) sequence 1</w:t>
      </w:r>
      <w:r w:rsidR="006B4F94">
        <w:rPr>
          <w:rFonts w:eastAsia="Times New Roman"/>
          <w:sz w:val="24"/>
          <w:szCs w:val="24"/>
        </w:rPr>
        <w:t>,</w:t>
      </w:r>
      <w:r w:rsidR="00B76260" w:rsidRPr="0030318D">
        <w:rPr>
          <w:rFonts w:eastAsia="Times New Roman"/>
          <w:sz w:val="24"/>
          <w:szCs w:val="24"/>
        </w:rPr>
        <w:t xml:space="preserve"> CGAUAAAUGUGGCGAUACU</w:t>
      </w:r>
      <w:r w:rsidR="006B4F94">
        <w:rPr>
          <w:rFonts w:eastAsia="Times New Roman"/>
          <w:sz w:val="24"/>
          <w:szCs w:val="24"/>
        </w:rPr>
        <w:t xml:space="preserve"> (sense) and</w:t>
      </w:r>
      <w:r w:rsidR="00B76260" w:rsidRPr="0030318D">
        <w:rPr>
          <w:rFonts w:eastAsia="Times New Roman"/>
          <w:sz w:val="24"/>
          <w:szCs w:val="24"/>
        </w:rPr>
        <w:t xml:space="preserve"> AGUAUCGCCACAUUUAUCG</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2</w:t>
      </w:r>
      <w:r w:rsidR="006B4F94">
        <w:rPr>
          <w:rFonts w:eastAsia="Times New Roman"/>
          <w:sz w:val="24"/>
          <w:szCs w:val="24"/>
        </w:rPr>
        <w:t>,</w:t>
      </w:r>
      <w:r w:rsidR="00B76260" w:rsidRPr="0030318D">
        <w:rPr>
          <w:rFonts w:eastAsia="Times New Roman"/>
          <w:sz w:val="24"/>
          <w:szCs w:val="24"/>
        </w:rPr>
        <w:t xml:space="preserve"> GGACAGAGACUGCAAGUAU</w:t>
      </w:r>
      <w:r w:rsidR="006B4F94">
        <w:rPr>
          <w:rFonts w:eastAsia="Times New Roman"/>
          <w:sz w:val="24"/>
          <w:szCs w:val="24"/>
        </w:rPr>
        <w:t xml:space="preserve"> (sense) and</w:t>
      </w:r>
      <w:r w:rsidR="00B76260" w:rsidRPr="0030318D">
        <w:rPr>
          <w:rFonts w:eastAsia="Times New Roman"/>
          <w:sz w:val="24"/>
          <w:szCs w:val="24"/>
        </w:rPr>
        <w:t>: AUACUUGCAGUCUCUGUCC</w:t>
      </w:r>
      <w:r w:rsidR="006B4F94">
        <w:rPr>
          <w:rFonts w:eastAsia="Times New Roman"/>
          <w:sz w:val="24"/>
          <w:szCs w:val="24"/>
        </w:rPr>
        <w:t xml:space="preserve"> (antisense)</w:t>
      </w:r>
      <w:r w:rsidR="00B76260" w:rsidRPr="0030318D">
        <w:rPr>
          <w:rFonts w:eastAsia="Times New Roman"/>
          <w:sz w:val="24"/>
          <w:szCs w:val="24"/>
        </w:rPr>
        <w:t>; sequence 3</w:t>
      </w:r>
      <w:r w:rsidR="006B4F94">
        <w:rPr>
          <w:rFonts w:eastAsia="Times New Roman"/>
          <w:sz w:val="24"/>
          <w:szCs w:val="24"/>
        </w:rPr>
        <w:t>,</w:t>
      </w:r>
      <w:r w:rsidR="00B76260" w:rsidRPr="0030318D">
        <w:rPr>
          <w:rFonts w:eastAsia="Times New Roman"/>
          <w:sz w:val="24"/>
          <w:szCs w:val="24"/>
        </w:rPr>
        <w:t xml:space="preserve"> GUAUACGGUUGCAAGAUAA</w:t>
      </w:r>
      <w:r w:rsidR="006B4F94">
        <w:rPr>
          <w:rFonts w:eastAsia="Times New Roman"/>
          <w:sz w:val="24"/>
          <w:szCs w:val="24"/>
        </w:rPr>
        <w:t xml:space="preserve"> (sense) and </w:t>
      </w:r>
      <w:r w:rsidR="00B76260" w:rsidRPr="0030318D">
        <w:rPr>
          <w:rFonts w:eastAsia="Times New Roman"/>
          <w:sz w:val="24"/>
          <w:szCs w:val="24"/>
        </w:rPr>
        <w:t>UUAUCUUGCAACCGUAUAC</w:t>
      </w:r>
      <w:r w:rsidR="006B4F94">
        <w:rPr>
          <w:rFonts w:eastAsia="Times New Roman"/>
          <w:sz w:val="24"/>
          <w:szCs w:val="24"/>
        </w:rPr>
        <w:t xml:space="preserve"> (antisense)</w:t>
      </w:r>
      <w:r w:rsidR="00B76260" w:rsidRPr="0030318D">
        <w:rPr>
          <w:rFonts w:eastAsia="Times New Roman"/>
          <w:sz w:val="24"/>
          <w:szCs w:val="24"/>
        </w:rPr>
        <w:t>; sequence 4</w:t>
      </w:r>
      <w:r w:rsidR="006B4F94">
        <w:rPr>
          <w:rFonts w:eastAsia="Times New Roman"/>
          <w:sz w:val="24"/>
          <w:szCs w:val="24"/>
        </w:rPr>
        <w:t>,</w:t>
      </w:r>
      <w:r w:rsidR="00B76260" w:rsidRPr="0030318D">
        <w:rPr>
          <w:rFonts w:eastAsia="Times New Roman"/>
          <w:sz w:val="24"/>
          <w:szCs w:val="24"/>
        </w:rPr>
        <w:t xml:space="preserve"> AAGACUGGAUCACCAUAAA</w:t>
      </w:r>
      <w:r w:rsidR="006B4F94">
        <w:rPr>
          <w:rFonts w:eastAsia="Times New Roman"/>
          <w:sz w:val="24"/>
          <w:szCs w:val="24"/>
        </w:rPr>
        <w:t xml:space="preserve"> (sense)</w:t>
      </w:r>
      <w:r w:rsidR="00B76260" w:rsidRPr="0030318D">
        <w:rPr>
          <w:rFonts w:eastAsia="Times New Roman"/>
          <w:sz w:val="24"/>
          <w:szCs w:val="24"/>
        </w:rPr>
        <w:t xml:space="preserve"> </w:t>
      </w:r>
      <w:r w:rsidR="006B4F94">
        <w:rPr>
          <w:rFonts w:eastAsia="Times New Roman"/>
          <w:sz w:val="24"/>
          <w:szCs w:val="24"/>
        </w:rPr>
        <w:t xml:space="preserve">and </w:t>
      </w:r>
      <w:r w:rsidR="00B76260" w:rsidRPr="0030318D">
        <w:rPr>
          <w:rFonts w:eastAsia="Times New Roman"/>
          <w:sz w:val="24"/>
          <w:szCs w:val="24"/>
        </w:rPr>
        <w:t>UUUAUGGUGAUCCAGUCUU</w:t>
      </w:r>
      <w:r w:rsidR="006B4F94">
        <w:rPr>
          <w:rFonts w:eastAsia="Times New Roman"/>
          <w:sz w:val="24"/>
          <w:szCs w:val="24"/>
        </w:rPr>
        <w:t xml:space="preserve"> (</w:t>
      </w:r>
      <w:proofErr w:type="spellStart"/>
      <w:r w:rsidR="006B4F94">
        <w:rPr>
          <w:rFonts w:eastAsia="Times New Roman"/>
          <w:sz w:val="24"/>
          <w:szCs w:val="24"/>
        </w:rPr>
        <w:t>antisens</w:t>
      </w:r>
      <w:proofErr w:type="spellEnd"/>
      <w:r w:rsidR="006B4F94">
        <w:rPr>
          <w:rFonts w:eastAsia="Times New Roman"/>
          <w:sz w:val="24"/>
          <w:szCs w:val="24"/>
        </w:rPr>
        <w:t>)</w:t>
      </w:r>
      <w:r w:rsidR="00B76260" w:rsidRPr="0030318D">
        <w:rPr>
          <w:rFonts w:eastAsia="Times New Roman"/>
          <w:sz w:val="24"/>
          <w:szCs w:val="24"/>
        </w:rPr>
        <w:t xml:space="preserve">; </w:t>
      </w:r>
      <w:proofErr w:type="spellStart"/>
      <w:r w:rsidR="00B76260" w:rsidRPr="0030318D">
        <w:rPr>
          <w:rFonts w:eastAsia="Times New Roman"/>
          <w:sz w:val="24"/>
          <w:szCs w:val="24"/>
        </w:rPr>
        <w:t>SMARTPool</w:t>
      </w:r>
      <w:proofErr w:type="spellEnd"/>
      <w:r w:rsidR="00B76260" w:rsidRPr="0030318D">
        <w:rPr>
          <w:rFonts w:eastAsia="Times New Roman"/>
          <w:sz w:val="24"/>
          <w:szCs w:val="24"/>
        </w:rPr>
        <w:t xml:space="preserve"> SiRNA targeting TGFBR2 (</w:t>
      </w:r>
      <w:proofErr w:type="spellStart"/>
      <w:r w:rsidR="00B76260" w:rsidRPr="0030318D">
        <w:rPr>
          <w:rFonts w:eastAsia="Times New Roman"/>
          <w:sz w:val="24"/>
          <w:szCs w:val="24"/>
        </w:rPr>
        <w:t>Dharmacon</w:t>
      </w:r>
      <w:proofErr w:type="spellEnd"/>
      <w:r w:rsidR="00B76260" w:rsidRPr="0030318D">
        <w:rPr>
          <w:rFonts w:eastAsia="Times New Roman"/>
          <w:sz w:val="24"/>
          <w:szCs w:val="24"/>
        </w:rPr>
        <w:t>, USA; cat#: L-003930-00-0005) sequence 1</w:t>
      </w:r>
      <w:r w:rsidR="006B4F94">
        <w:rPr>
          <w:rFonts w:eastAsia="Times New Roman"/>
          <w:sz w:val="24"/>
          <w:szCs w:val="24"/>
        </w:rPr>
        <w:t xml:space="preserve">, </w:t>
      </w:r>
      <w:r w:rsidR="00B76260" w:rsidRPr="0030318D">
        <w:rPr>
          <w:rFonts w:eastAsia="Times New Roman"/>
          <w:sz w:val="24"/>
          <w:szCs w:val="24"/>
        </w:rPr>
        <w:t xml:space="preserve"> CAACAACGGUGCAGUCAAG</w:t>
      </w:r>
      <w:r w:rsidR="006B4F94">
        <w:rPr>
          <w:rFonts w:eastAsia="Times New Roman"/>
          <w:sz w:val="24"/>
          <w:szCs w:val="24"/>
        </w:rPr>
        <w:t xml:space="preserve"> (sense) and </w:t>
      </w:r>
      <w:r w:rsidR="00B76260" w:rsidRPr="0030318D">
        <w:rPr>
          <w:rFonts w:eastAsia="Times New Roman"/>
          <w:sz w:val="24"/>
          <w:szCs w:val="24"/>
        </w:rPr>
        <w:t>CUUGACUGCACCGUUGUUG</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2</w:t>
      </w:r>
      <w:r w:rsidR="006B4F94">
        <w:rPr>
          <w:rFonts w:eastAsia="Times New Roman"/>
          <w:sz w:val="24"/>
          <w:szCs w:val="24"/>
        </w:rPr>
        <w:t>,</w:t>
      </w:r>
      <w:r w:rsidR="00B76260" w:rsidRPr="0030318D">
        <w:rPr>
          <w:rFonts w:eastAsia="Times New Roman"/>
          <w:sz w:val="24"/>
          <w:szCs w:val="24"/>
        </w:rPr>
        <w:t xml:space="preserve"> GACGAGAACAUAACACUAG</w:t>
      </w:r>
      <w:r w:rsidR="006B4F94">
        <w:rPr>
          <w:rFonts w:eastAsia="Times New Roman"/>
          <w:sz w:val="24"/>
          <w:szCs w:val="24"/>
        </w:rPr>
        <w:t xml:space="preserve"> (sense) and</w:t>
      </w:r>
      <w:r w:rsidR="00B76260" w:rsidRPr="0030318D">
        <w:rPr>
          <w:rFonts w:eastAsia="Times New Roman"/>
          <w:sz w:val="24"/>
          <w:szCs w:val="24"/>
        </w:rPr>
        <w:t xml:space="preserve"> CUAGUGUUAUGUUCUCGUC</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3</w:t>
      </w:r>
      <w:r w:rsidR="006B4F94">
        <w:rPr>
          <w:rFonts w:eastAsia="Times New Roman"/>
          <w:sz w:val="24"/>
          <w:szCs w:val="24"/>
        </w:rPr>
        <w:t xml:space="preserve">, </w:t>
      </w:r>
      <w:r w:rsidR="00B76260" w:rsidRPr="0030318D">
        <w:rPr>
          <w:rFonts w:eastAsia="Times New Roman"/>
          <w:sz w:val="24"/>
          <w:szCs w:val="24"/>
        </w:rPr>
        <w:t xml:space="preserve"> GAAAUGACAUCUCGCUGUA</w:t>
      </w:r>
      <w:r w:rsidR="006B4F94">
        <w:rPr>
          <w:rFonts w:eastAsia="Times New Roman"/>
          <w:sz w:val="24"/>
          <w:szCs w:val="24"/>
        </w:rPr>
        <w:t xml:space="preserve"> (sense) and </w:t>
      </w:r>
      <w:r w:rsidR="00B76260" w:rsidRPr="0030318D">
        <w:rPr>
          <w:rFonts w:eastAsia="Times New Roman"/>
          <w:sz w:val="24"/>
          <w:szCs w:val="24"/>
        </w:rPr>
        <w:t>UACAGCGAGAUGUCAUUUC</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4</w:t>
      </w:r>
      <w:r w:rsidR="006B4F94">
        <w:rPr>
          <w:rFonts w:eastAsia="Times New Roman"/>
          <w:sz w:val="24"/>
          <w:szCs w:val="24"/>
        </w:rPr>
        <w:t>,</w:t>
      </w:r>
      <w:r w:rsidR="00B76260" w:rsidRPr="0030318D">
        <w:rPr>
          <w:rFonts w:eastAsia="Times New Roman"/>
          <w:sz w:val="24"/>
          <w:szCs w:val="24"/>
        </w:rPr>
        <w:t xml:space="preserve"> CCAAUAUCCUCGUGAAGAA</w:t>
      </w:r>
      <w:r w:rsidR="006B4F94">
        <w:rPr>
          <w:rFonts w:eastAsia="Times New Roman"/>
          <w:sz w:val="24"/>
          <w:szCs w:val="24"/>
        </w:rPr>
        <w:t xml:space="preserve"> (sense) and</w:t>
      </w:r>
      <w:r w:rsidR="00B76260" w:rsidRPr="0030318D">
        <w:rPr>
          <w:rFonts w:eastAsia="Times New Roman"/>
          <w:sz w:val="24"/>
          <w:szCs w:val="24"/>
        </w:rPr>
        <w:t xml:space="preserve"> UUCUUCACGAGGAUAUUGG</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xml:space="preserve">; </w:t>
      </w:r>
      <w:r w:rsidR="00F913A8" w:rsidRPr="0030318D">
        <w:rPr>
          <w:rFonts w:eastAsia="Times New Roman"/>
          <w:sz w:val="24"/>
          <w:szCs w:val="24"/>
        </w:rPr>
        <w:t>siRNA targeting TGFBR2 siRNA#2 (Silencer validated siRNA AM51331, ID#388)</w:t>
      </w:r>
      <w:r w:rsidR="00F913A8">
        <w:rPr>
          <w:rFonts w:eastAsia="Times New Roman"/>
          <w:sz w:val="24"/>
          <w:szCs w:val="24"/>
        </w:rPr>
        <w:t>,</w:t>
      </w:r>
      <w:r w:rsidR="00F913A8" w:rsidRPr="0030318D">
        <w:rPr>
          <w:rFonts w:eastAsia="Times New Roman"/>
          <w:sz w:val="24"/>
          <w:szCs w:val="24"/>
        </w:rPr>
        <w:t xml:space="preserve"> GGAAGUCUGUGUGGCUGU</w:t>
      </w:r>
      <w:r w:rsidR="00F913A8">
        <w:rPr>
          <w:rFonts w:eastAsia="Times New Roman"/>
          <w:sz w:val="24"/>
          <w:szCs w:val="24"/>
        </w:rPr>
        <w:t xml:space="preserve"> (sense) and</w:t>
      </w:r>
      <w:r w:rsidR="00F913A8" w:rsidRPr="0030318D">
        <w:rPr>
          <w:rFonts w:eastAsia="Times New Roman"/>
          <w:sz w:val="24"/>
          <w:szCs w:val="24"/>
        </w:rPr>
        <w:t xml:space="preserve"> UACAGCCACACAGACUUCC</w:t>
      </w:r>
      <w:r w:rsidR="00F913A8">
        <w:rPr>
          <w:rFonts w:eastAsia="Times New Roman"/>
          <w:sz w:val="24"/>
          <w:szCs w:val="24"/>
        </w:rPr>
        <w:t xml:space="preserve"> (</w:t>
      </w:r>
      <w:r w:rsidR="00F913A8" w:rsidRPr="0030318D">
        <w:rPr>
          <w:rFonts w:eastAsia="Times New Roman"/>
          <w:sz w:val="24"/>
          <w:szCs w:val="24"/>
        </w:rPr>
        <w:t>antisense</w:t>
      </w:r>
      <w:r w:rsidR="00F913A8">
        <w:rPr>
          <w:rFonts w:eastAsia="Times New Roman"/>
          <w:sz w:val="24"/>
          <w:szCs w:val="24"/>
        </w:rPr>
        <w:t>)</w:t>
      </w:r>
      <w:r w:rsidR="00F913A8" w:rsidRPr="0030318D">
        <w:rPr>
          <w:rFonts w:eastAsia="Times New Roman"/>
          <w:sz w:val="24"/>
          <w:szCs w:val="24"/>
        </w:rPr>
        <w:t xml:space="preserve">; </w:t>
      </w:r>
      <w:proofErr w:type="spellStart"/>
      <w:r w:rsidR="00B76260" w:rsidRPr="0030318D">
        <w:rPr>
          <w:rFonts w:eastAsia="Times New Roman"/>
          <w:sz w:val="24"/>
          <w:szCs w:val="24"/>
        </w:rPr>
        <w:t>SMARTPool</w:t>
      </w:r>
      <w:proofErr w:type="spellEnd"/>
      <w:r w:rsidR="00B76260" w:rsidRPr="0030318D">
        <w:rPr>
          <w:rFonts w:eastAsia="Times New Roman"/>
          <w:sz w:val="24"/>
          <w:szCs w:val="24"/>
        </w:rPr>
        <w:t xml:space="preserve"> SiRNA targeting </w:t>
      </w:r>
      <w:r w:rsidR="00B64FA0" w:rsidRPr="0030318D">
        <w:rPr>
          <w:rFonts w:eastAsia="Times New Roman"/>
          <w:sz w:val="24"/>
          <w:szCs w:val="24"/>
        </w:rPr>
        <w:t>p120 catenin</w:t>
      </w:r>
      <w:r w:rsidR="00B76260" w:rsidRPr="0030318D">
        <w:rPr>
          <w:rFonts w:eastAsia="Times New Roman"/>
          <w:sz w:val="24"/>
          <w:szCs w:val="24"/>
        </w:rPr>
        <w:t xml:space="preserve"> (</w:t>
      </w:r>
      <w:proofErr w:type="spellStart"/>
      <w:r w:rsidR="00B76260" w:rsidRPr="0030318D">
        <w:rPr>
          <w:rFonts w:eastAsia="Times New Roman"/>
          <w:sz w:val="24"/>
          <w:szCs w:val="24"/>
        </w:rPr>
        <w:t>Dharmacon</w:t>
      </w:r>
      <w:proofErr w:type="spellEnd"/>
      <w:r w:rsidR="00B76260" w:rsidRPr="0030318D">
        <w:rPr>
          <w:rFonts w:eastAsia="Times New Roman"/>
          <w:sz w:val="24"/>
          <w:szCs w:val="24"/>
        </w:rPr>
        <w:t>, USA; cat#: L-012572-00-0005) sequence 1</w:t>
      </w:r>
      <w:r w:rsidR="006B4F94">
        <w:rPr>
          <w:rFonts w:eastAsia="Times New Roman"/>
          <w:sz w:val="24"/>
          <w:szCs w:val="24"/>
        </w:rPr>
        <w:t>,</w:t>
      </w:r>
      <w:r w:rsidR="00B76260" w:rsidRPr="0030318D">
        <w:rPr>
          <w:rFonts w:eastAsia="Times New Roman"/>
          <w:sz w:val="24"/>
          <w:szCs w:val="24"/>
        </w:rPr>
        <w:t xml:space="preserve"> GGAAUGUGAUGGUUUAGUU</w:t>
      </w:r>
      <w:r w:rsidR="006B4F94">
        <w:rPr>
          <w:rFonts w:eastAsia="Times New Roman"/>
          <w:sz w:val="24"/>
          <w:szCs w:val="24"/>
        </w:rPr>
        <w:t xml:space="preserve"> (sense) and</w:t>
      </w:r>
      <w:r w:rsidR="00B76260" w:rsidRPr="0030318D">
        <w:rPr>
          <w:rFonts w:eastAsia="Times New Roman"/>
          <w:sz w:val="24"/>
          <w:szCs w:val="24"/>
        </w:rPr>
        <w:t xml:space="preserve"> AACUAAACCAUCACAUUCC</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2</w:t>
      </w:r>
      <w:r w:rsidR="006B4F94">
        <w:rPr>
          <w:rFonts w:eastAsia="Times New Roman"/>
          <w:sz w:val="24"/>
          <w:szCs w:val="24"/>
        </w:rPr>
        <w:t>,</w:t>
      </w:r>
      <w:r w:rsidR="00B76260" w:rsidRPr="0030318D">
        <w:rPr>
          <w:rFonts w:eastAsia="Times New Roman"/>
          <w:sz w:val="24"/>
          <w:szCs w:val="24"/>
        </w:rPr>
        <w:t xml:space="preserve"> UAGCUGACCUCCUGACUAA</w:t>
      </w:r>
      <w:r w:rsidR="006B4F94">
        <w:rPr>
          <w:rFonts w:eastAsia="Times New Roman"/>
          <w:sz w:val="24"/>
          <w:szCs w:val="24"/>
        </w:rPr>
        <w:t xml:space="preserve"> (sense)</w:t>
      </w:r>
      <w:r w:rsidR="00F913A8">
        <w:rPr>
          <w:rFonts w:eastAsia="Times New Roman"/>
          <w:sz w:val="24"/>
          <w:szCs w:val="24"/>
        </w:rPr>
        <w:t xml:space="preserve"> </w:t>
      </w:r>
      <w:r w:rsidR="006B4F94">
        <w:rPr>
          <w:rFonts w:eastAsia="Times New Roman"/>
          <w:sz w:val="24"/>
          <w:szCs w:val="24"/>
        </w:rPr>
        <w:t xml:space="preserve">and </w:t>
      </w:r>
      <w:r w:rsidR="00B76260" w:rsidRPr="0030318D">
        <w:rPr>
          <w:rFonts w:eastAsia="Times New Roman"/>
          <w:sz w:val="24"/>
          <w:szCs w:val="24"/>
        </w:rPr>
        <w:t xml:space="preserve"> UUAGUCAGGAGGUCAGCUA</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sequence 3</w:t>
      </w:r>
      <w:r w:rsidR="006B4F94">
        <w:rPr>
          <w:rFonts w:eastAsia="Times New Roman"/>
          <w:sz w:val="24"/>
          <w:szCs w:val="24"/>
        </w:rPr>
        <w:t xml:space="preserve">, </w:t>
      </w:r>
      <w:r w:rsidR="00B76260" w:rsidRPr="0030318D">
        <w:rPr>
          <w:rFonts w:eastAsia="Times New Roman"/>
          <w:sz w:val="24"/>
          <w:szCs w:val="24"/>
        </w:rPr>
        <w:t xml:space="preserve"> GGACCUUACUGAAGUUAUU</w:t>
      </w:r>
      <w:r w:rsidR="006B4F94">
        <w:rPr>
          <w:rFonts w:eastAsia="Times New Roman"/>
          <w:sz w:val="24"/>
          <w:szCs w:val="24"/>
        </w:rPr>
        <w:t xml:space="preserve"> (sense) and </w:t>
      </w:r>
      <w:r w:rsidR="00B76260" w:rsidRPr="0030318D">
        <w:rPr>
          <w:rFonts w:eastAsia="Times New Roman"/>
          <w:sz w:val="24"/>
          <w:szCs w:val="24"/>
        </w:rPr>
        <w:t xml:space="preserve"> AAUAACUUCAGUAAGGUCC</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GAGUGAAGCUCGCCGGAAA</w:t>
      </w:r>
      <w:r w:rsidR="006B4F94">
        <w:rPr>
          <w:rFonts w:eastAsia="Times New Roman"/>
          <w:sz w:val="24"/>
          <w:szCs w:val="24"/>
        </w:rPr>
        <w:t xml:space="preserve"> (sense) and</w:t>
      </w:r>
      <w:r w:rsidR="00B76260" w:rsidRPr="0030318D">
        <w:rPr>
          <w:rFonts w:eastAsia="Times New Roman"/>
          <w:sz w:val="24"/>
          <w:szCs w:val="24"/>
        </w:rPr>
        <w:t xml:space="preserve"> UUUCCGGCGAGCUUCACUC</w:t>
      </w:r>
      <w:r w:rsidR="006B4F94">
        <w:rPr>
          <w:rFonts w:eastAsia="Times New Roman"/>
          <w:sz w:val="24"/>
          <w:szCs w:val="24"/>
        </w:rPr>
        <w:t xml:space="preserve"> (</w:t>
      </w:r>
      <w:r w:rsidR="006B4F94" w:rsidRPr="0030318D">
        <w:rPr>
          <w:rFonts w:eastAsia="Times New Roman"/>
          <w:sz w:val="24"/>
          <w:szCs w:val="24"/>
        </w:rPr>
        <w:t>antisense</w:t>
      </w:r>
      <w:r w:rsidR="006B4F94">
        <w:rPr>
          <w:rFonts w:eastAsia="Times New Roman"/>
          <w:sz w:val="24"/>
          <w:szCs w:val="24"/>
        </w:rPr>
        <w:t>)</w:t>
      </w:r>
      <w:r w:rsidR="00B76260" w:rsidRPr="0030318D">
        <w:rPr>
          <w:rFonts w:eastAsia="Times New Roman"/>
          <w:sz w:val="24"/>
          <w:szCs w:val="24"/>
        </w:rPr>
        <w:t xml:space="preserve">; </w:t>
      </w:r>
      <w:r w:rsidR="00444A4A" w:rsidRPr="0030318D">
        <w:rPr>
          <w:rFonts w:eastAsia="Times New Roman"/>
          <w:sz w:val="24"/>
          <w:szCs w:val="24"/>
        </w:rPr>
        <w:t xml:space="preserve">siRNA targeting p120 catenin </w:t>
      </w:r>
      <w:r w:rsidR="008B6E5C" w:rsidRPr="0030318D">
        <w:rPr>
          <w:rFonts w:eastAsia="Times New Roman"/>
          <w:sz w:val="24"/>
          <w:szCs w:val="24"/>
        </w:rPr>
        <w:t>siRNA</w:t>
      </w:r>
      <w:r w:rsidR="00E664E1" w:rsidRPr="0030318D">
        <w:rPr>
          <w:rFonts w:eastAsia="Times New Roman"/>
          <w:sz w:val="24"/>
          <w:szCs w:val="24"/>
        </w:rPr>
        <w:t>#2 (</w:t>
      </w:r>
      <w:r w:rsidR="00C00837" w:rsidRPr="0030318D">
        <w:rPr>
          <w:rFonts w:eastAsia="Times New Roman"/>
          <w:sz w:val="24"/>
          <w:szCs w:val="24"/>
        </w:rPr>
        <w:t>Silencer Pre-designed siRNA AM</w:t>
      </w:r>
      <w:r w:rsidR="001A0B9D" w:rsidRPr="0030318D">
        <w:rPr>
          <w:rFonts w:eastAsia="Times New Roman"/>
          <w:sz w:val="24"/>
          <w:szCs w:val="24"/>
        </w:rPr>
        <w:t>16704 ID#145776</w:t>
      </w:r>
      <w:r w:rsidR="00C00837" w:rsidRPr="0030318D">
        <w:rPr>
          <w:rFonts w:eastAsia="Times New Roman"/>
          <w:sz w:val="24"/>
          <w:szCs w:val="24"/>
        </w:rPr>
        <w:t>)</w:t>
      </w:r>
      <w:r w:rsidR="00F913A8">
        <w:rPr>
          <w:rFonts w:eastAsia="Times New Roman"/>
          <w:sz w:val="24"/>
          <w:szCs w:val="24"/>
        </w:rPr>
        <w:t>,</w:t>
      </w:r>
      <w:r w:rsidR="001A0B9D" w:rsidRPr="0030318D">
        <w:rPr>
          <w:rFonts w:eastAsia="Times New Roman"/>
          <w:sz w:val="24"/>
          <w:szCs w:val="24"/>
        </w:rPr>
        <w:t xml:space="preserve"> </w:t>
      </w:r>
      <w:r w:rsidR="00A66BBB" w:rsidRPr="0030318D">
        <w:rPr>
          <w:rFonts w:eastAsia="Times New Roman"/>
          <w:sz w:val="24"/>
          <w:szCs w:val="24"/>
        </w:rPr>
        <w:t>CCUUACUGAAGUUAUUACC</w:t>
      </w:r>
      <w:r w:rsidR="00F913A8">
        <w:rPr>
          <w:rFonts w:eastAsia="Times New Roman"/>
          <w:sz w:val="24"/>
          <w:szCs w:val="24"/>
        </w:rPr>
        <w:t xml:space="preserve"> (sense) and </w:t>
      </w:r>
      <w:r w:rsidR="00A66BBB" w:rsidRPr="0030318D">
        <w:rPr>
          <w:rFonts w:eastAsia="Times New Roman"/>
          <w:sz w:val="24"/>
          <w:szCs w:val="24"/>
        </w:rPr>
        <w:t>G</w:t>
      </w:r>
      <w:r w:rsidR="00CE6F09" w:rsidRPr="0030318D">
        <w:rPr>
          <w:rFonts w:eastAsia="Times New Roman"/>
          <w:sz w:val="24"/>
          <w:szCs w:val="24"/>
        </w:rPr>
        <w:t>GUAAUAACUUCAGUAAGG</w:t>
      </w:r>
      <w:r w:rsidR="00F913A8">
        <w:rPr>
          <w:rFonts w:eastAsia="Times New Roman"/>
          <w:sz w:val="24"/>
          <w:szCs w:val="24"/>
        </w:rPr>
        <w:t xml:space="preserve"> (antisense)</w:t>
      </w:r>
      <w:r w:rsidR="00CE6F09" w:rsidRPr="0030318D">
        <w:rPr>
          <w:rFonts w:eastAsia="Times New Roman"/>
          <w:sz w:val="24"/>
          <w:szCs w:val="24"/>
        </w:rPr>
        <w:t xml:space="preserve">; </w:t>
      </w:r>
      <w:r w:rsidR="00E664E1" w:rsidRPr="0030318D">
        <w:rPr>
          <w:rFonts w:eastAsia="Times New Roman"/>
          <w:sz w:val="24"/>
          <w:szCs w:val="24"/>
        </w:rPr>
        <w:t xml:space="preserve"> </w:t>
      </w:r>
      <w:r w:rsidR="00B76260" w:rsidRPr="0030318D">
        <w:rPr>
          <w:rFonts w:eastAsia="Times New Roman"/>
          <w:sz w:val="24"/>
          <w:szCs w:val="24"/>
        </w:rPr>
        <w:t>and Silencer® negative control siRNA (Life Technology, UK; cat#: AM4635).</w:t>
      </w:r>
      <w:r w:rsidR="007C4A95" w:rsidRPr="0030318D">
        <w:rPr>
          <w:rFonts w:eastAsia="Times New Roman"/>
          <w:sz w:val="24"/>
          <w:szCs w:val="24"/>
        </w:rPr>
        <w:t xml:space="preserve"> </w:t>
      </w:r>
      <w:r w:rsidR="006B4F94">
        <w:rPr>
          <w:rFonts w:eastAsia="Times New Roman"/>
          <w:sz w:val="24"/>
          <w:szCs w:val="24"/>
        </w:rPr>
        <w:t xml:space="preserve">To induce NRP1 </w:t>
      </w:r>
      <w:r w:rsidR="00024B90" w:rsidRPr="0030318D">
        <w:rPr>
          <w:rFonts w:eastAsia="Times New Roman"/>
          <w:sz w:val="24"/>
          <w:szCs w:val="24"/>
        </w:rPr>
        <w:t>ov</w:t>
      </w:r>
      <w:r w:rsidR="007C4A95" w:rsidRPr="0030318D">
        <w:rPr>
          <w:rFonts w:eastAsia="Times New Roman"/>
          <w:sz w:val="24"/>
          <w:szCs w:val="24"/>
        </w:rPr>
        <w:t>erexpression</w:t>
      </w:r>
      <w:r>
        <w:rPr>
          <w:rFonts w:eastAsia="Times New Roman"/>
          <w:sz w:val="24"/>
          <w:szCs w:val="24"/>
        </w:rPr>
        <w:t>,</w:t>
      </w:r>
      <w:r w:rsidR="00024B90" w:rsidRPr="0030318D">
        <w:rPr>
          <w:rFonts w:eastAsia="Times New Roman"/>
          <w:sz w:val="24"/>
          <w:szCs w:val="24"/>
        </w:rPr>
        <w:t xml:space="preserve"> </w:t>
      </w:r>
      <w:r w:rsidR="007C4A95" w:rsidRPr="0030318D">
        <w:rPr>
          <w:rFonts w:eastAsia="Times New Roman"/>
          <w:sz w:val="24"/>
          <w:szCs w:val="24"/>
        </w:rPr>
        <w:t xml:space="preserve">HUVECs </w:t>
      </w:r>
      <w:r w:rsidR="007C4A95" w:rsidRPr="0030318D">
        <w:rPr>
          <w:rFonts w:eastAsia="Times New Roman"/>
          <w:sz w:val="24"/>
          <w:szCs w:val="24"/>
        </w:rPr>
        <w:lastRenderedPageBreak/>
        <w:t xml:space="preserve">were co-transfected with control siRNA or siRNA targeting NRP1 and pCDNA3.1 encoding </w:t>
      </w:r>
      <w:r>
        <w:rPr>
          <w:rFonts w:eastAsia="Times New Roman"/>
          <w:sz w:val="24"/>
          <w:szCs w:val="24"/>
        </w:rPr>
        <w:t xml:space="preserve">WT </w:t>
      </w:r>
      <w:r w:rsidR="007C4A95" w:rsidRPr="0030318D">
        <w:rPr>
          <w:rFonts w:eastAsia="Times New Roman"/>
          <w:sz w:val="24"/>
          <w:szCs w:val="24"/>
        </w:rPr>
        <w:t>mouse NRP1</w: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8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</w:fldData>
        </w:fldChar>
      </w:r>
      <w:r w:rsidR="006B1369" w:rsidRPr="0030318D">
        <w:rPr>
          <w:rFonts w:eastAsia="Times New Roman"/>
          <w:sz w:val="24"/>
          <w:szCs w:val="24"/>
        </w:rPr>
        <w:instrText xml:space="preserve"> ADDIN EN.CITE </w:instrText>
      </w:r>
      <w:r w:rsidR="006B1369" w:rsidRPr="0030318D">
        <w:rPr>
          <w:rFonts w:eastAsia="Times New Roman"/>
          <w:sz w:val="24"/>
          <w:szCs w:val="24"/>
        </w:rPr>
        <w:fldChar w:fldCharType="begin">
          <w:fldData xml:space="preserve">PEVuZE5vdGU+PENpdGU+PEF1dGhvcj5SYWltb25kaTwvQXV0aG9yPjxZZWFyPjIwMTQ8L1llYXI+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</w:fldData>
        </w:fldChar>
      </w:r>
      <w:r w:rsidR="006B1369" w:rsidRPr="0030318D">
        <w:rPr>
          <w:rFonts w:eastAsia="Times New Roman"/>
          <w:sz w:val="24"/>
          <w:szCs w:val="24"/>
        </w:rPr>
        <w:instrText xml:space="preserve"> ADDIN EN.CITE.DATA </w:instrText>
      </w:r>
      <w:r w:rsidR="006B1369" w:rsidRPr="0030318D">
        <w:rPr>
          <w:rFonts w:eastAsia="Times New Roman"/>
          <w:sz w:val="24"/>
          <w:szCs w:val="24"/>
        </w:rPr>
      </w:r>
      <w:r w:rsidR="006B1369"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6B1369" w:rsidRPr="0030318D">
        <w:rPr>
          <w:rFonts w:eastAsia="Times New Roman"/>
          <w:noProof/>
          <w:sz w:val="24"/>
          <w:szCs w:val="24"/>
        </w:rPr>
        <w:t>(</w:t>
      </w:r>
      <w:r w:rsidR="006B1369" w:rsidRPr="0030318D">
        <w:rPr>
          <w:rFonts w:eastAsia="Times New Roman"/>
          <w:i/>
          <w:noProof/>
          <w:sz w:val="24"/>
          <w:szCs w:val="24"/>
        </w:rPr>
        <w:t>33</w:t>
      </w:r>
      <w:r w:rsidR="006B1369" w:rsidRPr="0030318D">
        <w:rPr>
          <w:rFonts w:eastAsia="Times New Roman"/>
          <w:noProof/>
          <w:sz w:val="24"/>
          <w:szCs w:val="24"/>
        </w:rPr>
        <w:t>)</w:t>
      </w:r>
      <w:r w:rsidR="006B1369" w:rsidRPr="0030318D">
        <w:rPr>
          <w:rFonts w:eastAsia="Times New Roman"/>
          <w:sz w:val="24"/>
          <w:szCs w:val="24"/>
        </w:rPr>
        <w:fldChar w:fldCharType="end"/>
      </w:r>
      <w:r w:rsidR="007C4A95" w:rsidRPr="0030318D">
        <w:rPr>
          <w:rFonts w:eastAsia="Times New Roman"/>
          <w:sz w:val="24"/>
          <w:szCs w:val="24"/>
        </w:rPr>
        <w:t xml:space="preserve"> or pCDNA3.1 empty vector using </w:t>
      </w:r>
      <w:proofErr w:type="spellStart"/>
      <w:r w:rsidR="007C4A95" w:rsidRPr="0030318D">
        <w:rPr>
          <w:rFonts w:eastAsia="Times New Roman"/>
          <w:sz w:val="24"/>
          <w:szCs w:val="24"/>
        </w:rPr>
        <w:t>Dharmafect</w:t>
      </w:r>
      <w:proofErr w:type="spellEnd"/>
      <w:r w:rsidR="007C4A95" w:rsidRPr="0030318D">
        <w:rPr>
          <w:rFonts w:eastAsia="Times New Roman"/>
          <w:sz w:val="24"/>
          <w:szCs w:val="24"/>
        </w:rPr>
        <w:t xml:space="preserve"> </w:t>
      </w:r>
      <w:r w:rsidR="004C1DA6" w:rsidRPr="0030318D">
        <w:rPr>
          <w:rFonts w:eastAsia="Times New Roman"/>
          <w:sz w:val="24"/>
          <w:szCs w:val="24"/>
        </w:rPr>
        <w:t>D</w:t>
      </w:r>
      <w:r w:rsidR="007C4A95" w:rsidRPr="0030318D">
        <w:rPr>
          <w:rFonts w:eastAsia="Times New Roman"/>
          <w:sz w:val="24"/>
          <w:szCs w:val="24"/>
        </w:rPr>
        <w:t>uo</w:t>
      </w:r>
      <w:r w:rsidR="004C1DA6" w:rsidRPr="0030318D">
        <w:rPr>
          <w:rFonts w:eastAsia="Times New Roman"/>
          <w:sz w:val="24"/>
          <w:szCs w:val="24"/>
        </w:rPr>
        <w:t xml:space="preserve"> (Horizon, UK) </w:t>
      </w:r>
      <w:r w:rsidR="007C4A95" w:rsidRPr="0030318D">
        <w:rPr>
          <w:rFonts w:eastAsia="Times New Roman"/>
          <w:sz w:val="24"/>
          <w:szCs w:val="24"/>
        </w:rPr>
        <w:t>following the manufacturer</w:t>
      </w:r>
      <w:r w:rsidR="00932021">
        <w:rPr>
          <w:rFonts w:eastAsia="Times New Roman"/>
          <w:sz w:val="24"/>
          <w:szCs w:val="24"/>
        </w:rPr>
        <w:t>’s</w:t>
      </w:r>
      <w:r w:rsidR="007C4A95" w:rsidRPr="0030318D">
        <w:rPr>
          <w:rFonts w:eastAsia="Times New Roman"/>
          <w:sz w:val="24"/>
          <w:szCs w:val="24"/>
        </w:rPr>
        <w:t xml:space="preserve"> instructions. </w:t>
      </w:r>
      <w:r w:rsidR="006E2F76" w:rsidRPr="0030318D">
        <w:rPr>
          <w:rFonts w:eastAsia="Times New Roman"/>
          <w:sz w:val="24"/>
          <w:szCs w:val="24"/>
        </w:rPr>
        <w:t>For the HRP–based proximity-labelling assay</w:t>
      </w:r>
      <w:r w:rsidR="00B9537B" w:rsidRPr="0030318D">
        <w:rPr>
          <w:rFonts w:eastAsia="Times New Roman"/>
          <w:sz w:val="24"/>
          <w:szCs w:val="24"/>
        </w:rPr>
        <w:t xml:space="preserve">, the NRP1 HRP1 construct was synthesized by </w:t>
      </w:r>
      <w:proofErr w:type="spellStart"/>
      <w:r w:rsidR="00B9537B" w:rsidRPr="0030318D">
        <w:rPr>
          <w:rFonts w:eastAsia="Times New Roman"/>
          <w:sz w:val="24"/>
          <w:szCs w:val="24"/>
        </w:rPr>
        <w:t>Geneart</w:t>
      </w:r>
      <w:proofErr w:type="spellEnd"/>
      <w:r w:rsidR="00B9537B" w:rsidRPr="0030318D">
        <w:rPr>
          <w:rFonts w:eastAsia="Times New Roman"/>
          <w:sz w:val="24"/>
          <w:szCs w:val="24"/>
        </w:rPr>
        <w:t xml:space="preserve"> Gene Synthesis (</w:t>
      </w:r>
      <w:proofErr w:type="spellStart"/>
      <w:r w:rsidR="00B9537B" w:rsidRPr="0030318D">
        <w:rPr>
          <w:rFonts w:eastAsia="Times New Roman"/>
          <w:sz w:val="24"/>
          <w:szCs w:val="24"/>
        </w:rPr>
        <w:t>Thermo</w:t>
      </w:r>
      <w:proofErr w:type="spellEnd"/>
      <w:r w:rsidR="00B9537B" w:rsidRPr="0030318D">
        <w:rPr>
          <w:rFonts w:eastAsia="Times New Roman"/>
          <w:sz w:val="24"/>
          <w:szCs w:val="24"/>
        </w:rPr>
        <w:t xml:space="preserve"> Fisher Scientific, UK</w:t>
      </w:r>
      <w:r w:rsidR="00DB3621" w:rsidRPr="0030318D">
        <w:rPr>
          <w:rFonts w:eastAsia="Times New Roman"/>
          <w:sz w:val="24"/>
          <w:szCs w:val="24"/>
        </w:rPr>
        <w:t xml:space="preserve">) and subcloned into the </w:t>
      </w:r>
      <w:proofErr w:type="spellStart"/>
      <w:r w:rsidR="00DB3621" w:rsidRPr="0030318D">
        <w:rPr>
          <w:rFonts w:eastAsia="Times New Roman"/>
          <w:sz w:val="24"/>
          <w:szCs w:val="24"/>
        </w:rPr>
        <w:t>pLNT</w:t>
      </w:r>
      <w:proofErr w:type="spellEnd"/>
      <w:r w:rsidR="00DB3621" w:rsidRPr="0030318D">
        <w:rPr>
          <w:rFonts w:eastAsia="Times New Roman"/>
          <w:sz w:val="24"/>
          <w:szCs w:val="24"/>
        </w:rPr>
        <w:t xml:space="preserve"> SFFV plasmid. Lentiviral particles were generated by transfecting </w:t>
      </w:r>
      <w:proofErr w:type="spellStart"/>
      <w:r w:rsidR="00DB3621" w:rsidRPr="0030318D">
        <w:rPr>
          <w:rFonts w:eastAsia="Times New Roman"/>
          <w:sz w:val="24"/>
          <w:szCs w:val="24"/>
        </w:rPr>
        <w:t>Lenti</w:t>
      </w:r>
      <w:proofErr w:type="spellEnd"/>
      <w:r w:rsidR="00DB3621" w:rsidRPr="0030318D">
        <w:rPr>
          <w:rFonts w:eastAsia="Times New Roman"/>
          <w:sz w:val="24"/>
          <w:szCs w:val="24"/>
        </w:rPr>
        <w:t>-X 293T (Takara Bio, Saint-Germain-</w:t>
      </w:r>
      <w:proofErr w:type="spellStart"/>
      <w:r w:rsidR="00DB3621" w:rsidRPr="0030318D">
        <w:rPr>
          <w:rFonts w:eastAsia="Times New Roman"/>
          <w:sz w:val="24"/>
          <w:szCs w:val="24"/>
        </w:rPr>
        <w:t>en</w:t>
      </w:r>
      <w:proofErr w:type="spellEnd"/>
      <w:r w:rsidR="00DB3621" w:rsidRPr="0030318D">
        <w:rPr>
          <w:rFonts w:eastAsia="Times New Roman"/>
          <w:sz w:val="24"/>
          <w:szCs w:val="24"/>
        </w:rPr>
        <w:t>-</w:t>
      </w:r>
      <w:proofErr w:type="spellStart"/>
      <w:r w:rsidR="00DB3621" w:rsidRPr="0030318D">
        <w:rPr>
          <w:rFonts w:eastAsia="Times New Roman"/>
          <w:sz w:val="24"/>
          <w:szCs w:val="24"/>
        </w:rPr>
        <w:t>Laye</w:t>
      </w:r>
      <w:proofErr w:type="spellEnd"/>
      <w:r w:rsidR="00DB3621" w:rsidRPr="0030318D">
        <w:rPr>
          <w:rFonts w:eastAsia="Times New Roman"/>
          <w:sz w:val="24"/>
          <w:szCs w:val="24"/>
        </w:rPr>
        <w:t xml:space="preserve">, France) with the NRP1 HRP </w:t>
      </w:r>
      <w:proofErr w:type="spellStart"/>
      <w:r w:rsidR="00DB3621" w:rsidRPr="0030318D">
        <w:rPr>
          <w:rFonts w:eastAsia="Times New Roman"/>
          <w:sz w:val="24"/>
          <w:szCs w:val="24"/>
        </w:rPr>
        <w:t>pLNT</w:t>
      </w:r>
      <w:proofErr w:type="spellEnd"/>
      <w:r w:rsidR="00DB3621" w:rsidRPr="0030318D">
        <w:rPr>
          <w:rFonts w:eastAsia="Times New Roman"/>
          <w:sz w:val="24"/>
          <w:szCs w:val="24"/>
        </w:rPr>
        <w:t xml:space="preserve">-SFFV plasmid alongside </w:t>
      </w:r>
      <w:proofErr w:type="spellStart"/>
      <w:r w:rsidR="00DB3621" w:rsidRPr="0030318D">
        <w:rPr>
          <w:rFonts w:eastAsia="Times New Roman"/>
          <w:sz w:val="24"/>
          <w:szCs w:val="24"/>
        </w:rPr>
        <w:t>pGagPol</w:t>
      </w:r>
      <w:proofErr w:type="spellEnd"/>
      <w:r w:rsidR="00DB3621" w:rsidRPr="0030318D">
        <w:rPr>
          <w:rFonts w:eastAsia="Times New Roman"/>
          <w:sz w:val="24"/>
          <w:szCs w:val="24"/>
        </w:rPr>
        <w:t xml:space="preserve">, </w:t>
      </w:r>
      <w:proofErr w:type="spellStart"/>
      <w:r w:rsidR="00DB3621" w:rsidRPr="0030318D">
        <w:rPr>
          <w:rFonts w:eastAsia="Times New Roman"/>
          <w:sz w:val="24"/>
          <w:szCs w:val="24"/>
        </w:rPr>
        <w:t>pMDVSVG</w:t>
      </w:r>
      <w:proofErr w:type="spellEnd"/>
      <w:r w:rsidR="00DB3621" w:rsidRPr="0030318D">
        <w:rPr>
          <w:rFonts w:eastAsia="Times New Roman"/>
          <w:sz w:val="24"/>
          <w:szCs w:val="24"/>
        </w:rPr>
        <w:t xml:space="preserve">. HUVECs were transduced with viral particles overnight. </w:t>
      </w:r>
    </w:p>
    <w:p w14:paraId="391245FC" w14:textId="77777777" w:rsidR="00B76260" w:rsidRPr="0030318D" w:rsidRDefault="00B76260" w:rsidP="002D03FF">
      <w:pPr>
        <w:ind w:left="720"/>
        <w:jc w:val="both"/>
        <w:rPr>
          <w:rFonts w:eastAsia="Times New Roman"/>
          <w:sz w:val="24"/>
          <w:szCs w:val="24"/>
        </w:rPr>
      </w:pPr>
    </w:p>
    <w:p w14:paraId="151FAE68" w14:textId="4497A517" w:rsidR="00B76260" w:rsidRPr="0030318D" w:rsidRDefault="00B76260" w:rsidP="002D03FF">
      <w:pPr>
        <w:ind w:left="720"/>
        <w:jc w:val="both"/>
        <w:rPr>
          <w:rFonts w:eastAsia="Times New Roman"/>
          <w:i/>
          <w:iCs/>
          <w:sz w:val="24"/>
          <w:szCs w:val="24"/>
          <w:u w:val="single"/>
        </w:rPr>
      </w:pPr>
      <w:proofErr w:type="spellStart"/>
      <w:r w:rsidRPr="0030318D">
        <w:rPr>
          <w:rFonts w:eastAsia="Times New Roman"/>
          <w:i/>
          <w:iCs/>
          <w:sz w:val="24"/>
          <w:szCs w:val="24"/>
          <w:u w:val="single"/>
        </w:rPr>
        <w:t>Ibidi</w:t>
      </w:r>
      <w:proofErr w:type="spellEnd"/>
      <w:r w:rsidRPr="0030318D">
        <w:rPr>
          <w:rFonts w:eastAsia="Times New Roman"/>
          <w:i/>
          <w:iCs/>
          <w:sz w:val="24"/>
          <w:szCs w:val="24"/>
          <w:u w:val="single"/>
        </w:rPr>
        <w:t xml:space="preserve"> Pump System Quad</w:t>
      </w:r>
    </w:p>
    <w:p w14:paraId="71ED9FA1" w14:textId="62602C9A" w:rsidR="00B76260" w:rsidRPr="0030318D" w:rsidRDefault="000C6421" w:rsidP="002D03FF">
      <w:pPr>
        <w:ind w:left="720"/>
        <w:jc w:val="both"/>
        <w:rPr>
          <w:rFonts w:eastAsia="Times New Roman"/>
          <w:sz w:val="24"/>
          <w:szCs w:val="24"/>
        </w:rPr>
      </w:pPr>
      <w:r w:rsidRPr="0030318D">
        <w:rPr>
          <w:rFonts w:eastAsia="Times New Roman"/>
          <w:sz w:val="24"/>
          <w:szCs w:val="24"/>
        </w:rPr>
        <w:t xml:space="preserve">Untreated </w:t>
      </w:r>
      <w:r w:rsidR="00AB7F5C">
        <w:rPr>
          <w:rFonts w:eastAsia="Times New Roman"/>
          <w:sz w:val="24"/>
          <w:szCs w:val="24"/>
        </w:rPr>
        <w:t xml:space="preserve">or siRNA-transfected </w:t>
      </w:r>
      <w:r w:rsidR="00B76260" w:rsidRPr="0030318D">
        <w:rPr>
          <w:rFonts w:eastAsia="Times New Roman"/>
          <w:sz w:val="24"/>
          <w:szCs w:val="24"/>
        </w:rPr>
        <w:t>HUVECs were seeded at a density of 2 x 10</w:t>
      </w:r>
      <w:r w:rsidR="00B76260" w:rsidRPr="0030318D">
        <w:rPr>
          <w:rFonts w:eastAsia="Times New Roman"/>
          <w:sz w:val="24"/>
          <w:szCs w:val="24"/>
          <w:vertAlign w:val="superscript"/>
        </w:rPr>
        <w:t>5</w:t>
      </w:r>
      <w:r w:rsidR="00B76260" w:rsidRPr="0030318D">
        <w:rPr>
          <w:rFonts w:eastAsia="Times New Roman"/>
          <w:sz w:val="24"/>
          <w:szCs w:val="24"/>
        </w:rPr>
        <w:t xml:space="preserve"> per 100 µL in </w:t>
      </w:r>
      <w:proofErr w:type="spellStart"/>
      <w:r w:rsidR="00B76260" w:rsidRPr="0030318D">
        <w:rPr>
          <w:rFonts w:eastAsia="Times New Roman"/>
          <w:sz w:val="24"/>
          <w:szCs w:val="24"/>
        </w:rPr>
        <w:t>Ibidi</w:t>
      </w:r>
      <w:proofErr w:type="spellEnd"/>
      <w:r w:rsidR="00B76260" w:rsidRPr="0030318D">
        <w:rPr>
          <w:rFonts w:eastAsia="Times New Roman"/>
          <w:sz w:val="24"/>
          <w:szCs w:val="24"/>
        </w:rPr>
        <w:t xml:space="preserve"> slides (Thistle Scientific Ltd, UK; cat#: single-channel: IB-80178; multi-channel: IB-80606) </w:t>
      </w:r>
      <w:r w:rsidR="00AB7F5C">
        <w:rPr>
          <w:rFonts w:eastAsia="Times New Roman"/>
          <w:sz w:val="24"/>
          <w:szCs w:val="24"/>
        </w:rPr>
        <w:t>pre</w:t>
      </w:r>
      <w:r w:rsidR="00B76260" w:rsidRPr="0030318D">
        <w:rPr>
          <w:rFonts w:eastAsia="Times New Roman"/>
          <w:sz w:val="24"/>
          <w:szCs w:val="24"/>
        </w:rPr>
        <w:t xml:space="preserve">coated with 1% </w:t>
      </w:r>
      <w:r w:rsidR="007932FA" w:rsidRPr="0030318D">
        <w:rPr>
          <w:rFonts w:eastAsia="Times New Roman"/>
          <w:sz w:val="24"/>
          <w:szCs w:val="24"/>
        </w:rPr>
        <w:t>gelatin</w:t>
      </w:r>
      <w:r w:rsidR="00B76260" w:rsidRPr="0030318D">
        <w:rPr>
          <w:rFonts w:eastAsia="Times New Roman"/>
          <w:sz w:val="24"/>
          <w:szCs w:val="24"/>
        </w:rPr>
        <w:t xml:space="preserve"> at 37°</w:t>
      </w:r>
      <w:proofErr w:type="gramStart"/>
      <w:r w:rsidR="00B76260" w:rsidRPr="0030318D">
        <w:rPr>
          <w:rFonts w:eastAsia="Times New Roman"/>
          <w:sz w:val="24"/>
          <w:szCs w:val="24"/>
        </w:rPr>
        <w:t xml:space="preserve">C </w:t>
      </w:r>
      <w:r w:rsidR="003F39ED" w:rsidRPr="0030318D">
        <w:rPr>
          <w:rFonts w:eastAsia="Times New Roman"/>
          <w:sz w:val="24"/>
          <w:szCs w:val="24"/>
        </w:rPr>
        <w:t xml:space="preserve"> at</w:t>
      </w:r>
      <w:proofErr w:type="gramEnd"/>
      <w:r w:rsidR="00B76260" w:rsidRPr="0030318D">
        <w:rPr>
          <w:rFonts w:eastAsia="Times New Roman"/>
          <w:sz w:val="24"/>
          <w:szCs w:val="24"/>
        </w:rPr>
        <w:t xml:space="preserve"> 5% CO</w:t>
      </w:r>
      <w:r w:rsidR="00B76260" w:rsidRPr="0030318D">
        <w:rPr>
          <w:rFonts w:eastAsia="Times New Roman"/>
          <w:sz w:val="24"/>
          <w:szCs w:val="24"/>
          <w:vertAlign w:val="subscript"/>
        </w:rPr>
        <w:t>2</w:t>
      </w:r>
      <w:r w:rsidR="00B76260" w:rsidRPr="0030318D">
        <w:rPr>
          <w:rFonts w:eastAsia="Times New Roman"/>
          <w:sz w:val="24"/>
          <w:szCs w:val="24"/>
        </w:rPr>
        <w:t xml:space="preserve"> for 1 hour. </w:t>
      </w:r>
      <w:r w:rsidR="00AB7F5C">
        <w:rPr>
          <w:rFonts w:eastAsia="Times New Roman"/>
          <w:sz w:val="24"/>
          <w:szCs w:val="24"/>
        </w:rPr>
        <w:t>C</w:t>
      </w:r>
      <w:r w:rsidR="00B76260" w:rsidRPr="0030318D">
        <w:rPr>
          <w:rFonts w:eastAsia="Times New Roman"/>
          <w:sz w:val="24"/>
          <w:szCs w:val="24"/>
        </w:rPr>
        <w:t xml:space="preserve">ells were </w:t>
      </w:r>
      <w:r w:rsidR="00AB7F5C">
        <w:rPr>
          <w:rFonts w:eastAsia="Times New Roman"/>
          <w:sz w:val="24"/>
          <w:szCs w:val="24"/>
        </w:rPr>
        <w:t xml:space="preserve">allowed </w:t>
      </w:r>
      <w:r w:rsidR="00B76260" w:rsidRPr="0030318D">
        <w:rPr>
          <w:rFonts w:eastAsia="Times New Roman"/>
          <w:sz w:val="24"/>
          <w:szCs w:val="24"/>
        </w:rPr>
        <w:t xml:space="preserve">to adhere and reach confluency for 24 hours before being connected to the fluidic unit. In parallel, the fluidic units of </w:t>
      </w:r>
      <w:proofErr w:type="spellStart"/>
      <w:r w:rsidR="00B76260" w:rsidRPr="0030318D">
        <w:rPr>
          <w:rFonts w:eastAsia="Times New Roman"/>
          <w:sz w:val="24"/>
          <w:szCs w:val="24"/>
        </w:rPr>
        <w:t>Ibidi</w:t>
      </w:r>
      <w:proofErr w:type="spellEnd"/>
      <w:r w:rsidR="00B76260" w:rsidRPr="0030318D">
        <w:rPr>
          <w:rFonts w:eastAsia="Times New Roman"/>
          <w:sz w:val="24"/>
          <w:szCs w:val="24"/>
        </w:rPr>
        <w:t xml:space="preserve"> Pump System Quad (Thistle Scientific Ltd, UK; cat#: 10962) were assembled in sterile conditions and loaded with EGM2 media. The system was allowed to equilibrate for 24 hours at 37°C </w:t>
      </w:r>
      <w:r w:rsidR="003F39ED" w:rsidRPr="0030318D">
        <w:rPr>
          <w:rFonts w:eastAsia="Times New Roman"/>
          <w:sz w:val="24"/>
          <w:szCs w:val="24"/>
        </w:rPr>
        <w:t xml:space="preserve">at </w:t>
      </w:r>
      <w:r w:rsidR="00B76260" w:rsidRPr="0030318D">
        <w:rPr>
          <w:rFonts w:eastAsia="Times New Roman"/>
          <w:sz w:val="24"/>
          <w:szCs w:val="24"/>
        </w:rPr>
        <w:t>5% CO</w:t>
      </w:r>
      <w:r w:rsidR="00B76260" w:rsidRPr="0030318D">
        <w:rPr>
          <w:rFonts w:eastAsia="Times New Roman"/>
          <w:sz w:val="24"/>
          <w:szCs w:val="24"/>
          <w:vertAlign w:val="subscript"/>
        </w:rPr>
        <w:t>2</w:t>
      </w:r>
      <w:r w:rsidR="00B76260" w:rsidRPr="0030318D">
        <w:rPr>
          <w:rFonts w:eastAsia="Times New Roman"/>
          <w:sz w:val="24"/>
          <w:szCs w:val="24"/>
        </w:rPr>
        <w:t>. The following day</w:t>
      </w:r>
      <w:r w:rsidR="00AB7F5C">
        <w:rPr>
          <w:rFonts w:eastAsia="Times New Roman"/>
          <w:sz w:val="24"/>
          <w:szCs w:val="24"/>
        </w:rPr>
        <w:t>,</w:t>
      </w:r>
      <w:r w:rsidR="00B76260" w:rsidRPr="0030318D">
        <w:rPr>
          <w:rFonts w:eastAsia="Times New Roman"/>
          <w:sz w:val="24"/>
          <w:szCs w:val="24"/>
        </w:rPr>
        <w:t xml:space="preserve"> slides were connected to the perfusion sets and the desired shear stress values </w:t>
      </w:r>
      <w:r w:rsidR="00AB7F5C">
        <w:rPr>
          <w:rFonts w:eastAsia="Times New Roman"/>
          <w:sz w:val="24"/>
          <w:szCs w:val="24"/>
        </w:rPr>
        <w:t xml:space="preserve">were </w:t>
      </w:r>
      <w:r w:rsidR="00B76260" w:rsidRPr="0030318D">
        <w:rPr>
          <w:rFonts w:eastAsia="Times New Roman"/>
          <w:sz w:val="24"/>
          <w:szCs w:val="24"/>
        </w:rPr>
        <w:t>applied for 24 hours</w:t>
      </w:r>
      <w:r w:rsidR="00AB7F5C">
        <w:rPr>
          <w:rFonts w:eastAsia="Times New Roman"/>
          <w:sz w:val="24"/>
          <w:szCs w:val="24"/>
        </w:rPr>
        <w:t xml:space="preserve"> </w:t>
      </w:r>
      <w:r w:rsidR="00AB7F5C" w:rsidRPr="0030318D">
        <w:rPr>
          <w:rFonts w:eastAsia="Times New Roman"/>
          <w:sz w:val="24"/>
          <w:szCs w:val="24"/>
        </w:rPr>
        <w:t xml:space="preserve">(software Pump control v.1.5.4 by </w:t>
      </w:r>
      <w:proofErr w:type="spellStart"/>
      <w:r w:rsidR="00AB7F5C" w:rsidRPr="0030318D">
        <w:rPr>
          <w:rFonts w:eastAsia="Times New Roman"/>
          <w:sz w:val="24"/>
          <w:szCs w:val="24"/>
        </w:rPr>
        <w:t>Ibidi</w:t>
      </w:r>
      <w:proofErr w:type="spellEnd"/>
      <w:r w:rsidR="00AB7F5C" w:rsidRPr="0030318D">
        <w:rPr>
          <w:rFonts w:eastAsia="Times New Roman"/>
          <w:sz w:val="24"/>
          <w:szCs w:val="24"/>
        </w:rPr>
        <w:t xml:space="preserve"> v.1.5.4)</w:t>
      </w:r>
      <w:r w:rsidR="00B76260" w:rsidRPr="0030318D">
        <w:rPr>
          <w:rFonts w:eastAsia="Times New Roman"/>
          <w:sz w:val="24"/>
          <w:szCs w:val="24"/>
        </w:rPr>
        <w:t xml:space="preserve">. HUVECs were exposed to different </w:t>
      </w:r>
      <w:r w:rsidR="003F39ED" w:rsidRPr="0030318D">
        <w:rPr>
          <w:rFonts w:eastAsia="Times New Roman"/>
          <w:sz w:val="24"/>
          <w:szCs w:val="24"/>
        </w:rPr>
        <w:t xml:space="preserve">levels </w:t>
      </w:r>
      <w:r w:rsidR="00B76260" w:rsidRPr="0030318D">
        <w:rPr>
          <w:rFonts w:eastAsia="Times New Roman"/>
          <w:sz w:val="24"/>
          <w:szCs w:val="24"/>
        </w:rPr>
        <w:t xml:space="preserve">of shear stress depending on the experiments: </w:t>
      </w:r>
      <w:r w:rsidR="00AB7F5C">
        <w:rPr>
          <w:rFonts w:eastAsia="Times New Roman"/>
          <w:sz w:val="24"/>
          <w:szCs w:val="24"/>
        </w:rPr>
        <w:t>l</w:t>
      </w:r>
      <w:r w:rsidR="00B76260" w:rsidRPr="0030318D">
        <w:rPr>
          <w:rFonts w:eastAsia="Times New Roman"/>
          <w:sz w:val="24"/>
          <w:szCs w:val="24"/>
        </w:rPr>
        <w:t>aminar</w:t>
      </w:r>
      <w:r w:rsidR="00AB7F5C">
        <w:rPr>
          <w:rFonts w:eastAsia="Times New Roman"/>
          <w:sz w:val="24"/>
          <w:szCs w:val="24"/>
        </w:rPr>
        <w:t>,</w:t>
      </w:r>
      <w:r w:rsidR="00B76260" w:rsidRPr="0030318D">
        <w:rPr>
          <w:rFonts w:eastAsia="Times New Roman"/>
          <w:sz w:val="24"/>
          <w:szCs w:val="24"/>
        </w:rPr>
        <w:t xml:space="preserve"> 20 dynes/cm</w:t>
      </w:r>
      <w:r w:rsidR="00B76260" w:rsidRPr="0030318D">
        <w:rPr>
          <w:rFonts w:eastAsia="Times New Roman"/>
          <w:sz w:val="24"/>
          <w:szCs w:val="24"/>
          <w:vertAlign w:val="superscript"/>
        </w:rPr>
        <w:t>2</w:t>
      </w:r>
      <w:r w:rsidR="00B76260" w:rsidRPr="0030318D">
        <w:rPr>
          <w:rFonts w:eastAsia="Times New Roman"/>
          <w:sz w:val="24"/>
          <w:szCs w:val="24"/>
        </w:rPr>
        <w:t xml:space="preserve"> unidirectional; </w:t>
      </w:r>
      <w:r w:rsidR="00AB7F5C">
        <w:rPr>
          <w:rFonts w:eastAsia="Times New Roman"/>
          <w:sz w:val="24"/>
          <w:szCs w:val="24"/>
        </w:rPr>
        <w:t>o</w:t>
      </w:r>
      <w:r w:rsidR="00B76260" w:rsidRPr="0030318D">
        <w:rPr>
          <w:rFonts w:eastAsia="Times New Roman"/>
          <w:sz w:val="24"/>
          <w:szCs w:val="24"/>
        </w:rPr>
        <w:t>scillatory</w:t>
      </w:r>
      <w:r w:rsidR="00AB7F5C">
        <w:rPr>
          <w:rFonts w:eastAsia="Times New Roman"/>
          <w:sz w:val="24"/>
          <w:szCs w:val="24"/>
        </w:rPr>
        <w:t>,</w:t>
      </w:r>
      <w:r w:rsidR="00B76260" w:rsidRPr="0030318D">
        <w:rPr>
          <w:rFonts w:eastAsia="Times New Roman"/>
          <w:sz w:val="24"/>
          <w:szCs w:val="24"/>
        </w:rPr>
        <w:t xml:space="preserve"> 5 dynes/cm</w:t>
      </w:r>
      <w:r w:rsidR="00B76260" w:rsidRPr="0030318D">
        <w:rPr>
          <w:rFonts w:eastAsia="Times New Roman"/>
          <w:sz w:val="24"/>
          <w:szCs w:val="24"/>
          <w:vertAlign w:val="superscript"/>
        </w:rPr>
        <w:t>2</w:t>
      </w:r>
      <w:r w:rsidR="00B76260" w:rsidRPr="0030318D">
        <w:rPr>
          <w:rFonts w:eastAsia="Times New Roman"/>
          <w:sz w:val="24"/>
          <w:szCs w:val="24"/>
        </w:rPr>
        <w:t xml:space="preserve"> 1Hz</w:t>
      </w:r>
      <w:r w:rsidR="005412EA"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NYWxlazwvQXV0aG9yPjxZZWFyPjE5OTk8L1llYXI+PFJl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NYWxlazwvQXV0aG9yPjxZZWFyPjE5OTk8L1llYXI+PFJl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46, 73</w:t>
      </w:r>
      <w:r w:rsidR="000F2415" w:rsidRPr="0030318D">
        <w:rPr>
          <w:rFonts w:eastAsia="Times New Roman"/>
          <w:noProof/>
          <w:sz w:val="24"/>
          <w:szCs w:val="24"/>
        </w:rPr>
        <w:t>)</w:t>
      </w:r>
      <w:r w:rsidR="006B1369" w:rsidRPr="0030318D">
        <w:rPr>
          <w:rFonts w:eastAsia="Times New Roman"/>
          <w:sz w:val="24"/>
          <w:szCs w:val="24"/>
        </w:rPr>
        <w:fldChar w:fldCharType="end"/>
      </w:r>
      <w:r w:rsidR="00B76260" w:rsidRPr="0030318D">
        <w:rPr>
          <w:rFonts w:eastAsia="Times New Roman"/>
          <w:sz w:val="24"/>
          <w:szCs w:val="24"/>
        </w:rPr>
        <w:t>. At the end of the experiment, cells were washed with PBS (Fisher Scientific UK Ltd, UK; cat#: 11530546), fixed for 30 minute</w:t>
      </w:r>
      <w:r w:rsidR="007932FA" w:rsidRPr="0030318D">
        <w:rPr>
          <w:rFonts w:eastAsia="Times New Roman"/>
          <w:sz w:val="24"/>
          <w:szCs w:val="24"/>
        </w:rPr>
        <w:t xml:space="preserve">s </w:t>
      </w:r>
      <w:r w:rsidR="00B76260" w:rsidRPr="0030318D">
        <w:rPr>
          <w:rFonts w:eastAsia="Times New Roman"/>
          <w:sz w:val="24"/>
          <w:szCs w:val="24"/>
        </w:rPr>
        <w:t xml:space="preserve">at </w:t>
      </w:r>
      <w:r w:rsidR="003F39ED" w:rsidRPr="0030318D">
        <w:rPr>
          <w:rFonts w:eastAsia="Times New Roman"/>
          <w:sz w:val="24"/>
          <w:szCs w:val="24"/>
        </w:rPr>
        <w:t xml:space="preserve">room </w:t>
      </w:r>
      <w:r w:rsidR="00AB7F5C">
        <w:rPr>
          <w:rFonts w:eastAsia="Times New Roman"/>
          <w:sz w:val="24"/>
          <w:szCs w:val="24"/>
        </w:rPr>
        <w:t xml:space="preserve">temperature </w:t>
      </w:r>
      <w:r w:rsidR="00B76260" w:rsidRPr="0030318D">
        <w:rPr>
          <w:rFonts w:eastAsia="Times New Roman"/>
          <w:sz w:val="24"/>
          <w:szCs w:val="24"/>
        </w:rPr>
        <w:t xml:space="preserve">with warm 4% </w:t>
      </w:r>
      <w:r w:rsidR="009242E1" w:rsidRPr="0030318D">
        <w:rPr>
          <w:rFonts w:eastAsia="Times New Roman"/>
          <w:sz w:val="24"/>
          <w:szCs w:val="24"/>
        </w:rPr>
        <w:t>paraformaldehyde</w:t>
      </w:r>
      <w:r w:rsidR="00B76260" w:rsidRPr="0030318D">
        <w:rPr>
          <w:rFonts w:eastAsia="Times New Roman"/>
          <w:sz w:val="24"/>
          <w:szCs w:val="24"/>
        </w:rPr>
        <w:t xml:space="preserve"> (Sigma-Aldrich-Merk, UK; cat#: P6148-500G) and washed in PBS before being store</w:t>
      </w:r>
      <w:r w:rsidR="003F39ED" w:rsidRPr="0030318D">
        <w:rPr>
          <w:rFonts w:eastAsia="Times New Roman"/>
          <w:sz w:val="24"/>
          <w:szCs w:val="24"/>
        </w:rPr>
        <w:t>d</w:t>
      </w:r>
      <w:r w:rsidR="00B76260" w:rsidRPr="0030318D">
        <w:rPr>
          <w:rFonts w:eastAsia="Times New Roman"/>
          <w:sz w:val="24"/>
          <w:szCs w:val="24"/>
        </w:rPr>
        <w:t xml:space="preserve"> in PBS at 4°C.</w:t>
      </w:r>
    </w:p>
    <w:p w14:paraId="4411DB99" w14:textId="77777777" w:rsidR="00B76260" w:rsidRPr="0030318D" w:rsidRDefault="00B76260" w:rsidP="002D03FF">
      <w:pPr>
        <w:ind w:left="720"/>
        <w:jc w:val="both"/>
        <w:rPr>
          <w:rFonts w:eastAsia="Times New Roman"/>
          <w:sz w:val="24"/>
          <w:szCs w:val="24"/>
        </w:rPr>
      </w:pPr>
    </w:p>
    <w:p w14:paraId="7C225D03" w14:textId="2E53A11C"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RNA extraction and RT-qPCR</w:t>
      </w:r>
      <w:r w:rsidR="00925323" w:rsidRPr="0030318D">
        <w:rPr>
          <w:rFonts w:eastAsia="Times New Roman"/>
          <w:i/>
          <w:iCs/>
          <w:sz w:val="24"/>
          <w:szCs w:val="24"/>
          <w:u w:val="single"/>
        </w:rPr>
        <w:t xml:space="preserve"> analysis</w:t>
      </w:r>
    </w:p>
    <w:p w14:paraId="25608A33" w14:textId="04E4D8AF"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mRNA was collected using the Monarch® Total RNA Miniprep Kit (New England </w:t>
      </w:r>
      <w:proofErr w:type="spellStart"/>
      <w:r w:rsidRPr="0030318D">
        <w:rPr>
          <w:rFonts w:eastAsia="Times New Roman"/>
          <w:sz w:val="24"/>
          <w:szCs w:val="24"/>
        </w:rPr>
        <w:t>BioLabs</w:t>
      </w:r>
      <w:proofErr w:type="spellEnd"/>
      <w:r w:rsidRPr="0030318D">
        <w:rPr>
          <w:rFonts w:eastAsia="Times New Roman"/>
          <w:sz w:val="24"/>
          <w:szCs w:val="24"/>
        </w:rPr>
        <w:t xml:space="preserve">, UK; cat#: T2010S) and cDNA was prepared using </w:t>
      </w:r>
      <w:proofErr w:type="spellStart"/>
      <w:r w:rsidRPr="0030318D">
        <w:rPr>
          <w:rFonts w:eastAsia="Times New Roman"/>
          <w:sz w:val="24"/>
          <w:szCs w:val="24"/>
        </w:rPr>
        <w:t>LunaScript</w:t>
      </w:r>
      <w:proofErr w:type="spellEnd"/>
      <w:r w:rsidRPr="0030318D">
        <w:rPr>
          <w:rFonts w:eastAsia="Times New Roman"/>
          <w:sz w:val="24"/>
          <w:szCs w:val="24"/>
        </w:rPr>
        <w:t xml:space="preserve">® RT </w:t>
      </w:r>
      <w:proofErr w:type="spellStart"/>
      <w:r w:rsidRPr="0030318D">
        <w:rPr>
          <w:rFonts w:eastAsia="Times New Roman"/>
          <w:sz w:val="24"/>
          <w:szCs w:val="24"/>
        </w:rPr>
        <w:t>SuperMix</w:t>
      </w:r>
      <w:proofErr w:type="spellEnd"/>
      <w:r w:rsidRPr="0030318D">
        <w:rPr>
          <w:rFonts w:eastAsia="Times New Roman"/>
          <w:sz w:val="24"/>
          <w:szCs w:val="24"/>
        </w:rPr>
        <w:t xml:space="preserve"> Kit (New England </w:t>
      </w:r>
      <w:proofErr w:type="spellStart"/>
      <w:r w:rsidRPr="0030318D">
        <w:rPr>
          <w:rFonts w:eastAsia="Times New Roman"/>
          <w:sz w:val="24"/>
          <w:szCs w:val="24"/>
        </w:rPr>
        <w:t>BioLabs</w:t>
      </w:r>
      <w:proofErr w:type="spellEnd"/>
      <w:r w:rsidRPr="0030318D">
        <w:rPr>
          <w:rFonts w:eastAsia="Times New Roman"/>
          <w:sz w:val="24"/>
          <w:szCs w:val="24"/>
        </w:rPr>
        <w:t xml:space="preserve">, UK; cat#: E3010L). RT-qPCR </w:t>
      </w:r>
      <w:r w:rsidR="00AB7F5C">
        <w:rPr>
          <w:rFonts w:eastAsia="Times New Roman"/>
          <w:sz w:val="24"/>
          <w:szCs w:val="24"/>
        </w:rPr>
        <w:t xml:space="preserve">analysis </w:t>
      </w:r>
      <w:r w:rsidRPr="0030318D">
        <w:rPr>
          <w:rFonts w:eastAsia="Times New Roman"/>
          <w:sz w:val="24"/>
          <w:szCs w:val="24"/>
        </w:rPr>
        <w:t xml:space="preserve">was performed in an </w:t>
      </w:r>
      <w:proofErr w:type="spellStart"/>
      <w:r w:rsidRPr="0030318D">
        <w:rPr>
          <w:rFonts w:eastAsia="Times New Roman"/>
          <w:sz w:val="24"/>
          <w:szCs w:val="24"/>
        </w:rPr>
        <w:t>AriaMx</w:t>
      </w:r>
      <w:proofErr w:type="spellEnd"/>
      <w:r w:rsidRPr="0030318D">
        <w:rPr>
          <w:rFonts w:eastAsia="Times New Roman"/>
          <w:sz w:val="24"/>
          <w:szCs w:val="24"/>
        </w:rPr>
        <w:t xml:space="preserve"> thermocycler (Agilent, UK) using SYBR Green PCR </w:t>
      </w:r>
      <w:proofErr w:type="spellStart"/>
      <w:r w:rsidRPr="0030318D">
        <w:rPr>
          <w:rFonts w:eastAsia="Times New Roman"/>
          <w:sz w:val="24"/>
          <w:szCs w:val="24"/>
        </w:rPr>
        <w:t>mastermix</w:t>
      </w:r>
      <w:proofErr w:type="spellEnd"/>
      <w:r w:rsidRPr="0030318D">
        <w:rPr>
          <w:rFonts w:eastAsia="Times New Roman"/>
          <w:sz w:val="24"/>
          <w:szCs w:val="24"/>
        </w:rPr>
        <w:t xml:space="preserve"> (Fisher Scientific, UK; cat#: A25918) following the manufacturer’s instructions. The following oligonucleotide primers were used: human</w:t>
      </w:r>
      <w:r w:rsidR="00AB7F5C">
        <w:rPr>
          <w:rFonts w:eastAsia="Times New Roman"/>
          <w:sz w:val="24"/>
          <w:szCs w:val="24"/>
        </w:rPr>
        <w:t xml:space="preserve"> </w:t>
      </w:r>
      <w:r w:rsidRPr="0030318D">
        <w:rPr>
          <w:rFonts w:eastAsia="Times New Roman"/>
          <w:i/>
          <w:iCs/>
          <w:sz w:val="24"/>
          <w:szCs w:val="24"/>
        </w:rPr>
        <w:t>NRP1</w:t>
      </w:r>
      <w:r w:rsidR="00AB7F5C">
        <w:rPr>
          <w:rFonts w:eastAsia="Times New Roman"/>
          <w:sz w:val="24"/>
          <w:szCs w:val="24"/>
        </w:rPr>
        <w:t xml:space="preserve">, </w:t>
      </w:r>
      <w:r w:rsidRPr="0030318D">
        <w:rPr>
          <w:rFonts w:eastAsia="Times New Roman"/>
          <w:sz w:val="24"/>
          <w:szCs w:val="24"/>
        </w:rPr>
        <w:t>GAAAAATCGAATGCTGAT</w:t>
      </w:r>
      <w:r w:rsidR="00AB7F5C">
        <w:rPr>
          <w:rFonts w:eastAsia="Times New Roman"/>
          <w:sz w:val="24"/>
          <w:szCs w:val="24"/>
        </w:rPr>
        <w:t xml:space="preserve"> (forward) and</w:t>
      </w:r>
      <w:r w:rsidRPr="0030318D">
        <w:rPr>
          <w:rFonts w:eastAsia="Times New Roman"/>
          <w:sz w:val="24"/>
          <w:szCs w:val="24"/>
        </w:rPr>
        <w:t xml:space="preserve"> AATCCGGGGGACTTTATCAC</w:t>
      </w:r>
      <w:r w:rsidR="00AB7F5C">
        <w:rPr>
          <w:rFonts w:eastAsia="Times New Roman"/>
          <w:sz w:val="24"/>
          <w:szCs w:val="24"/>
        </w:rPr>
        <w:t xml:space="preserve"> (reverse)</w:t>
      </w:r>
      <w:r w:rsidRPr="0030318D">
        <w:rPr>
          <w:rFonts w:eastAsia="Times New Roman"/>
          <w:sz w:val="24"/>
          <w:szCs w:val="24"/>
        </w:rPr>
        <w:t>; human</w:t>
      </w:r>
      <w:r w:rsidR="00AB7F5C">
        <w:rPr>
          <w:rFonts w:eastAsia="Times New Roman"/>
          <w:sz w:val="24"/>
          <w:szCs w:val="24"/>
        </w:rPr>
        <w:t xml:space="preserve"> </w:t>
      </w:r>
      <w:r w:rsidRPr="0030318D">
        <w:rPr>
          <w:rFonts w:eastAsia="Times New Roman"/>
          <w:i/>
          <w:iCs/>
          <w:sz w:val="24"/>
          <w:szCs w:val="24"/>
        </w:rPr>
        <w:t>GAPDH</w:t>
      </w:r>
      <w:r w:rsidRPr="0030318D">
        <w:rPr>
          <w:rFonts w:eastAsia="Times New Roman"/>
          <w:sz w:val="24"/>
          <w:szCs w:val="24"/>
        </w:rPr>
        <w:t>: CAAGGTCATCCATGACAACTTTG</w:t>
      </w:r>
      <w:r w:rsidR="00AB7F5C">
        <w:rPr>
          <w:rFonts w:eastAsia="Times New Roman"/>
          <w:sz w:val="24"/>
          <w:szCs w:val="24"/>
        </w:rPr>
        <w:t xml:space="preserve"> (</w:t>
      </w:r>
      <w:r w:rsidR="00AB7F5C" w:rsidRPr="0030318D">
        <w:rPr>
          <w:rFonts w:eastAsia="Times New Roman"/>
          <w:sz w:val="24"/>
          <w:szCs w:val="24"/>
        </w:rPr>
        <w:t>forward</w:t>
      </w:r>
      <w:r w:rsidR="00AB7F5C">
        <w:rPr>
          <w:rFonts w:eastAsia="Times New Roman"/>
          <w:sz w:val="24"/>
          <w:szCs w:val="24"/>
        </w:rPr>
        <w:t>) and</w:t>
      </w:r>
      <w:r w:rsidRPr="0030318D">
        <w:rPr>
          <w:rFonts w:eastAsia="Times New Roman"/>
          <w:sz w:val="24"/>
          <w:szCs w:val="24"/>
        </w:rPr>
        <w:t xml:space="preserve"> GGGCCATCCACAGTCTTCTG</w:t>
      </w:r>
      <w:r w:rsidR="00AB7F5C">
        <w:rPr>
          <w:rFonts w:eastAsia="Times New Roman"/>
          <w:sz w:val="24"/>
          <w:szCs w:val="24"/>
        </w:rPr>
        <w:t xml:space="preserve"> (reverse)</w:t>
      </w:r>
      <w:r w:rsidRPr="0030318D">
        <w:rPr>
          <w:rFonts w:eastAsia="Times New Roman"/>
          <w:sz w:val="24"/>
          <w:szCs w:val="24"/>
        </w:rPr>
        <w:t>; human</w:t>
      </w:r>
      <w:r w:rsidR="00AB7F5C">
        <w:rPr>
          <w:rFonts w:eastAsia="Times New Roman"/>
          <w:sz w:val="24"/>
          <w:szCs w:val="24"/>
        </w:rPr>
        <w:t xml:space="preserve"> </w:t>
      </w:r>
      <w:r w:rsidR="00CA4EF0" w:rsidRPr="0030318D">
        <w:rPr>
          <w:rFonts w:eastAsia="Times New Roman"/>
          <w:i/>
          <w:iCs/>
          <w:sz w:val="24"/>
          <w:szCs w:val="24"/>
        </w:rPr>
        <w:t>TGFB2</w:t>
      </w:r>
      <w:r w:rsidR="00AB7F5C">
        <w:rPr>
          <w:rFonts w:eastAsia="Times New Roman"/>
          <w:sz w:val="24"/>
          <w:szCs w:val="24"/>
        </w:rPr>
        <w:t>,</w:t>
      </w:r>
      <w:r w:rsidRPr="0030318D">
        <w:rPr>
          <w:rFonts w:eastAsia="Times New Roman"/>
          <w:sz w:val="24"/>
          <w:szCs w:val="24"/>
        </w:rPr>
        <w:t xml:space="preserve"> GCTTACACTGTCCCTGCTGC</w:t>
      </w:r>
      <w:r w:rsidR="00AB7F5C">
        <w:rPr>
          <w:rFonts w:eastAsia="Times New Roman"/>
          <w:sz w:val="24"/>
          <w:szCs w:val="24"/>
        </w:rPr>
        <w:t xml:space="preserve"> (forward)</w:t>
      </w:r>
      <w:r w:rsidRPr="0030318D">
        <w:rPr>
          <w:rFonts w:eastAsia="Times New Roman"/>
          <w:sz w:val="24"/>
          <w:szCs w:val="24"/>
        </w:rPr>
        <w:t xml:space="preserve"> </w:t>
      </w:r>
      <w:r w:rsidR="00AB7F5C">
        <w:rPr>
          <w:rFonts w:eastAsia="Times New Roman"/>
          <w:sz w:val="24"/>
          <w:szCs w:val="24"/>
        </w:rPr>
        <w:t xml:space="preserve">and </w:t>
      </w:r>
      <w:r w:rsidRPr="0030318D">
        <w:rPr>
          <w:rFonts w:eastAsia="Times New Roman"/>
          <w:sz w:val="24"/>
          <w:szCs w:val="24"/>
        </w:rPr>
        <w:t>TTAGCAGGAGATGTGGGGTC</w:t>
      </w:r>
      <w:r w:rsidR="00AB7F5C">
        <w:rPr>
          <w:rFonts w:eastAsia="Times New Roman"/>
          <w:sz w:val="24"/>
          <w:szCs w:val="24"/>
        </w:rPr>
        <w:t xml:space="preserve"> (</w:t>
      </w:r>
      <w:r w:rsidR="00AB7F5C" w:rsidRPr="0030318D">
        <w:rPr>
          <w:rFonts w:eastAsia="Times New Roman"/>
          <w:sz w:val="24"/>
          <w:szCs w:val="24"/>
        </w:rPr>
        <w:t>reverse</w:t>
      </w:r>
      <w:r w:rsidR="00AB7F5C">
        <w:rPr>
          <w:rFonts w:eastAsia="Times New Roman"/>
          <w:sz w:val="24"/>
          <w:szCs w:val="24"/>
        </w:rPr>
        <w:t>)</w:t>
      </w:r>
      <w:r w:rsidRPr="0030318D">
        <w:rPr>
          <w:rFonts w:eastAsia="Times New Roman"/>
          <w:sz w:val="24"/>
          <w:szCs w:val="24"/>
        </w:rPr>
        <w:t>; human</w:t>
      </w:r>
      <w:r w:rsidR="00AB7F5C">
        <w:rPr>
          <w:rFonts w:eastAsia="Times New Roman"/>
          <w:sz w:val="24"/>
          <w:szCs w:val="24"/>
        </w:rPr>
        <w:t xml:space="preserve"> </w:t>
      </w:r>
      <w:r w:rsidRPr="0030318D">
        <w:rPr>
          <w:rFonts w:eastAsia="Times New Roman"/>
          <w:i/>
          <w:iCs/>
          <w:sz w:val="24"/>
          <w:szCs w:val="24"/>
        </w:rPr>
        <w:t>TGF</w:t>
      </w:r>
      <w:r w:rsidR="00CA4EF0" w:rsidRPr="0030318D">
        <w:rPr>
          <w:rFonts w:eastAsia="Times New Roman"/>
          <w:i/>
          <w:iCs/>
          <w:sz w:val="24"/>
          <w:szCs w:val="24"/>
        </w:rPr>
        <w:t>B</w:t>
      </w:r>
      <w:r w:rsidRPr="0030318D">
        <w:rPr>
          <w:rFonts w:eastAsia="Times New Roman"/>
          <w:i/>
          <w:iCs/>
          <w:sz w:val="24"/>
          <w:szCs w:val="24"/>
        </w:rPr>
        <w:t>1</w:t>
      </w:r>
      <w:r w:rsidR="00AB7F5C">
        <w:rPr>
          <w:rFonts w:eastAsia="Times New Roman"/>
          <w:sz w:val="24"/>
          <w:szCs w:val="24"/>
        </w:rPr>
        <w:t>,</w:t>
      </w:r>
      <w:r w:rsidRPr="0030318D">
        <w:rPr>
          <w:rFonts w:eastAsia="Times New Roman"/>
          <w:sz w:val="24"/>
          <w:szCs w:val="24"/>
        </w:rPr>
        <w:t xml:space="preserve"> CTTCCAGCCGAGGTCCTT</w:t>
      </w:r>
      <w:r w:rsidR="00AB7F5C">
        <w:rPr>
          <w:rFonts w:eastAsia="Times New Roman"/>
          <w:sz w:val="24"/>
          <w:szCs w:val="24"/>
        </w:rPr>
        <w:t xml:space="preserve"> (forward)</w:t>
      </w:r>
      <w:r w:rsidRPr="0030318D">
        <w:rPr>
          <w:rFonts w:eastAsia="Times New Roman"/>
          <w:sz w:val="24"/>
          <w:szCs w:val="24"/>
        </w:rPr>
        <w:t xml:space="preserve"> </w:t>
      </w:r>
      <w:r w:rsidR="00AB7F5C">
        <w:rPr>
          <w:rFonts w:eastAsia="Times New Roman"/>
          <w:sz w:val="24"/>
          <w:szCs w:val="24"/>
        </w:rPr>
        <w:t xml:space="preserve">and </w:t>
      </w:r>
      <w:r w:rsidRPr="0030318D">
        <w:rPr>
          <w:rFonts w:eastAsia="Times New Roman"/>
          <w:sz w:val="24"/>
          <w:szCs w:val="24"/>
        </w:rPr>
        <w:t>CCCTGGACACCAACTATTGC</w:t>
      </w:r>
      <w:r w:rsidR="00AB7F5C">
        <w:rPr>
          <w:rFonts w:eastAsia="Times New Roman"/>
          <w:sz w:val="24"/>
          <w:szCs w:val="24"/>
        </w:rPr>
        <w:t xml:space="preserve"> (reverse)</w:t>
      </w:r>
      <w:r w:rsidRPr="0030318D">
        <w:rPr>
          <w:rFonts w:eastAsia="Times New Roman"/>
          <w:sz w:val="24"/>
          <w:szCs w:val="24"/>
        </w:rPr>
        <w:t>; human</w:t>
      </w:r>
      <w:r w:rsidR="00AB7F5C">
        <w:rPr>
          <w:rFonts w:eastAsia="Times New Roman"/>
          <w:sz w:val="24"/>
          <w:szCs w:val="24"/>
        </w:rPr>
        <w:t xml:space="preserve"> </w:t>
      </w:r>
      <w:r w:rsidRPr="0030318D">
        <w:rPr>
          <w:rFonts w:eastAsia="Times New Roman"/>
          <w:i/>
          <w:iCs/>
          <w:sz w:val="24"/>
          <w:szCs w:val="24"/>
        </w:rPr>
        <w:t>KLF2</w:t>
      </w:r>
      <w:r w:rsidR="00AB7F5C">
        <w:rPr>
          <w:rFonts w:eastAsia="Times New Roman"/>
          <w:sz w:val="24"/>
          <w:szCs w:val="24"/>
        </w:rPr>
        <w:t>,</w:t>
      </w:r>
      <w:r w:rsidRPr="0030318D">
        <w:rPr>
          <w:rFonts w:eastAsia="Times New Roman"/>
          <w:sz w:val="24"/>
          <w:szCs w:val="24"/>
        </w:rPr>
        <w:t xml:space="preserve"> TTGCAGTGGTAGGGCTTCTC</w:t>
      </w:r>
      <w:r w:rsidR="00AB7F5C">
        <w:rPr>
          <w:rFonts w:eastAsia="Times New Roman"/>
          <w:sz w:val="24"/>
          <w:szCs w:val="24"/>
        </w:rPr>
        <w:t xml:space="preserve"> (forward) and</w:t>
      </w:r>
      <w:r w:rsidRPr="0030318D">
        <w:rPr>
          <w:rFonts w:eastAsia="Times New Roman"/>
          <w:sz w:val="24"/>
          <w:szCs w:val="24"/>
        </w:rPr>
        <w:t xml:space="preserve"> ACTCACACCTGCAGCTACGC</w:t>
      </w:r>
      <w:r w:rsidR="00AB7F5C">
        <w:rPr>
          <w:rFonts w:eastAsia="Times New Roman"/>
          <w:sz w:val="24"/>
          <w:szCs w:val="24"/>
        </w:rPr>
        <w:t xml:space="preserve"> (reverse)</w:t>
      </w:r>
      <w:r w:rsidRPr="0030318D">
        <w:rPr>
          <w:rFonts w:eastAsia="Times New Roman"/>
          <w:sz w:val="24"/>
          <w:szCs w:val="24"/>
        </w:rPr>
        <w:t xml:space="preserve">. Data were </w:t>
      </w:r>
      <w:r w:rsidR="007932FA" w:rsidRPr="0030318D">
        <w:rPr>
          <w:rFonts w:eastAsia="Times New Roman"/>
          <w:sz w:val="24"/>
          <w:szCs w:val="24"/>
        </w:rPr>
        <w:t>analyzed</w:t>
      </w:r>
      <w:r w:rsidRPr="0030318D">
        <w:rPr>
          <w:rFonts w:eastAsia="Times New Roman"/>
          <w:sz w:val="24"/>
          <w:szCs w:val="24"/>
        </w:rPr>
        <w:t xml:space="preserve"> with Agilent Aria 1.71 software (Agilent, US)</w:t>
      </w:r>
      <w:r w:rsidR="00795992">
        <w:rPr>
          <w:rFonts w:eastAsia="Times New Roman"/>
          <w:sz w:val="24"/>
          <w:szCs w:val="24"/>
        </w:rPr>
        <w:t>.</w:t>
      </w:r>
    </w:p>
    <w:p w14:paraId="03A29D4C" w14:textId="77777777" w:rsidR="00B76260" w:rsidRPr="0030318D" w:rsidRDefault="00B76260" w:rsidP="002D03FF">
      <w:pPr>
        <w:ind w:left="720"/>
        <w:jc w:val="both"/>
        <w:rPr>
          <w:rFonts w:eastAsia="Times New Roman"/>
          <w:sz w:val="24"/>
          <w:szCs w:val="24"/>
        </w:rPr>
      </w:pPr>
    </w:p>
    <w:p w14:paraId="10792D20" w14:textId="40DEE66C"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RNA sequencing</w:t>
      </w:r>
    </w:p>
    <w:p w14:paraId="03E4F520" w14:textId="0A44A1D5"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HUVECs transfected with siRNA targeting NRP1 or with a non-targeting siRNA were cultured </w:t>
      </w:r>
      <w:r w:rsidR="00795992">
        <w:rPr>
          <w:rFonts w:eastAsia="Times New Roman"/>
          <w:sz w:val="24"/>
          <w:szCs w:val="24"/>
        </w:rPr>
        <w:t xml:space="preserve">under </w:t>
      </w:r>
      <w:r w:rsidRPr="0030318D">
        <w:rPr>
          <w:rFonts w:eastAsia="Times New Roman"/>
          <w:sz w:val="24"/>
          <w:szCs w:val="24"/>
        </w:rPr>
        <w:t xml:space="preserve">static conditions or exposed to laminar or oscillatory flow for 24 hours. RNAs from 3 independent experiments were isolated using the protocol described above and transcriptomic analysis performed by </w:t>
      </w:r>
      <w:proofErr w:type="spellStart"/>
      <w:r w:rsidRPr="0030318D">
        <w:rPr>
          <w:rFonts w:eastAsia="Times New Roman"/>
          <w:sz w:val="24"/>
          <w:szCs w:val="24"/>
        </w:rPr>
        <w:t>Novogene</w:t>
      </w:r>
      <w:proofErr w:type="spellEnd"/>
      <w:r w:rsidRPr="0030318D">
        <w:rPr>
          <w:rFonts w:eastAsia="Times New Roman"/>
          <w:sz w:val="24"/>
          <w:szCs w:val="24"/>
        </w:rPr>
        <w:t xml:space="preserve">, UK. Sequencing libraries were generated using </w:t>
      </w:r>
      <w:proofErr w:type="spellStart"/>
      <w:r w:rsidRPr="0030318D">
        <w:rPr>
          <w:rFonts w:eastAsia="Times New Roman"/>
          <w:sz w:val="24"/>
          <w:szCs w:val="24"/>
        </w:rPr>
        <w:t>NEBNext</w:t>
      </w:r>
      <w:proofErr w:type="spellEnd"/>
      <w:r w:rsidRPr="0030318D">
        <w:rPr>
          <w:rFonts w:eastAsia="Times New Roman"/>
          <w:sz w:val="24"/>
          <w:szCs w:val="24"/>
        </w:rPr>
        <w:t xml:space="preserve">® Ultra TM RNA Library Prep Kit for Illumina® (NEB, USA) following </w:t>
      </w:r>
      <w:r w:rsidR="00795992">
        <w:rPr>
          <w:rFonts w:eastAsia="Times New Roman"/>
          <w:sz w:val="24"/>
          <w:szCs w:val="24"/>
        </w:rPr>
        <w:t xml:space="preserve">the </w:t>
      </w:r>
      <w:r w:rsidRPr="0030318D">
        <w:rPr>
          <w:rFonts w:eastAsia="Times New Roman"/>
          <w:sz w:val="24"/>
          <w:szCs w:val="24"/>
        </w:rPr>
        <w:t xml:space="preserve">manufacturer’s recommendations and index codes were added to attribute sequences to each sample. Briefly, mRNA was purified from total RNA using poly-T oligo-attached magnetic beads. Fragmentation was carried out using divalent cations under elevated temperature in </w:t>
      </w:r>
      <w:proofErr w:type="spellStart"/>
      <w:r w:rsidRPr="0030318D">
        <w:rPr>
          <w:rFonts w:eastAsia="Times New Roman"/>
          <w:sz w:val="24"/>
          <w:szCs w:val="24"/>
        </w:rPr>
        <w:t>NEBNext</w:t>
      </w:r>
      <w:proofErr w:type="spellEnd"/>
      <w:r w:rsidRPr="0030318D">
        <w:rPr>
          <w:rFonts w:eastAsia="Times New Roman"/>
          <w:sz w:val="24"/>
          <w:szCs w:val="24"/>
        </w:rPr>
        <w:t xml:space="preserve"> First Strand Synthesis Reaction Buffer (5X) or by </w:t>
      </w:r>
      <w:r w:rsidRPr="0030318D">
        <w:rPr>
          <w:rFonts w:eastAsia="Times New Roman"/>
          <w:sz w:val="24"/>
          <w:szCs w:val="24"/>
        </w:rPr>
        <w:lastRenderedPageBreak/>
        <w:t xml:space="preserve">sonication with </w:t>
      </w:r>
      <w:proofErr w:type="spellStart"/>
      <w:r w:rsidRPr="0030318D">
        <w:rPr>
          <w:rFonts w:eastAsia="Times New Roman"/>
          <w:sz w:val="24"/>
          <w:szCs w:val="24"/>
        </w:rPr>
        <w:t>Diagenode</w:t>
      </w:r>
      <w:proofErr w:type="spellEnd"/>
      <w:r w:rsidRPr="0030318D">
        <w:rPr>
          <w:rFonts w:eastAsia="Times New Roman"/>
          <w:sz w:val="24"/>
          <w:szCs w:val="24"/>
        </w:rPr>
        <w:t xml:space="preserve"> </w:t>
      </w:r>
      <w:proofErr w:type="spellStart"/>
      <w:r w:rsidRPr="0030318D">
        <w:rPr>
          <w:rFonts w:eastAsia="Times New Roman"/>
          <w:sz w:val="24"/>
          <w:szCs w:val="24"/>
        </w:rPr>
        <w:t>bioruptor</w:t>
      </w:r>
      <w:proofErr w:type="spellEnd"/>
      <w:r w:rsidRPr="0030318D">
        <w:rPr>
          <w:rFonts w:eastAsia="Times New Roman"/>
          <w:sz w:val="24"/>
          <w:szCs w:val="24"/>
        </w:rPr>
        <w:t xml:space="preserve"> Pico </w:t>
      </w:r>
      <w:r w:rsidR="00795992">
        <w:rPr>
          <w:rFonts w:eastAsia="Times New Roman"/>
          <w:sz w:val="24"/>
          <w:szCs w:val="24"/>
        </w:rPr>
        <w:t xml:space="preserve">to break </w:t>
      </w:r>
      <w:r w:rsidRPr="0030318D">
        <w:rPr>
          <w:rFonts w:eastAsia="Times New Roman"/>
          <w:sz w:val="24"/>
          <w:szCs w:val="24"/>
        </w:rPr>
        <w:t>RNA strands. First strand cDNA was synthesized using random hexamer primer and M-</w:t>
      </w:r>
      <w:proofErr w:type="spellStart"/>
      <w:r w:rsidRPr="0030318D">
        <w:rPr>
          <w:rFonts w:eastAsia="Times New Roman"/>
          <w:sz w:val="24"/>
          <w:szCs w:val="24"/>
        </w:rPr>
        <w:t>MuLV</w:t>
      </w:r>
      <w:proofErr w:type="spellEnd"/>
      <w:r w:rsidRPr="0030318D">
        <w:rPr>
          <w:rFonts w:eastAsia="Times New Roman"/>
          <w:sz w:val="24"/>
          <w:szCs w:val="24"/>
        </w:rPr>
        <w:t xml:space="preserve"> Reverse Transcriptase (RNase H). Second strand cDNA synthesis was performed using DNA Polymerase I and RNase H. Remaining overhangs were converted into blunt ends </w:t>
      </w:r>
      <w:r w:rsidR="00795992">
        <w:rPr>
          <w:rFonts w:eastAsia="Times New Roman"/>
          <w:sz w:val="24"/>
          <w:szCs w:val="24"/>
        </w:rPr>
        <w:t xml:space="preserve">by </w:t>
      </w:r>
      <w:r w:rsidRPr="0030318D">
        <w:rPr>
          <w:rFonts w:eastAsia="Times New Roman"/>
          <w:sz w:val="24"/>
          <w:szCs w:val="24"/>
        </w:rPr>
        <w:t>exonuclease</w:t>
      </w:r>
      <w:r w:rsidR="00795992">
        <w:rPr>
          <w:rFonts w:eastAsia="Times New Roman"/>
          <w:sz w:val="24"/>
          <w:szCs w:val="24"/>
        </w:rPr>
        <w:t xml:space="preserve"> or </w:t>
      </w:r>
      <w:r w:rsidRPr="0030318D">
        <w:rPr>
          <w:rFonts w:eastAsia="Times New Roman"/>
          <w:sz w:val="24"/>
          <w:szCs w:val="24"/>
        </w:rPr>
        <w:t xml:space="preserve">polymerase. After adenylation of 3’ ends of DNA fragments, </w:t>
      </w:r>
      <w:proofErr w:type="spellStart"/>
      <w:r w:rsidRPr="0030318D">
        <w:rPr>
          <w:rFonts w:eastAsia="Times New Roman"/>
          <w:sz w:val="24"/>
          <w:szCs w:val="24"/>
        </w:rPr>
        <w:t>NEBNext</w:t>
      </w:r>
      <w:proofErr w:type="spellEnd"/>
      <w:r w:rsidRPr="0030318D">
        <w:rPr>
          <w:rFonts w:eastAsia="Times New Roman"/>
          <w:sz w:val="24"/>
          <w:szCs w:val="24"/>
        </w:rPr>
        <w:t xml:space="preserve"> Adaptor</w:t>
      </w:r>
      <w:r w:rsidR="00795992">
        <w:rPr>
          <w:rFonts w:eastAsia="Times New Roman"/>
          <w:sz w:val="24"/>
          <w:szCs w:val="24"/>
        </w:rPr>
        <w:t>s</w:t>
      </w:r>
      <w:r w:rsidRPr="0030318D">
        <w:rPr>
          <w:rFonts w:eastAsia="Times New Roman"/>
          <w:sz w:val="24"/>
          <w:szCs w:val="24"/>
        </w:rPr>
        <w:t xml:space="preserve"> with hairpin loop structure were ligated to prepare for hybridization. The library fragments were purified with </w:t>
      </w:r>
      <w:proofErr w:type="spellStart"/>
      <w:r w:rsidRPr="0030318D">
        <w:rPr>
          <w:rFonts w:eastAsia="Times New Roman"/>
          <w:sz w:val="24"/>
          <w:szCs w:val="24"/>
        </w:rPr>
        <w:t>AMPure</w:t>
      </w:r>
      <w:proofErr w:type="spellEnd"/>
      <w:r w:rsidRPr="0030318D">
        <w:rPr>
          <w:rFonts w:eastAsia="Times New Roman"/>
          <w:sz w:val="24"/>
          <w:szCs w:val="24"/>
        </w:rPr>
        <w:t xml:space="preserve"> XP system (Beckman Coulter, </w:t>
      </w:r>
      <w:proofErr w:type="spellStart"/>
      <w:proofErr w:type="gramStart"/>
      <w:r w:rsidRPr="0030318D">
        <w:rPr>
          <w:rFonts w:eastAsia="Times New Roman"/>
          <w:sz w:val="24"/>
          <w:szCs w:val="24"/>
        </w:rPr>
        <w:t>Beverly,USA</w:t>
      </w:r>
      <w:proofErr w:type="spellEnd"/>
      <w:proofErr w:type="gramEnd"/>
      <w:r w:rsidRPr="0030318D">
        <w:rPr>
          <w:rFonts w:eastAsia="Times New Roman"/>
          <w:sz w:val="24"/>
          <w:szCs w:val="24"/>
        </w:rPr>
        <w:t>). 3 µl USER Enzyme (NEB, USA) was used with size-selected, adaptor-ligated cDNA at 37°C for 15 minute</w:t>
      </w:r>
      <w:r w:rsidR="007932FA" w:rsidRPr="0030318D">
        <w:rPr>
          <w:rFonts w:eastAsia="Times New Roman"/>
          <w:sz w:val="24"/>
          <w:szCs w:val="24"/>
        </w:rPr>
        <w:t xml:space="preserve">s </w:t>
      </w:r>
      <w:r w:rsidRPr="0030318D">
        <w:rPr>
          <w:rFonts w:eastAsia="Times New Roman"/>
          <w:sz w:val="24"/>
          <w:szCs w:val="24"/>
        </w:rPr>
        <w:t>followed by 5 minute</w:t>
      </w:r>
      <w:r w:rsidR="007932FA" w:rsidRPr="0030318D">
        <w:rPr>
          <w:rFonts w:eastAsia="Times New Roman"/>
          <w:sz w:val="24"/>
          <w:szCs w:val="24"/>
        </w:rPr>
        <w:t xml:space="preserve">s </w:t>
      </w:r>
      <w:r w:rsidRPr="0030318D">
        <w:rPr>
          <w:rFonts w:eastAsia="Times New Roman"/>
          <w:sz w:val="24"/>
          <w:szCs w:val="24"/>
        </w:rPr>
        <w:t>at 95 °C before PCR, which was performed with Phusion High-Fidelity DNA polymerase, Universal PCR primers and Index (X) Primer. PCR products were purified (</w:t>
      </w:r>
      <w:proofErr w:type="spellStart"/>
      <w:r w:rsidRPr="0030318D">
        <w:rPr>
          <w:rFonts w:eastAsia="Times New Roman"/>
          <w:sz w:val="24"/>
          <w:szCs w:val="24"/>
        </w:rPr>
        <w:t>AMPure</w:t>
      </w:r>
      <w:proofErr w:type="spellEnd"/>
      <w:r w:rsidRPr="0030318D">
        <w:rPr>
          <w:rFonts w:eastAsia="Times New Roman"/>
          <w:sz w:val="24"/>
          <w:szCs w:val="24"/>
        </w:rPr>
        <w:t xml:space="preserve"> XP system) and library quality was assessed on the Agilent Bioanalyzer 2100 system. The clustering of the index-coded samples was performed on a </w:t>
      </w:r>
      <w:proofErr w:type="spellStart"/>
      <w:r w:rsidRPr="0030318D">
        <w:rPr>
          <w:rFonts w:eastAsia="Times New Roman"/>
          <w:sz w:val="24"/>
          <w:szCs w:val="24"/>
        </w:rPr>
        <w:t>cBot</w:t>
      </w:r>
      <w:proofErr w:type="spellEnd"/>
      <w:r w:rsidRPr="0030318D">
        <w:rPr>
          <w:rFonts w:eastAsia="Times New Roman"/>
          <w:sz w:val="24"/>
          <w:szCs w:val="24"/>
        </w:rPr>
        <w:t xml:space="preserve"> Cluster Generation System using PE Cluster Kit </w:t>
      </w:r>
      <w:proofErr w:type="spellStart"/>
      <w:r w:rsidRPr="0030318D">
        <w:rPr>
          <w:rFonts w:eastAsia="Times New Roman"/>
          <w:sz w:val="24"/>
          <w:szCs w:val="24"/>
        </w:rPr>
        <w:t>cBot</w:t>
      </w:r>
      <w:proofErr w:type="spellEnd"/>
      <w:r w:rsidRPr="0030318D">
        <w:rPr>
          <w:rFonts w:eastAsia="Times New Roman"/>
          <w:sz w:val="24"/>
          <w:szCs w:val="24"/>
        </w:rPr>
        <w:t xml:space="preserve">-HS (Illumina) according to the manufacturer’s instructions. After cluster generation, the library preparations were sequenced on an Illumina platform and paired-end reads were generated. Paired-end clean reads were aligned to the reference genome using the Spliced Transcripts Alignment to a Reference (STAR) software. </w:t>
      </w:r>
      <w:r w:rsidR="00795992">
        <w:rPr>
          <w:rFonts w:eastAsia="Times New Roman"/>
          <w:sz w:val="24"/>
          <w:szCs w:val="24"/>
        </w:rPr>
        <w:t>T</w:t>
      </w:r>
      <w:r w:rsidRPr="0030318D">
        <w:rPr>
          <w:rFonts w:eastAsia="Times New Roman"/>
          <w:sz w:val="24"/>
          <w:szCs w:val="24"/>
        </w:rPr>
        <w:t xml:space="preserve">he read numbers mapped </w:t>
      </w:r>
      <w:r w:rsidR="00795992">
        <w:rPr>
          <w:rFonts w:eastAsia="Times New Roman"/>
          <w:sz w:val="24"/>
          <w:szCs w:val="24"/>
        </w:rPr>
        <w:t xml:space="preserve">for </w:t>
      </w:r>
      <w:r w:rsidRPr="0030318D">
        <w:rPr>
          <w:rFonts w:eastAsia="Times New Roman"/>
          <w:sz w:val="24"/>
          <w:szCs w:val="24"/>
        </w:rPr>
        <w:t xml:space="preserve">each gene </w:t>
      </w:r>
      <w:r w:rsidR="00795992">
        <w:rPr>
          <w:rFonts w:eastAsia="Times New Roman"/>
          <w:sz w:val="24"/>
          <w:szCs w:val="24"/>
        </w:rPr>
        <w:t xml:space="preserve">was counted by </w:t>
      </w:r>
      <w:proofErr w:type="spellStart"/>
      <w:r w:rsidR="00795992" w:rsidRPr="0030318D">
        <w:rPr>
          <w:rFonts w:eastAsia="Times New Roman"/>
          <w:sz w:val="24"/>
          <w:szCs w:val="24"/>
        </w:rPr>
        <w:t>FeatureCounts</w:t>
      </w:r>
      <w:proofErr w:type="spellEnd"/>
      <w:r w:rsidR="00795992" w:rsidRPr="0030318D">
        <w:rPr>
          <w:rFonts w:eastAsia="Times New Roman"/>
          <w:sz w:val="24"/>
          <w:szCs w:val="24"/>
        </w:rPr>
        <w:t xml:space="preserve"> </w:t>
      </w:r>
      <w:r w:rsidRPr="0030318D">
        <w:rPr>
          <w:rFonts w:eastAsia="Times New Roman"/>
          <w:sz w:val="24"/>
          <w:szCs w:val="24"/>
        </w:rPr>
        <w:t xml:space="preserve">and </w:t>
      </w:r>
      <w:r w:rsidR="00795992">
        <w:rPr>
          <w:rFonts w:eastAsia="Times New Roman"/>
          <w:sz w:val="24"/>
          <w:szCs w:val="24"/>
        </w:rPr>
        <w:t>r</w:t>
      </w:r>
      <w:r w:rsidRPr="0030318D">
        <w:rPr>
          <w:rFonts w:eastAsia="Times New Roman"/>
          <w:sz w:val="24"/>
          <w:szCs w:val="24"/>
        </w:rPr>
        <w:t xml:space="preserve">eads </w:t>
      </w:r>
      <w:r w:rsidR="00795992">
        <w:rPr>
          <w:rFonts w:eastAsia="Times New Roman"/>
          <w:sz w:val="24"/>
          <w:szCs w:val="24"/>
        </w:rPr>
        <w:t>p</w:t>
      </w:r>
      <w:r w:rsidRPr="0030318D">
        <w:rPr>
          <w:rFonts w:eastAsia="Times New Roman"/>
          <w:sz w:val="24"/>
          <w:szCs w:val="24"/>
        </w:rPr>
        <w:t xml:space="preserve">er </w:t>
      </w:r>
      <w:r w:rsidR="00795992">
        <w:rPr>
          <w:rFonts w:eastAsia="Times New Roman"/>
          <w:sz w:val="24"/>
          <w:szCs w:val="24"/>
        </w:rPr>
        <w:t>k</w:t>
      </w:r>
      <w:r w:rsidRPr="0030318D">
        <w:rPr>
          <w:rFonts w:eastAsia="Times New Roman"/>
          <w:sz w:val="24"/>
          <w:szCs w:val="24"/>
        </w:rPr>
        <w:t xml:space="preserve">ilobase of exon model per </w:t>
      </w:r>
      <w:r w:rsidR="00795992">
        <w:rPr>
          <w:rFonts w:eastAsia="Times New Roman"/>
          <w:sz w:val="24"/>
          <w:szCs w:val="24"/>
        </w:rPr>
        <w:t>m</w:t>
      </w:r>
      <w:r w:rsidRPr="0030318D">
        <w:rPr>
          <w:rFonts w:eastAsia="Times New Roman"/>
          <w:sz w:val="24"/>
          <w:szCs w:val="24"/>
        </w:rPr>
        <w:t>illion mapped reads (RPKM) of each gene was calculated based on the length of the gene and read count</w:t>
      </w:r>
      <w:r w:rsidR="00795992">
        <w:rPr>
          <w:rFonts w:eastAsia="Times New Roman"/>
          <w:sz w:val="24"/>
          <w:szCs w:val="24"/>
        </w:rPr>
        <w:t>s</w:t>
      </w:r>
      <w:r w:rsidRPr="0030318D">
        <w:rPr>
          <w:rFonts w:eastAsia="Times New Roman"/>
          <w:sz w:val="24"/>
          <w:szCs w:val="24"/>
        </w:rPr>
        <w:t xml:space="preserve"> mapped to this gene. Differential expression analysis was performed using DESeq2 R package. The resulting P values were adjusted using the </w:t>
      </w:r>
      <w:proofErr w:type="spellStart"/>
      <w:r w:rsidRPr="0030318D">
        <w:rPr>
          <w:rFonts w:eastAsia="Times New Roman"/>
          <w:sz w:val="24"/>
          <w:szCs w:val="24"/>
        </w:rPr>
        <w:t>Benjamini</w:t>
      </w:r>
      <w:proofErr w:type="spellEnd"/>
      <w:r w:rsidRPr="0030318D">
        <w:rPr>
          <w:rFonts w:eastAsia="Times New Roman"/>
          <w:sz w:val="24"/>
          <w:szCs w:val="24"/>
        </w:rPr>
        <w:t xml:space="preserve"> and Hochberg’s approach for controlling the </w:t>
      </w:r>
      <w:r w:rsidR="00795992">
        <w:rPr>
          <w:rFonts w:eastAsia="Times New Roman"/>
          <w:sz w:val="24"/>
          <w:szCs w:val="24"/>
        </w:rPr>
        <w:t>f</w:t>
      </w:r>
      <w:r w:rsidRPr="0030318D">
        <w:rPr>
          <w:rFonts w:eastAsia="Times New Roman"/>
          <w:sz w:val="24"/>
          <w:szCs w:val="24"/>
        </w:rPr>
        <w:t xml:space="preserve">alse </w:t>
      </w:r>
      <w:r w:rsidR="00795992">
        <w:rPr>
          <w:rFonts w:eastAsia="Times New Roman"/>
          <w:sz w:val="24"/>
          <w:szCs w:val="24"/>
        </w:rPr>
        <w:t>d</w:t>
      </w:r>
      <w:r w:rsidRPr="0030318D">
        <w:rPr>
          <w:rFonts w:eastAsia="Times New Roman"/>
          <w:sz w:val="24"/>
          <w:szCs w:val="24"/>
        </w:rPr>
        <w:t xml:space="preserve">iscovery </w:t>
      </w:r>
      <w:r w:rsidR="00795992">
        <w:rPr>
          <w:rFonts w:eastAsia="Times New Roman"/>
          <w:sz w:val="24"/>
          <w:szCs w:val="24"/>
        </w:rPr>
        <w:t>r</w:t>
      </w:r>
      <w:r w:rsidRPr="0030318D">
        <w:rPr>
          <w:rFonts w:eastAsia="Times New Roman"/>
          <w:sz w:val="24"/>
          <w:szCs w:val="24"/>
        </w:rPr>
        <w:t>ate (FDR). Genes with an adjusted P value &lt; 0.05 found by DESeq2 were assigned as differentially expressed. G</w:t>
      </w:r>
      <w:r w:rsidR="00ED12B8" w:rsidRPr="0030318D">
        <w:rPr>
          <w:rFonts w:eastAsia="Times New Roman"/>
          <w:sz w:val="24"/>
          <w:szCs w:val="24"/>
        </w:rPr>
        <w:t xml:space="preserve">ene </w:t>
      </w:r>
      <w:r w:rsidRPr="0030318D">
        <w:rPr>
          <w:rFonts w:eastAsia="Times New Roman"/>
          <w:sz w:val="24"/>
          <w:szCs w:val="24"/>
        </w:rPr>
        <w:t>O</w:t>
      </w:r>
      <w:r w:rsidR="00ED12B8" w:rsidRPr="0030318D">
        <w:rPr>
          <w:rFonts w:eastAsia="Times New Roman"/>
          <w:sz w:val="24"/>
          <w:szCs w:val="24"/>
        </w:rPr>
        <w:t>ntology</w:t>
      </w:r>
      <w:r w:rsidRPr="0030318D">
        <w:rPr>
          <w:rFonts w:eastAsia="Times New Roman"/>
          <w:sz w:val="24"/>
          <w:szCs w:val="24"/>
        </w:rPr>
        <w:t xml:space="preserve"> enrichment analysis of differentially expressed genes was implemented by the </w:t>
      </w:r>
      <w:proofErr w:type="spellStart"/>
      <w:r w:rsidRPr="0030318D">
        <w:rPr>
          <w:rFonts w:eastAsia="Times New Roman"/>
          <w:sz w:val="24"/>
          <w:szCs w:val="24"/>
        </w:rPr>
        <w:t>clusterProfiler</w:t>
      </w:r>
      <w:proofErr w:type="spellEnd"/>
      <w:r w:rsidRPr="0030318D">
        <w:rPr>
          <w:rFonts w:eastAsia="Times New Roman"/>
          <w:sz w:val="24"/>
          <w:szCs w:val="24"/>
        </w:rPr>
        <w:t xml:space="preserve"> R package. G</w:t>
      </w:r>
      <w:r w:rsidR="00ED12B8" w:rsidRPr="0030318D">
        <w:rPr>
          <w:rFonts w:eastAsia="Times New Roman"/>
          <w:sz w:val="24"/>
          <w:szCs w:val="24"/>
        </w:rPr>
        <w:t xml:space="preserve">ene </w:t>
      </w:r>
      <w:r w:rsidRPr="0030318D">
        <w:rPr>
          <w:rFonts w:eastAsia="Times New Roman"/>
          <w:sz w:val="24"/>
          <w:szCs w:val="24"/>
        </w:rPr>
        <w:t>O</w:t>
      </w:r>
      <w:r w:rsidR="00ED12B8" w:rsidRPr="0030318D">
        <w:rPr>
          <w:rFonts w:eastAsia="Times New Roman"/>
          <w:sz w:val="24"/>
          <w:szCs w:val="24"/>
        </w:rPr>
        <w:t>ntology</w:t>
      </w:r>
      <w:r w:rsidRPr="0030318D">
        <w:rPr>
          <w:rFonts w:eastAsia="Times New Roman"/>
          <w:sz w:val="24"/>
          <w:szCs w:val="24"/>
        </w:rPr>
        <w:t xml:space="preserve"> terms with corrected P value less than 0.05 were considered significantly enriched by differential expressed genes.</w:t>
      </w:r>
    </w:p>
    <w:p w14:paraId="019C8F51" w14:textId="77777777" w:rsidR="00B76260" w:rsidRPr="0030318D" w:rsidRDefault="00B76260" w:rsidP="002D03FF">
      <w:pPr>
        <w:ind w:left="720"/>
        <w:jc w:val="both"/>
        <w:rPr>
          <w:rFonts w:eastAsia="Times New Roman"/>
          <w:sz w:val="24"/>
          <w:szCs w:val="24"/>
        </w:rPr>
      </w:pPr>
    </w:p>
    <w:p w14:paraId="6E32BCDD" w14:textId="64726D9F"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Immunoblotting</w:t>
      </w:r>
    </w:p>
    <w:p w14:paraId="0D41B0D0" w14:textId="3CA8DA9E"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Cells were lysed in 150 mM NaCl, 50 mM Tris-HCl pH 7.4 (MERCK, UK; cat#: T5941-500G), 50 mM Glycerophosphate (MERCK, UK), 1 % Tween-20 (MERCK, UK; cat#: P1379-100ML), 0.2 % Igepal©CA-630 (MERCK, UK; cat#: I8896-50ML) in the presence of protease inhibitor cocktail 2 (MERCK, UK; cat#: P8340-1ML) and phosphatase inhibitor cocktail 2 (MERCK, UK; cat#: P5726-1ML). Protein concentration was calculated using </w:t>
      </w:r>
      <w:proofErr w:type="spellStart"/>
      <w:r w:rsidRPr="0030318D">
        <w:rPr>
          <w:rFonts w:eastAsia="Times New Roman"/>
          <w:sz w:val="24"/>
          <w:szCs w:val="24"/>
        </w:rPr>
        <w:t>PierceTM</w:t>
      </w:r>
      <w:proofErr w:type="spellEnd"/>
      <w:r w:rsidRPr="0030318D">
        <w:rPr>
          <w:rFonts w:eastAsia="Times New Roman"/>
          <w:sz w:val="24"/>
          <w:szCs w:val="24"/>
        </w:rPr>
        <w:t xml:space="preserve"> BCA Protein Assay Kit (</w:t>
      </w:r>
      <w:proofErr w:type="spellStart"/>
      <w:r w:rsidRPr="0030318D">
        <w:rPr>
          <w:rFonts w:eastAsia="Times New Roman"/>
          <w:sz w:val="24"/>
          <w:szCs w:val="24"/>
        </w:rPr>
        <w:t>Thermo</w:t>
      </w:r>
      <w:proofErr w:type="spellEnd"/>
      <w:r w:rsidRPr="0030318D">
        <w:rPr>
          <w:rFonts w:eastAsia="Times New Roman"/>
          <w:sz w:val="24"/>
          <w:szCs w:val="24"/>
        </w:rPr>
        <w:t xml:space="preserve"> Fisher Scientific, UK; cat#23227), according to the manufacturing guidelines. 35 µg of protein lysate were prepared in </w:t>
      </w:r>
      <w:proofErr w:type="spellStart"/>
      <w:r w:rsidRPr="0030318D">
        <w:rPr>
          <w:rFonts w:eastAsia="Times New Roman"/>
          <w:sz w:val="24"/>
          <w:szCs w:val="24"/>
        </w:rPr>
        <w:t>Laemmli</w:t>
      </w:r>
      <w:proofErr w:type="spellEnd"/>
      <w:r w:rsidRPr="0030318D">
        <w:rPr>
          <w:rFonts w:eastAsia="Times New Roman"/>
          <w:sz w:val="24"/>
          <w:szCs w:val="24"/>
        </w:rPr>
        <w:t xml:space="preserve"> buffer 1 X, denatured for 5 min</w:t>
      </w:r>
      <w:r w:rsidR="00A47B60" w:rsidRPr="0030318D">
        <w:rPr>
          <w:rFonts w:eastAsia="Times New Roman"/>
          <w:sz w:val="24"/>
          <w:szCs w:val="24"/>
        </w:rPr>
        <w:t>utes</w:t>
      </w:r>
      <w:r w:rsidRPr="0030318D">
        <w:rPr>
          <w:rFonts w:eastAsia="Times New Roman"/>
          <w:sz w:val="24"/>
          <w:szCs w:val="24"/>
        </w:rPr>
        <w:t xml:space="preserve"> at 95</w:t>
      </w:r>
      <w:r w:rsidR="00795992">
        <w:rPr>
          <w:rFonts w:eastAsia="Times New Roman"/>
          <w:sz w:val="24"/>
          <w:szCs w:val="24"/>
        </w:rPr>
        <w:sym w:font="Symbol" w:char="F0B0"/>
      </w:r>
      <w:r w:rsidRPr="0030318D">
        <w:rPr>
          <w:rFonts w:eastAsia="Times New Roman"/>
          <w:sz w:val="24"/>
          <w:szCs w:val="24"/>
        </w:rPr>
        <w:t>C, separated by SDS-PAGE and transferred to nitrocellulose membrane (Whatman, USA; cat#: 10600007). Nitrocellulose membranes were immunoblotted with the following primary antibodies: anti-human-GAPDH (rabbit) (Sigma-Aldrich, UK; G9545-100UL); anti-human-NRP1 (rabbit) (Cell Signaling Technology Europe BV, UK; cat#: 3725S); anti-human-pSMAD2/3 (rabbit) (Cell Signaling Technology Europe BV, UK; cat#: 8828S); anti-human -Total SMAD2/3 (rabbit) (Cell Signaling Technology Europe BV, UK; cat#: 8685S); anti-human-</w:t>
      </w:r>
      <w:r w:rsidR="000C1057" w:rsidRPr="0030318D">
        <w:rPr>
          <w:rFonts w:eastAsia="Times New Roman"/>
          <w:sz w:val="24"/>
          <w:szCs w:val="24"/>
        </w:rPr>
        <w:t>p120</w:t>
      </w:r>
      <w:r w:rsidR="004E4996" w:rsidRPr="0030318D">
        <w:rPr>
          <w:rFonts w:eastAsia="Times New Roman"/>
          <w:sz w:val="24"/>
          <w:szCs w:val="24"/>
        </w:rPr>
        <w:t xml:space="preserve"> </w:t>
      </w:r>
      <w:r w:rsidR="00B64FA0" w:rsidRPr="0030318D">
        <w:rPr>
          <w:rFonts w:eastAsia="Times New Roman"/>
          <w:sz w:val="24"/>
          <w:szCs w:val="24"/>
        </w:rPr>
        <w:t>catenin</w:t>
      </w:r>
      <w:r w:rsidRPr="0030318D">
        <w:rPr>
          <w:rFonts w:eastAsia="Times New Roman"/>
          <w:sz w:val="24"/>
          <w:szCs w:val="24"/>
        </w:rPr>
        <w:t xml:space="preserve"> (mouse) (BD Bioscience, UK; cat#: 610133). HRP conjugated secondary antibodies were used for chemiluminescence detection with ECL prime (</w:t>
      </w:r>
      <w:proofErr w:type="spellStart"/>
      <w:r w:rsidRPr="0030318D">
        <w:rPr>
          <w:rFonts w:eastAsia="Times New Roman"/>
          <w:sz w:val="24"/>
          <w:szCs w:val="24"/>
        </w:rPr>
        <w:t>Cytiva-AmerhamUK</w:t>
      </w:r>
      <w:proofErr w:type="spellEnd"/>
      <w:r w:rsidRPr="0030318D">
        <w:rPr>
          <w:rFonts w:eastAsia="Times New Roman"/>
          <w:sz w:val="24"/>
          <w:szCs w:val="24"/>
        </w:rPr>
        <w:t xml:space="preserve">; cat#: RPN2232) and protein levels were quantified by densitometry with ImageJ (NIH, Bethesda US) and </w:t>
      </w:r>
      <w:r w:rsidR="00DD3C4B" w:rsidRPr="0030318D">
        <w:rPr>
          <w:rFonts w:eastAsia="Times New Roman"/>
          <w:sz w:val="24"/>
          <w:szCs w:val="24"/>
        </w:rPr>
        <w:t>normalized</w:t>
      </w:r>
      <w:r w:rsidRPr="0030318D">
        <w:rPr>
          <w:rFonts w:eastAsia="Times New Roman"/>
          <w:sz w:val="24"/>
          <w:szCs w:val="24"/>
        </w:rPr>
        <w:t xml:space="preserve"> to GAPDH.</w:t>
      </w:r>
    </w:p>
    <w:p w14:paraId="41244ED2" w14:textId="2B9E7904" w:rsidR="00B107CC" w:rsidRPr="0030318D" w:rsidRDefault="00B107CC" w:rsidP="002D03FF">
      <w:pPr>
        <w:ind w:left="720"/>
        <w:jc w:val="both"/>
        <w:rPr>
          <w:rFonts w:eastAsia="Times New Roman"/>
          <w:sz w:val="24"/>
          <w:szCs w:val="24"/>
        </w:rPr>
      </w:pPr>
      <w:r w:rsidRPr="0030318D">
        <w:rPr>
          <w:rFonts w:eastAsia="Times New Roman"/>
          <w:sz w:val="24"/>
          <w:szCs w:val="24"/>
        </w:rPr>
        <w:t xml:space="preserve">For </w:t>
      </w:r>
      <w:r w:rsidR="00795992">
        <w:rPr>
          <w:rFonts w:eastAsia="Times New Roman"/>
          <w:sz w:val="24"/>
          <w:szCs w:val="24"/>
        </w:rPr>
        <w:t xml:space="preserve">the </w:t>
      </w:r>
      <w:r w:rsidRPr="0030318D">
        <w:rPr>
          <w:rFonts w:eastAsia="Times New Roman"/>
          <w:sz w:val="24"/>
          <w:szCs w:val="24"/>
        </w:rPr>
        <w:t xml:space="preserve">HRP-proximity labelling assay, PVDF membranes were utilized in place of nitrocellulose. </w:t>
      </w:r>
      <w:r w:rsidR="00795992">
        <w:rPr>
          <w:rFonts w:eastAsia="Times New Roman"/>
          <w:sz w:val="24"/>
          <w:szCs w:val="24"/>
        </w:rPr>
        <w:t>In addition to the previously listed antibodies, the following p</w:t>
      </w:r>
      <w:r w:rsidRPr="0030318D">
        <w:rPr>
          <w:rFonts w:eastAsia="Times New Roman"/>
          <w:sz w:val="24"/>
          <w:szCs w:val="24"/>
        </w:rPr>
        <w:t xml:space="preserve">rimary antibodies </w:t>
      </w:r>
      <w:r w:rsidR="00795992">
        <w:rPr>
          <w:rFonts w:eastAsia="Times New Roman"/>
          <w:sz w:val="24"/>
          <w:szCs w:val="24"/>
        </w:rPr>
        <w:t>were used</w:t>
      </w:r>
      <w:r w:rsidRPr="0030318D">
        <w:rPr>
          <w:rFonts w:eastAsia="Times New Roman"/>
          <w:sz w:val="24"/>
          <w:szCs w:val="24"/>
        </w:rPr>
        <w:t xml:space="preserve">: </w:t>
      </w:r>
      <w:r w:rsidR="00795992">
        <w:rPr>
          <w:rFonts w:eastAsia="Times New Roman"/>
          <w:sz w:val="24"/>
          <w:szCs w:val="24"/>
        </w:rPr>
        <w:t>s</w:t>
      </w:r>
      <w:r w:rsidRPr="0030318D">
        <w:rPr>
          <w:rFonts w:eastAsia="Times New Roman"/>
          <w:sz w:val="24"/>
          <w:szCs w:val="24"/>
        </w:rPr>
        <w:t>treptavidin poly</w:t>
      </w:r>
      <w:r w:rsidR="00795992">
        <w:rPr>
          <w:rFonts w:eastAsia="Times New Roman"/>
          <w:sz w:val="24"/>
          <w:szCs w:val="24"/>
        </w:rPr>
        <w:t xml:space="preserve">clonal </w:t>
      </w:r>
      <w:r w:rsidRPr="0030318D">
        <w:rPr>
          <w:rFonts w:eastAsia="Times New Roman"/>
          <w:sz w:val="24"/>
          <w:szCs w:val="24"/>
        </w:rPr>
        <w:t>HRP (</w:t>
      </w:r>
      <w:proofErr w:type="spellStart"/>
      <w:r w:rsidRPr="0030318D">
        <w:rPr>
          <w:rFonts w:eastAsia="Times New Roman"/>
          <w:sz w:val="24"/>
          <w:szCs w:val="24"/>
        </w:rPr>
        <w:t>Thermo</w:t>
      </w:r>
      <w:proofErr w:type="spellEnd"/>
      <w:r w:rsidRPr="0030318D">
        <w:rPr>
          <w:rFonts w:eastAsia="Times New Roman"/>
          <w:sz w:val="24"/>
          <w:szCs w:val="24"/>
        </w:rPr>
        <w:t xml:space="preserve"> Fisher Scientific, UK cat#</w:t>
      </w:r>
      <w:r w:rsidR="00682C19" w:rsidRPr="0030318D">
        <w:rPr>
          <w:rFonts w:eastAsia="Times New Roman"/>
          <w:sz w:val="24"/>
          <w:szCs w:val="24"/>
        </w:rPr>
        <w:t>:</w:t>
      </w:r>
      <w:r w:rsidRPr="0030318D">
        <w:rPr>
          <w:rFonts w:eastAsia="Times New Roman"/>
          <w:sz w:val="24"/>
          <w:szCs w:val="24"/>
        </w:rPr>
        <w:t xml:space="preserve"> 21140), anti-human-VE-Cadherin (goat) </w:t>
      </w:r>
      <w:r w:rsidR="00682C19" w:rsidRPr="0030318D">
        <w:rPr>
          <w:rFonts w:eastAsia="Times New Roman"/>
          <w:sz w:val="24"/>
          <w:szCs w:val="24"/>
        </w:rPr>
        <w:t>(Santa Cruz Biotechnology, USA, cat#: sc-6458), anti-human-CD71 (mouse) (Santa Cruz Biotechnology, USA, cat#:sc-65882), anti-</w:t>
      </w:r>
      <w:r w:rsidR="00656DFF" w:rsidRPr="0030318D">
        <w:rPr>
          <w:rFonts w:eastAsia="Times New Roman"/>
          <w:sz w:val="24"/>
          <w:szCs w:val="24"/>
        </w:rPr>
        <w:t>recombinant</w:t>
      </w:r>
      <w:r w:rsidR="00682C19" w:rsidRPr="0030318D">
        <w:rPr>
          <w:rFonts w:eastAsia="Times New Roman"/>
          <w:sz w:val="24"/>
          <w:szCs w:val="24"/>
        </w:rPr>
        <w:t>-GAPDH (rabbit) (Abcam, UK cat#: ab181603), anti-human</w:t>
      </w:r>
      <w:r w:rsidR="00656DFF" w:rsidRPr="0030318D">
        <w:rPr>
          <w:rFonts w:eastAsia="Times New Roman"/>
          <w:sz w:val="24"/>
          <w:szCs w:val="24"/>
        </w:rPr>
        <w:t xml:space="preserve">-β-Tubulin </w:t>
      </w:r>
      <w:r w:rsidR="00656DFF" w:rsidRPr="0030318D">
        <w:rPr>
          <w:rFonts w:eastAsia="Times New Roman"/>
          <w:sz w:val="24"/>
          <w:szCs w:val="24"/>
        </w:rPr>
        <w:lastRenderedPageBreak/>
        <w:t xml:space="preserve">(Sigma-Aldrich, UK, cat#: T4026). NRP1, VE-Cadherin, </w:t>
      </w:r>
      <w:r w:rsidR="00B64FA0" w:rsidRPr="0030318D">
        <w:rPr>
          <w:rFonts w:eastAsia="Times New Roman"/>
          <w:sz w:val="24"/>
          <w:szCs w:val="24"/>
        </w:rPr>
        <w:t>p120 catenin</w:t>
      </w:r>
      <w:r w:rsidR="00656DFF" w:rsidRPr="0030318D">
        <w:rPr>
          <w:rFonts w:eastAsia="Times New Roman"/>
          <w:sz w:val="24"/>
          <w:szCs w:val="24"/>
        </w:rPr>
        <w:t xml:space="preserve"> and CD71 </w:t>
      </w:r>
      <w:r w:rsidR="0064018F" w:rsidRPr="0030318D">
        <w:rPr>
          <w:rFonts w:eastAsia="Times New Roman"/>
          <w:sz w:val="24"/>
          <w:szCs w:val="24"/>
        </w:rPr>
        <w:t>were</w:t>
      </w:r>
      <w:r w:rsidR="00656DFF" w:rsidRPr="0030318D">
        <w:rPr>
          <w:rFonts w:eastAsia="Times New Roman"/>
          <w:sz w:val="24"/>
          <w:szCs w:val="24"/>
        </w:rPr>
        <w:t xml:space="preserve"> labelled with HRP conjugated secondary antibodies (Agilent, USA, cat#: anti-mouse P0447, anti-rabbit P0448, anti-goat P0449). Chemiluminescent detection was performed with Radiance Plus </w:t>
      </w:r>
      <w:r w:rsidR="00F342A3" w:rsidRPr="0030318D">
        <w:rPr>
          <w:rFonts w:eastAsia="Times New Roman"/>
          <w:sz w:val="24"/>
          <w:szCs w:val="24"/>
        </w:rPr>
        <w:t>(Azure Biosystems, USA, cat#: AC2103). GAPDH and β-tubulin were multiplexed with other target proteins and detected with infrared dyes (IR Dye, LI-COR, USA, anti-mouse (goat)-680 cat#: 926-68070; anti-mouse (donkey)-800 cat#:</w:t>
      </w:r>
      <w:r w:rsidR="00F342A3" w:rsidRPr="0030318D">
        <w:t xml:space="preserve"> </w:t>
      </w:r>
      <w:r w:rsidR="00F342A3" w:rsidRPr="0030318D">
        <w:rPr>
          <w:rFonts w:eastAsia="Times New Roman"/>
          <w:sz w:val="24"/>
          <w:szCs w:val="24"/>
        </w:rPr>
        <w:t xml:space="preserve">926-32212, anti-rabbit (goat)-680 cat#: 926-68071.) Blots were imaged using an Azure C600 instrument (Azure Biosystems, USA) and protein levels quantified with </w:t>
      </w:r>
      <w:proofErr w:type="spellStart"/>
      <w:r w:rsidR="00F342A3" w:rsidRPr="0030318D">
        <w:rPr>
          <w:rFonts w:eastAsia="Times New Roman"/>
          <w:sz w:val="24"/>
          <w:szCs w:val="24"/>
        </w:rPr>
        <w:t>ImageStudio</w:t>
      </w:r>
      <w:proofErr w:type="spellEnd"/>
      <w:r w:rsidR="00F342A3" w:rsidRPr="0030318D">
        <w:rPr>
          <w:rFonts w:eastAsia="Times New Roman"/>
          <w:sz w:val="24"/>
          <w:szCs w:val="24"/>
        </w:rPr>
        <w:t xml:space="preserve"> Lite (LI-COR, USA).</w:t>
      </w:r>
    </w:p>
    <w:p w14:paraId="2C28CDEA" w14:textId="71BC7245" w:rsidR="00B76260" w:rsidRPr="0030318D" w:rsidRDefault="00B76260" w:rsidP="002D03FF">
      <w:pPr>
        <w:ind w:left="720"/>
        <w:jc w:val="both"/>
        <w:rPr>
          <w:rFonts w:eastAsia="Times New Roman"/>
          <w:sz w:val="24"/>
          <w:szCs w:val="24"/>
        </w:rPr>
      </w:pPr>
    </w:p>
    <w:p w14:paraId="6578B44E" w14:textId="23FEBA56" w:rsidR="00DE54BA" w:rsidRPr="0030318D" w:rsidRDefault="00DE54BA" w:rsidP="002D03FF">
      <w:pPr>
        <w:ind w:left="720"/>
        <w:jc w:val="both"/>
        <w:rPr>
          <w:rFonts w:eastAsia="Times New Roman"/>
          <w:i/>
          <w:sz w:val="24"/>
          <w:szCs w:val="24"/>
          <w:u w:val="single"/>
        </w:rPr>
      </w:pPr>
      <w:r w:rsidRPr="0030318D">
        <w:rPr>
          <w:rFonts w:eastAsia="Times New Roman"/>
          <w:i/>
          <w:sz w:val="24"/>
          <w:szCs w:val="24"/>
          <w:u w:val="single"/>
        </w:rPr>
        <w:t>Co-immunoprecipitation</w:t>
      </w:r>
      <w:r w:rsidR="00EC4D50" w:rsidRPr="0030318D">
        <w:rPr>
          <w:rFonts w:eastAsia="Times New Roman"/>
          <w:i/>
          <w:sz w:val="24"/>
          <w:szCs w:val="24"/>
          <w:u w:val="single"/>
        </w:rPr>
        <w:t xml:space="preserve"> analysis</w:t>
      </w:r>
    </w:p>
    <w:p w14:paraId="00275CAA" w14:textId="724ED63A" w:rsidR="00DE54BA" w:rsidRPr="0030318D" w:rsidRDefault="00DE54BA" w:rsidP="002D03FF">
      <w:pPr>
        <w:ind w:left="720"/>
        <w:jc w:val="both"/>
        <w:rPr>
          <w:rFonts w:eastAsia="Times New Roman"/>
          <w:sz w:val="24"/>
          <w:szCs w:val="24"/>
        </w:rPr>
      </w:pPr>
      <w:r w:rsidRPr="0030318D">
        <w:rPr>
          <w:rFonts w:eastAsia="Times New Roman"/>
          <w:sz w:val="24"/>
          <w:szCs w:val="24"/>
        </w:rPr>
        <w:t xml:space="preserve">HUVECs </w:t>
      </w:r>
      <w:r w:rsidR="00D65251" w:rsidRPr="0030318D">
        <w:rPr>
          <w:rFonts w:eastAsia="Times New Roman"/>
          <w:sz w:val="24"/>
          <w:szCs w:val="24"/>
        </w:rPr>
        <w:t xml:space="preserve">transfected with </w:t>
      </w:r>
      <w:proofErr w:type="spellStart"/>
      <w:r w:rsidR="00D65251" w:rsidRPr="0030318D">
        <w:rPr>
          <w:rFonts w:eastAsia="Times New Roman"/>
          <w:sz w:val="24"/>
          <w:szCs w:val="24"/>
        </w:rPr>
        <w:t>si</w:t>
      </w:r>
      <w:proofErr w:type="spellEnd"/>
      <w:r w:rsidR="00D65251" w:rsidRPr="0030318D">
        <w:rPr>
          <w:rFonts w:eastAsia="Times New Roman"/>
          <w:sz w:val="24"/>
          <w:szCs w:val="24"/>
        </w:rPr>
        <w:t>-control or si-NRP1</w:t>
      </w:r>
      <w:r w:rsidR="00795992">
        <w:rPr>
          <w:rFonts w:eastAsia="Times New Roman"/>
          <w:sz w:val="24"/>
          <w:szCs w:val="24"/>
        </w:rPr>
        <w:t xml:space="preserve"> and </w:t>
      </w:r>
      <w:r w:rsidRPr="0030318D">
        <w:rPr>
          <w:rFonts w:eastAsia="Times New Roman"/>
          <w:sz w:val="24"/>
          <w:szCs w:val="24"/>
        </w:rPr>
        <w:t xml:space="preserve">cultured </w:t>
      </w:r>
      <w:r w:rsidR="00795992">
        <w:rPr>
          <w:rFonts w:eastAsia="Times New Roman"/>
          <w:sz w:val="24"/>
          <w:szCs w:val="24"/>
        </w:rPr>
        <w:t xml:space="preserve">under </w:t>
      </w:r>
      <w:r w:rsidRPr="0030318D">
        <w:rPr>
          <w:rFonts w:eastAsia="Times New Roman"/>
          <w:sz w:val="24"/>
          <w:szCs w:val="24"/>
        </w:rPr>
        <w:t xml:space="preserve">static conditions were lysed in 50 mM Tris, pH 8.0, 50 mM </w:t>
      </w:r>
      <w:proofErr w:type="spellStart"/>
      <w:r w:rsidRPr="0030318D">
        <w:rPr>
          <w:rFonts w:eastAsia="Times New Roman"/>
          <w:sz w:val="24"/>
          <w:szCs w:val="24"/>
        </w:rPr>
        <w:t>KCl</w:t>
      </w:r>
      <w:proofErr w:type="spellEnd"/>
      <w:r w:rsidRPr="0030318D">
        <w:rPr>
          <w:rFonts w:eastAsia="Times New Roman"/>
          <w:sz w:val="24"/>
          <w:szCs w:val="24"/>
        </w:rPr>
        <w:t>, 1% (vol/vol) IGEPAL in the presence of protease inhibitor cocktail 2 and phosphatase inhibitor cocktail. 1.5 mg of protein was incubated with 3 µg goat anti-</w:t>
      </w:r>
      <w:r w:rsidR="00D65251" w:rsidRPr="0030318D">
        <w:rPr>
          <w:rFonts w:eastAsia="Times New Roman"/>
          <w:sz w:val="24"/>
          <w:szCs w:val="24"/>
        </w:rPr>
        <w:t>human VE-Cadherin (R&amp;D #AF938)</w:t>
      </w:r>
      <w:r w:rsidRPr="0030318D">
        <w:rPr>
          <w:rFonts w:eastAsia="Times New Roman"/>
          <w:sz w:val="24"/>
          <w:szCs w:val="24"/>
        </w:rPr>
        <w:t xml:space="preserve"> or control goat IgG (</w:t>
      </w:r>
      <w:r w:rsidR="00D65251" w:rsidRPr="0030318D">
        <w:rPr>
          <w:rFonts w:eastAsia="Times New Roman"/>
          <w:sz w:val="24"/>
          <w:szCs w:val="24"/>
        </w:rPr>
        <w:t>R&amp;D #</w:t>
      </w:r>
      <w:r w:rsidR="00D65251" w:rsidRPr="0030318D">
        <w:t xml:space="preserve"> </w:t>
      </w:r>
      <w:r w:rsidR="00D65251" w:rsidRPr="0030318D">
        <w:rPr>
          <w:rFonts w:eastAsia="Times New Roman"/>
          <w:sz w:val="24"/>
          <w:szCs w:val="24"/>
        </w:rPr>
        <w:t>AB-108-C</w:t>
      </w:r>
      <w:r w:rsidRPr="0030318D">
        <w:rPr>
          <w:rFonts w:eastAsia="Times New Roman"/>
          <w:sz w:val="24"/>
          <w:szCs w:val="24"/>
        </w:rPr>
        <w:t xml:space="preserve">) and then with 30 µl magnetic protein G </w:t>
      </w:r>
      <w:proofErr w:type="spellStart"/>
      <w:r w:rsidRPr="0030318D">
        <w:rPr>
          <w:rFonts w:eastAsia="Times New Roman"/>
          <w:sz w:val="24"/>
          <w:szCs w:val="24"/>
        </w:rPr>
        <w:t>Dynabeads</w:t>
      </w:r>
      <w:proofErr w:type="spellEnd"/>
      <w:r w:rsidRPr="0030318D">
        <w:rPr>
          <w:rFonts w:eastAsia="Times New Roman"/>
          <w:sz w:val="24"/>
          <w:szCs w:val="24"/>
        </w:rPr>
        <w:t xml:space="preserve"> (Life Technologies) at 4°C</w:t>
      </w:r>
      <w:r w:rsidR="00D65251" w:rsidRPr="0030318D">
        <w:rPr>
          <w:rFonts w:eastAsia="Times New Roman"/>
          <w:sz w:val="24"/>
          <w:szCs w:val="24"/>
        </w:rPr>
        <w:t xml:space="preserve"> overnight</w:t>
      </w:r>
      <w:r w:rsidRPr="0030318D">
        <w:rPr>
          <w:rFonts w:eastAsia="Times New Roman"/>
          <w:sz w:val="24"/>
          <w:szCs w:val="24"/>
        </w:rPr>
        <w:t xml:space="preserve">. Beads were collected with a </w:t>
      </w:r>
      <w:proofErr w:type="spellStart"/>
      <w:r w:rsidRPr="0030318D">
        <w:rPr>
          <w:rFonts w:eastAsia="Times New Roman"/>
          <w:sz w:val="24"/>
          <w:szCs w:val="24"/>
        </w:rPr>
        <w:t>Dynabead</w:t>
      </w:r>
      <w:proofErr w:type="spellEnd"/>
      <w:r w:rsidRPr="0030318D">
        <w:rPr>
          <w:rFonts w:eastAsia="Times New Roman"/>
          <w:sz w:val="24"/>
          <w:szCs w:val="24"/>
        </w:rPr>
        <w:t xml:space="preserve"> magnet, washed three times with lysis buffer on a rotating wheel at 4°C for 5 min, and resuspended in 50 µl </w:t>
      </w:r>
      <w:proofErr w:type="spellStart"/>
      <w:r w:rsidRPr="0030318D">
        <w:rPr>
          <w:rFonts w:eastAsia="Times New Roman"/>
          <w:sz w:val="24"/>
          <w:szCs w:val="24"/>
        </w:rPr>
        <w:t>Laemmli</w:t>
      </w:r>
      <w:proofErr w:type="spellEnd"/>
      <w:r w:rsidRPr="0030318D">
        <w:rPr>
          <w:rFonts w:eastAsia="Times New Roman"/>
          <w:sz w:val="24"/>
          <w:szCs w:val="24"/>
        </w:rPr>
        <w:t xml:space="preserve"> sample buffer for SDS-PAGE and immunoblotting.</w:t>
      </w:r>
    </w:p>
    <w:p w14:paraId="510C714A" w14:textId="77777777" w:rsidR="00DE54BA" w:rsidRPr="0030318D" w:rsidRDefault="00DE54BA" w:rsidP="002D03FF">
      <w:pPr>
        <w:ind w:left="720"/>
        <w:jc w:val="both"/>
        <w:rPr>
          <w:rFonts w:eastAsia="Times New Roman"/>
          <w:sz w:val="24"/>
          <w:szCs w:val="24"/>
        </w:rPr>
      </w:pPr>
    </w:p>
    <w:p w14:paraId="3470663F" w14:textId="2735F930"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ELISA</w:t>
      </w:r>
    </w:p>
    <w:p w14:paraId="007E63C2" w14:textId="613598A3"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HDMECs were transfected with </w:t>
      </w:r>
      <w:proofErr w:type="spellStart"/>
      <w:r w:rsidRPr="0030318D">
        <w:rPr>
          <w:rFonts w:eastAsia="Times New Roman"/>
          <w:sz w:val="24"/>
          <w:szCs w:val="24"/>
        </w:rPr>
        <w:t>si</w:t>
      </w:r>
      <w:proofErr w:type="spellEnd"/>
      <w:r w:rsidRPr="0030318D">
        <w:rPr>
          <w:rFonts w:eastAsia="Times New Roman"/>
          <w:sz w:val="24"/>
          <w:szCs w:val="24"/>
        </w:rPr>
        <w:t xml:space="preserve">-control and si-NRP1 for 72 hours. Media was changed 24 hours after transfection and cells </w:t>
      </w:r>
      <w:r w:rsidR="00795992">
        <w:rPr>
          <w:rFonts w:eastAsia="Times New Roman"/>
          <w:sz w:val="24"/>
          <w:szCs w:val="24"/>
        </w:rPr>
        <w:t xml:space="preserve">were </w:t>
      </w:r>
      <w:r w:rsidRPr="0030318D">
        <w:rPr>
          <w:rFonts w:eastAsia="Times New Roman"/>
          <w:sz w:val="24"/>
          <w:szCs w:val="24"/>
        </w:rPr>
        <w:t xml:space="preserve">cultured for </w:t>
      </w:r>
      <w:r w:rsidR="000C6421" w:rsidRPr="0030318D">
        <w:rPr>
          <w:rFonts w:eastAsia="Times New Roman"/>
          <w:sz w:val="24"/>
          <w:szCs w:val="24"/>
        </w:rPr>
        <w:t>a</w:t>
      </w:r>
      <w:r w:rsidR="00795992">
        <w:rPr>
          <w:rFonts w:eastAsia="Times New Roman"/>
          <w:sz w:val="24"/>
          <w:szCs w:val="24"/>
        </w:rPr>
        <w:t>n additional</w:t>
      </w:r>
      <w:r w:rsidR="000C6421" w:rsidRPr="0030318D">
        <w:rPr>
          <w:rFonts w:eastAsia="Times New Roman"/>
          <w:sz w:val="24"/>
          <w:szCs w:val="24"/>
        </w:rPr>
        <w:t xml:space="preserve"> </w:t>
      </w:r>
      <w:r w:rsidRPr="0030318D">
        <w:rPr>
          <w:rFonts w:eastAsia="Times New Roman"/>
          <w:sz w:val="24"/>
          <w:szCs w:val="24"/>
        </w:rPr>
        <w:t xml:space="preserve">48 hours. </w:t>
      </w:r>
      <w:r w:rsidR="000C6421" w:rsidRPr="0030318D">
        <w:rPr>
          <w:rFonts w:eastAsia="Times New Roman"/>
          <w:sz w:val="24"/>
          <w:szCs w:val="24"/>
        </w:rPr>
        <w:t>C</w:t>
      </w:r>
      <w:r w:rsidRPr="0030318D">
        <w:rPr>
          <w:rFonts w:eastAsia="Times New Roman"/>
          <w:sz w:val="24"/>
          <w:szCs w:val="24"/>
        </w:rPr>
        <w:t xml:space="preserve">ell culture supernatants were collected and </w:t>
      </w:r>
      <w:r w:rsidR="00DD3C4B" w:rsidRPr="0030318D">
        <w:rPr>
          <w:rFonts w:eastAsia="Times New Roman"/>
          <w:sz w:val="24"/>
          <w:szCs w:val="24"/>
        </w:rPr>
        <w:t>analyzed</w:t>
      </w:r>
      <w:r w:rsidRPr="0030318D">
        <w:rPr>
          <w:rFonts w:eastAsia="Times New Roman"/>
          <w:sz w:val="24"/>
          <w:szCs w:val="24"/>
        </w:rPr>
        <w:t xml:space="preserve"> </w:t>
      </w:r>
      <w:r w:rsidR="00795992">
        <w:rPr>
          <w:rFonts w:eastAsia="Times New Roman"/>
          <w:sz w:val="24"/>
          <w:szCs w:val="24"/>
        </w:rPr>
        <w:t xml:space="preserve">with </w:t>
      </w:r>
      <w:r w:rsidRPr="0030318D">
        <w:rPr>
          <w:rFonts w:eastAsia="Times New Roman"/>
          <w:sz w:val="24"/>
          <w:szCs w:val="24"/>
        </w:rPr>
        <w:t xml:space="preserve">human IL-6 and IL-8 </w:t>
      </w:r>
      <w:proofErr w:type="spellStart"/>
      <w:r w:rsidRPr="0030318D">
        <w:rPr>
          <w:rFonts w:eastAsia="Times New Roman"/>
          <w:sz w:val="24"/>
          <w:szCs w:val="24"/>
        </w:rPr>
        <w:t>DuoSet</w:t>
      </w:r>
      <w:proofErr w:type="spellEnd"/>
      <w:r w:rsidRPr="0030318D">
        <w:rPr>
          <w:rFonts w:eastAsia="Times New Roman"/>
          <w:sz w:val="24"/>
          <w:szCs w:val="24"/>
        </w:rPr>
        <w:t xml:space="preserve"> ELISA kit following the manufacturer’s instructions (R&amp;D System, UK; cat# DY208). Results were expressed as means of three independent experiments with triplicate samples.</w:t>
      </w:r>
    </w:p>
    <w:p w14:paraId="0BC5BD55" w14:textId="77777777" w:rsidR="00B76260" w:rsidRPr="0030318D" w:rsidRDefault="00B76260" w:rsidP="002D03FF">
      <w:pPr>
        <w:ind w:left="720"/>
        <w:jc w:val="both"/>
        <w:rPr>
          <w:rFonts w:eastAsia="Times New Roman"/>
          <w:sz w:val="24"/>
          <w:szCs w:val="24"/>
        </w:rPr>
      </w:pPr>
    </w:p>
    <w:p w14:paraId="3BFD0DAB" w14:textId="1A8EC458"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Immunofluorescence</w:t>
      </w:r>
    </w:p>
    <w:p w14:paraId="4BFB597D" w14:textId="566A16CC"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For immunostaining experiments, HUVECs exposed to flow or cultured </w:t>
      </w:r>
      <w:r w:rsidR="00795992">
        <w:rPr>
          <w:rFonts w:eastAsia="Times New Roman"/>
          <w:sz w:val="24"/>
          <w:szCs w:val="24"/>
        </w:rPr>
        <w:t xml:space="preserve">under </w:t>
      </w:r>
      <w:r w:rsidRPr="0030318D">
        <w:rPr>
          <w:rFonts w:eastAsia="Times New Roman"/>
          <w:sz w:val="24"/>
          <w:szCs w:val="24"/>
        </w:rPr>
        <w:t>static conditions were fixed in 4% paraformaldehyde in PBS for 30 min</w:t>
      </w:r>
      <w:r w:rsidR="0009057D" w:rsidRPr="0030318D">
        <w:rPr>
          <w:rFonts w:eastAsia="Times New Roman"/>
          <w:sz w:val="24"/>
          <w:szCs w:val="24"/>
        </w:rPr>
        <w:t>utes</w:t>
      </w:r>
      <w:r w:rsidRPr="0030318D">
        <w:rPr>
          <w:rFonts w:eastAsia="Times New Roman"/>
          <w:sz w:val="24"/>
          <w:szCs w:val="24"/>
        </w:rPr>
        <w:t xml:space="preserve">, washed with PBS, </w:t>
      </w:r>
      <w:r w:rsidR="00DD3C4B" w:rsidRPr="0030318D">
        <w:rPr>
          <w:rFonts w:eastAsia="Times New Roman"/>
          <w:sz w:val="24"/>
          <w:szCs w:val="24"/>
        </w:rPr>
        <w:t>permeabilized</w:t>
      </w:r>
      <w:r w:rsidRPr="0030318D">
        <w:rPr>
          <w:rFonts w:eastAsia="Times New Roman"/>
          <w:sz w:val="24"/>
          <w:szCs w:val="24"/>
        </w:rPr>
        <w:t xml:space="preserve"> in PBS 0.25% Triton X-100 for 3 min</w:t>
      </w:r>
      <w:r w:rsidR="0009057D" w:rsidRPr="0030318D">
        <w:rPr>
          <w:rFonts w:eastAsia="Times New Roman"/>
          <w:sz w:val="24"/>
          <w:szCs w:val="24"/>
        </w:rPr>
        <w:t>utes</w:t>
      </w:r>
      <w:r w:rsidRPr="0030318D">
        <w:rPr>
          <w:rFonts w:eastAsia="Times New Roman"/>
          <w:sz w:val="24"/>
          <w:szCs w:val="24"/>
        </w:rPr>
        <w:t>, washed with PBS, blocked for 30 minute</w:t>
      </w:r>
      <w:r w:rsidR="0009057D" w:rsidRPr="0030318D">
        <w:rPr>
          <w:rFonts w:eastAsia="Times New Roman"/>
          <w:sz w:val="24"/>
          <w:szCs w:val="24"/>
        </w:rPr>
        <w:t>s</w:t>
      </w:r>
      <w:r w:rsidRPr="0030318D">
        <w:rPr>
          <w:rFonts w:eastAsia="Times New Roman"/>
          <w:sz w:val="24"/>
          <w:szCs w:val="24"/>
        </w:rPr>
        <w:t xml:space="preserve"> in PBS 0.1% BSA and incubated overnight at 4°C with the following primary antibodies: anti-human-NRP1 (R&amp;D Systems, USA; Mab, clone 446921; cat#: MAB3870); anti-human-VE-cadherin (R&amp;D Systems, USA; cat#: AF938); anti-human-</w:t>
      </w:r>
      <w:r w:rsidR="00B64FA0" w:rsidRPr="0030318D">
        <w:rPr>
          <w:rFonts w:eastAsia="Times New Roman"/>
          <w:sz w:val="24"/>
          <w:szCs w:val="24"/>
        </w:rPr>
        <w:t>p120 catenin</w:t>
      </w:r>
      <w:r w:rsidRPr="0030318D">
        <w:rPr>
          <w:rFonts w:eastAsia="Times New Roman"/>
          <w:sz w:val="24"/>
          <w:szCs w:val="24"/>
        </w:rPr>
        <w:t xml:space="preserve"> (BD Bioscience, USA; cat#: 610133); anti-human-TGFBR2 (R&amp;D Systems, USA; cat#:AF-241-NA). Primary antibodies were detected by incubating cells with appropriate combinations of the following secondary antibodies for 1 hour at </w:t>
      </w:r>
      <w:r w:rsidR="002B4699">
        <w:rPr>
          <w:rFonts w:eastAsia="Times New Roman"/>
          <w:sz w:val="24"/>
          <w:szCs w:val="24"/>
        </w:rPr>
        <w:t>room temperature</w:t>
      </w:r>
      <w:r w:rsidRPr="0030318D">
        <w:rPr>
          <w:rFonts w:eastAsia="Times New Roman"/>
          <w:sz w:val="24"/>
          <w:szCs w:val="24"/>
        </w:rPr>
        <w:t xml:space="preserve">: donkey </w:t>
      </w:r>
      <w:bookmarkStart w:id="1" w:name="_Hlk132979381"/>
      <w:r w:rsidR="002B4699">
        <w:rPr>
          <w:rFonts w:eastAsia="Times New Roman"/>
          <w:sz w:val="24"/>
          <w:szCs w:val="24"/>
        </w:rPr>
        <w:t>a</w:t>
      </w:r>
      <w:r w:rsidRPr="0030318D">
        <w:rPr>
          <w:rFonts w:eastAsia="Times New Roman"/>
          <w:sz w:val="24"/>
          <w:szCs w:val="24"/>
        </w:rPr>
        <w:t>nti-</w:t>
      </w:r>
      <w:r w:rsidR="002B4699">
        <w:rPr>
          <w:rFonts w:eastAsia="Times New Roman"/>
          <w:sz w:val="24"/>
          <w:szCs w:val="24"/>
        </w:rPr>
        <w:t>g</w:t>
      </w:r>
      <w:r w:rsidRPr="0030318D">
        <w:rPr>
          <w:rFonts w:eastAsia="Times New Roman"/>
          <w:sz w:val="24"/>
          <w:szCs w:val="24"/>
        </w:rPr>
        <w:t xml:space="preserve">oat </w:t>
      </w:r>
      <w:bookmarkEnd w:id="1"/>
      <w:r w:rsidRPr="0030318D">
        <w:rPr>
          <w:rFonts w:eastAsia="Times New Roman"/>
          <w:sz w:val="24"/>
          <w:szCs w:val="24"/>
        </w:rPr>
        <w:t xml:space="preserve">488 (Invitrogen, UK; cat#: A1105);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g</w:t>
      </w:r>
      <w:r w:rsidR="002B4699" w:rsidRPr="0030318D">
        <w:rPr>
          <w:rFonts w:eastAsia="Times New Roman"/>
          <w:sz w:val="24"/>
          <w:szCs w:val="24"/>
        </w:rPr>
        <w:t xml:space="preserve">oat </w:t>
      </w:r>
      <w:r w:rsidRPr="0030318D">
        <w:rPr>
          <w:rFonts w:eastAsia="Times New Roman"/>
          <w:sz w:val="24"/>
          <w:szCs w:val="24"/>
        </w:rPr>
        <w:t xml:space="preserve">555 (Invitrogen, UK; cat#: A21432);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g</w:t>
      </w:r>
      <w:r w:rsidR="002B4699" w:rsidRPr="0030318D">
        <w:rPr>
          <w:rFonts w:eastAsia="Times New Roman"/>
          <w:sz w:val="24"/>
          <w:szCs w:val="24"/>
        </w:rPr>
        <w:t xml:space="preserve">oat </w:t>
      </w:r>
      <w:r w:rsidRPr="0030318D">
        <w:rPr>
          <w:rFonts w:eastAsia="Times New Roman"/>
          <w:sz w:val="24"/>
          <w:szCs w:val="24"/>
        </w:rPr>
        <w:t xml:space="preserve">647 (Invitrogen, UK; cat#: A21447); donkey </w:t>
      </w:r>
      <w:r w:rsidR="002B4699">
        <w:rPr>
          <w:rFonts w:eastAsia="Times New Roman"/>
          <w:sz w:val="24"/>
          <w:szCs w:val="24"/>
        </w:rPr>
        <w:t>a</w:t>
      </w:r>
      <w:r w:rsidRPr="0030318D">
        <w:rPr>
          <w:rFonts w:eastAsia="Times New Roman"/>
          <w:sz w:val="24"/>
          <w:szCs w:val="24"/>
        </w:rPr>
        <w:t>nti-</w:t>
      </w:r>
      <w:r w:rsidR="002B4699">
        <w:rPr>
          <w:rFonts w:eastAsia="Times New Roman"/>
          <w:sz w:val="24"/>
          <w:szCs w:val="24"/>
        </w:rPr>
        <w:t>r</w:t>
      </w:r>
      <w:r w:rsidRPr="0030318D">
        <w:rPr>
          <w:rFonts w:eastAsia="Times New Roman"/>
          <w:sz w:val="24"/>
          <w:szCs w:val="24"/>
        </w:rPr>
        <w:t xml:space="preserve">abbit 488 (Invitrogen, UK; cat#: A21206);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r</w:t>
      </w:r>
      <w:r w:rsidR="002B4699" w:rsidRPr="0030318D">
        <w:rPr>
          <w:rFonts w:eastAsia="Times New Roman"/>
          <w:sz w:val="24"/>
          <w:szCs w:val="24"/>
        </w:rPr>
        <w:t xml:space="preserve">abbit </w:t>
      </w:r>
      <w:r w:rsidRPr="0030318D">
        <w:rPr>
          <w:rFonts w:eastAsia="Times New Roman"/>
          <w:sz w:val="24"/>
          <w:szCs w:val="24"/>
        </w:rPr>
        <w:t xml:space="preserve">555 (Invitrogen, UK; cat#: A31572);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r</w:t>
      </w:r>
      <w:r w:rsidR="002B4699" w:rsidRPr="0030318D">
        <w:rPr>
          <w:rFonts w:eastAsia="Times New Roman"/>
          <w:sz w:val="24"/>
          <w:szCs w:val="24"/>
        </w:rPr>
        <w:t xml:space="preserve">abbit </w:t>
      </w:r>
      <w:r w:rsidRPr="0030318D">
        <w:rPr>
          <w:rFonts w:eastAsia="Times New Roman"/>
          <w:sz w:val="24"/>
          <w:szCs w:val="24"/>
        </w:rPr>
        <w:t xml:space="preserve">647 (Invitrogen, UK; cat#: A31573); donkey </w:t>
      </w:r>
      <w:r w:rsidR="002B4699">
        <w:rPr>
          <w:rFonts w:eastAsia="Times New Roman"/>
          <w:sz w:val="24"/>
          <w:szCs w:val="24"/>
        </w:rPr>
        <w:t>a</w:t>
      </w:r>
      <w:r w:rsidRPr="0030318D">
        <w:rPr>
          <w:rFonts w:eastAsia="Times New Roman"/>
          <w:sz w:val="24"/>
          <w:szCs w:val="24"/>
        </w:rPr>
        <w:t>nti-</w:t>
      </w:r>
      <w:r w:rsidR="002B4699">
        <w:rPr>
          <w:rFonts w:eastAsia="Times New Roman"/>
          <w:sz w:val="24"/>
          <w:szCs w:val="24"/>
        </w:rPr>
        <w:t>m</w:t>
      </w:r>
      <w:r w:rsidRPr="0030318D">
        <w:rPr>
          <w:rFonts w:eastAsia="Times New Roman"/>
          <w:sz w:val="24"/>
          <w:szCs w:val="24"/>
        </w:rPr>
        <w:t xml:space="preserve">ouse 488 (Invitrogen, UK; cat#: A21202);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m</w:t>
      </w:r>
      <w:r w:rsidR="002B4699" w:rsidRPr="0030318D">
        <w:rPr>
          <w:rFonts w:eastAsia="Times New Roman"/>
          <w:sz w:val="24"/>
          <w:szCs w:val="24"/>
        </w:rPr>
        <w:t xml:space="preserve">ouse </w:t>
      </w:r>
      <w:r w:rsidRPr="0030318D">
        <w:rPr>
          <w:rFonts w:eastAsia="Times New Roman"/>
          <w:sz w:val="24"/>
          <w:szCs w:val="24"/>
        </w:rPr>
        <w:t xml:space="preserve">555 (Invitrogen, UK; cat#: A31570); donkey </w:t>
      </w:r>
      <w:r w:rsidR="002B4699">
        <w:rPr>
          <w:rFonts w:eastAsia="Times New Roman"/>
          <w:sz w:val="24"/>
          <w:szCs w:val="24"/>
        </w:rPr>
        <w:t>a</w:t>
      </w:r>
      <w:r w:rsidR="002B4699" w:rsidRPr="0030318D">
        <w:rPr>
          <w:rFonts w:eastAsia="Times New Roman"/>
          <w:sz w:val="24"/>
          <w:szCs w:val="24"/>
        </w:rPr>
        <w:t>nti-</w:t>
      </w:r>
      <w:r w:rsidR="002B4699">
        <w:rPr>
          <w:rFonts w:eastAsia="Times New Roman"/>
          <w:sz w:val="24"/>
          <w:szCs w:val="24"/>
        </w:rPr>
        <w:t>m</w:t>
      </w:r>
      <w:r w:rsidR="002B4699" w:rsidRPr="0030318D">
        <w:rPr>
          <w:rFonts w:eastAsia="Times New Roman"/>
          <w:sz w:val="24"/>
          <w:szCs w:val="24"/>
        </w:rPr>
        <w:t xml:space="preserve">ouse </w:t>
      </w:r>
      <w:r w:rsidRPr="0030318D">
        <w:rPr>
          <w:rFonts w:eastAsia="Times New Roman"/>
          <w:sz w:val="24"/>
          <w:szCs w:val="24"/>
        </w:rPr>
        <w:t>647 (Invitrogen, UK; cat#: A31571). Nuclei were counterstained with DAPI (MERCK, UK cat#: D9564-10MG)</w:t>
      </w:r>
      <w:r w:rsidR="002B4699">
        <w:rPr>
          <w:rFonts w:eastAsia="Times New Roman"/>
          <w:sz w:val="24"/>
          <w:szCs w:val="24"/>
        </w:rPr>
        <w:t>. F</w:t>
      </w:r>
      <w:r w:rsidRPr="0030318D">
        <w:rPr>
          <w:rFonts w:eastAsia="Times New Roman"/>
          <w:sz w:val="24"/>
          <w:szCs w:val="24"/>
        </w:rPr>
        <w:t xml:space="preserve">ilamentous actin was stained with </w:t>
      </w:r>
      <w:proofErr w:type="spellStart"/>
      <w:r w:rsidRPr="0030318D">
        <w:rPr>
          <w:rFonts w:eastAsia="Times New Roman"/>
          <w:sz w:val="24"/>
          <w:szCs w:val="24"/>
        </w:rPr>
        <w:t>DyLightTM</w:t>
      </w:r>
      <w:proofErr w:type="spellEnd"/>
      <w:r w:rsidRPr="0030318D">
        <w:rPr>
          <w:rFonts w:eastAsia="Times New Roman"/>
          <w:sz w:val="24"/>
          <w:szCs w:val="24"/>
        </w:rPr>
        <w:t xml:space="preserve"> 488 Phalloidin (Cell </w:t>
      </w:r>
      <w:proofErr w:type="spellStart"/>
      <w:r w:rsidRPr="0030318D">
        <w:rPr>
          <w:rFonts w:eastAsia="Times New Roman"/>
          <w:sz w:val="24"/>
          <w:szCs w:val="24"/>
        </w:rPr>
        <w:t>signalling</w:t>
      </w:r>
      <w:proofErr w:type="spellEnd"/>
      <w:r w:rsidRPr="0030318D">
        <w:rPr>
          <w:rFonts w:eastAsia="Times New Roman"/>
          <w:sz w:val="24"/>
          <w:szCs w:val="24"/>
        </w:rPr>
        <w:t xml:space="preserve"> technology, UK; cat#: 129355). Samples were washed with PBS, post-fixed in 4% paraformaldehyde for 5 min</w:t>
      </w:r>
      <w:r w:rsidR="00DD3C4B" w:rsidRPr="0030318D">
        <w:rPr>
          <w:rFonts w:eastAsia="Times New Roman"/>
          <w:sz w:val="24"/>
          <w:szCs w:val="24"/>
        </w:rPr>
        <w:t>utes</w:t>
      </w:r>
      <w:r w:rsidRPr="0030318D">
        <w:rPr>
          <w:rFonts w:eastAsia="Times New Roman"/>
          <w:sz w:val="24"/>
          <w:szCs w:val="24"/>
        </w:rPr>
        <w:t xml:space="preserve">, washed with PBS, mounted with mounting media (Fisher Scientific, UK; cat#: 10662815) and imaged using an LSM 880 confocal microscope equipped with an Apochromat 63X 1.4 NA oil objective (Zeiss, Germany). Maximal projection of optical z-stacks </w:t>
      </w:r>
      <w:proofErr w:type="gramStart"/>
      <w:r w:rsidRPr="0030318D">
        <w:rPr>
          <w:rFonts w:eastAsia="Times New Roman"/>
          <w:sz w:val="24"/>
          <w:szCs w:val="24"/>
        </w:rPr>
        <w:t>were</w:t>
      </w:r>
      <w:proofErr w:type="gramEnd"/>
      <w:r w:rsidRPr="0030318D">
        <w:rPr>
          <w:rFonts w:eastAsia="Times New Roman"/>
          <w:sz w:val="24"/>
          <w:szCs w:val="24"/>
        </w:rPr>
        <w:t xml:space="preserve"> acquired with an LSM 880 confocal microscope and quantified using the threshold method with ImageJ (Bethesda, US). Pixel area, integrated density and mean intensity </w:t>
      </w:r>
      <w:r w:rsidR="002B4699">
        <w:rPr>
          <w:rFonts w:eastAsia="Times New Roman"/>
          <w:sz w:val="24"/>
          <w:szCs w:val="24"/>
        </w:rPr>
        <w:t xml:space="preserve">were </w:t>
      </w:r>
      <w:r w:rsidR="007932FA" w:rsidRPr="0030318D">
        <w:rPr>
          <w:rFonts w:eastAsia="Times New Roman"/>
          <w:sz w:val="24"/>
          <w:szCs w:val="24"/>
        </w:rPr>
        <w:t>normalized</w:t>
      </w:r>
      <w:r w:rsidRPr="0030318D">
        <w:rPr>
          <w:rFonts w:eastAsia="Times New Roman"/>
          <w:sz w:val="24"/>
          <w:szCs w:val="24"/>
        </w:rPr>
        <w:t xml:space="preserve"> to DAPI. For each experiment</w:t>
      </w:r>
      <w:r w:rsidR="002B4699">
        <w:rPr>
          <w:rFonts w:eastAsia="Times New Roman"/>
          <w:sz w:val="24"/>
          <w:szCs w:val="24"/>
        </w:rPr>
        <w:t>,</w:t>
      </w:r>
      <w:r w:rsidRPr="0030318D">
        <w:rPr>
          <w:rFonts w:eastAsia="Times New Roman"/>
          <w:sz w:val="24"/>
          <w:szCs w:val="24"/>
        </w:rPr>
        <w:t xml:space="preserve"> </w:t>
      </w:r>
      <w:r w:rsidR="00CE1F3E" w:rsidRPr="0030318D">
        <w:rPr>
          <w:rFonts w:eastAsia="Times New Roman"/>
          <w:sz w:val="24"/>
          <w:szCs w:val="24"/>
        </w:rPr>
        <w:lastRenderedPageBreak/>
        <w:t>randomly selected area</w:t>
      </w:r>
      <w:r w:rsidR="002B4699">
        <w:rPr>
          <w:rFonts w:eastAsia="Times New Roman"/>
          <w:sz w:val="24"/>
          <w:szCs w:val="24"/>
        </w:rPr>
        <w:t>s</w:t>
      </w:r>
      <w:r w:rsidR="00CE1F3E" w:rsidRPr="0030318D">
        <w:rPr>
          <w:rFonts w:eastAsia="Times New Roman"/>
          <w:sz w:val="24"/>
          <w:szCs w:val="24"/>
        </w:rPr>
        <w:t xml:space="preserve"> were imaged. A </w:t>
      </w:r>
      <w:r w:rsidRPr="0030318D">
        <w:rPr>
          <w:rFonts w:eastAsia="Times New Roman"/>
          <w:sz w:val="24"/>
          <w:szCs w:val="24"/>
        </w:rPr>
        <w:t xml:space="preserve">minimum of three pictures per experimental conditions were acquired and </w:t>
      </w:r>
      <w:r w:rsidR="007932FA" w:rsidRPr="0030318D">
        <w:rPr>
          <w:rFonts w:eastAsia="Times New Roman"/>
          <w:sz w:val="24"/>
          <w:szCs w:val="24"/>
        </w:rPr>
        <w:t>analyzed</w:t>
      </w:r>
      <w:r w:rsidRPr="0030318D">
        <w:rPr>
          <w:rFonts w:eastAsia="Times New Roman"/>
          <w:sz w:val="24"/>
          <w:szCs w:val="24"/>
        </w:rPr>
        <w:t xml:space="preserve"> and </w:t>
      </w:r>
      <w:r w:rsidR="002B4699">
        <w:rPr>
          <w:rFonts w:eastAsia="Times New Roman"/>
          <w:sz w:val="24"/>
          <w:szCs w:val="24"/>
        </w:rPr>
        <w:t xml:space="preserve">values were </w:t>
      </w:r>
      <w:r w:rsidRPr="0030318D">
        <w:rPr>
          <w:rFonts w:eastAsia="Times New Roman"/>
          <w:sz w:val="24"/>
          <w:szCs w:val="24"/>
        </w:rPr>
        <w:t xml:space="preserve">averaged </w:t>
      </w:r>
      <w:r w:rsidR="002B4699">
        <w:rPr>
          <w:rFonts w:eastAsia="Times New Roman"/>
          <w:sz w:val="24"/>
          <w:szCs w:val="24"/>
        </w:rPr>
        <w:t xml:space="preserve">for </w:t>
      </w:r>
      <w:r w:rsidRPr="0030318D">
        <w:rPr>
          <w:rFonts w:eastAsia="Times New Roman"/>
          <w:sz w:val="24"/>
          <w:szCs w:val="24"/>
        </w:rPr>
        <w:t xml:space="preserve">a single </w:t>
      </w:r>
      <w:r w:rsidR="002B4699">
        <w:rPr>
          <w:rFonts w:eastAsia="Times New Roman"/>
          <w:sz w:val="24"/>
          <w:szCs w:val="24"/>
        </w:rPr>
        <w:t>biological replicate or experiment</w:t>
      </w:r>
      <w:r w:rsidRPr="0030318D">
        <w:rPr>
          <w:rFonts w:eastAsia="Times New Roman"/>
          <w:sz w:val="24"/>
          <w:szCs w:val="24"/>
        </w:rPr>
        <w:t>.</w:t>
      </w:r>
    </w:p>
    <w:p w14:paraId="04A50108" w14:textId="77777777" w:rsidR="00B76260" w:rsidRPr="0030318D" w:rsidRDefault="00B76260" w:rsidP="002D03FF">
      <w:pPr>
        <w:ind w:left="720"/>
        <w:jc w:val="both"/>
        <w:rPr>
          <w:rFonts w:eastAsia="Times New Roman"/>
          <w:sz w:val="24"/>
          <w:szCs w:val="24"/>
        </w:rPr>
      </w:pPr>
    </w:p>
    <w:p w14:paraId="4925439B" w14:textId="3DA6BAA2"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Co-</w:t>
      </w:r>
      <w:r w:rsidR="000A5DC2" w:rsidRPr="0030318D">
        <w:rPr>
          <w:rFonts w:eastAsia="Times New Roman"/>
          <w:i/>
          <w:iCs/>
          <w:sz w:val="24"/>
          <w:szCs w:val="24"/>
          <w:u w:val="single"/>
        </w:rPr>
        <w:t>localization</w:t>
      </w:r>
      <w:r w:rsidRPr="0030318D">
        <w:rPr>
          <w:rFonts w:eastAsia="Times New Roman"/>
          <w:i/>
          <w:iCs/>
          <w:sz w:val="24"/>
          <w:szCs w:val="24"/>
          <w:u w:val="single"/>
        </w:rPr>
        <w:t xml:space="preserve"> analysis</w:t>
      </w:r>
    </w:p>
    <w:p w14:paraId="195FAE7E" w14:textId="3E44517E" w:rsidR="00CE27A8" w:rsidRPr="0030318D" w:rsidRDefault="00E664DB" w:rsidP="002D03FF">
      <w:pPr>
        <w:ind w:left="720"/>
        <w:jc w:val="both"/>
        <w:rPr>
          <w:rFonts w:eastAsia="Times New Roman"/>
          <w:sz w:val="24"/>
          <w:szCs w:val="24"/>
        </w:rPr>
      </w:pPr>
      <w:r w:rsidRPr="0030318D">
        <w:rPr>
          <w:rFonts w:eastAsia="Times New Roman"/>
          <w:sz w:val="24"/>
          <w:szCs w:val="24"/>
        </w:rPr>
        <w:t>HUVECs</w:t>
      </w:r>
      <w:r w:rsidR="00C32AE4" w:rsidRPr="0030318D">
        <w:rPr>
          <w:rFonts w:eastAsia="Times New Roman"/>
          <w:sz w:val="24"/>
          <w:szCs w:val="24"/>
        </w:rPr>
        <w:t xml:space="preserve"> were </w:t>
      </w:r>
      <w:r w:rsidR="00A5674C" w:rsidRPr="0030318D">
        <w:rPr>
          <w:rFonts w:eastAsia="Times New Roman"/>
          <w:sz w:val="24"/>
          <w:szCs w:val="24"/>
        </w:rPr>
        <w:t>co-stained for VE-cadherin and NRP1</w:t>
      </w:r>
      <w:r w:rsidR="00BF3CA7" w:rsidRPr="0030318D">
        <w:rPr>
          <w:rFonts w:eastAsia="Times New Roman"/>
          <w:sz w:val="24"/>
          <w:szCs w:val="24"/>
        </w:rPr>
        <w:t xml:space="preserve"> or TGFBR2 and </w:t>
      </w:r>
      <w:r w:rsidR="00B64FA0" w:rsidRPr="0030318D">
        <w:rPr>
          <w:rFonts w:eastAsia="Times New Roman"/>
          <w:sz w:val="24"/>
          <w:szCs w:val="24"/>
        </w:rPr>
        <w:t>p120 catenin</w:t>
      </w:r>
      <w:r w:rsidR="0065513C" w:rsidRPr="0030318D">
        <w:rPr>
          <w:rFonts w:eastAsia="Times New Roman"/>
          <w:sz w:val="24"/>
          <w:szCs w:val="24"/>
        </w:rPr>
        <w:t xml:space="preserve">, </w:t>
      </w:r>
      <w:r w:rsidR="00C32AE4" w:rsidRPr="0030318D">
        <w:rPr>
          <w:rFonts w:eastAsia="Times New Roman"/>
          <w:sz w:val="24"/>
          <w:szCs w:val="24"/>
        </w:rPr>
        <w:t>counterstained with DAPI and imaged with a LSM880 confocal microscope with a plan apochromat 63X 1.4 NA oil objective (Zeiss, Germany)</w:t>
      </w:r>
      <w:r w:rsidR="001B3F39" w:rsidRPr="0030318D">
        <w:rPr>
          <w:rFonts w:eastAsia="Times New Roman"/>
          <w:sz w:val="24"/>
          <w:szCs w:val="24"/>
        </w:rPr>
        <w:t xml:space="preserve">. </w:t>
      </w:r>
      <w:proofErr w:type="spellStart"/>
      <w:r w:rsidR="001B3F39" w:rsidRPr="0030318D">
        <w:rPr>
          <w:rFonts w:eastAsia="Times New Roman"/>
          <w:sz w:val="24"/>
          <w:szCs w:val="24"/>
        </w:rPr>
        <w:t>Manders</w:t>
      </w:r>
      <w:proofErr w:type="spellEnd"/>
      <w:r w:rsidR="001B3F39" w:rsidRPr="0030318D">
        <w:rPr>
          <w:rFonts w:eastAsia="Times New Roman"/>
          <w:sz w:val="24"/>
          <w:szCs w:val="24"/>
        </w:rPr>
        <w:t>’ coefficient was calculated by analyzing maximal intensity projections of optical z-stacks</w:t>
      </w:r>
      <w:r w:rsidR="00B76260" w:rsidRPr="0030318D">
        <w:rPr>
          <w:rFonts w:eastAsia="Times New Roman"/>
          <w:sz w:val="24"/>
          <w:szCs w:val="24"/>
        </w:rPr>
        <w:t xml:space="preserve"> </w:t>
      </w:r>
      <w:r w:rsidR="00234EB2" w:rsidRPr="0030318D">
        <w:rPr>
          <w:rFonts w:eastAsia="Times New Roman"/>
          <w:sz w:val="24"/>
          <w:szCs w:val="24"/>
        </w:rPr>
        <w:t xml:space="preserve">with the </w:t>
      </w:r>
      <w:proofErr w:type="spellStart"/>
      <w:r w:rsidR="00234EB2" w:rsidRPr="0030318D">
        <w:rPr>
          <w:rFonts w:eastAsia="Times New Roman"/>
          <w:sz w:val="24"/>
          <w:szCs w:val="24"/>
        </w:rPr>
        <w:t>JACoP</w:t>
      </w:r>
      <w:proofErr w:type="spellEnd"/>
      <w:r w:rsidR="00234EB2" w:rsidRPr="0030318D">
        <w:rPr>
          <w:rFonts w:eastAsia="Times New Roman"/>
          <w:sz w:val="24"/>
          <w:szCs w:val="24"/>
        </w:rPr>
        <w:t xml:space="preserve"> ImageJ plugin </w:t>
      </w:r>
      <w:r w:rsidR="006B1369" w:rsidRPr="0030318D">
        <w:rPr>
          <w:rFonts w:eastAsia="Times New Roman"/>
          <w:sz w:val="24"/>
          <w:szCs w:val="24"/>
        </w:rPr>
        <w:fldChar w:fldCharType="begin"/>
      </w:r>
      <w:r w:rsidR="000F2415" w:rsidRPr="0030318D">
        <w:rPr>
          <w:rFonts w:eastAsia="Times New Roman"/>
          <w:sz w:val="24"/>
          <w:szCs w:val="24"/>
        </w:rPr>
        <w:instrText xml:space="preserve"> ADDIN EN.CITE &lt;EndNote&gt;&lt;Cite&gt;&lt;Author&gt;Bolte&lt;/Author&gt;&lt;Year&gt;2006&lt;/Year&gt;&lt;RecNum&gt;72&lt;/RecNum&gt;&lt;DisplayText&gt;(&lt;style face="italic"&gt;74&lt;/style&gt;)&lt;/DisplayText&gt;&lt;record&gt;&lt;rec-number&gt;72&lt;/rec-number&gt;&lt;foreign-keys&gt;&lt;key app="EN" db-id="v95v922f3sfdrne0esa5t9r9aexr0pa5rfft" timestamp="1675173755"&gt;72&lt;/key&gt;&lt;/foreign-keys&gt;&lt;ref-type name="Journal Article"&gt;17&lt;/ref-type&gt;&lt;contributors&gt;&lt;authors&gt;&lt;author&gt;Bolte, S.&lt;/author&gt;&lt;author&gt;Cordelieres, F. P.&lt;/author&gt;&lt;/authors&gt;&lt;/contributors&gt;&lt;auth-address&gt;Plateforme d&amp;apos;Imagerie et de Biologie Cellulaire, IFR 87 la Plante et son Environnement, Institut des Sciences du Vegetal, Avenue de la Terrasse, 91198 Gif-sur-Yvette Cedex, France. Susanne.Bolte@isv.cnrs-gif.fr&lt;/auth-address&gt;&lt;titles&gt;&lt;title&gt;A guided tour into subcellular colocalization analysis in light microscopy&lt;/title&gt;&lt;secondary-title&gt;J Microsc&lt;/secondary-title&gt;&lt;/titles&gt;&lt;periodical&gt;&lt;full-title&gt;J Microsc&lt;/full-title&gt;&lt;/periodical&gt;&lt;pages&gt;213-32&lt;/pages&gt;&lt;volume&gt;224&lt;/volume&gt;&lt;number&gt;Pt 3&lt;/number&gt;&lt;edition&gt;2007/01/11&lt;/edition&gt;&lt;dates&gt;&lt;year&gt;2006&lt;/year&gt;&lt;pub-dates&gt;&lt;date&gt;Dec&lt;/date&gt;&lt;/pub-dates&gt;&lt;/dates&gt;&lt;isbn&gt;0022-2720 (Print)&amp;#xD;0022-2720 (Linking)&lt;/isbn&gt;&lt;accession-num&gt;17210054&lt;/accession-num&gt;&lt;urls&gt;&lt;related-urls&gt;&lt;url&gt;https://www.ncbi.nlm.nih.gov/pubmed/17210054&lt;/url&gt;&lt;/related-urls&gt;&lt;/urls&gt;&lt;electronic-resource-num&gt;10.1111/j.1365-2818.2006.01706.x&lt;/electronic-resource-num&gt;&lt;/record&gt;&lt;/Cite&gt;&lt;/EndNote&gt;</w:instrText>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4</w:t>
      </w:r>
      <w:r w:rsidR="000F2415" w:rsidRPr="0030318D">
        <w:rPr>
          <w:rFonts w:eastAsia="Times New Roman"/>
          <w:noProof/>
          <w:sz w:val="24"/>
          <w:szCs w:val="24"/>
        </w:rPr>
        <w:t>)</w:t>
      </w:r>
      <w:r w:rsidR="006B1369" w:rsidRPr="0030318D">
        <w:rPr>
          <w:rFonts w:eastAsia="Times New Roman"/>
          <w:sz w:val="24"/>
          <w:szCs w:val="24"/>
        </w:rPr>
        <w:fldChar w:fldCharType="end"/>
      </w:r>
      <w:r w:rsidR="00234EB2" w:rsidRPr="0030318D">
        <w:rPr>
          <w:rFonts w:eastAsia="Times New Roman"/>
          <w:sz w:val="24"/>
          <w:szCs w:val="24"/>
        </w:rPr>
        <w:t xml:space="preserve">. The </w:t>
      </w:r>
      <w:r w:rsidR="00B76260" w:rsidRPr="0030318D">
        <w:rPr>
          <w:rFonts w:eastAsia="Times New Roman"/>
          <w:sz w:val="24"/>
          <w:szCs w:val="24"/>
        </w:rPr>
        <w:t xml:space="preserve">analysis was performed on a minimum of 3 images and </w:t>
      </w:r>
      <w:r w:rsidR="00CE27A8">
        <w:rPr>
          <w:rFonts w:eastAsia="Times New Roman"/>
          <w:sz w:val="24"/>
          <w:szCs w:val="24"/>
        </w:rPr>
        <w:t xml:space="preserve">values were </w:t>
      </w:r>
      <w:r w:rsidR="00CE27A8" w:rsidRPr="0030318D">
        <w:rPr>
          <w:rFonts w:eastAsia="Times New Roman"/>
          <w:sz w:val="24"/>
          <w:szCs w:val="24"/>
        </w:rPr>
        <w:t xml:space="preserve">averaged </w:t>
      </w:r>
      <w:r w:rsidR="00CE27A8">
        <w:rPr>
          <w:rFonts w:eastAsia="Times New Roman"/>
          <w:sz w:val="24"/>
          <w:szCs w:val="24"/>
        </w:rPr>
        <w:t xml:space="preserve">for </w:t>
      </w:r>
      <w:r w:rsidR="00CE27A8" w:rsidRPr="0030318D">
        <w:rPr>
          <w:rFonts w:eastAsia="Times New Roman"/>
          <w:sz w:val="24"/>
          <w:szCs w:val="24"/>
        </w:rPr>
        <w:t xml:space="preserve">a single </w:t>
      </w:r>
      <w:r w:rsidR="00CE27A8">
        <w:rPr>
          <w:rFonts w:eastAsia="Times New Roman"/>
          <w:sz w:val="24"/>
          <w:szCs w:val="24"/>
        </w:rPr>
        <w:t>biological replicate or experiment</w:t>
      </w:r>
      <w:r w:rsidR="00CE27A8" w:rsidRPr="0030318D">
        <w:rPr>
          <w:rFonts w:eastAsia="Times New Roman"/>
          <w:sz w:val="24"/>
          <w:szCs w:val="24"/>
        </w:rPr>
        <w:t>.</w:t>
      </w:r>
    </w:p>
    <w:p w14:paraId="7507767C" w14:textId="77777777" w:rsidR="007C2BCD" w:rsidRPr="0030318D" w:rsidRDefault="007C2BCD" w:rsidP="002D03FF">
      <w:pPr>
        <w:ind w:left="720"/>
        <w:jc w:val="both"/>
        <w:rPr>
          <w:rFonts w:eastAsia="Times New Roman"/>
          <w:sz w:val="24"/>
          <w:szCs w:val="24"/>
        </w:rPr>
      </w:pPr>
    </w:p>
    <w:p w14:paraId="0A15B769" w14:textId="4C21D2FA" w:rsidR="007C2BCD" w:rsidRPr="0030318D" w:rsidRDefault="007C2BCD" w:rsidP="002D03FF">
      <w:pPr>
        <w:ind w:left="720"/>
        <w:jc w:val="both"/>
        <w:rPr>
          <w:rFonts w:eastAsia="Times New Roman"/>
          <w:i/>
          <w:iCs/>
          <w:sz w:val="24"/>
          <w:szCs w:val="24"/>
          <w:u w:val="single"/>
        </w:rPr>
      </w:pPr>
      <w:r w:rsidRPr="0030318D">
        <w:rPr>
          <w:rFonts w:eastAsia="Times New Roman"/>
          <w:i/>
          <w:iCs/>
          <w:sz w:val="24"/>
          <w:szCs w:val="24"/>
          <w:u w:val="single"/>
        </w:rPr>
        <w:t>HRP–based proximity-labelling assay</w:t>
      </w:r>
    </w:p>
    <w:p w14:paraId="4D35DBC2" w14:textId="5E7DB43A" w:rsidR="009850E6" w:rsidRPr="0030318D" w:rsidRDefault="00DB3621" w:rsidP="002D03FF">
      <w:pPr>
        <w:ind w:left="720"/>
        <w:jc w:val="both"/>
        <w:rPr>
          <w:rFonts w:eastAsia="Times New Roman"/>
          <w:sz w:val="24"/>
          <w:szCs w:val="24"/>
        </w:rPr>
      </w:pPr>
      <w:r w:rsidRPr="0030318D">
        <w:rPr>
          <w:rFonts w:eastAsia="Times New Roman"/>
          <w:sz w:val="24"/>
          <w:szCs w:val="24"/>
        </w:rPr>
        <w:t xml:space="preserve">After 24 hours under flow (as above), HUVECs were incubated for 30 minutes with 500 </w:t>
      </w:r>
      <w:proofErr w:type="spellStart"/>
      <w:r w:rsidRPr="0030318D">
        <w:rPr>
          <w:rFonts w:eastAsia="Times New Roman"/>
          <w:sz w:val="24"/>
          <w:szCs w:val="24"/>
        </w:rPr>
        <w:t>μM</w:t>
      </w:r>
      <w:proofErr w:type="spellEnd"/>
      <w:r w:rsidRPr="0030318D">
        <w:rPr>
          <w:rFonts w:eastAsia="Times New Roman"/>
          <w:sz w:val="24"/>
          <w:szCs w:val="24"/>
        </w:rPr>
        <w:t xml:space="preserve"> biotin </w:t>
      </w:r>
      <w:proofErr w:type="spellStart"/>
      <w:r w:rsidRPr="0030318D">
        <w:rPr>
          <w:rFonts w:eastAsia="Times New Roman"/>
          <w:sz w:val="24"/>
          <w:szCs w:val="24"/>
        </w:rPr>
        <w:t>tyramide</w:t>
      </w:r>
      <w:proofErr w:type="spellEnd"/>
      <w:r w:rsidRPr="0030318D">
        <w:rPr>
          <w:rFonts w:eastAsia="Times New Roman"/>
          <w:sz w:val="24"/>
          <w:szCs w:val="24"/>
        </w:rPr>
        <w:t xml:space="preserve"> (Iris Biotech, </w:t>
      </w:r>
      <w:proofErr w:type="spellStart"/>
      <w:r w:rsidRPr="0030318D">
        <w:rPr>
          <w:rFonts w:eastAsia="Times New Roman"/>
          <w:sz w:val="24"/>
          <w:szCs w:val="24"/>
        </w:rPr>
        <w:t>Marktredwitz</w:t>
      </w:r>
      <w:proofErr w:type="spellEnd"/>
      <w:r w:rsidRPr="0030318D">
        <w:rPr>
          <w:rFonts w:eastAsia="Times New Roman"/>
          <w:sz w:val="24"/>
          <w:szCs w:val="24"/>
        </w:rPr>
        <w:t>, Germany) under flow.</w:t>
      </w:r>
      <w:r w:rsidR="00387AC9" w:rsidRPr="0030318D">
        <w:rPr>
          <w:rFonts w:eastAsia="Times New Roman"/>
          <w:sz w:val="24"/>
          <w:szCs w:val="24"/>
        </w:rPr>
        <w:t xml:space="preserve"> </w:t>
      </w:r>
      <w:r w:rsidRPr="0030318D">
        <w:rPr>
          <w:rFonts w:eastAsia="Times New Roman"/>
          <w:sz w:val="24"/>
          <w:szCs w:val="24"/>
        </w:rPr>
        <w:t xml:space="preserve">Cells were removed from flow and the </w:t>
      </w:r>
      <w:proofErr w:type="spellStart"/>
      <w:r w:rsidRPr="0030318D">
        <w:rPr>
          <w:rFonts w:eastAsia="Times New Roman"/>
          <w:sz w:val="24"/>
          <w:szCs w:val="24"/>
        </w:rPr>
        <w:t>Ibidi</w:t>
      </w:r>
      <w:proofErr w:type="spellEnd"/>
      <w:r w:rsidRPr="0030318D">
        <w:rPr>
          <w:rFonts w:eastAsia="Times New Roman"/>
          <w:sz w:val="24"/>
          <w:szCs w:val="24"/>
        </w:rPr>
        <w:t xml:space="preserve"> chamber </w:t>
      </w:r>
      <w:r w:rsidR="00EC4EBC">
        <w:rPr>
          <w:rFonts w:eastAsia="Times New Roman"/>
          <w:sz w:val="24"/>
          <w:szCs w:val="24"/>
        </w:rPr>
        <w:t xml:space="preserve">was </w:t>
      </w:r>
      <w:r w:rsidRPr="0030318D">
        <w:rPr>
          <w:rFonts w:eastAsia="Times New Roman"/>
          <w:sz w:val="24"/>
          <w:szCs w:val="24"/>
        </w:rPr>
        <w:t xml:space="preserve">flushed </w:t>
      </w:r>
      <w:proofErr w:type="gramStart"/>
      <w:r w:rsidRPr="0030318D">
        <w:rPr>
          <w:rFonts w:eastAsia="Times New Roman"/>
          <w:sz w:val="24"/>
          <w:szCs w:val="24"/>
        </w:rPr>
        <w:t>once</w:t>
      </w:r>
      <w:proofErr w:type="gramEnd"/>
      <w:r w:rsidR="00EC4EBC">
        <w:rPr>
          <w:rFonts w:eastAsia="Times New Roman"/>
          <w:sz w:val="24"/>
          <w:szCs w:val="24"/>
        </w:rPr>
        <w:t xml:space="preserve"> and </w:t>
      </w:r>
      <w:r w:rsidRPr="0030318D">
        <w:rPr>
          <w:rFonts w:eastAsia="Times New Roman"/>
          <w:sz w:val="24"/>
          <w:szCs w:val="24"/>
        </w:rPr>
        <w:t>basal media supplemented with 1 mM H</w:t>
      </w:r>
      <w:r w:rsidRPr="0030318D">
        <w:rPr>
          <w:rFonts w:eastAsia="Times New Roman"/>
          <w:sz w:val="24"/>
          <w:szCs w:val="24"/>
          <w:vertAlign w:val="subscript"/>
        </w:rPr>
        <w:t>2</w:t>
      </w:r>
      <w:r w:rsidRPr="0030318D">
        <w:rPr>
          <w:rFonts w:eastAsia="Times New Roman"/>
          <w:sz w:val="24"/>
          <w:szCs w:val="24"/>
        </w:rPr>
        <w:t>O</w:t>
      </w:r>
      <w:r w:rsidRPr="0030318D">
        <w:rPr>
          <w:rFonts w:eastAsia="Times New Roman"/>
          <w:sz w:val="24"/>
          <w:szCs w:val="24"/>
          <w:vertAlign w:val="subscript"/>
        </w:rPr>
        <w:t xml:space="preserve">2 </w:t>
      </w:r>
      <w:r w:rsidR="00EC4EBC">
        <w:rPr>
          <w:rFonts w:eastAsia="Times New Roman"/>
          <w:sz w:val="24"/>
          <w:szCs w:val="24"/>
        </w:rPr>
        <w:t xml:space="preserve">was added </w:t>
      </w:r>
      <w:r w:rsidRPr="0030318D">
        <w:rPr>
          <w:rFonts w:eastAsia="Times New Roman"/>
          <w:sz w:val="24"/>
          <w:szCs w:val="24"/>
        </w:rPr>
        <w:t xml:space="preserve">for a total exposure time of 1 minute. The labelling reaction was quenched by three washes with PBS containing 10 mM sodium </w:t>
      </w:r>
      <w:proofErr w:type="spellStart"/>
      <w:r w:rsidRPr="0030318D">
        <w:rPr>
          <w:rFonts w:eastAsia="Times New Roman"/>
          <w:sz w:val="24"/>
          <w:szCs w:val="24"/>
        </w:rPr>
        <w:t>azide</w:t>
      </w:r>
      <w:proofErr w:type="spellEnd"/>
      <w:r w:rsidRPr="0030318D">
        <w:rPr>
          <w:rFonts w:eastAsia="Times New Roman"/>
          <w:sz w:val="24"/>
          <w:szCs w:val="24"/>
        </w:rPr>
        <w:t>, 10 mM ascorbate, 5 mM Trolox. Cells were lysed in RIPA buffer (</w:t>
      </w:r>
      <w:r w:rsidR="00B107CC" w:rsidRPr="0030318D">
        <w:rPr>
          <w:rFonts w:eastAsia="Times New Roman"/>
          <w:sz w:val="24"/>
          <w:szCs w:val="24"/>
        </w:rPr>
        <w:t>Sigma-Aldrich, UK</w:t>
      </w:r>
      <w:r w:rsidRPr="0030318D">
        <w:rPr>
          <w:rFonts w:eastAsia="Times New Roman"/>
          <w:sz w:val="24"/>
          <w:szCs w:val="24"/>
        </w:rPr>
        <w:t>)</w:t>
      </w:r>
      <w:r w:rsidR="00B107CC" w:rsidRPr="0030318D">
        <w:rPr>
          <w:rFonts w:eastAsia="Times New Roman"/>
          <w:sz w:val="24"/>
          <w:szCs w:val="24"/>
        </w:rPr>
        <w:t xml:space="preserve">, supplemented with Protease Inhibitor Cocktail (Sigma-Aldrich, UK) and 10 mM sodium </w:t>
      </w:r>
      <w:proofErr w:type="spellStart"/>
      <w:r w:rsidR="00B107CC" w:rsidRPr="0030318D">
        <w:rPr>
          <w:rFonts w:eastAsia="Times New Roman"/>
          <w:sz w:val="24"/>
          <w:szCs w:val="24"/>
        </w:rPr>
        <w:t>azide</w:t>
      </w:r>
      <w:proofErr w:type="spellEnd"/>
      <w:r w:rsidR="00B107CC" w:rsidRPr="0030318D">
        <w:rPr>
          <w:rFonts w:eastAsia="Times New Roman"/>
          <w:sz w:val="24"/>
          <w:szCs w:val="24"/>
        </w:rPr>
        <w:t xml:space="preserve"> (to inhibit HRP activity).</w:t>
      </w:r>
      <w:r w:rsidR="00EC4EBC">
        <w:rPr>
          <w:rFonts w:eastAsia="Times New Roman"/>
          <w:sz w:val="24"/>
          <w:szCs w:val="24"/>
        </w:rPr>
        <w:t xml:space="preserve"> </w:t>
      </w:r>
      <w:r w:rsidR="006B4F94">
        <w:rPr>
          <w:rFonts w:eastAsia="Times New Roman"/>
          <w:sz w:val="24"/>
          <w:szCs w:val="24"/>
        </w:rPr>
        <w:t>B</w:t>
      </w:r>
      <w:r w:rsidR="00B107CC" w:rsidRPr="0030318D">
        <w:rPr>
          <w:rFonts w:eastAsia="Times New Roman"/>
          <w:sz w:val="24"/>
          <w:szCs w:val="24"/>
        </w:rPr>
        <w:t xml:space="preserve">iotinylated content was </w:t>
      </w:r>
      <w:r w:rsidR="006B4F94">
        <w:rPr>
          <w:rFonts w:eastAsia="Times New Roman"/>
          <w:sz w:val="24"/>
          <w:szCs w:val="24"/>
        </w:rPr>
        <w:t xml:space="preserve">pulled down </w:t>
      </w:r>
      <w:r w:rsidR="00B107CC" w:rsidRPr="0030318D">
        <w:rPr>
          <w:rFonts w:eastAsia="Times New Roman"/>
          <w:sz w:val="24"/>
          <w:szCs w:val="24"/>
        </w:rPr>
        <w:t xml:space="preserve">with </w:t>
      </w:r>
      <w:proofErr w:type="spellStart"/>
      <w:r w:rsidR="00B107CC" w:rsidRPr="0030318D">
        <w:rPr>
          <w:rFonts w:eastAsia="Times New Roman"/>
          <w:sz w:val="24"/>
          <w:szCs w:val="24"/>
        </w:rPr>
        <w:t>PierceHigh</w:t>
      </w:r>
      <w:proofErr w:type="spellEnd"/>
      <w:r w:rsidR="00B107CC" w:rsidRPr="0030318D">
        <w:rPr>
          <w:rFonts w:eastAsia="Times New Roman"/>
          <w:sz w:val="24"/>
          <w:szCs w:val="24"/>
        </w:rPr>
        <w:t xml:space="preserve"> Capacity Streptavidin Agarose (</w:t>
      </w:r>
      <w:proofErr w:type="spellStart"/>
      <w:r w:rsidR="00B107CC" w:rsidRPr="0030318D">
        <w:rPr>
          <w:rFonts w:eastAsia="Times New Roman"/>
          <w:sz w:val="24"/>
          <w:szCs w:val="24"/>
        </w:rPr>
        <w:t>Thermo</w:t>
      </w:r>
      <w:proofErr w:type="spellEnd"/>
      <w:r w:rsidR="00B107CC" w:rsidRPr="0030318D">
        <w:rPr>
          <w:rFonts w:eastAsia="Times New Roman"/>
          <w:sz w:val="24"/>
          <w:szCs w:val="24"/>
        </w:rPr>
        <w:t xml:space="preserve"> Fisher Scientific, UK). Beads were washed three times with lysis buffer before lysate was added. </w:t>
      </w:r>
      <w:r w:rsidR="00EC4EBC">
        <w:rPr>
          <w:rFonts w:eastAsia="Times New Roman"/>
          <w:sz w:val="24"/>
          <w:szCs w:val="24"/>
        </w:rPr>
        <w:t>B</w:t>
      </w:r>
      <w:r w:rsidR="00B107CC" w:rsidRPr="0030318D">
        <w:rPr>
          <w:rFonts w:eastAsia="Times New Roman"/>
          <w:sz w:val="24"/>
          <w:szCs w:val="24"/>
        </w:rPr>
        <w:t xml:space="preserve">eads were </w:t>
      </w:r>
      <w:r w:rsidR="00EC4EBC">
        <w:rPr>
          <w:rFonts w:eastAsia="Times New Roman"/>
          <w:sz w:val="24"/>
          <w:szCs w:val="24"/>
        </w:rPr>
        <w:t xml:space="preserve">rotated with lysate </w:t>
      </w:r>
      <w:r w:rsidR="00B107CC" w:rsidRPr="0030318D">
        <w:rPr>
          <w:rFonts w:eastAsia="Times New Roman"/>
          <w:sz w:val="24"/>
          <w:szCs w:val="24"/>
        </w:rPr>
        <w:t>overnight at 4°C</w:t>
      </w:r>
      <w:r w:rsidR="00EC4EBC">
        <w:rPr>
          <w:rFonts w:eastAsia="Times New Roman"/>
          <w:sz w:val="24"/>
          <w:szCs w:val="24"/>
        </w:rPr>
        <w:t xml:space="preserve"> and </w:t>
      </w:r>
      <w:r w:rsidR="00B107CC" w:rsidRPr="0030318D">
        <w:rPr>
          <w:rFonts w:eastAsia="Times New Roman"/>
          <w:sz w:val="24"/>
          <w:szCs w:val="24"/>
        </w:rPr>
        <w:t xml:space="preserve">washed three times with either PBS supplemented with 10 mM sodium </w:t>
      </w:r>
      <w:proofErr w:type="spellStart"/>
      <w:r w:rsidR="00B107CC" w:rsidRPr="0030318D">
        <w:rPr>
          <w:rFonts w:eastAsia="Times New Roman"/>
          <w:sz w:val="24"/>
          <w:szCs w:val="24"/>
        </w:rPr>
        <w:t>azide</w:t>
      </w:r>
      <w:proofErr w:type="spellEnd"/>
      <w:r w:rsidR="00B107CC" w:rsidRPr="0030318D">
        <w:rPr>
          <w:rFonts w:eastAsia="Times New Roman"/>
          <w:sz w:val="24"/>
          <w:szCs w:val="24"/>
        </w:rPr>
        <w:t xml:space="preserve"> and protease inhibitor cocktail. Biotinylated content was released from beads for immunoblotting by boiling for 5 minutes in 1x SDS</w:t>
      </w:r>
      <w:r w:rsidR="00EC4EBC">
        <w:rPr>
          <w:rFonts w:eastAsia="Times New Roman"/>
          <w:sz w:val="24"/>
          <w:szCs w:val="24"/>
        </w:rPr>
        <w:t xml:space="preserve">-PAGE </w:t>
      </w:r>
      <w:r w:rsidR="00B107CC" w:rsidRPr="0030318D">
        <w:rPr>
          <w:rFonts w:eastAsia="Times New Roman"/>
          <w:sz w:val="24"/>
          <w:szCs w:val="24"/>
        </w:rPr>
        <w:t>sample buffer</w:t>
      </w:r>
      <w:r w:rsidR="000E3A2F" w:rsidRPr="0030318D">
        <w:rPr>
          <w:rFonts w:eastAsia="Times New Roman"/>
          <w:sz w:val="24"/>
          <w:szCs w:val="24"/>
        </w:rPr>
        <w:t xml:space="preserve"> </w:t>
      </w:r>
      <w:r w:rsidR="001C0BFB" w:rsidRPr="0030318D">
        <w:rPr>
          <w:rFonts w:eastAsia="Times New Roman"/>
          <w:sz w:val="24"/>
          <w:szCs w:val="24"/>
        </w:rPr>
        <w:t>(</w:t>
      </w:r>
      <w:proofErr w:type="spellStart"/>
      <w:r w:rsidR="00EC4EBC">
        <w:rPr>
          <w:rFonts w:eastAsia="Times New Roman"/>
          <w:sz w:val="24"/>
          <w:szCs w:val="24"/>
        </w:rPr>
        <w:t>T</w:t>
      </w:r>
      <w:r w:rsidR="000E3A2F" w:rsidRPr="0030318D">
        <w:rPr>
          <w:rFonts w:eastAsia="Times New Roman"/>
          <w:sz w:val="24"/>
          <w:szCs w:val="24"/>
        </w:rPr>
        <w:t>hermofisher</w:t>
      </w:r>
      <w:proofErr w:type="spellEnd"/>
      <w:r w:rsidR="000E3A2F" w:rsidRPr="0030318D">
        <w:rPr>
          <w:rFonts w:eastAsia="Times New Roman"/>
          <w:sz w:val="24"/>
          <w:szCs w:val="24"/>
        </w:rPr>
        <w:t>)</w:t>
      </w:r>
      <w:r w:rsidR="00B107CC" w:rsidRPr="0030318D">
        <w:rPr>
          <w:rFonts w:eastAsia="Times New Roman"/>
          <w:sz w:val="24"/>
          <w:szCs w:val="24"/>
        </w:rPr>
        <w:t xml:space="preserve"> with 5% β-</w:t>
      </w:r>
      <w:proofErr w:type="spellStart"/>
      <w:r w:rsidR="00B107CC" w:rsidRPr="0030318D">
        <w:rPr>
          <w:rFonts w:eastAsia="Times New Roman"/>
          <w:sz w:val="24"/>
          <w:szCs w:val="24"/>
        </w:rPr>
        <w:t>mercaptoethanol</w:t>
      </w:r>
      <w:proofErr w:type="spellEnd"/>
      <w:r w:rsidR="00B107CC" w:rsidRPr="0030318D">
        <w:rPr>
          <w:rFonts w:eastAsia="Times New Roman"/>
          <w:sz w:val="24"/>
          <w:szCs w:val="24"/>
        </w:rPr>
        <w:t>.</w:t>
      </w:r>
    </w:p>
    <w:p w14:paraId="4495A314" w14:textId="77777777" w:rsidR="00B107CC" w:rsidRPr="0030318D" w:rsidRDefault="00B107CC" w:rsidP="002D03FF">
      <w:pPr>
        <w:ind w:left="720"/>
        <w:jc w:val="both"/>
        <w:rPr>
          <w:rFonts w:eastAsia="Times New Roman"/>
          <w:sz w:val="24"/>
          <w:szCs w:val="24"/>
        </w:rPr>
      </w:pPr>
    </w:p>
    <w:p w14:paraId="36FF45D0" w14:textId="2A84B026"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Proximity Ligation Assay (PLA)</w:t>
      </w:r>
    </w:p>
    <w:p w14:paraId="225E7D48" w14:textId="01C5D4FD"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HUVECs exposed to shear stress or cultured </w:t>
      </w:r>
      <w:r w:rsidR="00EC4EBC">
        <w:rPr>
          <w:rFonts w:eastAsia="Times New Roman"/>
          <w:sz w:val="24"/>
          <w:szCs w:val="24"/>
        </w:rPr>
        <w:t xml:space="preserve">under </w:t>
      </w:r>
      <w:r w:rsidRPr="0030318D">
        <w:rPr>
          <w:rFonts w:eastAsia="Times New Roman"/>
          <w:sz w:val="24"/>
          <w:szCs w:val="24"/>
        </w:rPr>
        <w:t xml:space="preserve">static conditions were grown on </w:t>
      </w:r>
      <w:r w:rsidR="007932FA" w:rsidRPr="0030318D">
        <w:rPr>
          <w:rFonts w:eastAsia="Times New Roman"/>
          <w:sz w:val="24"/>
          <w:szCs w:val="24"/>
        </w:rPr>
        <w:t>gelatinized</w:t>
      </w:r>
      <w:r w:rsidRPr="0030318D">
        <w:rPr>
          <w:rFonts w:eastAsia="Times New Roman"/>
          <w:sz w:val="24"/>
          <w:szCs w:val="24"/>
        </w:rPr>
        <w:t xml:space="preserve"> </w:t>
      </w:r>
      <w:proofErr w:type="spellStart"/>
      <w:r w:rsidRPr="0030318D">
        <w:rPr>
          <w:rFonts w:eastAsia="Times New Roman"/>
          <w:sz w:val="24"/>
          <w:szCs w:val="24"/>
        </w:rPr>
        <w:t>Ibidi</w:t>
      </w:r>
      <w:proofErr w:type="spellEnd"/>
      <w:r w:rsidRPr="0030318D">
        <w:rPr>
          <w:rFonts w:eastAsia="Times New Roman"/>
          <w:sz w:val="24"/>
          <w:szCs w:val="24"/>
        </w:rPr>
        <w:t xml:space="preserve"> chambers (</w:t>
      </w:r>
      <w:proofErr w:type="spellStart"/>
      <w:r w:rsidRPr="0030318D">
        <w:rPr>
          <w:rFonts w:eastAsia="Times New Roman"/>
          <w:sz w:val="24"/>
          <w:szCs w:val="24"/>
        </w:rPr>
        <w:t>Labtek</w:t>
      </w:r>
      <w:proofErr w:type="spellEnd"/>
      <w:r w:rsidRPr="0030318D">
        <w:rPr>
          <w:rFonts w:eastAsia="Times New Roman"/>
          <w:sz w:val="24"/>
          <w:szCs w:val="24"/>
        </w:rPr>
        <w:t>, Sigma-Aldrich, UK). Cells were fixed with 4% paraformaldehyde and PLA</w:t>
      </w:r>
      <w:r w:rsidR="00EC4EBC">
        <w:rPr>
          <w:rFonts w:eastAsia="Times New Roman"/>
          <w:sz w:val="24"/>
          <w:szCs w:val="24"/>
        </w:rPr>
        <w:t>s</w:t>
      </w:r>
      <w:r w:rsidRPr="0030318D">
        <w:rPr>
          <w:rFonts w:eastAsia="Times New Roman"/>
          <w:sz w:val="24"/>
          <w:szCs w:val="24"/>
        </w:rPr>
        <w:t xml:space="preserve"> </w:t>
      </w:r>
      <w:r w:rsidR="00EC4EBC">
        <w:rPr>
          <w:rFonts w:eastAsia="Times New Roman"/>
          <w:sz w:val="24"/>
          <w:szCs w:val="24"/>
        </w:rPr>
        <w:t xml:space="preserve">were </w:t>
      </w:r>
      <w:r w:rsidRPr="0030318D">
        <w:rPr>
          <w:rFonts w:eastAsia="Times New Roman"/>
          <w:sz w:val="24"/>
          <w:szCs w:val="24"/>
        </w:rPr>
        <w:t>performed following the manufacturer’s instructions (</w:t>
      </w:r>
      <w:proofErr w:type="spellStart"/>
      <w:r w:rsidRPr="0030318D">
        <w:rPr>
          <w:rFonts w:eastAsia="Times New Roman"/>
          <w:sz w:val="24"/>
          <w:szCs w:val="24"/>
        </w:rPr>
        <w:t>Duolink</w:t>
      </w:r>
      <w:proofErr w:type="spellEnd"/>
      <w:r w:rsidRPr="0030318D">
        <w:rPr>
          <w:rFonts w:eastAsia="Times New Roman"/>
          <w:sz w:val="24"/>
          <w:szCs w:val="24"/>
        </w:rPr>
        <w:t>, MERCK, UK). PLA</w:t>
      </w:r>
      <w:r w:rsidR="00EC4EBC">
        <w:rPr>
          <w:rFonts w:eastAsia="Times New Roman"/>
          <w:sz w:val="24"/>
          <w:szCs w:val="24"/>
        </w:rPr>
        <w:t>s</w:t>
      </w:r>
      <w:r w:rsidR="00BA6971" w:rsidRPr="0030318D">
        <w:rPr>
          <w:rFonts w:eastAsia="Times New Roman"/>
          <w:sz w:val="24"/>
          <w:szCs w:val="24"/>
        </w:rPr>
        <w:t xml:space="preserve"> </w:t>
      </w:r>
      <w:r w:rsidR="00EC4EBC">
        <w:rPr>
          <w:rFonts w:eastAsia="Times New Roman"/>
          <w:sz w:val="24"/>
          <w:szCs w:val="24"/>
        </w:rPr>
        <w:t xml:space="preserve">were </w:t>
      </w:r>
      <w:r w:rsidR="00BA6971" w:rsidRPr="0030318D">
        <w:rPr>
          <w:rFonts w:eastAsia="Times New Roman"/>
          <w:sz w:val="24"/>
          <w:szCs w:val="24"/>
        </w:rPr>
        <w:t>performed</w:t>
      </w:r>
      <w:r w:rsidRPr="0030318D">
        <w:rPr>
          <w:rFonts w:eastAsia="Times New Roman"/>
          <w:sz w:val="24"/>
          <w:szCs w:val="24"/>
        </w:rPr>
        <w:t xml:space="preserve"> using the following combinations of primary antibodies: </w:t>
      </w:r>
      <w:r w:rsidR="00EC4EBC">
        <w:rPr>
          <w:rFonts w:eastAsia="Times New Roman"/>
          <w:sz w:val="24"/>
          <w:szCs w:val="24"/>
        </w:rPr>
        <w:t>(</w:t>
      </w:r>
      <w:proofErr w:type="spellStart"/>
      <w:r w:rsidR="00EC4EBC">
        <w:rPr>
          <w:rFonts w:eastAsia="Times New Roman"/>
          <w:sz w:val="24"/>
          <w:szCs w:val="24"/>
        </w:rPr>
        <w:t>i</w:t>
      </w:r>
      <w:proofErr w:type="spellEnd"/>
      <w:r w:rsidR="00EC4EBC">
        <w:rPr>
          <w:rFonts w:eastAsia="Times New Roman"/>
          <w:sz w:val="24"/>
          <w:szCs w:val="24"/>
        </w:rPr>
        <w:t xml:space="preserve">) </w:t>
      </w:r>
      <w:r w:rsidRPr="0030318D">
        <w:rPr>
          <w:rFonts w:eastAsia="Times New Roman"/>
          <w:sz w:val="24"/>
          <w:szCs w:val="24"/>
        </w:rPr>
        <w:t>mouse anti-human-NRP1</w:t>
      </w:r>
      <w:r w:rsidR="00EC4EBC">
        <w:rPr>
          <w:rFonts w:eastAsia="Times New Roman"/>
          <w:sz w:val="24"/>
          <w:szCs w:val="24"/>
        </w:rPr>
        <w:t xml:space="preserve"> and </w:t>
      </w:r>
      <w:r w:rsidRPr="0030318D">
        <w:rPr>
          <w:rFonts w:eastAsia="Times New Roman"/>
          <w:sz w:val="24"/>
          <w:szCs w:val="24"/>
        </w:rPr>
        <w:t xml:space="preserve">goat anti-human-VE-cadherin; </w:t>
      </w:r>
      <w:r w:rsidR="00EC4EBC">
        <w:rPr>
          <w:rFonts w:eastAsia="Times New Roman"/>
          <w:sz w:val="24"/>
          <w:szCs w:val="24"/>
        </w:rPr>
        <w:t xml:space="preserve">(ii) </w:t>
      </w:r>
      <w:r w:rsidRPr="0030318D">
        <w:rPr>
          <w:rFonts w:eastAsia="Times New Roman"/>
          <w:sz w:val="24"/>
          <w:szCs w:val="24"/>
        </w:rPr>
        <w:t>mouse anti-human-</w:t>
      </w:r>
      <w:r w:rsidR="00B64FA0" w:rsidRPr="0030318D">
        <w:rPr>
          <w:rFonts w:eastAsia="Times New Roman"/>
          <w:sz w:val="24"/>
          <w:szCs w:val="24"/>
        </w:rPr>
        <w:t>p120 catenin</w:t>
      </w:r>
      <w:r w:rsidR="00EC4EBC">
        <w:rPr>
          <w:rFonts w:eastAsia="Times New Roman"/>
          <w:sz w:val="24"/>
          <w:szCs w:val="24"/>
        </w:rPr>
        <w:t xml:space="preserve"> and </w:t>
      </w:r>
      <w:r w:rsidRPr="0030318D">
        <w:rPr>
          <w:rFonts w:eastAsia="Times New Roman"/>
          <w:sz w:val="24"/>
          <w:szCs w:val="24"/>
        </w:rPr>
        <w:t xml:space="preserve">goat anti-human-VE-cadherin; </w:t>
      </w:r>
      <w:r w:rsidR="00EC4EBC">
        <w:rPr>
          <w:rFonts w:eastAsia="Times New Roman"/>
          <w:sz w:val="24"/>
          <w:szCs w:val="24"/>
        </w:rPr>
        <w:t>(iii</w:t>
      </w:r>
      <w:r w:rsidRPr="0030318D">
        <w:rPr>
          <w:rFonts w:eastAsia="Times New Roman"/>
          <w:sz w:val="24"/>
          <w:szCs w:val="24"/>
        </w:rPr>
        <w:t>) mouse anti-human-NRP1</w:t>
      </w:r>
      <w:r w:rsidR="00EC4EBC">
        <w:rPr>
          <w:rFonts w:eastAsia="Times New Roman"/>
          <w:sz w:val="24"/>
          <w:szCs w:val="24"/>
        </w:rPr>
        <w:t xml:space="preserve"> and </w:t>
      </w:r>
      <w:r w:rsidRPr="0030318D">
        <w:rPr>
          <w:rFonts w:eastAsia="Times New Roman"/>
          <w:sz w:val="24"/>
          <w:szCs w:val="24"/>
        </w:rPr>
        <w:t xml:space="preserve">goat anti-human TGFBR2. Cells were counterstained with DAPI, mounted with </w:t>
      </w:r>
      <w:proofErr w:type="spellStart"/>
      <w:r w:rsidRPr="0030318D">
        <w:rPr>
          <w:rFonts w:eastAsia="Times New Roman"/>
          <w:sz w:val="24"/>
          <w:szCs w:val="24"/>
        </w:rPr>
        <w:t>Vectashield</w:t>
      </w:r>
      <w:proofErr w:type="spellEnd"/>
      <w:r w:rsidRPr="0030318D">
        <w:rPr>
          <w:rFonts w:eastAsia="Times New Roman"/>
          <w:sz w:val="24"/>
          <w:szCs w:val="24"/>
        </w:rPr>
        <w:t xml:space="preserve"> (Vector Laboratories, USA) and imaged with a LSM880 confocal microscope with a plan apochromat 63X 1.4 NA oil objective (Zeiss, Germany). PLA</w:t>
      </w:r>
      <w:r w:rsidR="00EC4EBC">
        <w:rPr>
          <w:rFonts w:eastAsia="Times New Roman"/>
          <w:sz w:val="24"/>
          <w:szCs w:val="24"/>
        </w:rPr>
        <w:t>s</w:t>
      </w:r>
      <w:r w:rsidRPr="0030318D">
        <w:rPr>
          <w:rFonts w:eastAsia="Times New Roman"/>
          <w:sz w:val="24"/>
          <w:szCs w:val="24"/>
        </w:rPr>
        <w:t xml:space="preserve"> </w:t>
      </w:r>
      <w:r w:rsidR="00EC4EBC">
        <w:rPr>
          <w:rFonts w:eastAsia="Times New Roman"/>
          <w:sz w:val="24"/>
          <w:szCs w:val="24"/>
        </w:rPr>
        <w:t xml:space="preserve">were </w:t>
      </w:r>
      <w:r w:rsidR="007932FA" w:rsidRPr="0030318D">
        <w:rPr>
          <w:rFonts w:eastAsia="Times New Roman"/>
          <w:sz w:val="24"/>
          <w:szCs w:val="24"/>
        </w:rPr>
        <w:t>analyzed</w:t>
      </w:r>
      <w:r w:rsidRPr="0030318D">
        <w:rPr>
          <w:rFonts w:eastAsia="Times New Roman"/>
          <w:sz w:val="24"/>
          <w:szCs w:val="24"/>
        </w:rPr>
        <w:t xml:space="preserve"> in z-stack projections with the Analyze Particle function of ImageJ (NIH, Bethesda, USA). </w:t>
      </w:r>
      <w:r w:rsidR="00EC4EBC">
        <w:rPr>
          <w:rFonts w:eastAsia="Times New Roman"/>
          <w:sz w:val="24"/>
          <w:szCs w:val="24"/>
        </w:rPr>
        <w:t>A m</w:t>
      </w:r>
      <w:r w:rsidRPr="0030318D">
        <w:rPr>
          <w:rFonts w:eastAsia="Times New Roman"/>
          <w:sz w:val="24"/>
          <w:szCs w:val="24"/>
        </w:rPr>
        <w:t xml:space="preserve">inimum </w:t>
      </w:r>
      <w:r w:rsidR="00EC4EBC">
        <w:rPr>
          <w:rFonts w:eastAsia="Times New Roman"/>
          <w:sz w:val="24"/>
          <w:szCs w:val="24"/>
        </w:rPr>
        <w:t xml:space="preserve">of </w:t>
      </w:r>
      <w:r w:rsidRPr="0030318D">
        <w:rPr>
          <w:rFonts w:eastAsia="Times New Roman"/>
          <w:sz w:val="24"/>
          <w:szCs w:val="24"/>
        </w:rPr>
        <w:t>three images per experimental condition were</w:t>
      </w:r>
      <w:r w:rsidR="00524BDB" w:rsidRPr="0030318D">
        <w:rPr>
          <w:rFonts w:eastAsia="Times New Roman"/>
          <w:sz w:val="24"/>
          <w:szCs w:val="24"/>
        </w:rPr>
        <w:t xml:space="preserve"> </w:t>
      </w:r>
      <w:r w:rsidR="008D2F32" w:rsidRPr="0030318D">
        <w:rPr>
          <w:rFonts w:eastAsia="Times New Roman"/>
          <w:sz w:val="24"/>
          <w:szCs w:val="24"/>
        </w:rPr>
        <w:t>cap</w:t>
      </w:r>
      <w:r w:rsidR="00EC4EBC">
        <w:rPr>
          <w:rFonts w:eastAsia="Times New Roman"/>
          <w:sz w:val="24"/>
          <w:szCs w:val="24"/>
        </w:rPr>
        <w:t>t</w:t>
      </w:r>
      <w:r w:rsidR="008D2F32" w:rsidRPr="0030318D">
        <w:rPr>
          <w:rFonts w:eastAsia="Times New Roman"/>
          <w:sz w:val="24"/>
          <w:szCs w:val="24"/>
        </w:rPr>
        <w:t xml:space="preserve">ured to acquire PLA signals for a </w:t>
      </w:r>
      <w:r w:rsidR="006817CB" w:rsidRPr="0030318D">
        <w:rPr>
          <w:rFonts w:eastAsia="Times New Roman"/>
          <w:sz w:val="24"/>
          <w:szCs w:val="24"/>
        </w:rPr>
        <w:t xml:space="preserve">total of </w:t>
      </w:r>
      <w:r w:rsidR="008D2F32" w:rsidRPr="0030318D">
        <w:rPr>
          <w:rFonts w:eastAsia="Times New Roman"/>
          <w:sz w:val="24"/>
          <w:szCs w:val="24"/>
        </w:rPr>
        <w:t xml:space="preserve">minimum </w:t>
      </w:r>
      <w:r w:rsidR="006817CB" w:rsidRPr="0030318D">
        <w:rPr>
          <w:rFonts w:eastAsia="Times New Roman"/>
          <w:sz w:val="24"/>
          <w:szCs w:val="24"/>
        </w:rPr>
        <w:t>80 cells</w:t>
      </w:r>
      <w:r w:rsidRPr="0030318D">
        <w:rPr>
          <w:rFonts w:eastAsia="Times New Roman"/>
          <w:sz w:val="24"/>
          <w:szCs w:val="24"/>
        </w:rPr>
        <w:t xml:space="preserve"> </w:t>
      </w:r>
      <w:r w:rsidR="00EC4EBC">
        <w:rPr>
          <w:rFonts w:eastAsia="Times New Roman"/>
          <w:sz w:val="24"/>
          <w:szCs w:val="24"/>
        </w:rPr>
        <w:t xml:space="preserve">and values were </w:t>
      </w:r>
      <w:r w:rsidR="00EC4EBC" w:rsidRPr="0030318D">
        <w:rPr>
          <w:rFonts w:eastAsia="Times New Roman"/>
          <w:sz w:val="24"/>
          <w:szCs w:val="24"/>
        </w:rPr>
        <w:t xml:space="preserve">averaged </w:t>
      </w:r>
      <w:r w:rsidR="00EC4EBC">
        <w:rPr>
          <w:rFonts w:eastAsia="Times New Roman"/>
          <w:sz w:val="24"/>
          <w:szCs w:val="24"/>
        </w:rPr>
        <w:t xml:space="preserve">for </w:t>
      </w:r>
      <w:r w:rsidR="00EC4EBC" w:rsidRPr="0030318D">
        <w:rPr>
          <w:rFonts w:eastAsia="Times New Roman"/>
          <w:sz w:val="24"/>
          <w:szCs w:val="24"/>
        </w:rPr>
        <w:t xml:space="preserve">a single </w:t>
      </w:r>
      <w:r w:rsidR="00EC4EBC">
        <w:rPr>
          <w:rFonts w:eastAsia="Times New Roman"/>
          <w:sz w:val="24"/>
          <w:szCs w:val="24"/>
        </w:rPr>
        <w:t>biological replicate or experiment</w:t>
      </w:r>
      <w:r w:rsidR="00EC4EBC" w:rsidRPr="0030318D">
        <w:rPr>
          <w:rFonts w:eastAsia="Times New Roman"/>
          <w:sz w:val="24"/>
          <w:szCs w:val="24"/>
        </w:rPr>
        <w:t>.</w:t>
      </w:r>
      <w:r w:rsidR="00B74225" w:rsidRPr="0030318D">
        <w:rPr>
          <w:rFonts w:eastAsia="Times New Roman"/>
          <w:sz w:val="24"/>
          <w:szCs w:val="24"/>
        </w:rPr>
        <w:t xml:space="preserve"> </w:t>
      </w:r>
    </w:p>
    <w:p w14:paraId="1DF8F937" w14:textId="4FA9FF32" w:rsidR="00B76260" w:rsidRPr="0030318D" w:rsidRDefault="00B76260" w:rsidP="002D03FF">
      <w:pPr>
        <w:ind w:left="720"/>
        <w:jc w:val="both"/>
        <w:rPr>
          <w:rFonts w:eastAsia="Times New Roman"/>
          <w:sz w:val="24"/>
          <w:szCs w:val="24"/>
        </w:rPr>
      </w:pPr>
    </w:p>
    <w:p w14:paraId="47AFF858" w14:textId="3A1BC5E0" w:rsidR="00BF3CA7" w:rsidRPr="0030318D" w:rsidRDefault="00AF66B9" w:rsidP="002D03FF">
      <w:pPr>
        <w:ind w:left="720"/>
        <w:jc w:val="both"/>
        <w:rPr>
          <w:rFonts w:eastAsia="Times New Roman"/>
          <w:i/>
          <w:sz w:val="24"/>
          <w:szCs w:val="24"/>
          <w:u w:val="single"/>
        </w:rPr>
      </w:pPr>
      <w:r w:rsidRPr="0030318D">
        <w:rPr>
          <w:rFonts w:eastAsia="Times New Roman"/>
          <w:i/>
          <w:sz w:val="24"/>
          <w:szCs w:val="24"/>
          <w:u w:val="single"/>
        </w:rPr>
        <w:t xml:space="preserve">Monocyte adhesion assay </w:t>
      </w:r>
    </w:p>
    <w:p w14:paraId="65CAFB5F" w14:textId="4A866922" w:rsidR="003425FB" w:rsidRPr="0030318D" w:rsidRDefault="00AF66B9" w:rsidP="003425FB">
      <w:pPr>
        <w:ind w:left="720"/>
        <w:jc w:val="both"/>
        <w:rPr>
          <w:rFonts w:eastAsia="Times New Roman"/>
          <w:sz w:val="24"/>
          <w:szCs w:val="24"/>
        </w:rPr>
      </w:pPr>
      <w:r w:rsidRPr="0030318D">
        <w:rPr>
          <w:rFonts w:eastAsia="Times New Roman"/>
          <w:sz w:val="24"/>
          <w:szCs w:val="24"/>
        </w:rPr>
        <w:t>HUVECs were transfected with non-targeting or NRP1</w:t>
      </w:r>
      <w:r w:rsidR="003425FB">
        <w:rPr>
          <w:rFonts w:eastAsia="Times New Roman"/>
          <w:sz w:val="24"/>
          <w:szCs w:val="24"/>
        </w:rPr>
        <w:t>-</w:t>
      </w:r>
      <w:proofErr w:type="gramStart"/>
      <w:r w:rsidR="003425FB">
        <w:rPr>
          <w:rFonts w:eastAsia="Times New Roman"/>
          <w:sz w:val="24"/>
          <w:szCs w:val="24"/>
        </w:rPr>
        <w:t xml:space="preserve">targeting </w:t>
      </w:r>
      <w:r w:rsidRPr="0030318D">
        <w:rPr>
          <w:rFonts w:eastAsia="Times New Roman"/>
          <w:sz w:val="24"/>
          <w:szCs w:val="24"/>
        </w:rPr>
        <w:t xml:space="preserve"> siRNAs</w:t>
      </w:r>
      <w:proofErr w:type="gramEnd"/>
      <w:r w:rsidRPr="0030318D">
        <w:rPr>
          <w:rFonts w:eastAsia="Times New Roman"/>
          <w:sz w:val="24"/>
          <w:szCs w:val="24"/>
        </w:rPr>
        <w:t xml:space="preserve">. </w:t>
      </w:r>
      <w:r w:rsidR="00C072C9" w:rsidRPr="0030318D">
        <w:rPr>
          <w:rFonts w:eastAsia="Times New Roman"/>
          <w:sz w:val="24"/>
          <w:szCs w:val="24"/>
        </w:rPr>
        <w:t>24 hours after transfection c</w:t>
      </w:r>
      <w:r w:rsidRPr="0030318D">
        <w:rPr>
          <w:rFonts w:eastAsia="Times New Roman"/>
          <w:sz w:val="24"/>
          <w:szCs w:val="24"/>
        </w:rPr>
        <w:t xml:space="preserve">ells were seeded on coverslips coated with </w:t>
      </w:r>
      <w:r w:rsidR="003425FB">
        <w:rPr>
          <w:rFonts w:eastAsia="Times New Roman"/>
          <w:sz w:val="24"/>
          <w:szCs w:val="24"/>
        </w:rPr>
        <w:t xml:space="preserve">fibronectin </w:t>
      </w:r>
      <w:r w:rsidRPr="0030318D">
        <w:rPr>
          <w:rFonts w:eastAsia="Times New Roman"/>
          <w:sz w:val="24"/>
          <w:szCs w:val="24"/>
        </w:rPr>
        <w:t>(10µg/ml</w:t>
      </w:r>
      <w:r w:rsidR="00B9332E" w:rsidRPr="0030318D">
        <w:rPr>
          <w:rFonts w:eastAsia="Times New Roman"/>
          <w:sz w:val="24"/>
          <w:szCs w:val="24"/>
        </w:rPr>
        <w:t>)</w:t>
      </w:r>
      <w:r w:rsidRPr="0030318D">
        <w:rPr>
          <w:rFonts w:eastAsia="Times New Roman"/>
          <w:sz w:val="24"/>
          <w:szCs w:val="24"/>
        </w:rPr>
        <w:t xml:space="preserve"> </w:t>
      </w:r>
      <w:r w:rsidR="00B9332E" w:rsidRPr="0030318D">
        <w:rPr>
          <w:rFonts w:eastAsia="Times New Roman"/>
          <w:sz w:val="24"/>
          <w:szCs w:val="24"/>
        </w:rPr>
        <w:t>(</w:t>
      </w:r>
      <w:r w:rsidRPr="0030318D">
        <w:rPr>
          <w:rFonts w:eastAsia="Times New Roman"/>
          <w:sz w:val="24"/>
          <w:szCs w:val="24"/>
        </w:rPr>
        <w:t xml:space="preserve">Merck, UK </w:t>
      </w:r>
      <w:proofErr w:type="gramStart"/>
      <w:r w:rsidRPr="0030318D">
        <w:rPr>
          <w:rFonts w:eastAsia="Times New Roman"/>
          <w:sz w:val="24"/>
          <w:szCs w:val="24"/>
        </w:rPr>
        <w:t>Cat.#</w:t>
      </w:r>
      <w:proofErr w:type="gramEnd"/>
      <w:r w:rsidRPr="0030318D">
        <w:rPr>
          <w:rFonts w:eastAsia="Times New Roman"/>
          <w:sz w:val="24"/>
          <w:szCs w:val="24"/>
        </w:rPr>
        <w:t xml:space="preserve"> F1141-1MG)  and allowed to reach confluency. </w:t>
      </w:r>
      <w:r w:rsidR="00C072C9" w:rsidRPr="0030318D">
        <w:rPr>
          <w:rFonts w:eastAsia="Times New Roman"/>
          <w:sz w:val="24"/>
          <w:szCs w:val="24"/>
        </w:rPr>
        <w:t xml:space="preserve">THP-1 cells were labelled with </w:t>
      </w:r>
      <w:proofErr w:type="spellStart"/>
      <w:r w:rsidR="00C072C9" w:rsidRPr="0030318D">
        <w:rPr>
          <w:rFonts w:eastAsia="Times New Roman"/>
          <w:sz w:val="24"/>
          <w:szCs w:val="24"/>
        </w:rPr>
        <w:t>Calcein</w:t>
      </w:r>
      <w:proofErr w:type="spellEnd"/>
      <w:r w:rsidR="00C072C9" w:rsidRPr="0030318D">
        <w:rPr>
          <w:rFonts w:eastAsia="Times New Roman"/>
          <w:sz w:val="24"/>
          <w:szCs w:val="24"/>
        </w:rPr>
        <w:t xml:space="preserve">-AM </w:t>
      </w:r>
      <w:r w:rsidR="00B9332E" w:rsidRPr="0030318D">
        <w:rPr>
          <w:rFonts w:eastAsia="Times New Roman"/>
          <w:sz w:val="24"/>
          <w:szCs w:val="24"/>
        </w:rPr>
        <w:t>(</w:t>
      </w:r>
      <w:r w:rsidR="00C072C9" w:rsidRPr="0030318D">
        <w:rPr>
          <w:rFonts w:eastAsia="Times New Roman"/>
          <w:sz w:val="24"/>
          <w:szCs w:val="24"/>
        </w:rPr>
        <w:t>1µ</w:t>
      </w:r>
      <w:r w:rsidR="00B9332E" w:rsidRPr="0030318D">
        <w:rPr>
          <w:rFonts w:eastAsia="Times New Roman"/>
          <w:sz w:val="24"/>
          <w:szCs w:val="24"/>
        </w:rPr>
        <w:t>M) (</w:t>
      </w:r>
      <w:proofErr w:type="gramStart"/>
      <w:r w:rsidR="00B9332E" w:rsidRPr="0030318D">
        <w:rPr>
          <w:rFonts w:eastAsia="Times New Roman"/>
          <w:sz w:val="24"/>
          <w:szCs w:val="24"/>
        </w:rPr>
        <w:t>Cat.#</w:t>
      </w:r>
      <w:proofErr w:type="gramEnd"/>
      <w:r w:rsidR="00B9332E" w:rsidRPr="0030318D">
        <w:rPr>
          <w:rFonts w:eastAsia="Times New Roman"/>
          <w:sz w:val="24"/>
          <w:szCs w:val="24"/>
        </w:rPr>
        <w:t xml:space="preserve"> 425201; </w:t>
      </w:r>
      <w:proofErr w:type="spellStart"/>
      <w:r w:rsidR="00B9332E" w:rsidRPr="0030318D">
        <w:rPr>
          <w:rFonts w:eastAsia="Times New Roman"/>
          <w:sz w:val="24"/>
          <w:szCs w:val="24"/>
        </w:rPr>
        <w:t>Bioloegend</w:t>
      </w:r>
      <w:proofErr w:type="spellEnd"/>
      <w:r w:rsidR="00B9332E" w:rsidRPr="0030318D">
        <w:rPr>
          <w:rFonts w:eastAsia="Times New Roman"/>
          <w:sz w:val="24"/>
          <w:szCs w:val="24"/>
        </w:rPr>
        <w:t xml:space="preserve">, UK) and </w:t>
      </w:r>
      <w:r w:rsidR="00AD4CAF" w:rsidRPr="0030318D">
        <w:rPr>
          <w:rFonts w:eastAsia="Times New Roman"/>
          <w:sz w:val="24"/>
          <w:szCs w:val="24"/>
        </w:rPr>
        <w:t>5x10</w:t>
      </w:r>
      <w:r w:rsidR="00AD4CAF" w:rsidRPr="0030318D">
        <w:rPr>
          <w:rFonts w:eastAsia="Times New Roman"/>
          <w:sz w:val="24"/>
          <w:szCs w:val="24"/>
          <w:vertAlign w:val="superscript"/>
        </w:rPr>
        <w:t xml:space="preserve">5 </w:t>
      </w:r>
      <w:r w:rsidR="00AD4CAF" w:rsidRPr="0030318D">
        <w:rPr>
          <w:rFonts w:eastAsia="Times New Roman"/>
          <w:sz w:val="24"/>
          <w:szCs w:val="24"/>
        </w:rPr>
        <w:t xml:space="preserve">labelled THP-1 incubated with the confluent HUVECs for 60 minutes. Cells were washed with PBS, fixed with 4% paraformaldehyde, counterstained with DAPI and imaged with a LSM880 confocal microscope with a plan apochromat 20X </w:t>
      </w:r>
      <w:proofErr w:type="spellStart"/>
      <w:r w:rsidR="00AD4CAF" w:rsidRPr="0030318D">
        <w:rPr>
          <w:rFonts w:eastAsia="Times New Roman"/>
          <w:sz w:val="24"/>
          <w:szCs w:val="24"/>
        </w:rPr>
        <w:t>objexctive</w:t>
      </w:r>
      <w:proofErr w:type="spellEnd"/>
      <w:r w:rsidR="00AD4CAF" w:rsidRPr="0030318D">
        <w:rPr>
          <w:rFonts w:eastAsia="Times New Roman"/>
          <w:sz w:val="24"/>
          <w:szCs w:val="24"/>
        </w:rPr>
        <w:t xml:space="preserve">. </w:t>
      </w:r>
      <w:r w:rsidR="00B74225" w:rsidRPr="0030318D">
        <w:rPr>
          <w:rFonts w:eastAsia="Times New Roman"/>
          <w:sz w:val="24"/>
          <w:szCs w:val="24"/>
        </w:rPr>
        <w:t>D</w:t>
      </w:r>
      <w:r w:rsidR="00AD4CAF" w:rsidRPr="0030318D">
        <w:rPr>
          <w:rFonts w:eastAsia="Times New Roman"/>
          <w:sz w:val="24"/>
          <w:szCs w:val="24"/>
        </w:rPr>
        <w:t xml:space="preserve">ouble-positive </w:t>
      </w:r>
      <w:r w:rsidR="00B74225" w:rsidRPr="0030318D">
        <w:rPr>
          <w:rFonts w:eastAsia="Times New Roman"/>
          <w:sz w:val="24"/>
          <w:szCs w:val="24"/>
        </w:rPr>
        <w:t>DAPI/</w:t>
      </w:r>
      <w:r w:rsidR="003425FB">
        <w:rPr>
          <w:rFonts w:eastAsia="Times New Roman"/>
          <w:sz w:val="24"/>
          <w:szCs w:val="24"/>
        </w:rPr>
        <w:t>f</w:t>
      </w:r>
      <w:r w:rsidR="00B74225" w:rsidRPr="0030318D">
        <w:rPr>
          <w:rFonts w:eastAsia="Times New Roman"/>
          <w:sz w:val="24"/>
          <w:szCs w:val="24"/>
        </w:rPr>
        <w:t xml:space="preserve">luorescein </w:t>
      </w:r>
      <w:r w:rsidR="00B74225" w:rsidRPr="0030318D">
        <w:rPr>
          <w:rFonts w:eastAsia="Times New Roman"/>
          <w:sz w:val="24"/>
          <w:szCs w:val="24"/>
        </w:rPr>
        <w:lastRenderedPageBreak/>
        <w:t xml:space="preserve">THP-1 cells per field were quantified in a minimum of 3 images per condition and </w:t>
      </w:r>
      <w:r w:rsidR="003425FB">
        <w:rPr>
          <w:rFonts w:eastAsia="Times New Roman"/>
          <w:sz w:val="24"/>
          <w:szCs w:val="24"/>
        </w:rPr>
        <w:t xml:space="preserve">values were </w:t>
      </w:r>
      <w:r w:rsidR="003425FB" w:rsidRPr="0030318D">
        <w:rPr>
          <w:rFonts w:eastAsia="Times New Roman"/>
          <w:sz w:val="24"/>
          <w:szCs w:val="24"/>
        </w:rPr>
        <w:t xml:space="preserve">averaged </w:t>
      </w:r>
      <w:r w:rsidR="003425FB">
        <w:rPr>
          <w:rFonts w:eastAsia="Times New Roman"/>
          <w:sz w:val="24"/>
          <w:szCs w:val="24"/>
        </w:rPr>
        <w:t xml:space="preserve">for </w:t>
      </w:r>
      <w:r w:rsidR="003425FB" w:rsidRPr="0030318D">
        <w:rPr>
          <w:rFonts w:eastAsia="Times New Roman"/>
          <w:sz w:val="24"/>
          <w:szCs w:val="24"/>
        </w:rPr>
        <w:t xml:space="preserve">a single </w:t>
      </w:r>
      <w:r w:rsidR="003425FB">
        <w:rPr>
          <w:rFonts w:eastAsia="Times New Roman"/>
          <w:sz w:val="24"/>
          <w:szCs w:val="24"/>
        </w:rPr>
        <w:t>biological replicate or experiment</w:t>
      </w:r>
      <w:r w:rsidR="003425FB" w:rsidRPr="0030318D">
        <w:rPr>
          <w:rFonts w:eastAsia="Times New Roman"/>
          <w:sz w:val="24"/>
          <w:szCs w:val="24"/>
        </w:rPr>
        <w:t>.</w:t>
      </w:r>
    </w:p>
    <w:p w14:paraId="5682EEA7" w14:textId="6CB8A333" w:rsidR="00AF66B9" w:rsidRPr="0030318D" w:rsidRDefault="00AF66B9" w:rsidP="002D03FF">
      <w:pPr>
        <w:ind w:left="720"/>
        <w:jc w:val="both"/>
        <w:rPr>
          <w:rFonts w:eastAsia="Times New Roman"/>
          <w:sz w:val="24"/>
          <w:szCs w:val="24"/>
        </w:rPr>
      </w:pPr>
    </w:p>
    <w:p w14:paraId="1A57D132" w14:textId="77777777" w:rsidR="00BF3CA7" w:rsidRPr="0030318D" w:rsidRDefault="00BF3CA7" w:rsidP="002D03FF">
      <w:pPr>
        <w:ind w:left="720"/>
        <w:jc w:val="both"/>
        <w:rPr>
          <w:rFonts w:eastAsia="Times New Roman"/>
          <w:sz w:val="24"/>
          <w:szCs w:val="24"/>
        </w:rPr>
      </w:pPr>
    </w:p>
    <w:p w14:paraId="737D8673" w14:textId="52C47CC9"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Animal studies</w:t>
      </w:r>
    </w:p>
    <w:p w14:paraId="41ABFF20" w14:textId="45A0CDEA" w:rsidR="00B76260" w:rsidRPr="0030318D" w:rsidRDefault="002E7F61" w:rsidP="002D03FF">
      <w:pPr>
        <w:ind w:left="720"/>
        <w:jc w:val="both"/>
        <w:rPr>
          <w:rFonts w:eastAsia="Times New Roman"/>
          <w:sz w:val="24"/>
          <w:szCs w:val="24"/>
        </w:rPr>
      </w:pPr>
      <w:r>
        <w:rPr>
          <w:rFonts w:eastAsia="Times New Roman"/>
          <w:sz w:val="24"/>
          <w:szCs w:val="24"/>
        </w:rPr>
        <w:t>E</w:t>
      </w:r>
      <w:r w:rsidR="00B76260" w:rsidRPr="0030318D">
        <w:rPr>
          <w:rFonts w:eastAsia="Times New Roman"/>
          <w:sz w:val="24"/>
          <w:szCs w:val="24"/>
        </w:rPr>
        <w:t>xperiments were conducted according to the Animals (Scientific Procedures) Act 1986, United Kingdom, approved by the United Kingdom Home Office</w:t>
      </w:r>
      <w:r w:rsidR="00A20D15" w:rsidRPr="0030318D">
        <w:rPr>
          <w:rFonts w:eastAsia="Times New Roman"/>
          <w:sz w:val="24"/>
          <w:szCs w:val="24"/>
        </w:rPr>
        <w:t xml:space="preserve"> </w:t>
      </w:r>
      <w:r w:rsidR="00B76260" w:rsidRPr="0030318D">
        <w:rPr>
          <w:rFonts w:eastAsia="Times New Roman"/>
          <w:sz w:val="24"/>
          <w:szCs w:val="24"/>
        </w:rPr>
        <w:t xml:space="preserve">guidelines. We used C57BL/6 mice carrying two floxed conditional null </w:t>
      </w:r>
      <w:r w:rsidR="00B76260" w:rsidRPr="0030318D">
        <w:rPr>
          <w:rFonts w:eastAsia="Times New Roman"/>
          <w:i/>
          <w:iCs/>
          <w:sz w:val="24"/>
          <w:szCs w:val="24"/>
        </w:rPr>
        <w:t>Nrp1</w:t>
      </w:r>
      <w:r w:rsidR="00B76260" w:rsidRPr="0030318D">
        <w:rPr>
          <w:rFonts w:eastAsia="Times New Roman"/>
          <w:sz w:val="24"/>
          <w:szCs w:val="24"/>
        </w:rPr>
        <w:t xml:space="preserve"> alleles </w:t>
      </w:r>
      <w:r w:rsidR="006B1369" w:rsidRPr="0030318D">
        <w:rPr>
          <w:rFonts w:eastAsia="Times New Roman"/>
          <w:sz w:val="24"/>
          <w:szCs w:val="24"/>
        </w:rPr>
        <w:fldChar w:fldCharType="begin">
          <w:fldData xml:space="preserve">PEVuZE5vdGU+PENpdGU+PEF1dGhvcj5HdTwvQXV0aG9yPjxZZWFyPjIwMDM8L1llYXI+PFJlY051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HdTwvQXV0aG9yPjxZZWFyPjIwMDM8L1llYXI+PFJlY051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5</w:t>
      </w:r>
      <w:r w:rsidR="000F2415" w:rsidRPr="0030318D">
        <w:rPr>
          <w:rFonts w:eastAsia="Times New Roman"/>
          <w:noProof/>
          <w:sz w:val="24"/>
          <w:szCs w:val="24"/>
        </w:rPr>
        <w:t>)</w:t>
      </w:r>
      <w:r w:rsidR="006B1369" w:rsidRPr="0030318D">
        <w:rPr>
          <w:rFonts w:eastAsia="Times New Roman"/>
          <w:sz w:val="24"/>
          <w:szCs w:val="24"/>
        </w:rPr>
        <w:fldChar w:fldCharType="end"/>
      </w:r>
      <w:r w:rsidR="00B76260" w:rsidRPr="0030318D">
        <w:rPr>
          <w:rFonts w:eastAsia="Times New Roman"/>
          <w:sz w:val="24"/>
          <w:szCs w:val="24"/>
        </w:rPr>
        <w:t xml:space="preserve"> lacking or expressing a </w:t>
      </w:r>
      <w:r w:rsidR="00B76260" w:rsidRPr="0030318D">
        <w:rPr>
          <w:rFonts w:eastAsia="Times New Roman"/>
          <w:i/>
          <w:iCs/>
          <w:sz w:val="24"/>
          <w:szCs w:val="24"/>
        </w:rPr>
        <w:t>Cdh5</w:t>
      </w:r>
      <w:r w:rsidR="00B76260" w:rsidRPr="0030318D">
        <w:rPr>
          <w:rFonts w:eastAsia="Times New Roman"/>
          <w:sz w:val="24"/>
          <w:szCs w:val="24"/>
        </w:rPr>
        <w:t>(PAC)-iCre</w:t>
      </w:r>
      <w:r w:rsidR="00B76260" w:rsidRPr="0030318D">
        <w:rPr>
          <w:rFonts w:eastAsia="Times New Roman"/>
          <w:sz w:val="24"/>
          <w:szCs w:val="24"/>
          <w:vertAlign w:val="superscript"/>
        </w:rPr>
        <w:t>ERT2</w:t>
      </w:r>
      <w:r w:rsidR="00ED7C2A" w:rsidRPr="0030318D">
        <w:rPr>
          <w:rFonts w:eastAsia="Times New Roman"/>
          <w:sz w:val="24"/>
          <w:szCs w:val="24"/>
        </w:rPr>
        <w:t xml:space="preserve"> </w:t>
      </w:r>
      <w:r w:rsidR="006B1369" w:rsidRPr="0030318D">
        <w:rPr>
          <w:rFonts w:eastAsia="Times New Roman"/>
          <w:sz w:val="24"/>
          <w:szCs w:val="24"/>
        </w:rPr>
        <w:fldChar w:fldCharType="begin">
          <w:fldData xml:space="preserve">PEVuZE5vdGU+PENpdGU+PEF1dGhvcj5XYW5nPC9BdXRob3I+PFllYXI+MjAxMDwvWWVhcj48UmVj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</w:fldData>
        </w:fldChar>
      </w:r>
      <w:r w:rsidR="000F2415" w:rsidRPr="0030318D">
        <w:rPr>
          <w:rFonts w:eastAsia="Times New Roman"/>
          <w:sz w:val="24"/>
          <w:szCs w:val="24"/>
        </w:rPr>
        <w:instrText xml:space="preserve"> ADDIN EN.CITE </w:instrText>
      </w:r>
      <w:r w:rsidR="000F2415" w:rsidRPr="0030318D">
        <w:rPr>
          <w:rFonts w:eastAsia="Times New Roman"/>
          <w:sz w:val="24"/>
          <w:szCs w:val="24"/>
        </w:rPr>
        <w:fldChar w:fldCharType="begin">
          <w:fldData xml:space="preserve">PEVuZE5vdGU+PENpdGU+PEF1dGhvcj5XYW5nPC9BdXRob3I+PFllYXI+MjAxMDwvWWVhcj48UmVj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</w:fldData>
        </w:fldChar>
      </w:r>
      <w:r w:rsidR="000F2415" w:rsidRPr="0030318D">
        <w:rPr>
          <w:rFonts w:eastAsia="Times New Roman"/>
          <w:sz w:val="24"/>
          <w:szCs w:val="24"/>
        </w:rPr>
        <w:instrText xml:space="preserve"> ADDIN EN.CITE.DATA </w:instrText>
      </w:r>
      <w:r w:rsidR="000F2415" w:rsidRPr="0030318D">
        <w:rPr>
          <w:rFonts w:eastAsia="Times New Roman"/>
          <w:sz w:val="24"/>
          <w:szCs w:val="24"/>
        </w:rPr>
      </w:r>
      <w:r w:rsidR="000F2415" w:rsidRPr="0030318D">
        <w:rPr>
          <w:rFonts w:eastAsia="Times New Roman"/>
          <w:sz w:val="24"/>
          <w:szCs w:val="24"/>
        </w:rPr>
        <w:fldChar w:fldCharType="end"/>
      </w:r>
      <w:r w:rsidR="006B1369" w:rsidRPr="0030318D">
        <w:rPr>
          <w:rFonts w:eastAsia="Times New Roman"/>
          <w:sz w:val="24"/>
          <w:szCs w:val="24"/>
        </w:rPr>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6</w:t>
      </w:r>
      <w:r w:rsidR="000F2415" w:rsidRPr="0030318D">
        <w:rPr>
          <w:rFonts w:eastAsia="Times New Roman"/>
          <w:noProof/>
          <w:sz w:val="24"/>
          <w:szCs w:val="24"/>
        </w:rPr>
        <w:t>)</w:t>
      </w:r>
      <w:r w:rsidR="006B1369" w:rsidRPr="0030318D">
        <w:rPr>
          <w:rFonts w:eastAsia="Times New Roman"/>
          <w:sz w:val="24"/>
          <w:szCs w:val="24"/>
        </w:rPr>
        <w:fldChar w:fldCharType="end"/>
      </w:r>
      <w:r w:rsidR="00B76260" w:rsidRPr="0030318D">
        <w:rPr>
          <w:rFonts w:eastAsia="Times New Roman"/>
          <w:sz w:val="24"/>
          <w:szCs w:val="24"/>
        </w:rPr>
        <w:t xml:space="preserve"> (</w:t>
      </w:r>
      <w:r w:rsidR="00B76260" w:rsidRPr="0030318D">
        <w:rPr>
          <w:rFonts w:eastAsia="Times New Roman"/>
          <w:i/>
          <w:iCs/>
          <w:sz w:val="24"/>
          <w:szCs w:val="24"/>
        </w:rPr>
        <w:t>Nrp1</w:t>
      </w:r>
      <w:r w:rsidR="00B76260" w:rsidRPr="0030318D">
        <w:rPr>
          <w:rFonts w:eastAsia="Times New Roman"/>
          <w:sz w:val="24"/>
          <w:szCs w:val="24"/>
          <w:vertAlign w:val="superscript"/>
        </w:rPr>
        <w:t>WT</w:t>
      </w:r>
      <w:r w:rsidR="00B76260" w:rsidRPr="0030318D">
        <w:rPr>
          <w:rFonts w:eastAsia="Times New Roman"/>
          <w:sz w:val="24"/>
          <w:szCs w:val="24"/>
        </w:rPr>
        <w:t xml:space="preserve"> = </w:t>
      </w:r>
      <w:r w:rsidR="00B76260" w:rsidRPr="0030318D">
        <w:rPr>
          <w:rFonts w:eastAsia="Times New Roman"/>
          <w:i/>
          <w:iCs/>
          <w:sz w:val="24"/>
          <w:szCs w:val="24"/>
        </w:rPr>
        <w:t>Nrp1</w:t>
      </w:r>
      <w:r w:rsidR="00B76260" w:rsidRPr="0030318D">
        <w:rPr>
          <w:rFonts w:eastAsia="Times New Roman"/>
          <w:sz w:val="24"/>
          <w:szCs w:val="24"/>
          <w:vertAlign w:val="superscript"/>
        </w:rPr>
        <w:t>fl/</w:t>
      </w:r>
      <w:proofErr w:type="spellStart"/>
      <w:r w:rsidR="00B76260" w:rsidRPr="0030318D">
        <w:rPr>
          <w:rFonts w:eastAsia="Times New Roman"/>
          <w:sz w:val="24"/>
          <w:szCs w:val="24"/>
          <w:vertAlign w:val="superscript"/>
        </w:rPr>
        <w:t>fl</w:t>
      </w:r>
      <w:proofErr w:type="spellEnd"/>
      <w:r w:rsidR="00B76260" w:rsidRPr="0030318D">
        <w:rPr>
          <w:rFonts w:eastAsia="Times New Roman"/>
          <w:sz w:val="24"/>
          <w:szCs w:val="24"/>
        </w:rPr>
        <w:t xml:space="preserve">; </w:t>
      </w:r>
      <w:r w:rsidR="00B76260" w:rsidRPr="0030318D">
        <w:rPr>
          <w:rFonts w:eastAsia="Times New Roman"/>
          <w:i/>
          <w:iCs/>
          <w:sz w:val="24"/>
          <w:szCs w:val="24"/>
        </w:rPr>
        <w:t>Nrp1</w:t>
      </w:r>
      <w:r w:rsidR="00B76260" w:rsidRPr="0030318D">
        <w:rPr>
          <w:rFonts w:eastAsia="Times New Roman"/>
          <w:sz w:val="24"/>
          <w:szCs w:val="24"/>
          <w:vertAlign w:val="superscript"/>
        </w:rPr>
        <w:t>ECKO</w:t>
      </w:r>
      <w:r w:rsidR="00B76260" w:rsidRPr="0030318D">
        <w:rPr>
          <w:rFonts w:eastAsia="Times New Roman"/>
          <w:sz w:val="24"/>
          <w:szCs w:val="24"/>
        </w:rPr>
        <w:t xml:space="preserve"> = </w:t>
      </w:r>
      <w:r w:rsidR="00B76260" w:rsidRPr="0030318D">
        <w:rPr>
          <w:rFonts w:eastAsia="Times New Roman"/>
          <w:i/>
          <w:iCs/>
          <w:sz w:val="24"/>
          <w:szCs w:val="24"/>
        </w:rPr>
        <w:t>Nrp1</w:t>
      </w:r>
      <w:r w:rsidR="00B76260" w:rsidRPr="0030318D">
        <w:rPr>
          <w:rFonts w:eastAsia="Times New Roman"/>
          <w:sz w:val="24"/>
          <w:szCs w:val="24"/>
          <w:vertAlign w:val="superscript"/>
        </w:rPr>
        <w:t>fl/</w:t>
      </w:r>
      <w:proofErr w:type="spellStart"/>
      <w:r w:rsidR="00B76260" w:rsidRPr="0030318D">
        <w:rPr>
          <w:rFonts w:eastAsia="Times New Roman"/>
          <w:sz w:val="24"/>
          <w:szCs w:val="24"/>
          <w:vertAlign w:val="superscript"/>
        </w:rPr>
        <w:t>fl</w:t>
      </w:r>
      <w:proofErr w:type="spellEnd"/>
      <w:r w:rsidR="00B76260" w:rsidRPr="0030318D">
        <w:rPr>
          <w:rFonts w:eastAsia="Times New Roman"/>
          <w:sz w:val="24"/>
          <w:szCs w:val="24"/>
        </w:rPr>
        <w:t xml:space="preserve">; </w:t>
      </w:r>
      <w:r w:rsidR="00B76260" w:rsidRPr="0030318D">
        <w:rPr>
          <w:rFonts w:eastAsia="Times New Roman"/>
          <w:i/>
          <w:iCs/>
          <w:sz w:val="24"/>
          <w:szCs w:val="24"/>
        </w:rPr>
        <w:t>Cdh5</w:t>
      </w:r>
      <w:r w:rsidR="00B76260" w:rsidRPr="0030318D">
        <w:rPr>
          <w:rFonts w:eastAsia="Times New Roman"/>
          <w:sz w:val="24"/>
          <w:szCs w:val="24"/>
        </w:rPr>
        <w:t>(PAC)-iCre</w:t>
      </w:r>
      <w:r w:rsidR="00B76260" w:rsidRPr="0030318D">
        <w:rPr>
          <w:rFonts w:eastAsia="Times New Roman"/>
          <w:sz w:val="24"/>
          <w:szCs w:val="24"/>
          <w:vertAlign w:val="superscript"/>
        </w:rPr>
        <w:t>ERT2</w:t>
      </w:r>
      <w:r w:rsidR="00B76260" w:rsidRPr="0030318D">
        <w:rPr>
          <w:rFonts w:eastAsia="Times New Roman"/>
          <w:sz w:val="24"/>
          <w:szCs w:val="24"/>
        </w:rPr>
        <w:t>).</w:t>
      </w:r>
      <w:r w:rsidR="00024B90" w:rsidRPr="0030318D">
        <w:rPr>
          <w:rFonts w:eastAsia="Times New Roman"/>
          <w:sz w:val="24"/>
          <w:szCs w:val="24"/>
        </w:rPr>
        <w:t xml:space="preserve"> In some experiments</w:t>
      </w:r>
      <w:r>
        <w:rPr>
          <w:rFonts w:eastAsia="Times New Roman"/>
          <w:sz w:val="24"/>
          <w:szCs w:val="24"/>
        </w:rPr>
        <w:t>,</w:t>
      </w:r>
      <w:r w:rsidR="00024B90" w:rsidRPr="0030318D">
        <w:rPr>
          <w:rFonts w:eastAsia="Times New Roman"/>
          <w:sz w:val="24"/>
          <w:szCs w:val="24"/>
        </w:rPr>
        <w:t xml:space="preserve"> we used C57BL/6 mice carrying two</w:t>
      </w:r>
      <w:r w:rsidR="00B76260" w:rsidRPr="0030318D">
        <w:rPr>
          <w:rFonts w:eastAsia="Times New Roman"/>
          <w:sz w:val="24"/>
          <w:szCs w:val="24"/>
        </w:rPr>
        <w:t xml:space="preserve"> </w:t>
      </w:r>
      <w:r>
        <w:rPr>
          <w:rFonts w:eastAsia="Times New Roman"/>
          <w:sz w:val="24"/>
          <w:szCs w:val="24"/>
        </w:rPr>
        <w:t xml:space="preserve">WT </w:t>
      </w:r>
      <w:r w:rsidR="00024B90" w:rsidRPr="0030318D">
        <w:rPr>
          <w:rFonts w:eastAsia="Times New Roman"/>
          <w:sz w:val="24"/>
          <w:szCs w:val="24"/>
        </w:rPr>
        <w:t xml:space="preserve">NRP1 alleles </w:t>
      </w:r>
      <w:proofErr w:type="gramStart"/>
      <w:r w:rsidR="00024B90" w:rsidRPr="0030318D">
        <w:rPr>
          <w:rFonts w:eastAsia="Times New Roman"/>
          <w:sz w:val="24"/>
          <w:szCs w:val="24"/>
        </w:rPr>
        <w:t xml:space="preserve">expressing  </w:t>
      </w:r>
      <w:r w:rsidR="00024B90" w:rsidRPr="0030318D">
        <w:rPr>
          <w:rFonts w:eastAsia="Times New Roman"/>
          <w:i/>
          <w:iCs/>
          <w:sz w:val="24"/>
          <w:szCs w:val="24"/>
        </w:rPr>
        <w:t>Cdh</w:t>
      </w:r>
      <w:proofErr w:type="gramEnd"/>
      <w:r w:rsidR="00024B90" w:rsidRPr="0030318D">
        <w:rPr>
          <w:rFonts w:eastAsia="Times New Roman"/>
          <w:i/>
          <w:iCs/>
          <w:sz w:val="24"/>
          <w:szCs w:val="24"/>
        </w:rPr>
        <w:t>5</w:t>
      </w:r>
      <w:r w:rsidR="00024B90" w:rsidRPr="0030318D">
        <w:rPr>
          <w:rFonts w:eastAsia="Times New Roman"/>
          <w:sz w:val="24"/>
          <w:szCs w:val="24"/>
        </w:rPr>
        <w:t>(PAC)-iCre</w:t>
      </w:r>
      <w:r w:rsidR="00024B90" w:rsidRPr="0030318D">
        <w:rPr>
          <w:rFonts w:eastAsia="Times New Roman"/>
          <w:sz w:val="24"/>
          <w:szCs w:val="24"/>
          <w:vertAlign w:val="superscript"/>
        </w:rPr>
        <w:t>ERT2</w:t>
      </w:r>
      <w:r w:rsidR="00024B90" w:rsidRPr="0030318D">
        <w:rPr>
          <w:rFonts w:eastAsia="Times New Roman"/>
          <w:sz w:val="24"/>
          <w:szCs w:val="24"/>
        </w:rPr>
        <w:t xml:space="preserve"> (Cre). </w:t>
      </w:r>
      <w:r w:rsidR="00B76260" w:rsidRPr="0030318D">
        <w:rPr>
          <w:rFonts w:eastAsia="Times New Roman"/>
          <w:sz w:val="24"/>
          <w:szCs w:val="24"/>
        </w:rPr>
        <w:t xml:space="preserve">For the atherosclerosis experiments we crossed </w:t>
      </w:r>
      <w:r w:rsidR="00B76260" w:rsidRPr="0030318D">
        <w:rPr>
          <w:rFonts w:eastAsia="Times New Roman"/>
          <w:i/>
          <w:iCs/>
          <w:sz w:val="24"/>
          <w:szCs w:val="24"/>
        </w:rPr>
        <w:t>Nrp1</w:t>
      </w:r>
      <w:r w:rsidR="00B76260" w:rsidRPr="0030318D">
        <w:rPr>
          <w:rFonts w:eastAsia="Times New Roman"/>
          <w:sz w:val="24"/>
          <w:szCs w:val="24"/>
          <w:vertAlign w:val="superscript"/>
        </w:rPr>
        <w:t>fl/</w:t>
      </w:r>
      <w:proofErr w:type="spellStart"/>
      <w:r w:rsidR="00B76260" w:rsidRPr="0030318D">
        <w:rPr>
          <w:rFonts w:eastAsia="Times New Roman"/>
          <w:sz w:val="24"/>
          <w:szCs w:val="24"/>
          <w:vertAlign w:val="superscript"/>
        </w:rPr>
        <w:t>fl</w:t>
      </w:r>
      <w:proofErr w:type="spellEnd"/>
      <w:r w:rsidR="00B76260" w:rsidRPr="0030318D">
        <w:rPr>
          <w:rFonts w:eastAsia="Times New Roman"/>
          <w:sz w:val="24"/>
          <w:szCs w:val="24"/>
        </w:rPr>
        <w:t xml:space="preserve">; </w:t>
      </w:r>
      <w:r w:rsidR="00B76260" w:rsidRPr="0030318D">
        <w:rPr>
          <w:rFonts w:eastAsia="Times New Roman"/>
          <w:i/>
          <w:iCs/>
          <w:sz w:val="24"/>
          <w:szCs w:val="24"/>
        </w:rPr>
        <w:t>Cdh5</w:t>
      </w:r>
      <w:r w:rsidR="00B76260" w:rsidRPr="0030318D">
        <w:rPr>
          <w:rFonts w:eastAsia="Times New Roman"/>
          <w:sz w:val="24"/>
          <w:szCs w:val="24"/>
        </w:rPr>
        <w:t>(PAC)-iCre</w:t>
      </w:r>
      <w:r w:rsidR="00B76260" w:rsidRPr="0030318D">
        <w:rPr>
          <w:rFonts w:eastAsia="Times New Roman"/>
          <w:sz w:val="24"/>
          <w:szCs w:val="24"/>
          <w:vertAlign w:val="superscript"/>
        </w:rPr>
        <w:t>ERT2</w:t>
      </w:r>
      <w:r w:rsidR="00B76260" w:rsidRPr="0030318D">
        <w:rPr>
          <w:rFonts w:eastAsia="Times New Roman"/>
          <w:sz w:val="24"/>
          <w:szCs w:val="24"/>
        </w:rPr>
        <w:t xml:space="preserve"> </w:t>
      </w:r>
      <w:r>
        <w:rPr>
          <w:rFonts w:eastAsia="Times New Roman"/>
          <w:sz w:val="24"/>
          <w:szCs w:val="24"/>
        </w:rPr>
        <w:t xml:space="preserve">mice </w:t>
      </w:r>
      <w:r w:rsidR="00B76260" w:rsidRPr="0030318D">
        <w:rPr>
          <w:rFonts w:eastAsia="Times New Roman"/>
          <w:sz w:val="24"/>
          <w:szCs w:val="24"/>
        </w:rPr>
        <w:t xml:space="preserve">with C57BL/6 </w:t>
      </w:r>
      <w:proofErr w:type="spellStart"/>
      <w:r w:rsidR="00B76260" w:rsidRPr="0030318D">
        <w:rPr>
          <w:rFonts w:eastAsia="Times New Roman"/>
          <w:i/>
          <w:iCs/>
          <w:sz w:val="24"/>
          <w:szCs w:val="24"/>
        </w:rPr>
        <w:t>ApoE</w:t>
      </w:r>
      <w:proofErr w:type="spellEnd"/>
      <w:r w:rsidR="00B76260" w:rsidRPr="0030318D">
        <w:rPr>
          <w:rFonts w:eastAsia="Times New Roman"/>
          <w:i/>
          <w:iCs/>
          <w:sz w:val="24"/>
          <w:szCs w:val="24"/>
          <w:vertAlign w:val="superscript"/>
        </w:rPr>
        <w:t>+/-</w:t>
      </w:r>
      <w:r w:rsidR="00B76260" w:rsidRPr="0030318D">
        <w:rPr>
          <w:rFonts w:eastAsia="Times New Roman"/>
          <w:sz w:val="24"/>
          <w:szCs w:val="24"/>
        </w:rPr>
        <w:t xml:space="preserve"> </w:t>
      </w:r>
      <w:r>
        <w:rPr>
          <w:rFonts w:eastAsia="Times New Roman"/>
          <w:sz w:val="24"/>
          <w:szCs w:val="24"/>
        </w:rPr>
        <w:t xml:space="preserve">mice </w:t>
      </w:r>
      <w:r w:rsidR="006B1369" w:rsidRPr="0030318D">
        <w:rPr>
          <w:rFonts w:eastAsia="Times New Roman"/>
          <w:sz w:val="24"/>
          <w:szCs w:val="24"/>
        </w:rPr>
        <w:fldChar w:fldCharType="begin"/>
      </w:r>
      <w:r w:rsidR="000F2415" w:rsidRPr="0030318D">
        <w:rPr>
          <w:rFonts w:eastAsia="Times New Roman"/>
          <w:sz w:val="24"/>
          <w:szCs w:val="24"/>
        </w:rPr>
        <w:instrText xml:space="preserve"> ADDIN EN.CITE &lt;EndNote&gt;&lt;Cite&gt;&lt;Author&gt;Zhang&lt;/Author&gt;&lt;Year&gt;1992&lt;/Year&gt;&lt;RecNum&gt;58&lt;/RecNum&gt;&lt;DisplayText&gt;(&lt;style face="italic"&gt;60&lt;/style&gt;)&lt;/DisplayText&gt;&lt;record&gt;&lt;rec-number&gt;58&lt;/rec-number&gt;&lt;foreign-keys&gt;&lt;key app="EN" db-id="v95v922f3sfdrne0esa5t9r9aexr0pa5rfft" timestamp="1675173752"&gt;58&lt;/key&gt;&lt;/foreign-keys&gt;&lt;ref-type name="Journal Article"&gt;17&lt;/ref-type&gt;&lt;contributors&gt;&lt;authors&gt;&lt;author&gt;Zhang, S. H.&lt;/author&gt;&lt;author&gt;Reddick, R. L.&lt;/author&gt;&lt;author&gt;Piedrahita, J. A.&lt;/author&gt;&lt;author&gt;Maeda, N.&lt;/author&gt;&lt;/authors&gt;&lt;/contributors&gt;&lt;auth-address&gt;Department of Pathology, University of North Carolina, Chapel Hill 27599-7525.&lt;/auth-address&gt;&lt;titles&gt;&lt;title&gt;Spontaneous hypercholesterolemia and arterial lesions in mice lacking apolipoprotein E&lt;/title&gt;&lt;secondary-title&gt;Science&lt;/secondary-title&gt;&lt;/titles&gt;&lt;periodical&gt;&lt;full-title&gt;Science&lt;/full-title&gt;&lt;/periodical&gt;&lt;pages&gt;468-71&lt;/pages&gt;&lt;volume&gt;258&lt;/volume&gt;&lt;number&gt;5081&lt;/number&gt;&lt;edition&gt;1992/10/16&lt;/edition&gt;&lt;keywords&gt;&lt;keyword&gt;Animals&lt;/keyword&gt;&lt;keyword&gt;Apolipoproteins E/*deficiency/genetics&lt;/keyword&gt;&lt;keyword&gt;Cholesterol/blood&lt;/keyword&gt;&lt;keyword&gt;Disease Models, Animal&lt;/keyword&gt;&lt;keyword&gt;Hypercholesterolemia/*genetics/pathology&lt;/keyword&gt;&lt;keyword&gt;Lipoproteins/metabolism&lt;/keyword&gt;&lt;keyword&gt;Mice&lt;/keyword&gt;&lt;keyword&gt;Mice, Mutant Strains&lt;/keyword&gt;&lt;keyword&gt;Mutagenesis, Insertional&lt;/keyword&gt;&lt;keyword&gt;Triglycerides/blood&lt;/keyword&gt;&lt;/keywords&gt;&lt;dates&gt;&lt;year&gt;1992&lt;/year&gt;&lt;pub-dates&gt;&lt;date&gt;Oct 16&lt;/date&gt;&lt;/pub-dates&gt;&lt;/dates&gt;&lt;isbn&gt;0036-8075 (Print)&amp;#xD;0036-8075 (Linking)&lt;/isbn&gt;&lt;accession-num&gt;1411543&lt;/accession-num&gt;&lt;urls&gt;&lt;related-urls&gt;&lt;url&gt;https://www.ncbi.nlm.nih.gov/pubmed/1411543&lt;/url&gt;&lt;/related-urls&gt;&lt;/urls&gt;&lt;electronic-resource-num&gt;10.1126/science.1411543&lt;/electronic-resource-num&gt;&lt;/record&gt;&lt;/Cite&gt;&lt;/EndNote&gt;</w:instrText>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60</w:t>
      </w:r>
      <w:r w:rsidR="000F2415" w:rsidRPr="0030318D">
        <w:rPr>
          <w:rFonts w:eastAsia="Times New Roman"/>
          <w:noProof/>
          <w:sz w:val="24"/>
          <w:szCs w:val="24"/>
        </w:rPr>
        <w:t>)</w:t>
      </w:r>
      <w:r w:rsidR="006B1369" w:rsidRPr="0030318D">
        <w:rPr>
          <w:rFonts w:eastAsia="Times New Roman"/>
          <w:sz w:val="24"/>
          <w:szCs w:val="24"/>
        </w:rPr>
        <w:fldChar w:fldCharType="end"/>
      </w:r>
      <w:r w:rsidR="00B76260" w:rsidRPr="0030318D">
        <w:rPr>
          <w:rFonts w:eastAsia="Times New Roman"/>
          <w:sz w:val="24"/>
          <w:szCs w:val="24"/>
        </w:rPr>
        <w:t xml:space="preserve"> to generate </w:t>
      </w:r>
      <w:r w:rsidR="00B76260" w:rsidRPr="0030318D">
        <w:rPr>
          <w:rFonts w:eastAsia="Times New Roman"/>
          <w:i/>
          <w:iCs/>
          <w:sz w:val="24"/>
          <w:szCs w:val="24"/>
        </w:rPr>
        <w:t>Nrp1</w:t>
      </w:r>
      <w:r w:rsidR="00B76260" w:rsidRPr="0030318D">
        <w:rPr>
          <w:rFonts w:eastAsia="Times New Roman"/>
          <w:sz w:val="24"/>
          <w:szCs w:val="24"/>
          <w:vertAlign w:val="superscript"/>
        </w:rPr>
        <w:t>fl/</w:t>
      </w:r>
      <w:proofErr w:type="spellStart"/>
      <w:r w:rsidR="00B76260" w:rsidRPr="0030318D">
        <w:rPr>
          <w:rFonts w:eastAsia="Times New Roman"/>
          <w:sz w:val="24"/>
          <w:szCs w:val="24"/>
          <w:vertAlign w:val="superscript"/>
        </w:rPr>
        <w:t>fl</w:t>
      </w:r>
      <w:proofErr w:type="spellEnd"/>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i/>
          <w:iCs/>
          <w:sz w:val="24"/>
          <w:szCs w:val="24"/>
          <w:vertAlign w:val="superscript"/>
        </w:rPr>
        <w:t>-/-</w:t>
      </w:r>
      <w:r w:rsidR="00B76260" w:rsidRPr="0030318D">
        <w:rPr>
          <w:rFonts w:eastAsia="Times New Roman"/>
          <w:sz w:val="24"/>
          <w:szCs w:val="24"/>
          <w:vertAlign w:val="superscript"/>
        </w:rPr>
        <w:t xml:space="preserve"> </w:t>
      </w:r>
      <w:r w:rsidR="00B76260" w:rsidRPr="0030318D">
        <w:rPr>
          <w:rFonts w:eastAsia="Times New Roman"/>
          <w:i/>
          <w:iCs/>
          <w:sz w:val="24"/>
          <w:szCs w:val="24"/>
        </w:rPr>
        <w:t>Cdh5</w:t>
      </w:r>
      <w:r w:rsidR="00B76260" w:rsidRPr="0030318D">
        <w:rPr>
          <w:rFonts w:eastAsia="Times New Roman"/>
          <w:sz w:val="24"/>
          <w:szCs w:val="24"/>
        </w:rPr>
        <w:t>(PAC)-iCreERT2 (</w:t>
      </w:r>
      <w:r w:rsidR="00B76260" w:rsidRPr="0030318D">
        <w:rPr>
          <w:rFonts w:eastAsia="Times New Roman"/>
          <w:i/>
          <w:iCs/>
          <w:sz w:val="24"/>
          <w:szCs w:val="24"/>
        </w:rPr>
        <w:t>Nrp1</w:t>
      </w:r>
      <w:r w:rsidR="00B76260" w:rsidRPr="0030318D">
        <w:rPr>
          <w:rFonts w:eastAsia="Times New Roman"/>
          <w:sz w:val="24"/>
          <w:szCs w:val="24"/>
          <w:vertAlign w:val="superscript"/>
        </w:rPr>
        <w:t>ECKO</w:t>
      </w:r>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i/>
          <w:iCs/>
          <w:sz w:val="24"/>
          <w:szCs w:val="24"/>
          <w:vertAlign w:val="superscript"/>
        </w:rPr>
        <w:t>-/-</w:t>
      </w:r>
      <w:r w:rsidR="00B76260" w:rsidRPr="0030318D">
        <w:rPr>
          <w:rFonts w:eastAsia="Times New Roman"/>
          <w:sz w:val="24"/>
          <w:szCs w:val="24"/>
        </w:rPr>
        <w:t xml:space="preserve">) and </w:t>
      </w:r>
      <w:r w:rsidR="00B76260" w:rsidRPr="0030318D">
        <w:rPr>
          <w:rFonts w:eastAsia="Times New Roman"/>
          <w:i/>
          <w:iCs/>
          <w:sz w:val="24"/>
          <w:szCs w:val="24"/>
        </w:rPr>
        <w:t>Nrp1</w:t>
      </w:r>
      <w:r w:rsidR="00B76260" w:rsidRPr="0030318D">
        <w:rPr>
          <w:rFonts w:eastAsia="Times New Roman"/>
          <w:sz w:val="24"/>
          <w:szCs w:val="24"/>
          <w:vertAlign w:val="superscript"/>
        </w:rPr>
        <w:t>fl/</w:t>
      </w:r>
      <w:proofErr w:type="spellStart"/>
      <w:r w:rsidR="00B76260" w:rsidRPr="0030318D">
        <w:rPr>
          <w:rFonts w:eastAsia="Times New Roman"/>
          <w:sz w:val="24"/>
          <w:szCs w:val="24"/>
          <w:vertAlign w:val="superscript"/>
        </w:rPr>
        <w:t>fl</w:t>
      </w:r>
      <w:proofErr w:type="spellEnd"/>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i/>
          <w:iCs/>
          <w:sz w:val="24"/>
          <w:szCs w:val="24"/>
          <w:vertAlign w:val="superscript"/>
        </w:rPr>
        <w:t>-/-</w:t>
      </w:r>
      <w:r w:rsidR="00B76260" w:rsidRPr="0030318D">
        <w:rPr>
          <w:rFonts w:eastAsia="Times New Roman"/>
          <w:sz w:val="24"/>
          <w:szCs w:val="24"/>
          <w:vertAlign w:val="superscript"/>
        </w:rPr>
        <w:t xml:space="preserve"> </w:t>
      </w:r>
      <w:r w:rsidR="00B76260" w:rsidRPr="0030318D">
        <w:rPr>
          <w:rFonts w:eastAsia="Times New Roman"/>
          <w:sz w:val="24"/>
          <w:szCs w:val="24"/>
        </w:rPr>
        <w:t>(</w:t>
      </w:r>
      <w:r w:rsidR="00B76260" w:rsidRPr="0030318D">
        <w:rPr>
          <w:rFonts w:eastAsia="Times New Roman"/>
          <w:i/>
          <w:iCs/>
          <w:sz w:val="24"/>
          <w:szCs w:val="24"/>
        </w:rPr>
        <w:t>Nrp1</w:t>
      </w:r>
      <w:r w:rsidR="00B76260" w:rsidRPr="0030318D">
        <w:rPr>
          <w:rFonts w:eastAsia="Times New Roman"/>
          <w:sz w:val="24"/>
          <w:szCs w:val="24"/>
          <w:vertAlign w:val="superscript"/>
        </w:rPr>
        <w:t>WT</w:t>
      </w:r>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sz w:val="24"/>
          <w:szCs w:val="24"/>
          <w:vertAlign w:val="superscript"/>
        </w:rPr>
        <w:t>-/-</w:t>
      </w:r>
      <w:r w:rsidR="00B76260" w:rsidRPr="0030318D">
        <w:rPr>
          <w:rFonts w:eastAsia="Times New Roman"/>
          <w:sz w:val="24"/>
          <w:szCs w:val="24"/>
        </w:rPr>
        <w:t>)</w:t>
      </w:r>
      <w:r>
        <w:rPr>
          <w:rFonts w:eastAsia="Times New Roman"/>
          <w:sz w:val="24"/>
          <w:szCs w:val="24"/>
        </w:rPr>
        <w:t xml:space="preserve"> mice</w:t>
      </w:r>
      <w:r w:rsidR="00B76260" w:rsidRPr="0030318D">
        <w:rPr>
          <w:rFonts w:eastAsia="Times New Roman"/>
          <w:sz w:val="24"/>
          <w:szCs w:val="24"/>
        </w:rPr>
        <w:t xml:space="preserve">. For tamoxifen-induction of </w:t>
      </w:r>
      <w:r>
        <w:rPr>
          <w:rFonts w:eastAsia="Times New Roman"/>
          <w:sz w:val="24"/>
          <w:szCs w:val="24"/>
        </w:rPr>
        <w:t>Cre</w:t>
      </w:r>
      <w:r w:rsidR="00B76260" w:rsidRPr="0030318D">
        <w:rPr>
          <w:rFonts w:eastAsia="Times New Roman"/>
          <w:sz w:val="24"/>
          <w:szCs w:val="24"/>
        </w:rPr>
        <w:t xml:space="preserve">-mediated recombination, 0.25 mg of tamoxifen (Sigma Aldrich, UK) dissolved in peanut oil to 2.5 mg/mL </w:t>
      </w:r>
      <w:r>
        <w:rPr>
          <w:rFonts w:eastAsia="Times New Roman"/>
          <w:sz w:val="24"/>
          <w:szCs w:val="24"/>
        </w:rPr>
        <w:t xml:space="preserve">in </w:t>
      </w:r>
      <w:r w:rsidRPr="0030318D">
        <w:rPr>
          <w:rFonts w:eastAsia="Times New Roman"/>
          <w:sz w:val="24"/>
          <w:szCs w:val="24"/>
        </w:rPr>
        <w:t xml:space="preserve">100μl </w:t>
      </w:r>
      <w:r>
        <w:rPr>
          <w:rFonts w:eastAsia="Times New Roman"/>
          <w:sz w:val="24"/>
          <w:szCs w:val="24"/>
        </w:rPr>
        <w:t xml:space="preserve">total volume </w:t>
      </w:r>
      <w:r w:rsidR="00B76260" w:rsidRPr="0030318D">
        <w:rPr>
          <w:rFonts w:eastAsia="Times New Roman"/>
          <w:sz w:val="24"/>
          <w:szCs w:val="24"/>
        </w:rPr>
        <w:t>was administered for 5 days to 4</w:t>
      </w:r>
      <w:r>
        <w:rPr>
          <w:rFonts w:eastAsia="Times New Roman"/>
          <w:sz w:val="24"/>
          <w:szCs w:val="24"/>
        </w:rPr>
        <w:t xml:space="preserve"> </w:t>
      </w:r>
      <w:r w:rsidR="00B76260" w:rsidRPr="0030318D">
        <w:rPr>
          <w:rFonts w:eastAsia="Times New Roman"/>
          <w:sz w:val="24"/>
          <w:szCs w:val="24"/>
        </w:rPr>
        <w:t>week</w:t>
      </w:r>
      <w:r>
        <w:rPr>
          <w:rFonts w:eastAsia="Times New Roman"/>
          <w:sz w:val="24"/>
          <w:szCs w:val="24"/>
        </w:rPr>
        <w:t xml:space="preserve"> </w:t>
      </w:r>
      <w:r w:rsidR="00B76260" w:rsidRPr="0030318D">
        <w:rPr>
          <w:rFonts w:eastAsia="Times New Roman"/>
          <w:sz w:val="24"/>
          <w:szCs w:val="24"/>
        </w:rPr>
        <w:t xml:space="preserve">old </w:t>
      </w:r>
      <w:r w:rsidR="00B76260" w:rsidRPr="0030318D">
        <w:rPr>
          <w:rFonts w:eastAsia="Times New Roman"/>
          <w:i/>
          <w:iCs/>
          <w:sz w:val="24"/>
          <w:szCs w:val="24"/>
        </w:rPr>
        <w:t>Nrp1</w:t>
      </w:r>
      <w:r w:rsidR="00B76260" w:rsidRPr="0030318D">
        <w:rPr>
          <w:rFonts w:eastAsia="Times New Roman"/>
          <w:sz w:val="24"/>
          <w:szCs w:val="24"/>
          <w:vertAlign w:val="superscript"/>
        </w:rPr>
        <w:t>ECKO</w:t>
      </w:r>
      <w:r w:rsidR="00B76260" w:rsidRPr="0030318D">
        <w:rPr>
          <w:rFonts w:eastAsia="Times New Roman"/>
          <w:sz w:val="24"/>
          <w:szCs w:val="24"/>
        </w:rPr>
        <w:t xml:space="preserve"> and </w:t>
      </w:r>
      <w:r w:rsidR="00B76260" w:rsidRPr="0030318D">
        <w:rPr>
          <w:rFonts w:eastAsia="Times New Roman"/>
          <w:i/>
          <w:iCs/>
          <w:sz w:val="24"/>
          <w:szCs w:val="24"/>
        </w:rPr>
        <w:t>Nrp1</w:t>
      </w:r>
      <w:r w:rsidR="00B76260" w:rsidRPr="0030318D">
        <w:rPr>
          <w:rFonts w:eastAsia="Times New Roman"/>
          <w:sz w:val="24"/>
          <w:szCs w:val="24"/>
          <w:vertAlign w:val="superscript"/>
        </w:rPr>
        <w:t>WT</w:t>
      </w:r>
      <w:r w:rsidR="00B76260" w:rsidRPr="0030318D">
        <w:rPr>
          <w:rFonts w:eastAsia="Times New Roman"/>
          <w:sz w:val="24"/>
          <w:szCs w:val="24"/>
        </w:rPr>
        <w:t xml:space="preserve"> littermates </w:t>
      </w:r>
      <w:r>
        <w:rPr>
          <w:rFonts w:eastAsia="Times New Roman"/>
          <w:sz w:val="24"/>
          <w:szCs w:val="24"/>
        </w:rPr>
        <w:t xml:space="preserve">by </w:t>
      </w:r>
      <w:r w:rsidR="00B76260" w:rsidRPr="0030318D">
        <w:rPr>
          <w:rFonts w:eastAsia="Times New Roman"/>
          <w:sz w:val="24"/>
          <w:szCs w:val="24"/>
        </w:rPr>
        <w:t>intraperitoneal injection. 4 weeks later</w:t>
      </w:r>
      <w:r w:rsidR="001A7518" w:rsidRPr="0030318D">
        <w:rPr>
          <w:rFonts w:eastAsia="Times New Roman"/>
          <w:sz w:val="24"/>
          <w:szCs w:val="24"/>
        </w:rPr>
        <w:t xml:space="preserve">, </w:t>
      </w:r>
      <w:r w:rsidR="00164B48" w:rsidRPr="0030318D">
        <w:rPr>
          <w:rFonts w:eastAsia="Times New Roman"/>
          <w:sz w:val="24"/>
          <w:szCs w:val="24"/>
        </w:rPr>
        <w:t>a</w:t>
      </w:r>
      <w:r w:rsidR="001A7518" w:rsidRPr="0030318D">
        <w:rPr>
          <w:rFonts w:eastAsia="Times New Roman"/>
          <w:sz w:val="24"/>
          <w:szCs w:val="24"/>
        </w:rPr>
        <w:t>nimals were perfusion</w:t>
      </w:r>
      <w:r>
        <w:rPr>
          <w:rFonts w:eastAsia="Times New Roman"/>
          <w:sz w:val="24"/>
          <w:szCs w:val="24"/>
        </w:rPr>
        <w:t xml:space="preserve"> </w:t>
      </w:r>
      <w:r w:rsidR="001A7518" w:rsidRPr="0030318D">
        <w:rPr>
          <w:rFonts w:eastAsia="Times New Roman"/>
          <w:sz w:val="24"/>
          <w:szCs w:val="24"/>
        </w:rPr>
        <w:t>fixed and the entire aorta w</w:t>
      </w:r>
      <w:r w:rsidR="008E0DB2" w:rsidRPr="0030318D">
        <w:rPr>
          <w:rFonts w:eastAsia="Times New Roman"/>
          <w:sz w:val="24"/>
          <w:szCs w:val="24"/>
        </w:rPr>
        <w:t>as</w:t>
      </w:r>
      <w:r w:rsidR="001A7518" w:rsidRPr="0030318D">
        <w:rPr>
          <w:rFonts w:eastAsia="Times New Roman"/>
          <w:sz w:val="24"/>
          <w:szCs w:val="24"/>
        </w:rPr>
        <w:t xml:space="preserve"> isolated</w:t>
      </w:r>
      <w:r w:rsidR="00B76260" w:rsidRPr="0030318D">
        <w:rPr>
          <w:rFonts w:eastAsia="Times New Roman"/>
          <w:sz w:val="24"/>
          <w:szCs w:val="24"/>
        </w:rPr>
        <w:t>. For the atherosclerosis experiments</w:t>
      </w:r>
      <w:r>
        <w:rPr>
          <w:rFonts w:eastAsia="Times New Roman"/>
          <w:sz w:val="24"/>
          <w:szCs w:val="24"/>
        </w:rPr>
        <w:t>,</w:t>
      </w:r>
      <w:r w:rsidR="00B76260" w:rsidRPr="0030318D">
        <w:rPr>
          <w:rFonts w:eastAsia="Times New Roman"/>
          <w:sz w:val="24"/>
          <w:szCs w:val="24"/>
        </w:rPr>
        <w:t xml:space="preserve"> </w:t>
      </w:r>
      <w:r w:rsidR="00B76260" w:rsidRPr="0030318D">
        <w:rPr>
          <w:rFonts w:eastAsia="Times New Roman"/>
          <w:i/>
          <w:iCs/>
          <w:sz w:val="24"/>
          <w:szCs w:val="24"/>
        </w:rPr>
        <w:t>Nrp1</w:t>
      </w:r>
      <w:r w:rsidR="00B76260" w:rsidRPr="0030318D">
        <w:rPr>
          <w:rFonts w:eastAsia="Times New Roman"/>
          <w:sz w:val="24"/>
          <w:szCs w:val="24"/>
          <w:vertAlign w:val="superscript"/>
        </w:rPr>
        <w:t>ECKO</w:t>
      </w:r>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sz w:val="24"/>
          <w:szCs w:val="24"/>
          <w:vertAlign w:val="superscript"/>
        </w:rPr>
        <w:t>-/-</w:t>
      </w:r>
      <w:r w:rsidR="00B76260" w:rsidRPr="0030318D">
        <w:rPr>
          <w:rFonts w:eastAsia="Times New Roman"/>
          <w:sz w:val="24"/>
          <w:szCs w:val="24"/>
        </w:rPr>
        <w:t xml:space="preserve"> and </w:t>
      </w:r>
      <w:r w:rsidR="00B76260" w:rsidRPr="0030318D">
        <w:rPr>
          <w:rFonts w:eastAsia="Times New Roman"/>
          <w:i/>
          <w:iCs/>
          <w:sz w:val="24"/>
          <w:szCs w:val="24"/>
        </w:rPr>
        <w:t>Nrp1</w:t>
      </w:r>
      <w:r w:rsidR="00B76260" w:rsidRPr="0030318D">
        <w:rPr>
          <w:rFonts w:eastAsia="Times New Roman"/>
          <w:sz w:val="24"/>
          <w:szCs w:val="24"/>
          <w:vertAlign w:val="superscript"/>
        </w:rPr>
        <w:t>WT</w:t>
      </w:r>
      <w:r w:rsidR="00B76260" w:rsidRPr="0030318D">
        <w:rPr>
          <w:rFonts w:eastAsia="Times New Roman"/>
          <w:sz w:val="24"/>
          <w:szCs w:val="24"/>
        </w:rPr>
        <w:t xml:space="preserve">; </w:t>
      </w:r>
      <w:proofErr w:type="spellStart"/>
      <w:r w:rsidR="00B76260" w:rsidRPr="0030318D">
        <w:rPr>
          <w:rFonts w:eastAsia="Times New Roman"/>
          <w:i/>
          <w:iCs/>
          <w:sz w:val="24"/>
          <w:szCs w:val="24"/>
        </w:rPr>
        <w:t>ApoE</w:t>
      </w:r>
      <w:proofErr w:type="spellEnd"/>
      <w:r w:rsidR="00B76260" w:rsidRPr="0030318D">
        <w:rPr>
          <w:rFonts w:eastAsia="Times New Roman"/>
          <w:sz w:val="24"/>
          <w:szCs w:val="24"/>
          <w:vertAlign w:val="superscript"/>
        </w:rPr>
        <w:t xml:space="preserve">-/- </w:t>
      </w:r>
      <w:r>
        <w:rPr>
          <w:rFonts w:eastAsia="Times New Roman"/>
          <w:sz w:val="24"/>
          <w:szCs w:val="24"/>
        </w:rPr>
        <w:t xml:space="preserve">mice </w:t>
      </w:r>
      <w:r w:rsidR="00B76260" w:rsidRPr="0030318D">
        <w:rPr>
          <w:rFonts w:eastAsia="Times New Roman"/>
          <w:sz w:val="24"/>
          <w:szCs w:val="24"/>
        </w:rPr>
        <w:t xml:space="preserve">received </w:t>
      </w:r>
      <w:r w:rsidR="00A10AF9" w:rsidRPr="0030318D">
        <w:rPr>
          <w:rFonts w:eastAsia="Times New Roman"/>
          <w:sz w:val="24"/>
          <w:szCs w:val="24"/>
        </w:rPr>
        <w:t>1 da</w:t>
      </w:r>
      <w:r w:rsidR="00164B48" w:rsidRPr="0030318D">
        <w:rPr>
          <w:rFonts w:eastAsia="Times New Roman"/>
          <w:sz w:val="24"/>
          <w:szCs w:val="24"/>
        </w:rPr>
        <w:t>i</w:t>
      </w:r>
      <w:r w:rsidR="00A10AF9" w:rsidRPr="0030318D">
        <w:rPr>
          <w:rFonts w:eastAsia="Times New Roman"/>
          <w:sz w:val="24"/>
          <w:szCs w:val="24"/>
        </w:rPr>
        <w:t xml:space="preserve">ly injection for a total of </w:t>
      </w:r>
      <w:r w:rsidR="00B76260" w:rsidRPr="0030318D">
        <w:rPr>
          <w:rFonts w:eastAsia="Times New Roman"/>
          <w:sz w:val="24"/>
          <w:szCs w:val="24"/>
        </w:rPr>
        <w:t xml:space="preserve">3 additional injections after 4 weeks. </w:t>
      </w:r>
      <w:r w:rsidR="00164B48" w:rsidRPr="0030318D">
        <w:rPr>
          <w:rFonts w:eastAsia="Times New Roman"/>
          <w:sz w:val="24"/>
          <w:szCs w:val="24"/>
        </w:rPr>
        <w:t>Animals were perfusion</w:t>
      </w:r>
      <w:r>
        <w:rPr>
          <w:rFonts w:eastAsia="Times New Roman"/>
          <w:sz w:val="24"/>
          <w:szCs w:val="24"/>
        </w:rPr>
        <w:t xml:space="preserve"> </w:t>
      </w:r>
      <w:r w:rsidR="00164B48" w:rsidRPr="0030318D">
        <w:rPr>
          <w:rFonts w:eastAsia="Times New Roman"/>
          <w:sz w:val="24"/>
          <w:szCs w:val="24"/>
        </w:rPr>
        <w:t>fixed and a</w:t>
      </w:r>
      <w:r w:rsidR="00B76260" w:rsidRPr="0030318D">
        <w:rPr>
          <w:rFonts w:eastAsia="Times New Roman"/>
          <w:sz w:val="24"/>
          <w:szCs w:val="24"/>
        </w:rPr>
        <w:t xml:space="preserve">ortae were isolated when mice were </w:t>
      </w:r>
      <w:r w:rsidR="00110B74" w:rsidRPr="0030318D">
        <w:rPr>
          <w:rFonts w:eastAsia="Times New Roman"/>
          <w:sz w:val="24"/>
          <w:szCs w:val="24"/>
        </w:rPr>
        <w:t>18 weeks old</w:t>
      </w:r>
      <w:r w:rsidR="00B76260" w:rsidRPr="0030318D">
        <w:rPr>
          <w:rFonts w:eastAsia="Times New Roman"/>
          <w:sz w:val="24"/>
          <w:szCs w:val="24"/>
        </w:rPr>
        <w:t xml:space="preserve"> and stained with Oil-red-O to </w:t>
      </w:r>
      <w:r w:rsidR="007932FA" w:rsidRPr="0030318D">
        <w:rPr>
          <w:rFonts w:eastAsia="Times New Roman"/>
          <w:sz w:val="24"/>
          <w:szCs w:val="24"/>
        </w:rPr>
        <w:t>visualize</w:t>
      </w:r>
      <w:r w:rsidR="00B76260" w:rsidRPr="0030318D">
        <w:rPr>
          <w:rFonts w:eastAsia="Times New Roman"/>
          <w:sz w:val="24"/>
          <w:szCs w:val="24"/>
        </w:rPr>
        <w:t xml:space="preserve"> atherosclerotic lesions.</w:t>
      </w:r>
    </w:p>
    <w:p w14:paraId="7E674A55" w14:textId="77777777" w:rsidR="00B76260" w:rsidRPr="0030318D" w:rsidRDefault="00B76260" w:rsidP="002D03FF">
      <w:pPr>
        <w:ind w:left="720"/>
        <w:jc w:val="both"/>
        <w:rPr>
          <w:rFonts w:eastAsia="Times New Roman"/>
          <w:sz w:val="24"/>
          <w:szCs w:val="24"/>
        </w:rPr>
      </w:pPr>
    </w:p>
    <w:p w14:paraId="5B9BABAB" w14:textId="36EE9476" w:rsidR="00B76260" w:rsidRPr="0030318D" w:rsidRDefault="00B76260" w:rsidP="002D03FF">
      <w:pPr>
        <w:ind w:firstLine="720"/>
        <w:jc w:val="both"/>
        <w:rPr>
          <w:rFonts w:eastAsia="Times New Roman"/>
          <w:i/>
          <w:iCs/>
          <w:sz w:val="24"/>
          <w:szCs w:val="24"/>
          <w:u w:val="single"/>
        </w:rPr>
      </w:pPr>
      <w:r w:rsidRPr="0030318D">
        <w:rPr>
          <w:rFonts w:eastAsia="Times New Roman"/>
          <w:i/>
          <w:iCs/>
          <w:sz w:val="24"/>
          <w:szCs w:val="24"/>
          <w:u w:val="single"/>
        </w:rPr>
        <w:t>Genotyping</w:t>
      </w:r>
    </w:p>
    <w:p w14:paraId="1F5A52DE" w14:textId="0DD95B0B"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Ear biopsies were collected on </w:t>
      </w:r>
      <w:proofErr w:type="gramStart"/>
      <w:r w:rsidRPr="0030318D">
        <w:rPr>
          <w:rFonts w:eastAsia="Times New Roman"/>
          <w:sz w:val="24"/>
          <w:szCs w:val="24"/>
        </w:rPr>
        <w:t>2</w:t>
      </w:r>
      <w:r w:rsidR="002E7F61">
        <w:rPr>
          <w:rFonts w:eastAsia="Times New Roman"/>
          <w:sz w:val="24"/>
          <w:szCs w:val="24"/>
        </w:rPr>
        <w:t xml:space="preserve"> </w:t>
      </w:r>
      <w:r w:rsidRPr="0030318D">
        <w:rPr>
          <w:rFonts w:eastAsia="Times New Roman"/>
          <w:sz w:val="24"/>
          <w:szCs w:val="24"/>
        </w:rPr>
        <w:t>week</w:t>
      </w:r>
      <w:r w:rsidR="002E7F61">
        <w:rPr>
          <w:rFonts w:eastAsia="Times New Roman"/>
          <w:sz w:val="24"/>
          <w:szCs w:val="24"/>
        </w:rPr>
        <w:t xml:space="preserve"> </w:t>
      </w:r>
      <w:r w:rsidRPr="0030318D">
        <w:rPr>
          <w:rFonts w:eastAsia="Times New Roman"/>
          <w:sz w:val="24"/>
          <w:szCs w:val="24"/>
        </w:rPr>
        <w:t>old</w:t>
      </w:r>
      <w:proofErr w:type="gramEnd"/>
      <w:r w:rsidRPr="0030318D">
        <w:rPr>
          <w:rFonts w:eastAsia="Times New Roman"/>
          <w:sz w:val="24"/>
          <w:szCs w:val="24"/>
        </w:rPr>
        <w:t xml:space="preserve"> pups. Biopsies were digested for 30 min</w:t>
      </w:r>
      <w:r w:rsidR="00CE4FB5" w:rsidRPr="0030318D">
        <w:rPr>
          <w:rFonts w:eastAsia="Times New Roman"/>
          <w:sz w:val="24"/>
          <w:szCs w:val="24"/>
        </w:rPr>
        <w:t>utes</w:t>
      </w:r>
      <w:r w:rsidRPr="0030318D">
        <w:rPr>
          <w:rFonts w:eastAsia="Times New Roman"/>
          <w:sz w:val="24"/>
          <w:szCs w:val="24"/>
        </w:rPr>
        <w:t xml:space="preserve"> at 95°C in 25 mM NaOH. Digestion </w:t>
      </w:r>
      <w:r w:rsidR="002E7F61">
        <w:rPr>
          <w:rFonts w:eastAsia="Times New Roman"/>
          <w:sz w:val="24"/>
          <w:szCs w:val="24"/>
        </w:rPr>
        <w:t xml:space="preserve">was </w:t>
      </w:r>
      <w:r w:rsidRPr="0030318D">
        <w:rPr>
          <w:rFonts w:eastAsia="Times New Roman"/>
          <w:sz w:val="24"/>
          <w:szCs w:val="24"/>
        </w:rPr>
        <w:t xml:space="preserve">inhibited with </w:t>
      </w:r>
      <w:r w:rsidR="002E7F61">
        <w:rPr>
          <w:rFonts w:eastAsia="Times New Roman"/>
          <w:sz w:val="24"/>
          <w:szCs w:val="24"/>
        </w:rPr>
        <w:t xml:space="preserve">an </w:t>
      </w:r>
      <w:r w:rsidRPr="0030318D">
        <w:rPr>
          <w:rFonts w:eastAsia="Times New Roman"/>
          <w:sz w:val="24"/>
          <w:szCs w:val="24"/>
        </w:rPr>
        <w:t xml:space="preserve">equal volume of 40 mM Tris-HCl. DNA samples were </w:t>
      </w:r>
      <w:r w:rsidR="007034E8" w:rsidRPr="0030318D">
        <w:rPr>
          <w:rFonts w:eastAsia="Times New Roman"/>
          <w:sz w:val="24"/>
          <w:szCs w:val="24"/>
        </w:rPr>
        <w:t xml:space="preserve">centrifuged </w:t>
      </w:r>
      <w:r w:rsidRPr="0030318D">
        <w:rPr>
          <w:rFonts w:eastAsia="Times New Roman"/>
          <w:sz w:val="24"/>
          <w:szCs w:val="24"/>
        </w:rPr>
        <w:t xml:space="preserve">at </w:t>
      </w:r>
      <w:r w:rsidR="00CA5009" w:rsidRPr="0030318D">
        <w:rPr>
          <w:rFonts w:eastAsia="Times New Roman"/>
          <w:sz w:val="24"/>
          <w:szCs w:val="24"/>
        </w:rPr>
        <w:t>300g</w:t>
      </w:r>
      <w:r w:rsidRPr="0030318D">
        <w:rPr>
          <w:rFonts w:eastAsia="Times New Roman"/>
          <w:sz w:val="24"/>
          <w:szCs w:val="24"/>
        </w:rPr>
        <w:t xml:space="preserve"> for 10 min</w:t>
      </w:r>
      <w:r w:rsidR="00CE4FB5" w:rsidRPr="0030318D">
        <w:rPr>
          <w:rFonts w:eastAsia="Times New Roman"/>
          <w:sz w:val="24"/>
          <w:szCs w:val="24"/>
        </w:rPr>
        <w:t>utes</w:t>
      </w:r>
      <w:r w:rsidRPr="0030318D">
        <w:rPr>
          <w:rFonts w:eastAsia="Times New Roman"/>
          <w:sz w:val="24"/>
          <w:szCs w:val="24"/>
        </w:rPr>
        <w:t xml:space="preserve">. 1 µL </w:t>
      </w:r>
      <w:r w:rsidR="002E7F61">
        <w:rPr>
          <w:rFonts w:eastAsia="Times New Roman"/>
          <w:sz w:val="24"/>
          <w:szCs w:val="24"/>
        </w:rPr>
        <w:t xml:space="preserve">of the supernatant </w:t>
      </w:r>
      <w:r w:rsidRPr="0030318D">
        <w:rPr>
          <w:rFonts w:eastAsia="Times New Roman"/>
          <w:sz w:val="24"/>
          <w:szCs w:val="24"/>
        </w:rPr>
        <w:t xml:space="preserve">was used to prepare the PCR Red </w:t>
      </w:r>
      <w:proofErr w:type="spellStart"/>
      <w:r w:rsidRPr="0030318D">
        <w:rPr>
          <w:rFonts w:eastAsia="Times New Roman"/>
          <w:sz w:val="24"/>
          <w:szCs w:val="24"/>
        </w:rPr>
        <w:t>BioMix</w:t>
      </w:r>
      <w:proofErr w:type="spellEnd"/>
      <w:r w:rsidRPr="0030318D">
        <w:rPr>
          <w:rFonts w:eastAsia="Times New Roman"/>
          <w:sz w:val="24"/>
          <w:szCs w:val="24"/>
        </w:rPr>
        <w:t xml:space="preserve"> (Scientific Laboratory Supplies Ltd, UK; cat#: BIO25006), The following primers were used for genotyping: </w:t>
      </w:r>
      <w:r w:rsidRPr="0030318D">
        <w:rPr>
          <w:rFonts w:eastAsia="Times New Roman"/>
          <w:i/>
          <w:iCs/>
          <w:sz w:val="24"/>
          <w:szCs w:val="24"/>
        </w:rPr>
        <w:t>Nrp1</w:t>
      </w:r>
      <w:r w:rsidR="002E7F61">
        <w:rPr>
          <w:rFonts w:eastAsia="Times New Roman"/>
          <w:sz w:val="24"/>
          <w:szCs w:val="24"/>
        </w:rPr>
        <w:t>,</w:t>
      </w:r>
      <w:r w:rsidRPr="0030318D">
        <w:rPr>
          <w:rFonts w:eastAsia="Times New Roman"/>
          <w:sz w:val="24"/>
          <w:szCs w:val="24"/>
        </w:rPr>
        <w:t xml:space="preserve"> AAGGAGTGGCACAGCATCTT</w:t>
      </w:r>
      <w:r w:rsidR="002E7F61">
        <w:rPr>
          <w:rFonts w:eastAsia="Times New Roman"/>
          <w:sz w:val="24"/>
          <w:szCs w:val="24"/>
        </w:rPr>
        <w:t xml:space="preserve"> (forward)</w:t>
      </w:r>
      <w:r w:rsidRPr="0030318D">
        <w:rPr>
          <w:rFonts w:eastAsia="Times New Roman"/>
          <w:sz w:val="24"/>
          <w:szCs w:val="24"/>
        </w:rPr>
        <w:t xml:space="preserve"> </w:t>
      </w:r>
      <w:r w:rsidR="002E7F61">
        <w:rPr>
          <w:rFonts w:eastAsia="Times New Roman"/>
          <w:sz w:val="24"/>
          <w:szCs w:val="24"/>
        </w:rPr>
        <w:t xml:space="preserve">and </w:t>
      </w:r>
      <w:r w:rsidRPr="0030318D">
        <w:rPr>
          <w:rFonts w:eastAsia="Times New Roman"/>
          <w:sz w:val="24"/>
          <w:szCs w:val="24"/>
        </w:rPr>
        <w:t>TCACACCCAAACTTCCTTCC</w:t>
      </w:r>
      <w:r w:rsidR="002E7F61">
        <w:rPr>
          <w:rFonts w:eastAsia="Times New Roman"/>
          <w:sz w:val="24"/>
          <w:szCs w:val="24"/>
        </w:rPr>
        <w:t xml:space="preserve"> (reverse)</w:t>
      </w:r>
      <w:r w:rsidRPr="0030318D">
        <w:rPr>
          <w:rFonts w:eastAsia="Times New Roman"/>
          <w:sz w:val="24"/>
          <w:szCs w:val="24"/>
        </w:rPr>
        <w:t xml:space="preserve">; </w:t>
      </w:r>
      <w:proofErr w:type="spellStart"/>
      <w:r w:rsidRPr="0030318D">
        <w:rPr>
          <w:rFonts w:eastAsia="Times New Roman"/>
          <w:i/>
          <w:iCs/>
          <w:sz w:val="24"/>
          <w:szCs w:val="24"/>
        </w:rPr>
        <w:t>ApoE</w:t>
      </w:r>
      <w:proofErr w:type="spellEnd"/>
      <w:r w:rsidR="002E7F61">
        <w:rPr>
          <w:rFonts w:eastAsia="Times New Roman"/>
          <w:sz w:val="24"/>
          <w:szCs w:val="24"/>
        </w:rPr>
        <w:t xml:space="preserve">, </w:t>
      </w:r>
      <w:r w:rsidRPr="0030318D">
        <w:rPr>
          <w:rFonts w:eastAsia="Times New Roman"/>
          <w:sz w:val="24"/>
          <w:szCs w:val="24"/>
        </w:rPr>
        <w:t>GCCTAGCCGAGGGAGAGCCG</w:t>
      </w:r>
      <w:r w:rsidR="002E7F61">
        <w:rPr>
          <w:rFonts w:eastAsia="Times New Roman"/>
          <w:sz w:val="24"/>
          <w:szCs w:val="24"/>
        </w:rPr>
        <w:t xml:space="preserve"> (forward),</w:t>
      </w:r>
      <w:r w:rsidRPr="0030318D">
        <w:rPr>
          <w:rFonts w:eastAsia="Times New Roman"/>
          <w:sz w:val="24"/>
          <w:szCs w:val="24"/>
        </w:rPr>
        <w:t xml:space="preserve"> GCCGCCCCGACTGCATCT</w:t>
      </w:r>
      <w:r w:rsidR="002E7F61">
        <w:rPr>
          <w:rFonts w:eastAsia="Times New Roman"/>
          <w:sz w:val="24"/>
          <w:szCs w:val="24"/>
        </w:rPr>
        <w:t xml:space="preserve"> (reverse for </w:t>
      </w:r>
      <w:proofErr w:type="spellStart"/>
      <w:r w:rsidR="002E7F61" w:rsidRPr="0030318D">
        <w:rPr>
          <w:rFonts w:eastAsia="Times New Roman"/>
          <w:i/>
          <w:iCs/>
          <w:sz w:val="24"/>
          <w:szCs w:val="24"/>
        </w:rPr>
        <w:t>ApoE</w:t>
      </w:r>
      <w:proofErr w:type="spellEnd"/>
      <w:r w:rsidR="002E7F61" w:rsidRPr="00AA7A23">
        <w:rPr>
          <w:rFonts w:eastAsia="Times New Roman"/>
          <w:i/>
          <w:iCs/>
          <w:sz w:val="24"/>
          <w:szCs w:val="24"/>
          <w:vertAlign w:val="superscript"/>
        </w:rPr>
        <w:t>-</w:t>
      </w:r>
      <w:r w:rsidR="002E7F61">
        <w:rPr>
          <w:rFonts w:eastAsia="Times New Roman"/>
          <w:i/>
          <w:iCs/>
          <w:sz w:val="24"/>
          <w:szCs w:val="24"/>
          <w:vertAlign w:val="superscript"/>
        </w:rPr>
        <w:t>/-</w:t>
      </w:r>
      <w:r w:rsidR="002E7F61">
        <w:rPr>
          <w:rFonts w:eastAsia="Times New Roman"/>
          <w:sz w:val="24"/>
          <w:szCs w:val="24"/>
        </w:rPr>
        <w:t xml:space="preserve">), and </w:t>
      </w:r>
      <w:r w:rsidRPr="0030318D">
        <w:rPr>
          <w:rFonts w:eastAsia="Times New Roman"/>
          <w:sz w:val="24"/>
          <w:szCs w:val="24"/>
        </w:rPr>
        <w:t>TGTGACTTGGGAGCTCTGCAGC</w:t>
      </w:r>
      <w:r w:rsidR="002E7F61">
        <w:rPr>
          <w:rFonts w:eastAsia="Times New Roman"/>
          <w:sz w:val="24"/>
          <w:szCs w:val="24"/>
        </w:rPr>
        <w:t xml:space="preserve"> (reverse for </w:t>
      </w:r>
      <w:proofErr w:type="spellStart"/>
      <w:r w:rsidR="002E7F61" w:rsidRPr="0030318D">
        <w:rPr>
          <w:rFonts w:eastAsia="Times New Roman"/>
          <w:i/>
          <w:iCs/>
          <w:sz w:val="24"/>
          <w:szCs w:val="24"/>
        </w:rPr>
        <w:t>ApoE</w:t>
      </w:r>
      <w:proofErr w:type="spellEnd"/>
      <w:r w:rsidR="002E7F61" w:rsidRPr="00AA7A23">
        <w:rPr>
          <w:rFonts w:eastAsia="Times New Roman"/>
          <w:sz w:val="24"/>
          <w:szCs w:val="24"/>
          <w:vertAlign w:val="superscript"/>
        </w:rPr>
        <w:t>+/+</w:t>
      </w:r>
      <w:r w:rsidR="002E7F61">
        <w:rPr>
          <w:rFonts w:eastAsia="Times New Roman"/>
          <w:sz w:val="24"/>
          <w:szCs w:val="24"/>
        </w:rPr>
        <w:t>)</w:t>
      </w:r>
      <w:r w:rsidRPr="0030318D">
        <w:rPr>
          <w:rFonts w:eastAsia="Times New Roman"/>
          <w:sz w:val="24"/>
          <w:szCs w:val="24"/>
        </w:rPr>
        <w:t xml:space="preserve">; </w:t>
      </w:r>
      <w:r w:rsidRPr="0030318D">
        <w:rPr>
          <w:rFonts w:eastAsia="Times New Roman"/>
          <w:i/>
          <w:iCs/>
          <w:sz w:val="24"/>
          <w:szCs w:val="24"/>
        </w:rPr>
        <w:t>Cdh5</w:t>
      </w:r>
      <w:r w:rsidRPr="0030318D">
        <w:rPr>
          <w:rFonts w:eastAsia="Times New Roman"/>
          <w:sz w:val="24"/>
          <w:szCs w:val="24"/>
        </w:rPr>
        <w:t>(PAC)-iCre</w:t>
      </w:r>
      <w:r w:rsidRPr="0030318D">
        <w:rPr>
          <w:rFonts w:eastAsia="Times New Roman"/>
          <w:sz w:val="24"/>
          <w:szCs w:val="24"/>
          <w:vertAlign w:val="superscript"/>
        </w:rPr>
        <w:t>ERT2</w:t>
      </w:r>
      <w:r w:rsidR="002E7F61">
        <w:rPr>
          <w:rFonts w:eastAsia="Times New Roman"/>
          <w:sz w:val="24"/>
          <w:szCs w:val="24"/>
        </w:rPr>
        <w:t xml:space="preserve">, </w:t>
      </w:r>
      <w:r w:rsidRPr="0030318D">
        <w:rPr>
          <w:rFonts w:eastAsia="Times New Roman"/>
          <w:sz w:val="24"/>
          <w:szCs w:val="24"/>
        </w:rPr>
        <w:t>GCCTGCATTACCGGTCGATGCAACGA</w:t>
      </w:r>
      <w:r w:rsidR="002E7F61">
        <w:rPr>
          <w:rFonts w:eastAsia="Times New Roman"/>
          <w:sz w:val="24"/>
          <w:szCs w:val="24"/>
        </w:rPr>
        <w:t xml:space="preserve"> (forward) and </w:t>
      </w:r>
      <w:r w:rsidRPr="0030318D">
        <w:rPr>
          <w:rFonts w:eastAsia="Times New Roman"/>
          <w:sz w:val="24"/>
          <w:szCs w:val="24"/>
        </w:rPr>
        <w:t>GTGGCAGATGGCGCGGCAACACCATT</w:t>
      </w:r>
      <w:r w:rsidR="002E7F61">
        <w:rPr>
          <w:rFonts w:eastAsia="Times New Roman"/>
          <w:sz w:val="24"/>
          <w:szCs w:val="24"/>
        </w:rPr>
        <w:t xml:space="preserve"> (reverse)</w:t>
      </w:r>
      <w:r w:rsidRPr="0030318D">
        <w:rPr>
          <w:rFonts w:eastAsia="Times New Roman"/>
          <w:sz w:val="24"/>
          <w:szCs w:val="24"/>
        </w:rPr>
        <w:t xml:space="preserve">. PCR products were run in 1 % Agarose gel containing </w:t>
      </w:r>
      <w:proofErr w:type="spellStart"/>
      <w:r w:rsidRPr="0030318D">
        <w:rPr>
          <w:rFonts w:eastAsia="Times New Roman"/>
          <w:sz w:val="24"/>
          <w:szCs w:val="24"/>
        </w:rPr>
        <w:t>GelRed</w:t>
      </w:r>
      <w:proofErr w:type="spellEnd"/>
      <w:r w:rsidRPr="0030318D">
        <w:rPr>
          <w:rFonts w:eastAsia="Times New Roman"/>
          <w:sz w:val="24"/>
          <w:szCs w:val="24"/>
        </w:rPr>
        <w:t xml:space="preserve">® Nucleic acid gel stain (Insight Biotechnology, UK; cat#: 41003-T) and </w:t>
      </w:r>
      <w:r w:rsidR="007932FA" w:rsidRPr="0030318D">
        <w:rPr>
          <w:rFonts w:eastAsia="Times New Roman"/>
          <w:sz w:val="24"/>
          <w:szCs w:val="24"/>
        </w:rPr>
        <w:t>visualized</w:t>
      </w:r>
      <w:r w:rsidRPr="0030318D">
        <w:rPr>
          <w:rFonts w:eastAsia="Times New Roman"/>
          <w:sz w:val="24"/>
          <w:szCs w:val="24"/>
        </w:rPr>
        <w:t xml:space="preserve"> using a </w:t>
      </w:r>
      <w:proofErr w:type="spellStart"/>
      <w:r w:rsidRPr="0030318D">
        <w:rPr>
          <w:rFonts w:eastAsia="Times New Roman"/>
          <w:sz w:val="24"/>
          <w:szCs w:val="24"/>
        </w:rPr>
        <w:t>FluorCheE</w:t>
      </w:r>
      <w:proofErr w:type="spellEnd"/>
      <w:r w:rsidRPr="0030318D">
        <w:rPr>
          <w:rFonts w:eastAsia="Times New Roman"/>
          <w:sz w:val="24"/>
          <w:szCs w:val="24"/>
        </w:rPr>
        <w:t xml:space="preserve"> (</w:t>
      </w:r>
      <w:proofErr w:type="spellStart"/>
      <w:r w:rsidRPr="0030318D">
        <w:rPr>
          <w:rFonts w:eastAsia="Times New Roman"/>
          <w:sz w:val="24"/>
          <w:szCs w:val="24"/>
        </w:rPr>
        <w:t>ProteinSimple</w:t>
      </w:r>
      <w:proofErr w:type="spellEnd"/>
      <w:r w:rsidRPr="0030318D">
        <w:rPr>
          <w:rFonts w:eastAsia="Times New Roman"/>
          <w:sz w:val="24"/>
          <w:szCs w:val="24"/>
        </w:rPr>
        <w:t>, US).</w:t>
      </w:r>
    </w:p>
    <w:p w14:paraId="6729CB1D" w14:textId="77777777" w:rsidR="00B76260" w:rsidRPr="0030318D" w:rsidRDefault="00B76260" w:rsidP="002D03FF">
      <w:pPr>
        <w:ind w:left="720"/>
        <w:jc w:val="both"/>
        <w:rPr>
          <w:rFonts w:eastAsia="Times New Roman"/>
          <w:sz w:val="24"/>
          <w:szCs w:val="24"/>
        </w:rPr>
      </w:pPr>
    </w:p>
    <w:p w14:paraId="496207C7" w14:textId="78BA524E" w:rsidR="00B76260" w:rsidRPr="0030318D" w:rsidRDefault="00B76260" w:rsidP="002D03FF">
      <w:pPr>
        <w:ind w:firstLine="720"/>
        <w:jc w:val="both"/>
        <w:rPr>
          <w:rFonts w:eastAsia="Times New Roman"/>
          <w:i/>
          <w:iCs/>
          <w:sz w:val="24"/>
          <w:szCs w:val="24"/>
          <w:u w:val="single"/>
        </w:rPr>
      </w:pPr>
      <w:r w:rsidRPr="0030318D">
        <w:rPr>
          <w:rFonts w:eastAsia="Times New Roman"/>
          <w:i/>
          <w:iCs/>
          <w:sz w:val="24"/>
          <w:szCs w:val="24"/>
          <w:u w:val="single"/>
        </w:rPr>
        <w:t>En-</w:t>
      </w:r>
      <w:r w:rsidR="00F722B4">
        <w:rPr>
          <w:rFonts w:eastAsia="Times New Roman"/>
          <w:i/>
          <w:iCs/>
          <w:sz w:val="24"/>
          <w:szCs w:val="24"/>
          <w:u w:val="single"/>
        </w:rPr>
        <w:t>f</w:t>
      </w:r>
      <w:r w:rsidR="00F722B4" w:rsidRPr="0030318D">
        <w:rPr>
          <w:rFonts w:eastAsia="Times New Roman"/>
          <w:i/>
          <w:iCs/>
          <w:sz w:val="24"/>
          <w:szCs w:val="24"/>
          <w:u w:val="single"/>
        </w:rPr>
        <w:t xml:space="preserve">ace </w:t>
      </w:r>
      <w:r w:rsidRPr="0030318D">
        <w:rPr>
          <w:rFonts w:eastAsia="Times New Roman"/>
          <w:i/>
          <w:iCs/>
          <w:sz w:val="24"/>
          <w:szCs w:val="24"/>
          <w:u w:val="single"/>
        </w:rPr>
        <w:t xml:space="preserve">aorta </w:t>
      </w:r>
      <w:r w:rsidR="00F722B4">
        <w:rPr>
          <w:rFonts w:eastAsia="Times New Roman"/>
          <w:i/>
          <w:iCs/>
          <w:sz w:val="24"/>
          <w:szCs w:val="24"/>
          <w:u w:val="single"/>
        </w:rPr>
        <w:t xml:space="preserve">and aortic ring </w:t>
      </w:r>
      <w:r w:rsidRPr="0030318D">
        <w:rPr>
          <w:rFonts w:eastAsia="Times New Roman"/>
          <w:i/>
          <w:iCs/>
          <w:sz w:val="24"/>
          <w:szCs w:val="24"/>
          <w:u w:val="single"/>
        </w:rPr>
        <w:t>immunostaining</w:t>
      </w:r>
    </w:p>
    <w:p w14:paraId="05CC9E90" w14:textId="6A293456" w:rsidR="00B76260" w:rsidRDefault="007034E8" w:rsidP="002D03FF">
      <w:pPr>
        <w:ind w:left="720"/>
        <w:jc w:val="both"/>
        <w:rPr>
          <w:rFonts w:eastAsia="Times New Roman"/>
          <w:sz w:val="24"/>
          <w:szCs w:val="24"/>
        </w:rPr>
      </w:pPr>
      <w:r w:rsidRPr="0030318D">
        <w:rPr>
          <w:rFonts w:eastAsia="Times New Roman"/>
          <w:sz w:val="24"/>
          <w:szCs w:val="24"/>
        </w:rPr>
        <w:t xml:space="preserve">Mice </w:t>
      </w:r>
      <w:r w:rsidR="00B76260" w:rsidRPr="0030318D">
        <w:rPr>
          <w:rFonts w:eastAsia="Times New Roman"/>
          <w:sz w:val="24"/>
          <w:szCs w:val="24"/>
        </w:rPr>
        <w:t>were perfuse</w:t>
      </w:r>
      <w:r w:rsidR="00230971" w:rsidRPr="0030318D">
        <w:rPr>
          <w:rFonts w:eastAsia="Times New Roman"/>
          <w:sz w:val="24"/>
          <w:szCs w:val="24"/>
        </w:rPr>
        <w:t xml:space="preserve">d </w:t>
      </w:r>
      <w:r w:rsidR="000C6367" w:rsidRPr="0030318D">
        <w:rPr>
          <w:rFonts w:eastAsia="Times New Roman"/>
          <w:sz w:val="24"/>
          <w:szCs w:val="24"/>
        </w:rPr>
        <w:t xml:space="preserve">with </w:t>
      </w:r>
      <w:r w:rsidR="00230971" w:rsidRPr="0030318D">
        <w:rPr>
          <w:rFonts w:eastAsia="Times New Roman"/>
          <w:sz w:val="24"/>
          <w:szCs w:val="24"/>
        </w:rPr>
        <w:t xml:space="preserve">PBS </w:t>
      </w:r>
      <w:r w:rsidR="00E5563F">
        <w:rPr>
          <w:rFonts w:eastAsia="Times New Roman"/>
          <w:sz w:val="24"/>
          <w:szCs w:val="24"/>
        </w:rPr>
        <w:t xml:space="preserve">by </w:t>
      </w:r>
      <w:r w:rsidR="000C6367" w:rsidRPr="0030318D">
        <w:rPr>
          <w:rFonts w:eastAsia="Times New Roman"/>
          <w:sz w:val="24"/>
          <w:szCs w:val="24"/>
        </w:rPr>
        <w:t xml:space="preserve">the left ventricle, </w:t>
      </w:r>
      <w:r w:rsidR="00E5563F">
        <w:rPr>
          <w:rFonts w:eastAsia="Times New Roman"/>
          <w:sz w:val="24"/>
          <w:szCs w:val="24"/>
        </w:rPr>
        <w:t xml:space="preserve">then with </w:t>
      </w:r>
      <w:r w:rsidR="00B76260" w:rsidRPr="0030318D">
        <w:rPr>
          <w:rFonts w:eastAsia="Times New Roman"/>
          <w:sz w:val="24"/>
          <w:szCs w:val="24"/>
        </w:rPr>
        <w:t>4% paraformaldehyde</w:t>
      </w:r>
      <w:r w:rsidR="00EA02C5" w:rsidRPr="0030318D">
        <w:rPr>
          <w:rFonts w:eastAsia="Times New Roman"/>
          <w:sz w:val="24"/>
          <w:szCs w:val="24"/>
        </w:rPr>
        <w:t xml:space="preserve"> in PBS</w:t>
      </w:r>
      <w:r w:rsidR="008E3483" w:rsidRPr="0030318D">
        <w:t xml:space="preserve"> </w:t>
      </w:r>
      <w:r w:rsidR="008E3483" w:rsidRPr="0030318D">
        <w:rPr>
          <w:rFonts w:eastAsia="Times New Roman"/>
          <w:sz w:val="24"/>
          <w:szCs w:val="24"/>
        </w:rPr>
        <w:t>at physiological pressure to fix the vascular tree</w:t>
      </w:r>
      <w:r w:rsidR="00E5563F">
        <w:rPr>
          <w:rFonts w:eastAsia="Times New Roman"/>
          <w:sz w:val="24"/>
          <w:szCs w:val="24"/>
        </w:rPr>
        <w:t>. T</w:t>
      </w:r>
      <w:r w:rsidR="00B76260" w:rsidRPr="0030318D">
        <w:rPr>
          <w:rFonts w:eastAsia="Times New Roman"/>
          <w:sz w:val="24"/>
          <w:szCs w:val="24"/>
        </w:rPr>
        <w:t xml:space="preserve">he whole aortae </w:t>
      </w:r>
      <w:r w:rsidR="00E5563F">
        <w:rPr>
          <w:rFonts w:eastAsia="Times New Roman"/>
          <w:sz w:val="24"/>
          <w:szCs w:val="24"/>
        </w:rPr>
        <w:t xml:space="preserve">were </w:t>
      </w:r>
      <w:r w:rsidR="00B76260" w:rsidRPr="0030318D">
        <w:rPr>
          <w:rFonts w:eastAsia="Times New Roman"/>
          <w:sz w:val="24"/>
          <w:szCs w:val="24"/>
        </w:rPr>
        <w:t>dissected</w:t>
      </w:r>
      <w:r w:rsidR="00C65200">
        <w:rPr>
          <w:rFonts w:eastAsia="Times New Roman"/>
          <w:sz w:val="24"/>
          <w:szCs w:val="24"/>
        </w:rPr>
        <w:t xml:space="preserve">, </w:t>
      </w:r>
      <w:r w:rsidR="00B76260" w:rsidRPr="0030318D">
        <w:rPr>
          <w:rFonts w:eastAsia="Times New Roman"/>
          <w:sz w:val="24"/>
          <w:szCs w:val="24"/>
        </w:rPr>
        <w:t>cleaned of fat</w:t>
      </w:r>
      <w:r w:rsidR="00C65200">
        <w:rPr>
          <w:rFonts w:eastAsia="Times New Roman"/>
          <w:sz w:val="24"/>
          <w:szCs w:val="24"/>
        </w:rPr>
        <w:t xml:space="preserve">, </w:t>
      </w:r>
      <w:r w:rsidR="007932FA" w:rsidRPr="0030318D">
        <w:rPr>
          <w:rFonts w:eastAsia="Times New Roman"/>
          <w:sz w:val="24"/>
          <w:szCs w:val="24"/>
        </w:rPr>
        <w:t>permeabilized</w:t>
      </w:r>
      <w:r w:rsidR="00B76260" w:rsidRPr="0030318D">
        <w:rPr>
          <w:rFonts w:eastAsia="Times New Roman"/>
          <w:sz w:val="24"/>
          <w:szCs w:val="24"/>
        </w:rPr>
        <w:t xml:space="preserve"> in 0.25% Triton X-100 in PBS for 5 min</w:t>
      </w:r>
      <w:r w:rsidR="00110B74" w:rsidRPr="0030318D">
        <w:rPr>
          <w:rFonts w:eastAsia="Times New Roman"/>
          <w:sz w:val="24"/>
          <w:szCs w:val="24"/>
        </w:rPr>
        <w:t>utes</w:t>
      </w:r>
      <w:r w:rsidR="00B76260" w:rsidRPr="0030318D">
        <w:rPr>
          <w:rFonts w:eastAsia="Times New Roman"/>
          <w:sz w:val="24"/>
          <w:szCs w:val="24"/>
        </w:rPr>
        <w:t>, blocked for 1 hour in 3% BSA in PBS-T 0.05%</w:t>
      </w:r>
      <w:r w:rsidR="00C65200">
        <w:rPr>
          <w:rFonts w:eastAsia="Times New Roman"/>
          <w:sz w:val="24"/>
          <w:szCs w:val="24"/>
        </w:rPr>
        <w:t>,</w:t>
      </w:r>
      <w:r w:rsidR="00B76260" w:rsidRPr="0030318D">
        <w:rPr>
          <w:rFonts w:eastAsia="Times New Roman"/>
          <w:sz w:val="24"/>
          <w:szCs w:val="24"/>
        </w:rPr>
        <w:t xml:space="preserve"> and incubated overnight at 4°C </w:t>
      </w:r>
      <w:r w:rsidRPr="0030318D">
        <w:rPr>
          <w:rFonts w:eastAsia="Times New Roman"/>
          <w:sz w:val="24"/>
          <w:szCs w:val="24"/>
        </w:rPr>
        <w:t>with</w:t>
      </w:r>
      <w:r w:rsidR="00B76260" w:rsidRPr="0030318D">
        <w:rPr>
          <w:rFonts w:eastAsia="Times New Roman"/>
          <w:sz w:val="24"/>
          <w:szCs w:val="24"/>
        </w:rPr>
        <w:t xml:space="preserve"> the following primary antibodies: anti-mouse-NRP1 (R&amp;D Systems, USA; cat#: AF566); anti-mouse-VE-cadherin (ABCAM, UK; cat#: ab91064); anti-pSMAD2/3 (Cell Signaling Technology Europe BV, UK; cat#: 8828S). Depending on the experiment, primary antibodies were detected with donkey </w:t>
      </w:r>
      <w:r w:rsidR="00C65200">
        <w:rPr>
          <w:rFonts w:eastAsia="Times New Roman"/>
          <w:sz w:val="24"/>
          <w:szCs w:val="24"/>
        </w:rPr>
        <w:t>a</w:t>
      </w:r>
      <w:r w:rsidR="00C65200" w:rsidRPr="0030318D">
        <w:rPr>
          <w:rFonts w:eastAsia="Times New Roman"/>
          <w:sz w:val="24"/>
          <w:szCs w:val="24"/>
        </w:rPr>
        <w:t>nti-</w:t>
      </w:r>
      <w:r w:rsidR="00C65200">
        <w:rPr>
          <w:rFonts w:eastAsia="Times New Roman"/>
          <w:sz w:val="24"/>
          <w:szCs w:val="24"/>
        </w:rPr>
        <w:t>g</w:t>
      </w:r>
      <w:r w:rsidR="00C65200" w:rsidRPr="0030318D">
        <w:rPr>
          <w:rFonts w:eastAsia="Times New Roman"/>
          <w:sz w:val="24"/>
          <w:szCs w:val="24"/>
        </w:rPr>
        <w:t xml:space="preserve">oat </w:t>
      </w:r>
      <w:r w:rsidR="00B76260" w:rsidRPr="0030318D">
        <w:rPr>
          <w:rFonts w:eastAsia="Times New Roman"/>
          <w:sz w:val="24"/>
          <w:szCs w:val="24"/>
        </w:rPr>
        <w:t xml:space="preserve">488; donkey </w:t>
      </w:r>
      <w:r w:rsidR="00C65200">
        <w:rPr>
          <w:rFonts w:eastAsia="Times New Roman"/>
          <w:sz w:val="24"/>
          <w:szCs w:val="24"/>
        </w:rPr>
        <w:t>a</w:t>
      </w:r>
      <w:r w:rsidR="00C65200" w:rsidRPr="0030318D">
        <w:rPr>
          <w:rFonts w:eastAsia="Times New Roman"/>
          <w:sz w:val="24"/>
          <w:szCs w:val="24"/>
        </w:rPr>
        <w:t>nti-</w:t>
      </w:r>
      <w:r w:rsidR="00C65200">
        <w:rPr>
          <w:rFonts w:eastAsia="Times New Roman"/>
          <w:sz w:val="24"/>
          <w:szCs w:val="24"/>
        </w:rPr>
        <w:t>g</w:t>
      </w:r>
      <w:r w:rsidR="00C65200" w:rsidRPr="0030318D">
        <w:rPr>
          <w:rFonts w:eastAsia="Times New Roman"/>
          <w:sz w:val="24"/>
          <w:szCs w:val="24"/>
        </w:rPr>
        <w:t xml:space="preserve">oat </w:t>
      </w:r>
      <w:r w:rsidR="00B76260" w:rsidRPr="0030318D">
        <w:rPr>
          <w:rFonts w:eastAsia="Times New Roman"/>
          <w:sz w:val="24"/>
          <w:szCs w:val="24"/>
        </w:rPr>
        <w:t xml:space="preserve">647; donkey Anti-Rabbit 488; donkey </w:t>
      </w:r>
      <w:r w:rsidR="00C65200">
        <w:rPr>
          <w:rFonts w:eastAsia="Times New Roman"/>
          <w:sz w:val="24"/>
          <w:szCs w:val="24"/>
        </w:rPr>
        <w:t>a</w:t>
      </w:r>
      <w:r w:rsidR="00C65200" w:rsidRPr="0030318D">
        <w:rPr>
          <w:rFonts w:eastAsia="Times New Roman"/>
          <w:sz w:val="24"/>
          <w:szCs w:val="24"/>
        </w:rPr>
        <w:t>nti</w:t>
      </w:r>
      <w:r w:rsidR="00B76260" w:rsidRPr="0030318D">
        <w:rPr>
          <w:rFonts w:eastAsia="Times New Roman"/>
          <w:sz w:val="24"/>
          <w:szCs w:val="24"/>
        </w:rPr>
        <w:t>-</w:t>
      </w:r>
      <w:r w:rsidR="00C65200">
        <w:rPr>
          <w:rFonts w:eastAsia="Times New Roman"/>
          <w:sz w:val="24"/>
          <w:szCs w:val="24"/>
        </w:rPr>
        <w:t>r</w:t>
      </w:r>
      <w:r w:rsidR="00C65200" w:rsidRPr="0030318D">
        <w:rPr>
          <w:rFonts w:eastAsia="Times New Roman"/>
          <w:sz w:val="24"/>
          <w:szCs w:val="24"/>
        </w:rPr>
        <w:t xml:space="preserve">abbit </w:t>
      </w:r>
      <w:r w:rsidR="00B76260" w:rsidRPr="0030318D">
        <w:rPr>
          <w:rFonts w:eastAsia="Times New Roman"/>
          <w:sz w:val="24"/>
          <w:szCs w:val="24"/>
        </w:rPr>
        <w:t xml:space="preserve">647; goat </w:t>
      </w:r>
      <w:r w:rsidR="00C65200">
        <w:rPr>
          <w:rFonts w:eastAsia="Times New Roman"/>
          <w:sz w:val="24"/>
          <w:szCs w:val="24"/>
        </w:rPr>
        <w:t>a</w:t>
      </w:r>
      <w:r w:rsidR="00C65200" w:rsidRPr="0030318D">
        <w:rPr>
          <w:rFonts w:eastAsia="Times New Roman"/>
          <w:sz w:val="24"/>
          <w:szCs w:val="24"/>
        </w:rPr>
        <w:t>nti</w:t>
      </w:r>
      <w:r w:rsidR="00B76260" w:rsidRPr="0030318D">
        <w:rPr>
          <w:rFonts w:eastAsia="Times New Roman"/>
          <w:sz w:val="24"/>
          <w:szCs w:val="24"/>
        </w:rPr>
        <w:t>-</w:t>
      </w:r>
      <w:r w:rsidR="00C65200">
        <w:rPr>
          <w:rFonts w:eastAsia="Times New Roman"/>
          <w:sz w:val="24"/>
          <w:szCs w:val="24"/>
        </w:rPr>
        <w:t>r</w:t>
      </w:r>
      <w:r w:rsidR="00C65200" w:rsidRPr="0030318D">
        <w:rPr>
          <w:rFonts w:eastAsia="Times New Roman"/>
          <w:sz w:val="24"/>
          <w:szCs w:val="24"/>
        </w:rPr>
        <w:t xml:space="preserve">at </w:t>
      </w:r>
      <w:r w:rsidR="00B76260" w:rsidRPr="0030318D">
        <w:rPr>
          <w:rFonts w:eastAsia="Times New Roman"/>
          <w:sz w:val="24"/>
          <w:szCs w:val="24"/>
        </w:rPr>
        <w:t>555 (Invitrogen, UK; cat#: 21434). DAPI was used to counterstain the nuclei. Samples were washed with PBS, post-fixed in 4% paraformaldehyde for 5 min</w:t>
      </w:r>
      <w:r w:rsidR="00024251" w:rsidRPr="0030318D">
        <w:rPr>
          <w:rFonts w:eastAsia="Times New Roman"/>
          <w:sz w:val="24"/>
          <w:szCs w:val="24"/>
        </w:rPr>
        <w:t>utes</w:t>
      </w:r>
      <w:r w:rsidR="00B76260" w:rsidRPr="0030318D">
        <w:rPr>
          <w:rFonts w:eastAsia="Times New Roman"/>
          <w:sz w:val="24"/>
          <w:szCs w:val="24"/>
        </w:rPr>
        <w:t xml:space="preserve">, washed with PBS, and mounted with mounting media (Fisher Scientific, UK; cat#: 10662815). Z-stacks of equivalent regions within the descending aorta or the aortic arch were acquired with an LSM 880 confocal microscope </w:t>
      </w:r>
      <w:r w:rsidR="00B76260" w:rsidRPr="0030318D">
        <w:rPr>
          <w:rFonts w:eastAsia="Times New Roman"/>
          <w:sz w:val="24"/>
          <w:szCs w:val="24"/>
        </w:rPr>
        <w:lastRenderedPageBreak/>
        <w:t xml:space="preserve">equipped with a plan apochromat 63X 1.4 NA oil objective. Maximal intensity projections were generated with ImageJ (NIH, Bethesda, USA) and staining </w:t>
      </w:r>
      <w:r w:rsidR="00C65200">
        <w:rPr>
          <w:rFonts w:eastAsia="Times New Roman"/>
          <w:sz w:val="24"/>
          <w:szCs w:val="24"/>
        </w:rPr>
        <w:t xml:space="preserve">was </w:t>
      </w:r>
      <w:r w:rsidR="007932FA" w:rsidRPr="0030318D">
        <w:rPr>
          <w:rFonts w:eastAsia="Times New Roman"/>
          <w:sz w:val="24"/>
          <w:szCs w:val="24"/>
        </w:rPr>
        <w:t>normalized</w:t>
      </w:r>
      <w:r w:rsidR="00B76260" w:rsidRPr="0030318D">
        <w:rPr>
          <w:rFonts w:eastAsia="Times New Roman"/>
          <w:sz w:val="24"/>
          <w:szCs w:val="24"/>
        </w:rPr>
        <w:t xml:space="preserve"> to DAPI.</w:t>
      </w:r>
    </w:p>
    <w:p w14:paraId="4261E09C" w14:textId="77777777" w:rsidR="00896C86" w:rsidRDefault="00896C86" w:rsidP="002D03FF">
      <w:pPr>
        <w:ind w:left="720"/>
        <w:jc w:val="both"/>
        <w:rPr>
          <w:rFonts w:eastAsia="Times New Roman"/>
          <w:sz w:val="24"/>
          <w:szCs w:val="24"/>
        </w:rPr>
      </w:pPr>
    </w:p>
    <w:p w14:paraId="007A85E7" w14:textId="1F518275" w:rsidR="00896C86" w:rsidRPr="0030318D" w:rsidRDefault="00896C86" w:rsidP="002D03FF">
      <w:pPr>
        <w:ind w:left="720"/>
        <w:jc w:val="both"/>
        <w:rPr>
          <w:rFonts w:eastAsia="Times New Roman"/>
          <w:sz w:val="24"/>
          <w:szCs w:val="24"/>
        </w:rPr>
      </w:pPr>
      <w:r w:rsidRPr="0030318D">
        <w:rPr>
          <w:rFonts w:eastAsia="Times New Roman"/>
          <w:sz w:val="24"/>
          <w:szCs w:val="24"/>
        </w:rPr>
        <w:t xml:space="preserve">Mice were perfused with PBS </w:t>
      </w:r>
      <w:r>
        <w:rPr>
          <w:rFonts w:eastAsia="Times New Roman"/>
          <w:sz w:val="24"/>
          <w:szCs w:val="24"/>
        </w:rPr>
        <w:t xml:space="preserve">by </w:t>
      </w:r>
      <w:r w:rsidRPr="0030318D">
        <w:rPr>
          <w:rFonts w:eastAsia="Times New Roman"/>
          <w:sz w:val="24"/>
          <w:szCs w:val="24"/>
        </w:rPr>
        <w:t xml:space="preserve">the left ventricle, </w:t>
      </w:r>
      <w:r>
        <w:rPr>
          <w:rFonts w:eastAsia="Times New Roman"/>
          <w:sz w:val="24"/>
          <w:szCs w:val="24"/>
        </w:rPr>
        <w:t xml:space="preserve">then with </w:t>
      </w:r>
      <w:r w:rsidRPr="0030318D">
        <w:rPr>
          <w:rFonts w:eastAsia="Times New Roman"/>
          <w:sz w:val="24"/>
          <w:szCs w:val="24"/>
        </w:rPr>
        <w:t>4 % paraformaldehyde in PBS. The whole aortae were dissected and cleaned of fat. Descending aortae were cryoprotected by overnight incubation in 15% and then 30% sucrose at 4°C. Tissues were embedded in OCT cryo-microtomy embedding medium (</w:t>
      </w:r>
      <w:proofErr w:type="spellStart"/>
      <w:r w:rsidRPr="0030318D">
        <w:rPr>
          <w:rFonts w:eastAsia="Times New Roman"/>
          <w:sz w:val="24"/>
          <w:szCs w:val="24"/>
        </w:rPr>
        <w:t>Cellpath</w:t>
      </w:r>
      <w:proofErr w:type="spellEnd"/>
      <w:r w:rsidRPr="0030318D">
        <w:rPr>
          <w:rFonts w:eastAsia="Times New Roman"/>
          <w:sz w:val="24"/>
          <w:szCs w:val="24"/>
        </w:rPr>
        <w:t>, UK) and cryo-sectioned into sections of 15 µm thickness. Sections were air-dried</w:t>
      </w:r>
      <w:r>
        <w:rPr>
          <w:rFonts w:eastAsia="Times New Roman"/>
          <w:sz w:val="24"/>
          <w:szCs w:val="24"/>
        </w:rPr>
        <w:t>,</w:t>
      </w:r>
      <w:r w:rsidRPr="0030318D">
        <w:rPr>
          <w:rFonts w:eastAsia="Times New Roman"/>
          <w:sz w:val="24"/>
          <w:szCs w:val="24"/>
        </w:rPr>
        <w:t xml:space="preserve"> </w:t>
      </w:r>
      <w:r>
        <w:rPr>
          <w:rFonts w:eastAsia="Times New Roman"/>
          <w:sz w:val="24"/>
          <w:szCs w:val="24"/>
        </w:rPr>
        <w:t xml:space="preserve">permeabilized, </w:t>
      </w:r>
      <w:r w:rsidRPr="0030318D">
        <w:rPr>
          <w:rFonts w:eastAsia="Times New Roman"/>
          <w:sz w:val="24"/>
          <w:szCs w:val="24"/>
        </w:rPr>
        <w:t xml:space="preserve">and </w:t>
      </w:r>
      <w:proofErr w:type="spellStart"/>
      <w:r w:rsidRPr="0030318D">
        <w:rPr>
          <w:rFonts w:eastAsia="Times New Roman"/>
          <w:sz w:val="24"/>
          <w:szCs w:val="24"/>
        </w:rPr>
        <w:t>immunostained</w:t>
      </w:r>
      <w:proofErr w:type="spellEnd"/>
      <w:r>
        <w:rPr>
          <w:rFonts w:eastAsia="Times New Roman"/>
          <w:sz w:val="24"/>
          <w:szCs w:val="24"/>
        </w:rPr>
        <w:t xml:space="preserve"> as described above.</w:t>
      </w:r>
      <w:r w:rsidR="00E5715A">
        <w:rPr>
          <w:rFonts w:eastAsia="Times New Roman"/>
          <w:sz w:val="24"/>
          <w:szCs w:val="24"/>
        </w:rPr>
        <w:t xml:space="preserve"> </w:t>
      </w:r>
      <w:r w:rsidR="00FA5FC7">
        <w:rPr>
          <w:rFonts w:eastAsia="Times New Roman"/>
          <w:sz w:val="24"/>
          <w:szCs w:val="24"/>
        </w:rPr>
        <w:t xml:space="preserve">Anti-ERG </w:t>
      </w:r>
      <w:r w:rsidR="008E5A60">
        <w:rPr>
          <w:rFonts w:eastAsia="Times New Roman"/>
          <w:sz w:val="24"/>
          <w:szCs w:val="24"/>
        </w:rPr>
        <w:t>antibody (</w:t>
      </w:r>
      <w:r w:rsidR="0006689F">
        <w:rPr>
          <w:rFonts w:eastAsia="Times New Roman"/>
          <w:sz w:val="24"/>
          <w:szCs w:val="24"/>
        </w:rPr>
        <w:t xml:space="preserve">Abcam, UK; Cat# </w:t>
      </w:r>
      <w:r w:rsidR="0006689F" w:rsidRPr="0006689F">
        <w:rPr>
          <w:rFonts w:eastAsia="Times New Roman"/>
          <w:sz w:val="24"/>
          <w:szCs w:val="24"/>
        </w:rPr>
        <w:t>ab92513</w:t>
      </w:r>
      <w:r w:rsidR="0006689F">
        <w:rPr>
          <w:rFonts w:eastAsia="Times New Roman"/>
          <w:sz w:val="24"/>
          <w:szCs w:val="24"/>
        </w:rPr>
        <w:t xml:space="preserve">) was used </w:t>
      </w:r>
      <w:r w:rsidR="006114D1">
        <w:rPr>
          <w:rFonts w:eastAsia="Times New Roman"/>
          <w:sz w:val="24"/>
          <w:szCs w:val="24"/>
        </w:rPr>
        <w:t xml:space="preserve">for </w:t>
      </w:r>
      <w:r w:rsidR="001B5A4E" w:rsidRPr="00E45085">
        <w:rPr>
          <w:rFonts w:eastAsia="Times New Roman"/>
          <w:sz w:val="24"/>
          <w:szCs w:val="24"/>
          <w:u w:val="single"/>
        </w:rPr>
        <w:t>aortic ring</w:t>
      </w:r>
      <w:r w:rsidR="001B5A4E">
        <w:rPr>
          <w:rFonts w:eastAsia="Times New Roman"/>
          <w:sz w:val="24"/>
          <w:szCs w:val="24"/>
        </w:rPr>
        <w:t xml:space="preserve"> </w:t>
      </w:r>
      <w:r w:rsidR="006114D1">
        <w:rPr>
          <w:rFonts w:eastAsia="Times New Roman"/>
          <w:sz w:val="24"/>
          <w:szCs w:val="24"/>
        </w:rPr>
        <w:t>immunostaining</w:t>
      </w:r>
      <w:r w:rsidR="001B5A4E">
        <w:rPr>
          <w:rFonts w:eastAsia="Times New Roman"/>
          <w:sz w:val="24"/>
          <w:szCs w:val="24"/>
        </w:rPr>
        <w:t>.</w:t>
      </w:r>
      <w:r w:rsidR="006114D1">
        <w:rPr>
          <w:rFonts w:eastAsia="Times New Roman"/>
          <w:sz w:val="24"/>
          <w:szCs w:val="24"/>
        </w:rPr>
        <w:t xml:space="preserve"> </w:t>
      </w:r>
    </w:p>
    <w:p w14:paraId="15EB9F1B" w14:textId="77777777" w:rsidR="00B76260" w:rsidRPr="0030318D" w:rsidRDefault="00B76260" w:rsidP="002D03FF">
      <w:pPr>
        <w:ind w:left="720"/>
        <w:jc w:val="both"/>
        <w:rPr>
          <w:rFonts w:eastAsia="Times New Roman"/>
          <w:sz w:val="24"/>
          <w:szCs w:val="24"/>
        </w:rPr>
      </w:pPr>
    </w:p>
    <w:p w14:paraId="0B438968" w14:textId="33B35F90" w:rsidR="00B76260" w:rsidRPr="0030318D" w:rsidRDefault="00B76260" w:rsidP="002D03FF">
      <w:pPr>
        <w:ind w:firstLine="720"/>
        <w:jc w:val="both"/>
        <w:rPr>
          <w:rFonts w:eastAsia="Times New Roman"/>
          <w:i/>
          <w:iCs/>
          <w:sz w:val="24"/>
          <w:szCs w:val="24"/>
          <w:u w:val="single"/>
        </w:rPr>
      </w:pPr>
      <w:r w:rsidRPr="0030318D">
        <w:rPr>
          <w:rFonts w:eastAsia="Times New Roman"/>
          <w:i/>
          <w:iCs/>
          <w:sz w:val="24"/>
          <w:szCs w:val="24"/>
          <w:u w:val="single"/>
        </w:rPr>
        <w:t>Quantification of VE-cadherin junctions in vitro and in vivo</w:t>
      </w:r>
    </w:p>
    <w:p w14:paraId="129E08CE" w14:textId="60AE30B2"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Following VE-cadherin staining of HUVECs exposed to laminar or oscillatory flow, gaps between adjacent cells were </w:t>
      </w:r>
      <w:r w:rsidR="007932FA" w:rsidRPr="0030318D">
        <w:rPr>
          <w:rFonts w:eastAsia="Times New Roman"/>
          <w:sz w:val="24"/>
          <w:szCs w:val="24"/>
        </w:rPr>
        <w:t>analyzed</w:t>
      </w:r>
      <w:r w:rsidRPr="0030318D">
        <w:rPr>
          <w:rFonts w:eastAsia="Times New Roman"/>
          <w:sz w:val="24"/>
          <w:szCs w:val="24"/>
        </w:rPr>
        <w:t xml:space="preserve"> using ImageJ. </w:t>
      </w:r>
      <w:r w:rsidR="00C65200">
        <w:rPr>
          <w:rFonts w:eastAsia="Times New Roman"/>
          <w:sz w:val="24"/>
          <w:szCs w:val="24"/>
        </w:rPr>
        <w:t xml:space="preserve">Regions of interest (ROI) </w:t>
      </w:r>
      <w:r w:rsidRPr="0030318D">
        <w:rPr>
          <w:rFonts w:eastAsia="Times New Roman"/>
          <w:sz w:val="24"/>
          <w:szCs w:val="24"/>
        </w:rPr>
        <w:t>of 800 x 800 pixels from a z-stacks tile-scans acquired with an LSM 880 confocal microscope were randomly selected. For each experiment</w:t>
      </w:r>
      <w:r w:rsidR="00C65200">
        <w:rPr>
          <w:rFonts w:eastAsia="Times New Roman"/>
          <w:sz w:val="24"/>
          <w:szCs w:val="24"/>
        </w:rPr>
        <w:t>,</w:t>
      </w:r>
      <w:r w:rsidRPr="0030318D">
        <w:rPr>
          <w:rFonts w:eastAsia="Times New Roman"/>
          <w:sz w:val="24"/>
          <w:szCs w:val="24"/>
        </w:rPr>
        <w:t xml:space="preserve"> 9 random selections were </w:t>
      </w:r>
      <w:r w:rsidR="007932FA" w:rsidRPr="0030318D">
        <w:rPr>
          <w:rFonts w:eastAsia="Times New Roman"/>
          <w:sz w:val="24"/>
          <w:szCs w:val="24"/>
        </w:rPr>
        <w:t>analyzed</w:t>
      </w:r>
      <w:r w:rsidRPr="0030318D">
        <w:rPr>
          <w:rFonts w:eastAsia="Times New Roman"/>
          <w:sz w:val="24"/>
          <w:szCs w:val="24"/>
        </w:rPr>
        <w:t xml:space="preserve"> per experimental condition </w:t>
      </w:r>
      <w:r w:rsidR="00F12F6A">
        <w:rPr>
          <w:rFonts w:eastAsia="Times New Roman"/>
          <w:sz w:val="24"/>
          <w:szCs w:val="24"/>
        </w:rPr>
        <w:t xml:space="preserve">and values were </w:t>
      </w:r>
      <w:r w:rsidR="00F12F6A" w:rsidRPr="0030318D">
        <w:rPr>
          <w:rFonts w:eastAsia="Times New Roman"/>
          <w:sz w:val="24"/>
          <w:szCs w:val="24"/>
        </w:rPr>
        <w:t xml:space="preserve">averaged </w:t>
      </w:r>
      <w:r w:rsidR="00F12F6A">
        <w:rPr>
          <w:rFonts w:eastAsia="Times New Roman"/>
          <w:sz w:val="24"/>
          <w:szCs w:val="24"/>
        </w:rPr>
        <w:t xml:space="preserve">for </w:t>
      </w:r>
      <w:r w:rsidR="00F12F6A" w:rsidRPr="0030318D">
        <w:rPr>
          <w:rFonts w:eastAsia="Times New Roman"/>
          <w:sz w:val="24"/>
          <w:szCs w:val="24"/>
        </w:rPr>
        <w:t xml:space="preserve">a single </w:t>
      </w:r>
      <w:r w:rsidR="00F12F6A">
        <w:rPr>
          <w:rFonts w:eastAsia="Times New Roman"/>
          <w:sz w:val="24"/>
          <w:szCs w:val="24"/>
        </w:rPr>
        <w:t>biological replicate or experiment</w:t>
      </w:r>
      <w:r w:rsidR="00F12F6A" w:rsidRPr="0030318D">
        <w:rPr>
          <w:rFonts w:eastAsia="Times New Roman"/>
          <w:sz w:val="24"/>
          <w:szCs w:val="24"/>
        </w:rPr>
        <w:t xml:space="preserve">. </w:t>
      </w:r>
      <w:r w:rsidRPr="0030318D">
        <w:rPr>
          <w:rFonts w:eastAsia="Times New Roman"/>
          <w:sz w:val="24"/>
          <w:szCs w:val="24"/>
        </w:rPr>
        <w:t xml:space="preserve">Gaps were highlighted with the magic wand tool in ImageJ and pixel area measured. Quantification of irregular junction in the aortic endothelium was performed on maximal intensity projections of z-stacks of equivalent regions of descending aortae. Maximal intensity z-projections were generated using ImageJ (Bethesda, US). Irregular junctions consisting of protrusions and of areas of surface VE-cadherin discontinuity outside the individual cellular outline were ROI marked and counted for each picture. </w:t>
      </w:r>
      <w:r w:rsidR="00C65200">
        <w:rPr>
          <w:rFonts w:eastAsia="Times New Roman"/>
          <w:sz w:val="24"/>
          <w:szCs w:val="24"/>
        </w:rPr>
        <w:t>A m</w:t>
      </w:r>
      <w:r w:rsidRPr="0030318D">
        <w:rPr>
          <w:rFonts w:eastAsia="Times New Roman"/>
          <w:sz w:val="24"/>
          <w:szCs w:val="24"/>
        </w:rPr>
        <w:t xml:space="preserve">inimum two </w:t>
      </w:r>
      <w:r w:rsidR="00C65200">
        <w:rPr>
          <w:rFonts w:eastAsia="Times New Roman"/>
          <w:sz w:val="24"/>
          <w:szCs w:val="24"/>
        </w:rPr>
        <w:t xml:space="preserve">images </w:t>
      </w:r>
      <w:r w:rsidRPr="0030318D">
        <w:rPr>
          <w:rFonts w:eastAsia="Times New Roman"/>
          <w:sz w:val="24"/>
          <w:szCs w:val="24"/>
        </w:rPr>
        <w:t xml:space="preserve">were </w:t>
      </w:r>
      <w:r w:rsidR="007932FA" w:rsidRPr="0030318D">
        <w:rPr>
          <w:rFonts w:eastAsia="Times New Roman"/>
          <w:sz w:val="24"/>
          <w:szCs w:val="24"/>
        </w:rPr>
        <w:t>analyzed</w:t>
      </w:r>
      <w:r w:rsidRPr="0030318D">
        <w:rPr>
          <w:rFonts w:eastAsia="Times New Roman"/>
          <w:sz w:val="24"/>
          <w:szCs w:val="24"/>
        </w:rPr>
        <w:t xml:space="preserve"> per aorta and values averaged to represent a single </w:t>
      </w:r>
      <w:r w:rsidR="00F12F6A">
        <w:rPr>
          <w:rFonts w:eastAsia="Times New Roman"/>
          <w:sz w:val="24"/>
          <w:szCs w:val="24"/>
        </w:rPr>
        <w:t xml:space="preserve">biological replicate or experiment </w:t>
      </w:r>
      <w:r w:rsidR="006B1369" w:rsidRPr="0030318D">
        <w:rPr>
          <w:rFonts w:eastAsia="Times New Roman"/>
          <w:sz w:val="24"/>
          <w:szCs w:val="24"/>
        </w:rPr>
        <w:fldChar w:fldCharType="begin"/>
      </w:r>
      <w:r w:rsidR="000F2415" w:rsidRPr="0030318D">
        <w:rPr>
          <w:rFonts w:eastAsia="Times New Roman"/>
          <w:sz w:val="24"/>
          <w:szCs w:val="24"/>
        </w:rPr>
        <w:instrText xml:space="preserve"> ADDIN EN.CITE &lt;EndNote&gt;&lt;Cite&gt;&lt;Author&gt;Seebach&lt;/Author&gt;&lt;Year&gt;2016&lt;/Year&gt;&lt;RecNum&gt;75&lt;/RecNum&gt;&lt;DisplayText&gt;(&lt;style face="italic"&gt;77&lt;/style&gt;)&lt;/DisplayText&gt;&lt;record&gt;&lt;rec-number&gt;75&lt;/rec-number&gt;&lt;foreign-keys&gt;&lt;key app="EN" db-id="v95v922f3sfdrne0esa5t9r9aexr0pa5rfft" timestamp="1675173755"&gt;75&lt;/key&gt;&lt;/foreign-keys&gt;&lt;ref-type name="Journal Article"&gt;17&lt;/ref-type&gt;&lt;contributors&gt;&lt;authors&gt;&lt;author&gt;Seebach, J.&lt;/author&gt;&lt;author&gt;Cao, J.&lt;/author&gt;&lt;author&gt;Schnittler, H. J.&lt;/author&gt;&lt;/authors&gt;&lt;/contributors&gt;&lt;auth-address&gt;Institute of Anatomy and Vascular Biology, Westfalische Wilhelms-Universitat Munster, Munster Germany.&lt;/auth-address&gt;&lt;titles&gt;&lt;title&gt;Quantitative dynamics of VE-cadherin at endothelial cell junctions at a glance: basic requirements and current concepts&lt;/title&gt;&lt;secondary-title&gt;Discoveries (Craiova)&lt;/secondary-title&gt;&lt;/titles&gt;&lt;periodical&gt;&lt;full-title&gt;Discoveries (Craiova)&lt;/full-title&gt;&lt;/periodical&gt;&lt;pages&gt;e63&lt;/pages&gt;&lt;volume&gt;4&lt;/volume&gt;&lt;number&gt;3&lt;/number&gt;&lt;edition&gt;2016/08/24&lt;/edition&gt;&lt;keywords&gt;&lt;keyword&gt;Quantifying endothelial junction dynamics&lt;/keyword&gt;&lt;/keywords&gt;&lt;dates&gt;&lt;year&gt;2016&lt;/year&gt;&lt;pub-dates&gt;&lt;date&gt;Aug 24&lt;/date&gt;&lt;/pub-dates&gt;&lt;/dates&gt;&lt;isbn&gt;2359-7232 (Electronic)&amp;#xD;2359-7232 (Linking)&lt;/isbn&gt;&lt;accession-num&gt;32309583&lt;/accession-num&gt;&lt;urls&gt;&lt;related-urls&gt;&lt;url&gt;https://www.ncbi.nlm.nih.gov/pubmed/32309583&lt;/url&gt;&lt;/related-urls&gt;&lt;/urls&gt;&lt;custom2&gt;PMC7159836&lt;/custom2&gt;&lt;electronic-resource-num&gt;10.15190/d.2016.10&lt;/electronic-resource-num&gt;&lt;/record&gt;&lt;/Cite&gt;&lt;/EndNote&gt;</w:instrText>
      </w:r>
      <w:r w:rsidR="006B1369" w:rsidRPr="0030318D">
        <w:rPr>
          <w:rFonts w:eastAsia="Times New Roman"/>
          <w:sz w:val="24"/>
          <w:szCs w:val="24"/>
        </w:rPr>
        <w:fldChar w:fldCharType="separate"/>
      </w:r>
      <w:r w:rsidR="000F2415" w:rsidRPr="0030318D">
        <w:rPr>
          <w:rFonts w:eastAsia="Times New Roman"/>
          <w:noProof/>
          <w:sz w:val="24"/>
          <w:szCs w:val="24"/>
        </w:rPr>
        <w:t>(</w:t>
      </w:r>
      <w:r w:rsidR="000F2415" w:rsidRPr="0030318D">
        <w:rPr>
          <w:rFonts w:eastAsia="Times New Roman"/>
          <w:i/>
          <w:noProof/>
          <w:sz w:val="24"/>
          <w:szCs w:val="24"/>
        </w:rPr>
        <w:t>77</w:t>
      </w:r>
      <w:r w:rsidR="000F2415" w:rsidRPr="0030318D">
        <w:rPr>
          <w:rFonts w:eastAsia="Times New Roman"/>
          <w:noProof/>
          <w:sz w:val="24"/>
          <w:szCs w:val="24"/>
        </w:rPr>
        <w:t>)</w:t>
      </w:r>
      <w:r w:rsidR="006B1369" w:rsidRPr="0030318D">
        <w:rPr>
          <w:rFonts w:eastAsia="Times New Roman"/>
          <w:sz w:val="24"/>
          <w:szCs w:val="24"/>
        </w:rPr>
        <w:fldChar w:fldCharType="end"/>
      </w:r>
      <w:r w:rsidRPr="0030318D">
        <w:rPr>
          <w:rFonts w:eastAsia="Times New Roman"/>
          <w:sz w:val="24"/>
          <w:szCs w:val="24"/>
        </w:rPr>
        <w:t>.</w:t>
      </w:r>
    </w:p>
    <w:p w14:paraId="53C4924A" w14:textId="5FAE0A97" w:rsidR="00B76260" w:rsidRPr="0030318D" w:rsidRDefault="00B76260" w:rsidP="002D03FF">
      <w:pPr>
        <w:ind w:left="720"/>
        <w:jc w:val="both"/>
        <w:rPr>
          <w:rFonts w:eastAsia="Times New Roman"/>
          <w:sz w:val="24"/>
          <w:szCs w:val="24"/>
        </w:rPr>
      </w:pPr>
    </w:p>
    <w:p w14:paraId="4BFF9017" w14:textId="4EEA89E0" w:rsidR="00B76260" w:rsidRPr="0030318D" w:rsidRDefault="00B76260" w:rsidP="002D03FF">
      <w:pPr>
        <w:ind w:left="720"/>
        <w:jc w:val="both"/>
        <w:rPr>
          <w:rFonts w:eastAsia="Times New Roman"/>
          <w:sz w:val="24"/>
          <w:szCs w:val="24"/>
          <w:u w:val="single"/>
        </w:rPr>
      </w:pPr>
      <w:r w:rsidRPr="0030318D">
        <w:rPr>
          <w:rFonts w:eastAsia="Times New Roman"/>
          <w:i/>
          <w:iCs/>
          <w:sz w:val="24"/>
          <w:szCs w:val="24"/>
          <w:u w:val="single"/>
        </w:rPr>
        <w:t>O</w:t>
      </w:r>
      <w:r w:rsidR="0032571C" w:rsidRPr="0030318D">
        <w:rPr>
          <w:rFonts w:eastAsia="Times New Roman"/>
          <w:i/>
          <w:iCs/>
          <w:sz w:val="24"/>
          <w:szCs w:val="24"/>
          <w:u w:val="single"/>
        </w:rPr>
        <w:t>il</w:t>
      </w:r>
      <w:r w:rsidR="00C65200">
        <w:rPr>
          <w:rFonts w:eastAsia="Times New Roman"/>
          <w:i/>
          <w:iCs/>
          <w:sz w:val="24"/>
          <w:szCs w:val="24"/>
          <w:u w:val="single"/>
        </w:rPr>
        <w:t xml:space="preserve"> </w:t>
      </w:r>
      <w:r w:rsidRPr="0030318D">
        <w:rPr>
          <w:rFonts w:eastAsia="Times New Roman"/>
          <w:i/>
          <w:iCs/>
          <w:sz w:val="24"/>
          <w:szCs w:val="24"/>
          <w:u w:val="single"/>
        </w:rPr>
        <w:t>red</w:t>
      </w:r>
      <w:r w:rsidR="00C65200">
        <w:rPr>
          <w:rFonts w:eastAsia="Times New Roman"/>
          <w:i/>
          <w:iCs/>
          <w:sz w:val="24"/>
          <w:szCs w:val="24"/>
          <w:u w:val="single"/>
        </w:rPr>
        <w:t xml:space="preserve"> </w:t>
      </w:r>
      <w:r w:rsidRPr="0030318D">
        <w:rPr>
          <w:rFonts w:eastAsia="Times New Roman"/>
          <w:i/>
          <w:iCs/>
          <w:sz w:val="24"/>
          <w:szCs w:val="24"/>
          <w:u w:val="single"/>
        </w:rPr>
        <w:t>O staining</w:t>
      </w:r>
    </w:p>
    <w:p w14:paraId="26479321" w14:textId="61F72D2F" w:rsidR="00B76260" w:rsidRPr="0030318D" w:rsidRDefault="00B76260" w:rsidP="002D03FF">
      <w:pPr>
        <w:ind w:left="720"/>
        <w:jc w:val="both"/>
        <w:rPr>
          <w:rFonts w:eastAsia="Times New Roman"/>
          <w:sz w:val="24"/>
          <w:szCs w:val="24"/>
        </w:rPr>
      </w:pPr>
      <w:r w:rsidRPr="0030318D">
        <w:rPr>
          <w:rFonts w:eastAsia="Times New Roman"/>
          <w:sz w:val="24"/>
          <w:szCs w:val="24"/>
        </w:rPr>
        <w:t>Mice were perfus</w:t>
      </w:r>
      <w:r w:rsidR="004F56E2" w:rsidRPr="0030318D">
        <w:rPr>
          <w:rFonts w:eastAsia="Times New Roman"/>
          <w:sz w:val="24"/>
          <w:szCs w:val="24"/>
        </w:rPr>
        <w:t xml:space="preserve">ion </w:t>
      </w:r>
      <w:r w:rsidRPr="0030318D">
        <w:rPr>
          <w:rFonts w:eastAsia="Times New Roman"/>
          <w:sz w:val="24"/>
          <w:szCs w:val="24"/>
        </w:rPr>
        <w:t>fixed with 4% paraformaldehyde</w:t>
      </w:r>
      <w:r w:rsidR="00896C86">
        <w:rPr>
          <w:rFonts w:eastAsia="Times New Roman"/>
          <w:sz w:val="24"/>
          <w:szCs w:val="24"/>
        </w:rPr>
        <w:t>.</w:t>
      </w:r>
      <w:r w:rsidRPr="0030318D">
        <w:rPr>
          <w:rFonts w:eastAsia="Times New Roman"/>
          <w:sz w:val="24"/>
          <w:szCs w:val="24"/>
        </w:rPr>
        <w:t xml:space="preserve"> </w:t>
      </w:r>
      <w:r w:rsidR="00896C86">
        <w:rPr>
          <w:rFonts w:eastAsia="Times New Roman"/>
          <w:sz w:val="24"/>
          <w:szCs w:val="24"/>
        </w:rPr>
        <w:t xml:space="preserve">Aortae were </w:t>
      </w:r>
      <w:r w:rsidRPr="0030318D">
        <w:rPr>
          <w:rFonts w:eastAsia="Times New Roman"/>
          <w:sz w:val="24"/>
          <w:szCs w:val="24"/>
        </w:rPr>
        <w:t>dissected</w:t>
      </w:r>
      <w:r w:rsidR="00896C86">
        <w:rPr>
          <w:rFonts w:eastAsia="Times New Roman"/>
          <w:sz w:val="24"/>
          <w:szCs w:val="24"/>
        </w:rPr>
        <w:t>,</w:t>
      </w:r>
      <w:r w:rsidRPr="0030318D">
        <w:rPr>
          <w:rFonts w:eastAsia="Times New Roman"/>
          <w:sz w:val="24"/>
          <w:szCs w:val="24"/>
        </w:rPr>
        <w:t xml:space="preserve"> cleaned of fat</w:t>
      </w:r>
      <w:r w:rsidR="00896C86">
        <w:rPr>
          <w:rFonts w:eastAsia="Times New Roman"/>
          <w:sz w:val="24"/>
          <w:szCs w:val="24"/>
        </w:rPr>
        <w:t xml:space="preserve">, </w:t>
      </w:r>
      <w:r w:rsidRPr="0030318D">
        <w:rPr>
          <w:rFonts w:eastAsia="Times New Roman"/>
          <w:sz w:val="24"/>
          <w:szCs w:val="24"/>
        </w:rPr>
        <w:t xml:space="preserve">washed with </w:t>
      </w:r>
      <w:proofErr w:type="spellStart"/>
      <w:r w:rsidRPr="0030318D">
        <w:rPr>
          <w:rFonts w:eastAsia="Times New Roman"/>
          <w:sz w:val="24"/>
          <w:szCs w:val="24"/>
        </w:rPr>
        <w:t>MilliQ</w:t>
      </w:r>
      <w:proofErr w:type="spellEnd"/>
      <w:r w:rsidRPr="0030318D">
        <w:rPr>
          <w:rFonts w:eastAsia="Times New Roman"/>
          <w:sz w:val="24"/>
          <w:szCs w:val="24"/>
        </w:rPr>
        <w:t xml:space="preserve"> water and 60% </w:t>
      </w:r>
      <w:r w:rsidR="00896C86">
        <w:rPr>
          <w:rFonts w:eastAsia="Times New Roman"/>
          <w:sz w:val="24"/>
          <w:szCs w:val="24"/>
        </w:rPr>
        <w:t>i</w:t>
      </w:r>
      <w:r w:rsidRPr="0030318D">
        <w:rPr>
          <w:rFonts w:eastAsia="Times New Roman"/>
          <w:sz w:val="24"/>
          <w:szCs w:val="24"/>
        </w:rPr>
        <w:t xml:space="preserve">sopropyl </w:t>
      </w:r>
      <w:r w:rsidR="00896C86">
        <w:rPr>
          <w:rFonts w:eastAsia="Times New Roman"/>
          <w:sz w:val="24"/>
          <w:szCs w:val="24"/>
        </w:rPr>
        <w:t>a</w:t>
      </w:r>
      <w:r w:rsidRPr="0030318D">
        <w:rPr>
          <w:rFonts w:eastAsia="Times New Roman"/>
          <w:sz w:val="24"/>
          <w:szCs w:val="24"/>
        </w:rPr>
        <w:t>lcohol</w:t>
      </w:r>
      <w:r w:rsidR="00896C86">
        <w:rPr>
          <w:rFonts w:eastAsia="Times New Roman"/>
          <w:sz w:val="24"/>
          <w:szCs w:val="24"/>
        </w:rPr>
        <w:t xml:space="preserve">, and </w:t>
      </w:r>
      <w:r w:rsidRPr="0030318D">
        <w:rPr>
          <w:rFonts w:eastAsia="Times New Roman"/>
          <w:sz w:val="24"/>
          <w:szCs w:val="24"/>
        </w:rPr>
        <w:t xml:space="preserve">incubated </w:t>
      </w:r>
      <w:r w:rsidR="00896C86">
        <w:rPr>
          <w:rFonts w:eastAsia="Times New Roman"/>
          <w:sz w:val="24"/>
          <w:szCs w:val="24"/>
        </w:rPr>
        <w:t xml:space="preserve">for </w:t>
      </w:r>
      <w:r w:rsidRPr="0030318D">
        <w:rPr>
          <w:rFonts w:eastAsia="Times New Roman"/>
          <w:sz w:val="24"/>
          <w:szCs w:val="24"/>
        </w:rPr>
        <w:t xml:space="preserve">20 minutes at </w:t>
      </w:r>
      <w:r w:rsidR="00896C86">
        <w:rPr>
          <w:rFonts w:eastAsia="Times New Roman"/>
          <w:sz w:val="24"/>
          <w:szCs w:val="24"/>
        </w:rPr>
        <w:t xml:space="preserve">room temperature </w:t>
      </w:r>
      <w:r w:rsidRPr="0030318D">
        <w:rPr>
          <w:rFonts w:eastAsia="Times New Roman"/>
          <w:sz w:val="24"/>
          <w:szCs w:val="24"/>
        </w:rPr>
        <w:t>in Oil</w:t>
      </w:r>
      <w:r w:rsidR="00896C86">
        <w:rPr>
          <w:rFonts w:eastAsia="Times New Roman"/>
          <w:sz w:val="24"/>
          <w:szCs w:val="24"/>
        </w:rPr>
        <w:t xml:space="preserve"> r</w:t>
      </w:r>
      <w:r w:rsidRPr="0030318D">
        <w:rPr>
          <w:rFonts w:eastAsia="Times New Roman"/>
          <w:sz w:val="24"/>
          <w:szCs w:val="24"/>
        </w:rPr>
        <w:t>ed</w:t>
      </w:r>
      <w:r w:rsidR="00896C86">
        <w:rPr>
          <w:rFonts w:eastAsia="Times New Roman"/>
          <w:sz w:val="24"/>
          <w:szCs w:val="24"/>
        </w:rPr>
        <w:t xml:space="preserve"> </w:t>
      </w:r>
      <w:r w:rsidRPr="0030318D">
        <w:rPr>
          <w:rFonts w:eastAsia="Times New Roman"/>
          <w:sz w:val="24"/>
          <w:szCs w:val="24"/>
        </w:rPr>
        <w:t xml:space="preserve">O working solution (60 % of 0.5 % Oil-Red-O (Sigma-Aldrich, UK; cat#: O0625-25G) in isopropyl alcohol </w:t>
      </w:r>
      <w:r w:rsidR="00896C86">
        <w:rPr>
          <w:rFonts w:eastAsia="Times New Roman"/>
          <w:sz w:val="24"/>
          <w:szCs w:val="24"/>
        </w:rPr>
        <w:t xml:space="preserve">and </w:t>
      </w:r>
      <w:r w:rsidRPr="0030318D">
        <w:rPr>
          <w:rFonts w:eastAsia="Times New Roman"/>
          <w:sz w:val="24"/>
          <w:szCs w:val="24"/>
        </w:rPr>
        <w:t xml:space="preserve">40 % of 1 % </w:t>
      </w:r>
      <w:r w:rsidR="00896C86">
        <w:rPr>
          <w:rFonts w:eastAsia="Times New Roman"/>
          <w:sz w:val="24"/>
          <w:szCs w:val="24"/>
        </w:rPr>
        <w:t>a</w:t>
      </w:r>
      <w:r w:rsidRPr="0030318D">
        <w:rPr>
          <w:rFonts w:eastAsia="Times New Roman"/>
          <w:sz w:val="24"/>
          <w:szCs w:val="24"/>
        </w:rPr>
        <w:t xml:space="preserve">queous </w:t>
      </w:r>
      <w:r w:rsidR="00896C86">
        <w:rPr>
          <w:rFonts w:eastAsia="Times New Roman"/>
          <w:sz w:val="24"/>
          <w:szCs w:val="24"/>
        </w:rPr>
        <w:t>d</w:t>
      </w:r>
      <w:r w:rsidRPr="0030318D">
        <w:rPr>
          <w:rFonts w:eastAsia="Times New Roman"/>
          <w:sz w:val="24"/>
          <w:szCs w:val="24"/>
        </w:rPr>
        <w:t xml:space="preserve">extrin (Sigma-Aldrich, UK; cat#: D2256) in </w:t>
      </w:r>
      <w:proofErr w:type="spellStart"/>
      <w:r w:rsidRPr="0030318D">
        <w:rPr>
          <w:rFonts w:eastAsia="Times New Roman"/>
          <w:sz w:val="24"/>
          <w:szCs w:val="24"/>
        </w:rPr>
        <w:t>MilliQ</w:t>
      </w:r>
      <w:proofErr w:type="spellEnd"/>
      <w:r w:rsidRPr="0030318D">
        <w:rPr>
          <w:rFonts w:eastAsia="Times New Roman"/>
          <w:sz w:val="24"/>
          <w:szCs w:val="24"/>
        </w:rPr>
        <w:t xml:space="preserve"> water). </w:t>
      </w:r>
      <w:r w:rsidR="00896C86">
        <w:rPr>
          <w:rFonts w:eastAsia="Times New Roman"/>
          <w:sz w:val="24"/>
          <w:szCs w:val="24"/>
        </w:rPr>
        <w:t>A</w:t>
      </w:r>
      <w:r w:rsidRPr="0030318D">
        <w:rPr>
          <w:rFonts w:eastAsia="Times New Roman"/>
          <w:sz w:val="24"/>
          <w:szCs w:val="24"/>
        </w:rPr>
        <w:t xml:space="preserve">ortae were washed once with 60% isopropyl alcohol, </w:t>
      </w:r>
      <w:proofErr w:type="spellStart"/>
      <w:r w:rsidRPr="0030318D">
        <w:rPr>
          <w:rFonts w:eastAsia="Times New Roman"/>
          <w:sz w:val="24"/>
          <w:szCs w:val="24"/>
        </w:rPr>
        <w:t>MilliQ</w:t>
      </w:r>
      <w:proofErr w:type="spellEnd"/>
      <w:r w:rsidRPr="0030318D">
        <w:rPr>
          <w:rFonts w:eastAsia="Times New Roman"/>
          <w:sz w:val="24"/>
          <w:szCs w:val="24"/>
        </w:rPr>
        <w:t xml:space="preserve"> water and at least 3 times in PBS. Images of </w:t>
      </w:r>
      <w:proofErr w:type="spellStart"/>
      <w:r w:rsidRPr="0030318D">
        <w:rPr>
          <w:rFonts w:eastAsia="Times New Roman"/>
          <w:sz w:val="24"/>
          <w:szCs w:val="24"/>
        </w:rPr>
        <w:t>en</w:t>
      </w:r>
      <w:proofErr w:type="spellEnd"/>
      <w:r w:rsidRPr="0030318D">
        <w:rPr>
          <w:rFonts w:eastAsia="Times New Roman"/>
          <w:sz w:val="24"/>
          <w:szCs w:val="24"/>
        </w:rPr>
        <w:t xml:space="preserve">-face staining were acquired with a digital camera (Samsung 16 MP, f/1.9, 27mm wide, AF) and the total area covered by plaque </w:t>
      </w:r>
      <w:r w:rsidR="00896C86">
        <w:rPr>
          <w:rFonts w:eastAsia="Times New Roman"/>
          <w:sz w:val="24"/>
          <w:szCs w:val="24"/>
        </w:rPr>
        <w:t xml:space="preserve">was </w:t>
      </w:r>
      <w:r w:rsidRPr="0030318D">
        <w:rPr>
          <w:rFonts w:eastAsia="Times New Roman"/>
          <w:sz w:val="24"/>
          <w:szCs w:val="24"/>
        </w:rPr>
        <w:t>quantified using ImageJ.</w:t>
      </w:r>
    </w:p>
    <w:p w14:paraId="22E42B7D" w14:textId="77777777" w:rsidR="00B76260" w:rsidRPr="0030318D" w:rsidRDefault="00B76260" w:rsidP="002D03FF">
      <w:pPr>
        <w:ind w:left="720"/>
        <w:jc w:val="both"/>
        <w:rPr>
          <w:rFonts w:eastAsia="Times New Roman"/>
          <w:sz w:val="24"/>
          <w:szCs w:val="24"/>
        </w:rPr>
      </w:pPr>
    </w:p>
    <w:p w14:paraId="26650D5D" w14:textId="55E3A159"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t xml:space="preserve">Intravital </w:t>
      </w:r>
      <w:r w:rsidR="00C65200">
        <w:rPr>
          <w:rFonts w:eastAsia="Times New Roman"/>
          <w:i/>
          <w:iCs/>
          <w:sz w:val="24"/>
          <w:szCs w:val="24"/>
          <w:u w:val="single"/>
        </w:rPr>
        <w:t>m</w:t>
      </w:r>
      <w:r w:rsidR="00C65200" w:rsidRPr="0030318D">
        <w:rPr>
          <w:rFonts w:eastAsia="Times New Roman"/>
          <w:i/>
          <w:iCs/>
          <w:sz w:val="24"/>
          <w:szCs w:val="24"/>
          <w:u w:val="single"/>
        </w:rPr>
        <w:t xml:space="preserve">icroscopy </w:t>
      </w:r>
      <w:r w:rsidRPr="0030318D">
        <w:rPr>
          <w:rFonts w:eastAsia="Times New Roman"/>
          <w:i/>
          <w:iCs/>
          <w:sz w:val="24"/>
          <w:szCs w:val="24"/>
          <w:u w:val="single"/>
        </w:rPr>
        <w:t xml:space="preserve">of the </w:t>
      </w:r>
      <w:r w:rsidR="00C65200">
        <w:rPr>
          <w:rFonts w:eastAsia="Times New Roman"/>
          <w:i/>
          <w:iCs/>
          <w:sz w:val="24"/>
          <w:szCs w:val="24"/>
          <w:u w:val="single"/>
        </w:rPr>
        <w:t>m</w:t>
      </w:r>
      <w:r w:rsidRPr="0030318D">
        <w:rPr>
          <w:rFonts w:eastAsia="Times New Roman"/>
          <w:i/>
          <w:iCs/>
          <w:sz w:val="24"/>
          <w:szCs w:val="24"/>
          <w:u w:val="single"/>
        </w:rPr>
        <w:t>esentery</w:t>
      </w:r>
    </w:p>
    <w:p w14:paraId="68E51670" w14:textId="407CD89E" w:rsidR="00B76260" w:rsidRPr="0030318D" w:rsidRDefault="00B76260" w:rsidP="002D03FF">
      <w:pPr>
        <w:ind w:left="720"/>
        <w:jc w:val="both"/>
        <w:rPr>
          <w:rFonts w:eastAsia="Times New Roman"/>
          <w:sz w:val="24"/>
          <w:szCs w:val="24"/>
        </w:rPr>
      </w:pPr>
      <w:r w:rsidRPr="0030318D">
        <w:rPr>
          <w:rFonts w:eastAsia="Times New Roman"/>
          <w:sz w:val="24"/>
          <w:szCs w:val="24"/>
        </w:rPr>
        <w:t xml:space="preserve">Mice of 5 weeks of age were </w:t>
      </w:r>
      <w:r w:rsidR="007932FA" w:rsidRPr="0030318D">
        <w:rPr>
          <w:rFonts w:eastAsia="Times New Roman"/>
          <w:sz w:val="24"/>
          <w:szCs w:val="24"/>
        </w:rPr>
        <w:t>anaesthetized</w:t>
      </w:r>
      <w:r w:rsidRPr="0030318D">
        <w:rPr>
          <w:rFonts w:eastAsia="Times New Roman"/>
          <w:sz w:val="24"/>
          <w:szCs w:val="24"/>
        </w:rPr>
        <w:t xml:space="preserve"> with ketamine (150 mg/kg) and xylazine (7.5 mg/kg)</w:t>
      </w:r>
      <w:r w:rsidR="00645403">
        <w:rPr>
          <w:rFonts w:eastAsia="Times New Roman"/>
          <w:sz w:val="24"/>
          <w:szCs w:val="24"/>
        </w:rPr>
        <w:t>. B</w:t>
      </w:r>
      <w:r w:rsidRPr="0030318D">
        <w:rPr>
          <w:rFonts w:eastAsia="Times New Roman"/>
          <w:sz w:val="24"/>
          <w:szCs w:val="24"/>
        </w:rPr>
        <w:t xml:space="preserve">ody temperature </w:t>
      </w:r>
      <w:r w:rsidR="00645403">
        <w:rPr>
          <w:rFonts w:eastAsia="Times New Roman"/>
          <w:sz w:val="24"/>
          <w:szCs w:val="24"/>
        </w:rPr>
        <w:t xml:space="preserve">was </w:t>
      </w:r>
      <w:r w:rsidRPr="0030318D">
        <w:rPr>
          <w:rFonts w:eastAsia="Times New Roman"/>
          <w:sz w:val="24"/>
          <w:szCs w:val="24"/>
        </w:rPr>
        <w:t>maintained at 37 °C. An incision was made through the skin and the peritoneal wall. The mouse was positioned on the viewing stage</w:t>
      </w:r>
      <w:r w:rsidR="007034E8" w:rsidRPr="0030318D">
        <w:rPr>
          <w:rFonts w:eastAsia="Times New Roman"/>
          <w:sz w:val="24"/>
          <w:szCs w:val="24"/>
        </w:rPr>
        <w:t xml:space="preserve"> of an inverted microscope</w:t>
      </w:r>
      <w:r w:rsidRPr="0030318D">
        <w:rPr>
          <w:rFonts w:eastAsia="Times New Roman"/>
          <w:sz w:val="24"/>
          <w:szCs w:val="24"/>
        </w:rPr>
        <w:t xml:space="preserve"> and the mesentery </w:t>
      </w:r>
      <w:r w:rsidR="00645403">
        <w:rPr>
          <w:rFonts w:eastAsia="Times New Roman"/>
          <w:sz w:val="24"/>
          <w:szCs w:val="24"/>
        </w:rPr>
        <w:t xml:space="preserve">was </w:t>
      </w:r>
      <w:r w:rsidRPr="0030318D">
        <w:rPr>
          <w:rFonts w:eastAsia="Times New Roman"/>
          <w:sz w:val="24"/>
          <w:szCs w:val="24"/>
        </w:rPr>
        <w:t xml:space="preserve">gently </w:t>
      </w:r>
      <w:r w:rsidR="007932FA" w:rsidRPr="0030318D">
        <w:rPr>
          <w:rFonts w:eastAsia="Times New Roman"/>
          <w:sz w:val="24"/>
          <w:szCs w:val="24"/>
        </w:rPr>
        <w:t>exteriorized</w:t>
      </w:r>
      <w:r w:rsidRPr="0030318D">
        <w:rPr>
          <w:rFonts w:eastAsia="Times New Roman"/>
          <w:sz w:val="24"/>
          <w:szCs w:val="24"/>
        </w:rPr>
        <w:t xml:space="preserve">. Warm Krebs buffer [132 mmol/L NaCl, 4.7 mmol/L </w:t>
      </w:r>
      <w:proofErr w:type="spellStart"/>
      <w:r w:rsidRPr="0030318D">
        <w:rPr>
          <w:rFonts w:eastAsia="Times New Roman"/>
          <w:sz w:val="24"/>
          <w:szCs w:val="24"/>
        </w:rPr>
        <w:t>KCl</w:t>
      </w:r>
      <w:proofErr w:type="spellEnd"/>
      <w:r w:rsidRPr="0030318D">
        <w:rPr>
          <w:rFonts w:eastAsia="Times New Roman"/>
          <w:sz w:val="24"/>
          <w:szCs w:val="24"/>
        </w:rPr>
        <w:t>, 1.2 mmol/L MgSO4, 17.9 mmol/L NaHCO3, and 2.0 mmol/L CaCl2; gassed with 5% CO</w:t>
      </w:r>
      <w:r w:rsidRPr="0030318D">
        <w:rPr>
          <w:rFonts w:eastAsia="Times New Roman"/>
          <w:sz w:val="24"/>
          <w:szCs w:val="24"/>
          <w:vertAlign w:val="subscript"/>
        </w:rPr>
        <w:t xml:space="preserve">2 </w:t>
      </w:r>
      <w:r w:rsidRPr="0030318D">
        <w:rPr>
          <w:rFonts w:eastAsia="Times New Roman"/>
          <w:sz w:val="24"/>
          <w:szCs w:val="24"/>
        </w:rPr>
        <w:t>and 95</w:t>
      </w:r>
      <w:proofErr w:type="gramStart"/>
      <w:r w:rsidRPr="0030318D">
        <w:rPr>
          <w:rFonts w:eastAsia="Times New Roman"/>
          <w:sz w:val="24"/>
          <w:szCs w:val="24"/>
        </w:rPr>
        <w:t>%  N</w:t>
      </w:r>
      <w:proofErr w:type="gramEnd"/>
      <w:r w:rsidRPr="0030318D">
        <w:rPr>
          <w:rFonts w:eastAsia="Times New Roman"/>
          <w:sz w:val="24"/>
          <w:szCs w:val="24"/>
          <w:vertAlign w:val="subscript"/>
        </w:rPr>
        <w:t>2</w:t>
      </w:r>
      <w:r w:rsidRPr="0030318D">
        <w:rPr>
          <w:rFonts w:eastAsia="Times New Roman"/>
          <w:sz w:val="24"/>
          <w:szCs w:val="24"/>
        </w:rPr>
        <w:t xml:space="preserve">] was constantly released onto the mesentery at a rate of 2 mL/min. </w:t>
      </w:r>
      <w:r w:rsidR="007034E8" w:rsidRPr="0030318D">
        <w:rPr>
          <w:rFonts w:eastAsia="Times New Roman"/>
          <w:sz w:val="24"/>
          <w:szCs w:val="24"/>
        </w:rPr>
        <w:t xml:space="preserve">Venules </w:t>
      </w:r>
      <w:r w:rsidRPr="0030318D">
        <w:rPr>
          <w:rFonts w:eastAsia="Times New Roman"/>
          <w:sz w:val="24"/>
          <w:szCs w:val="24"/>
        </w:rPr>
        <w:t xml:space="preserve">of 20-40 µm in diameter and 100 µm in length were imaged with a 40X </w:t>
      </w:r>
      <w:r w:rsidR="00645403" w:rsidRPr="0030318D">
        <w:rPr>
          <w:rFonts w:eastAsia="Times New Roman"/>
          <w:sz w:val="24"/>
          <w:szCs w:val="24"/>
        </w:rPr>
        <w:t xml:space="preserve">water immersion </w:t>
      </w:r>
      <w:r w:rsidRPr="0030318D">
        <w:rPr>
          <w:rFonts w:eastAsia="Times New Roman"/>
          <w:sz w:val="24"/>
          <w:szCs w:val="24"/>
        </w:rPr>
        <w:t xml:space="preserve">objective. </w:t>
      </w:r>
      <w:r w:rsidR="007D05AE" w:rsidRPr="0030318D">
        <w:rPr>
          <w:rFonts w:eastAsia="Times New Roman"/>
          <w:sz w:val="24"/>
          <w:szCs w:val="24"/>
        </w:rPr>
        <w:t xml:space="preserve">The mesentery was observed with a bright field microscope and </w:t>
      </w:r>
      <w:r w:rsidR="00587BAA" w:rsidRPr="0030318D">
        <w:rPr>
          <w:rFonts w:eastAsia="Times New Roman"/>
          <w:sz w:val="24"/>
          <w:szCs w:val="24"/>
        </w:rPr>
        <w:t xml:space="preserve">leukocyte </w:t>
      </w:r>
      <w:r w:rsidRPr="0030318D">
        <w:rPr>
          <w:rFonts w:eastAsia="Times New Roman"/>
          <w:sz w:val="24"/>
          <w:szCs w:val="24"/>
        </w:rPr>
        <w:t>rolling was measured</w:t>
      </w:r>
      <w:r w:rsidR="007D05AE" w:rsidRPr="0030318D">
        <w:rPr>
          <w:rFonts w:eastAsia="Times New Roman"/>
          <w:sz w:val="24"/>
          <w:szCs w:val="24"/>
        </w:rPr>
        <w:t xml:space="preserve"> by manual counting</w:t>
      </w:r>
      <w:r w:rsidRPr="0030318D">
        <w:rPr>
          <w:rFonts w:eastAsia="Times New Roman"/>
          <w:sz w:val="24"/>
          <w:szCs w:val="24"/>
        </w:rPr>
        <w:t xml:space="preserve"> in 3 different measurements of 1 minute per ve</w:t>
      </w:r>
      <w:r w:rsidR="007034E8" w:rsidRPr="0030318D">
        <w:rPr>
          <w:rFonts w:eastAsia="Times New Roman"/>
          <w:sz w:val="24"/>
          <w:szCs w:val="24"/>
        </w:rPr>
        <w:t>nule</w:t>
      </w:r>
      <w:r w:rsidRPr="0030318D">
        <w:rPr>
          <w:rFonts w:eastAsia="Times New Roman"/>
          <w:sz w:val="24"/>
          <w:szCs w:val="24"/>
        </w:rPr>
        <w:t xml:space="preserve"> </w:t>
      </w:r>
      <w:r w:rsidR="007932FA" w:rsidRPr="0030318D">
        <w:rPr>
          <w:rFonts w:eastAsia="Times New Roman"/>
          <w:sz w:val="24"/>
          <w:szCs w:val="24"/>
        </w:rPr>
        <w:t>analyzed</w:t>
      </w:r>
      <w:r w:rsidRPr="0030318D">
        <w:rPr>
          <w:rFonts w:eastAsia="Times New Roman"/>
          <w:sz w:val="24"/>
          <w:szCs w:val="24"/>
        </w:rPr>
        <w:t>, with 3 different ve</w:t>
      </w:r>
      <w:r w:rsidR="007034E8" w:rsidRPr="0030318D">
        <w:rPr>
          <w:rFonts w:eastAsia="Times New Roman"/>
          <w:sz w:val="24"/>
          <w:szCs w:val="24"/>
        </w:rPr>
        <w:t>nules</w:t>
      </w:r>
      <w:r w:rsidRPr="0030318D">
        <w:rPr>
          <w:rFonts w:eastAsia="Times New Roman"/>
          <w:sz w:val="24"/>
          <w:szCs w:val="24"/>
        </w:rPr>
        <w:t xml:space="preserve"> </w:t>
      </w:r>
      <w:r w:rsidR="007932FA" w:rsidRPr="0030318D">
        <w:rPr>
          <w:rFonts w:eastAsia="Times New Roman"/>
          <w:sz w:val="24"/>
          <w:szCs w:val="24"/>
        </w:rPr>
        <w:t>analyzed</w:t>
      </w:r>
      <w:r w:rsidRPr="0030318D">
        <w:rPr>
          <w:rFonts w:eastAsia="Times New Roman"/>
          <w:sz w:val="24"/>
          <w:szCs w:val="24"/>
        </w:rPr>
        <w:t xml:space="preserve"> per animal. Thus, a total of 9 measurements from each animal were acquired and values averaged to represent a single n value</w:t>
      </w:r>
      <w:r w:rsidR="009850E6" w:rsidRPr="0030318D">
        <w:rPr>
          <w:rFonts w:eastAsia="Times New Roman"/>
          <w:sz w:val="24"/>
          <w:szCs w:val="24"/>
        </w:rPr>
        <w:t>.</w:t>
      </w:r>
    </w:p>
    <w:p w14:paraId="338E6653" w14:textId="77777777" w:rsidR="000A5DC2" w:rsidRPr="0030318D" w:rsidRDefault="000A5DC2" w:rsidP="002D03FF">
      <w:pPr>
        <w:ind w:left="720"/>
        <w:jc w:val="both"/>
        <w:rPr>
          <w:rFonts w:eastAsia="Times New Roman"/>
          <w:sz w:val="24"/>
          <w:szCs w:val="24"/>
        </w:rPr>
      </w:pPr>
    </w:p>
    <w:p w14:paraId="4B0964CF" w14:textId="77777777" w:rsidR="00B76260" w:rsidRPr="0030318D" w:rsidRDefault="00B76260" w:rsidP="002D03FF">
      <w:pPr>
        <w:ind w:left="720"/>
        <w:jc w:val="both"/>
        <w:rPr>
          <w:rFonts w:eastAsia="Times New Roman"/>
          <w:sz w:val="24"/>
          <w:szCs w:val="24"/>
        </w:rPr>
      </w:pPr>
    </w:p>
    <w:p w14:paraId="426D4339" w14:textId="54AF3381" w:rsidR="00B76260" w:rsidRPr="0030318D" w:rsidRDefault="00B76260" w:rsidP="002D03FF">
      <w:pPr>
        <w:ind w:left="720"/>
        <w:jc w:val="both"/>
        <w:rPr>
          <w:rFonts w:eastAsia="Times New Roman"/>
          <w:i/>
          <w:iCs/>
          <w:sz w:val="24"/>
          <w:szCs w:val="24"/>
          <w:u w:val="single"/>
        </w:rPr>
      </w:pPr>
      <w:r w:rsidRPr="0030318D">
        <w:rPr>
          <w:rFonts w:eastAsia="Times New Roman"/>
          <w:i/>
          <w:iCs/>
          <w:sz w:val="24"/>
          <w:szCs w:val="24"/>
          <w:u w:val="single"/>
        </w:rPr>
        <w:lastRenderedPageBreak/>
        <w:t>Statistic</w:t>
      </w:r>
      <w:r w:rsidR="00C36EF2" w:rsidRPr="0030318D">
        <w:rPr>
          <w:rFonts w:eastAsia="Times New Roman"/>
          <w:i/>
          <w:iCs/>
          <w:sz w:val="24"/>
          <w:szCs w:val="24"/>
          <w:u w:val="single"/>
        </w:rPr>
        <w:t>al analysis</w:t>
      </w:r>
    </w:p>
    <w:p w14:paraId="3EE4A619" w14:textId="6EAE9395" w:rsidR="00210138" w:rsidRPr="0030318D" w:rsidRDefault="00B76260" w:rsidP="00210138">
      <w:pPr>
        <w:ind w:left="720"/>
        <w:jc w:val="both"/>
        <w:rPr>
          <w:rFonts w:eastAsia="Times New Roman"/>
          <w:sz w:val="24"/>
          <w:szCs w:val="24"/>
        </w:rPr>
      </w:pPr>
      <w:r w:rsidRPr="0030318D">
        <w:rPr>
          <w:rFonts w:eastAsia="Times New Roman"/>
          <w:sz w:val="24"/>
          <w:szCs w:val="24"/>
        </w:rPr>
        <w:t>Statistical analyses were performed with GraphPad (Prism) or Office Excel (Microsoft)</w:t>
      </w:r>
      <w:r w:rsidR="007932FA" w:rsidRPr="0030318D">
        <w:rPr>
          <w:rFonts w:eastAsia="Times New Roman"/>
          <w:sz w:val="24"/>
          <w:szCs w:val="24"/>
        </w:rPr>
        <w:t>.</w:t>
      </w:r>
      <w:r w:rsidR="003B72FB" w:rsidRPr="0030318D">
        <w:t xml:space="preserve"> </w:t>
      </w:r>
      <w:r w:rsidR="003B72FB" w:rsidRPr="0030318D">
        <w:rPr>
          <w:rFonts w:eastAsia="Times New Roman"/>
          <w:sz w:val="24"/>
          <w:szCs w:val="24"/>
        </w:rPr>
        <w:t>Data shown are representative of at least three experiments (unless otherwise stated) and are expressed as the mean ± standard error of the mean (</w:t>
      </w:r>
      <w:r w:rsidR="007F4A2B" w:rsidRPr="0030318D">
        <w:rPr>
          <w:rFonts w:eastAsia="Times New Roman"/>
          <w:sz w:val="24"/>
          <w:szCs w:val="24"/>
        </w:rPr>
        <w:t>SEM</w:t>
      </w:r>
      <w:r w:rsidR="003B72FB" w:rsidRPr="0030318D">
        <w:rPr>
          <w:rFonts w:eastAsia="Times New Roman"/>
          <w:sz w:val="24"/>
          <w:szCs w:val="24"/>
        </w:rPr>
        <w:t xml:space="preserve">) or </w:t>
      </w:r>
      <w:r w:rsidR="007F4A2B" w:rsidRPr="0030318D">
        <w:rPr>
          <w:rFonts w:eastAsia="Times New Roman"/>
          <w:sz w:val="24"/>
          <w:szCs w:val="24"/>
        </w:rPr>
        <w:t>standard deviation (SD)</w:t>
      </w:r>
      <w:r w:rsidR="003B72FB" w:rsidRPr="0030318D">
        <w:rPr>
          <w:rFonts w:eastAsia="Times New Roman"/>
          <w:sz w:val="24"/>
          <w:szCs w:val="24"/>
        </w:rPr>
        <w:t>.</w:t>
      </w:r>
      <w:r w:rsidR="00460014" w:rsidRPr="0030318D">
        <w:rPr>
          <w:rFonts w:eastAsia="Times New Roman"/>
          <w:sz w:val="24"/>
          <w:szCs w:val="24"/>
        </w:rPr>
        <w:t xml:space="preserve"> For in vivo experiments</w:t>
      </w:r>
      <w:r w:rsidR="00645403">
        <w:rPr>
          <w:rFonts w:eastAsia="Times New Roman"/>
          <w:sz w:val="24"/>
          <w:szCs w:val="24"/>
        </w:rPr>
        <w:t>,</w:t>
      </w:r>
      <w:r w:rsidR="00460014" w:rsidRPr="0030318D">
        <w:rPr>
          <w:rFonts w:eastAsia="Times New Roman"/>
          <w:sz w:val="24"/>
          <w:szCs w:val="24"/>
        </w:rPr>
        <w:t xml:space="preserve"> group sizes were determined using </w:t>
      </w:r>
      <w:r w:rsidR="006F690E" w:rsidRPr="0030318D">
        <w:rPr>
          <w:rFonts w:eastAsia="Times New Roman"/>
          <w:sz w:val="24"/>
          <w:szCs w:val="24"/>
        </w:rPr>
        <w:t xml:space="preserve">power calculation based </w:t>
      </w:r>
      <w:r w:rsidR="00460014" w:rsidRPr="0030318D">
        <w:rPr>
          <w:rFonts w:eastAsia="Times New Roman"/>
          <w:sz w:val="24"/>
          <w:szCs w:val="24"/>
        </w:rPr>
        <w:t xml:space="preserve">on our experience of </w:t>
      </w:r>
      <w:r w:rsidR="00645403">
        <w:rPr>
          <w:rFonts w:eastAsia="Times New Roman"/>
          <w:sz w:val="24"/>
          <w:szCs w:val="24"/>
        </w:rPr>
        <w:t xml:space="preserve">characterizing </w:t>
      </w:r>
      <w:r w:rsidR="00460014" w:rsidRPr="0030318D">
        <w:rPr>
          <w:rFonts w:eastAsia="Times New Roman"/>
          <w:sz w:val="24"/>
          <w:szCs w:val="24"/>
        </w:rPr>
        <w:t>murine phenotypes. Animals were randomized using identification numbers</w:t>
      </w:r>
      <w:r w:rsidR="002E6E5B" w:rsidRPr="0030318D">
        <w:rPr>
          <w:rFonts w:eastAsia="Times New Roman"/>
          <w:sz w:val="24"/>
          <w:szCs w:val="24"/>
        </w:rPr>
        <w:t xml:space="preserve"> and </w:t>
      </w:r>
      <w:r w:rsidR="00363DDD" w:rsidRPr="0030318D">
        <w:rPr>
          <w:rFonts w:eastAsia="Times New Roman"/>
          <w:sz w:val="24"/>
          <w:szCs w:val="24"/>
        </w:rPr>
        <w:t xml:space="preserve">experiments </w:t>
      </w:r>
      <w:r w:rsidR="00645403">
        <w:rPr>
          <w:rFonts w:eastAsia="Times New Roman"/>
          <w:sz w:val="24"/>
          <w:szCs w:val="24"/>
        </w:rPr>
        <w:t xml:space="preserve">were </w:t>
      </w:r>
      <w:r w:rsidR="00363DDD" w:rsidRPr="0030318D">
        <w:rPr>
          <w:rFonts w:eastAsia="Times New Roman"/>
          <w:sz w:val="24"/>
          <w:szCs w:val="24"/>
        </w:rPr>
        <w:t>performed</w:t>
      </w:r>
      <w:r w:rsidR="00460014" w:rsidRPr="0030318D">
        <w:rPr>
          <w:rFonts w:eastAsia="Times New Roman"/>
          <w:sz w:val="24"/>
          <w:szCs w:val="24"/>
        </w:rPr>
        <w:t xml:space="preserve"> blind to animal genotype and treatment group.</w:t>
      </w:r>
      <w:r w:rsidR="00DA4846" w:rsidRPr="0030318D">
        <w:rPr>
          <w:rFonts w:eastAsia="Times New Roman"/>
          <w:sz w:val="24"/>
          <w:szCs w:val="24"/>
        </w:rPr>
        <w:t xml:space="preserve"> Statistical significance was determined by </w:t>
      </w:r>
      <w:r w:rsidR="00635F39" w:rsidRPr="0030318D">
        <w:rPr>
          <w:rFonts w:eastAsia="Times New Roman"/>
          <w:sz w:val="24"/>
          <w:szCs w:val="24"/>
        </w:rPr>
        <w:t xml:space="preserve">Student’s </w:t>
      </w:r>
      <w:r w:rsidR="00635F39" w:rsidRPr="0030318D">
        <w:rPr>
          <w:rFonts w:eastAsia="Times New Roman"/>
          <w:i/>
          <w:iCs/>
          <w:sz w:val="24"/>
          <w:szCs w:val="24"/>
        </w:rPr>
        <w:t>t</w:t>
      </w:r>
      <w:r w:rsidR="00895CB0" w:rsidRPr="0030318D">
        <w:rPr>
          <w:rFonts w:eastAsia="Times New Roman"/>
          <w:sz w:val="24"/>
          <w:szCs w:val="24"/>
        </w:rPr>
        <w:t>-test,</w:t>
      </w:r>
      <w:r w:rsidR="003D3B6C" w:rsidRPr="0030318D">
        <w:rPr>
          <w:rFonts w:eastAsia="Times New Roman"/>
          <w:sz w:val="24"/>
          <w:szCs w:val="24"/>
        </w:rPr>
        <w:t xml:space="preserve"> one-way ANOVA</w:t>
      </w:r>
      <w:r w:rsidR="001A4BFE" w:rsidRPr="0030318D">
        <w:rPr>
          <w:rFonts w:eastAsia="Times New Roman"/>
          <w:sz w:val="24"/>
          <w:szCs w:val="24"/>
        </w:rPr>
        <w:t xml:space="preserve"> or</w:t>
      </w:r>
      <w:r w:rsidR="00895CB0" w:rsidRPr="0030318D">
        <w:rPr>
          <w:rFonts w:eastAsia="Times New Roman"/>
          <w:sz w:val="24"/>
          <w:szCs w:val="24"/>
        </w:rPr>
        <w:t xml:space="preserve"> </w:t>
      </w:r>
      <w:r w:rsidR="003D3B6C" w:rsidRPr="0030318D">
        <w:rPr>
          <w:rFonts w:eastAsia="Times New Roman"/>
          <w:sz w:val="24"/>
          <w:szCs w:val="24"/>
        </w:rPr>
        <w:t>two-way ANOVA</w:t>
      </w:r>
      <w:r w:rsidR="001A4BFE" w:rsidRPr="0030318D">
        <w:rPr>
          <w:rFonts w:eastAsia="Times New Roman"/>
          <w:sz w:val="24"/>
          <w:szCs w:val="24"/>
        </w:rPr>
        <w:t xml:space="preserve"> </w:t>
      </w:r>
      <w:r w:rsidR="00823983" w:rsidRPr="0030318D">
        <w:rPr>
          <w:rFonts w:eastAsia="Times New Roman"/>
          <w:sz w:val="24"/>
          <w:szCs w:val="24"/>
        </w:rPr>
        <w:t>as indicated in the figure legends for each experiment.</w:t>
      </w:r>
      <w:r w:rsidR="002674F6" w:rsidRPr="0030318D">
        <w:t xml:space="preserve"> </w:t>
      </w:r>
      <w:r w:rsidR="00220B6A" w:rsidRPr="0030318D">
        <w:rPr>
          <w:rFonts w:eastAsia="Times New Roman"/>
          <w:sz w:val="24"/>
          <w:szCs w:val="24"/>
        </w:rPr>
        <w:t>O</w:t>
      </w:r>
      <w:r w:rsidR="002674F6" w:rsidRPr="0030318D">
        <w:rPr>
          <w:rFonts w:eastAsia="Times New Roman"/>
          <w:sz w:val="24"/>
          <w:szCs w:val="24"/>
        </w:rPr>
        <w:t>ne-way or two-way analysis of variance ANOVA</w:t>
      </w:r>
      <w:r w:rsidR="00220B6A" w:rsidRPr="0030318D">
        <w:rPr>
          <w:rFonts w:eastAsia="Times New Roman"/>
          <w:sz w:val="24"/>
          <w:szCs w:val="24"/>
        </w:rPr>
        <w:t xml:space="preserve"> was </w:t>
      </w:r>
      <w:r w:rsidR="002674F6" w:rsidRPr="0030318D">
        <w:rPr>
          <w:rFonts w:eastAsia="Times New Roman"/>
          <w:sz w:val="24"/>
          <w:szCs w:val="24"/>
        </w:rPr>
        <w:t xml:space="preserve">followed by post hoc analysis using </w:t>
      </w:r>
      <w:r w:rsidR="00CB1638" w:rsidRPr="0030318D">
        <w:rPr>
          <w:rFonts w:eastAsia="Times New Roman"/>
          <w:sz w:val="24"/>
          <w:szCs w:val="24"/>
        </w:rPr>
        <w:t xml:space="preserve">a </w:t>
      </w:r>
      <w:proofErr w:type="spellStart"/>
      <w:r w:rsidR="00B0684F" w:rsidRPr="0030318D">
        <w:rPr>
          <w:rFonts w:eastAsia="Times New Roman"/>
          <w:sz w:val="24"/>
          <w:szCs w:val="24"/>
        </w:rPr>
        <w:t>Sidak</w:t>
      </w:r>
      <w:proofErr w:type="spellEnd"/>
      <w:r w:rsidR="00B0684F" w:rsidRPr="0030318D">
        <w:rPr>
          <w:rFonts w:eastAsia="Times New Roman"/>
          <w:sz w:val="24"/>
          <w:szCs w:val="24"/>
        </w:rPr>
        <w:t xml:space="preserve"> </w:t>
      </w:r>
      <w:r w:rsidR="007F6395" w:rsidRPr="0030318D">
        <w:rPr>
          <w:rFonts w:eastAsia="Times New Roman"/>
          <w:sz w:val="24"/>
          <w:szCs w:val="24"/>
        </w:rPr>
        <w:t>multiple-comparison</w:t>
      </w:r>
      <w:r w:rsidR="002674F6" w:rsidRPr="0030318D">
        <w:rPr>
          <w:rFonts w:eastAsia="Times New Roman"/>
          <w:sz w:val="24"/>
          <w:szCs w:val="24"/>
        </w:rPr>
        <w:t xml:space="preserve"> test. All statistical tests were two sided</w:t>
      </w:r>
      <w:r w:rsidR="001122E8" w:rsidRPr="0030318D">
        <w:rPr>
          <w:rFonts w:eastAsia="Times New Roman"/>
          <w:sz w:val="24"/>
          <w:szCs w:val="24"/>
        </w:rPr>
        <w:t>.</w:t>
      </w:r>
      <w:r w:rsidR="002674F6" w:rsidRPr="0030318D">
        <w:rPr>
          <w:rFonts w:eastAsia="Times New Roman"/>
          <w:sz w:val="24"/>
          <w:szCs w:val="24"/>
        </w:rPr>
        <w:t xml:space="preserve"> </w:t>
      </w:r>
    </w:p>
    <w:p w14:paraId="27011E7B" w14:textId="13BFBF87" w:rsidR="00B76260" w:rsidRPr="0030318D" w:rsidRDefault="00B76260" w:rsidP="00210138">
      <w:pPr>
        <w:ind w:left="720"/>
        <w:jc w:val="both"/>
        <w:rPr>
          <w:rFonts w:eastAsia="Times New Roman"/>
          <w:sz w:val="24"/>
          <w:szCs w:val="24"/>
          <w:highlight w:val="yellow"/>
        </w:rPr>
      </w:pPr>
    </w:p>
    <w:p w14:paraId="1292AB15" w14:textId="530FB519" w:rsidR="009A0182" w:rsidRPr="0030318D" w:rsidRDefault="009A0182" w:rsidP="002D03FF">
      <w:pPr>
        <w:ind w:left="720"/>
        <w:jc w:val="both"/>
        <w:rPr>
          <w:rFonts w:eastAsia="Times New Roman"/>
          <w:sz w:val="24"/>
          <w:szCs w:val="24"/>
          <w:highlight w:val="yellow"/>
          <w:lang w:val="en-GB"/>
        </w:rPr>
      </w:pPr>
    </w:p>
    <w:p w14:paraId="13B17AA8" w14:textId="77777777" w:rsidR="00D91BA9" w:rsidRPr="0030318D" w:rsidRDefault="00D91BA9" w:rsidP="002D03FF">
      <w:pPr>
        <w:ind w:left="720"/>
        <w:jc w:val="both"/>
        <w:rPr>
          <w:rFonts w:eastAsia="Times New Roman"/>
          <w:sz w:val="24"/>
          <w:szCs w:val="24"/>
          <w:highlight w:val="yellow"/>
          <w:lang w:val="en-GB"/>
        </w:rPr>
      </w:pPr>
    </w:p>
    <w:p w14:paraId="003D76C1" w14:textId="7F329359" w:rsidR="00677536" w:rsidRPr="0030318D" w:rsidRDefault="007E1FBC" w:rsidP="002D03FF">
      <w:pPr>
        <w:pStyle w:val="Refhead"/>
        <w:spacing w:before="0" w:after="0"/>
        <w:jc w:val="both"/>
      </w:pPr>
      <w:r w:rsidRPr="0030318D">
        <w:t>References</w:t>
      </w:r>
      <w:r w:rsidR="00700D1D" w:rsidRPr="0030318D">
        <w:t xml:space="preserve"> and notes</w:t>
      </w:r>
    </w:p>
    <w:p w14:paraId="71688604" w14:textId="77777777" w:rsidR="005F3028" w:rsidRPr="0030318D" w:rsidRDefault="000B68A2" w:rsidP="005F3028">
      <w:pPr>
        <w:pStyle w:val="EndNoteBibliography"/>
        <w:ind w:left="720" w:hanging="720"/>
      </w:pPr>
      <w:r w:rsidRPr="0030318D">
        <w:fldChar w:fldCharType="begin"/>
      </w:r>
      <w:r w:rsidRPr="0030318D">
        <w:instrText xml:space="preserve"> ADDIN EN.REFLIST </w:instrText>
      </w:r>
      <w:r w:rsidRPr="0030318D">
        <w:fldChar w:fldCharType="separate"/>
      </w:r>
      <w:r w:rsidR="005F3028" w:rsidRPr="0030318D">
        <w:t>1.</w:t>
      </w:r>
      <w:r w:rsidR="005F3028" w:rsidRPr="0030318D">
        <w:tab/>
        <w:t xml:space="preserve">E. Dejana, F. Orsenigo, M. G. Lampugnani, The role of adherens junctions and VE-cadherin in the control of vascular permeability. </w:t>
      </w:r>
      <w:r w:rsidR="005F3028" w:rsidRPr="0030318D">
        <w:rPr>
          <w:i/>
        </w:rPr>
        <w:t>J Cell Sci</w:t>
      </w:r>
      <w:r w:rsidR="005F3028" w:rsidRPr="0030318D">
        <w:t xml:space="preserve"> </w:t>
      </w:r>
      <w:r w:rsidR="005F3028" w:rsidRPr="0030318D">
        <w:rPr>
          <w:b/>
        </w:rPr>
        <w:t>121</w:t>
      </w:r>
      <w:r w:rsidR="005F3028" w:rsidRPr="0030318D">
        <w:t>, 2115-2122 (2008).</w:t>
      </w:r>
    </w:p>
    <w:p w14:paraId="3099C3FD" w14:textId="77777777" w:rsidR="005F3028" w:rsidRPr="0030318D" w:rsidRDefault="005F3028" w:rsidP="005F3028">
      <w:pPr>
        <w:pStyle w:val="EndNoteBibliography"/>
        <w:ind w:left="720" w:hanging="720"/>
      </w:pPr>
      <w:r w:rsidRPr="0030318D">
        <w:t>2.</w:t>
      </w:r>
      <w:r w:rsidRPr="0030318D">
        <w:tab/>
        <w:t xml:space="preserve">W. A. Muller, How endothelial cells regulate transmigration of leukocytes in the inflammatory response. </w:t>
      </w:r>
      <w:r w:rsidRPr="0030318D">
        <w:rPr>
          <w:i/>
        </w:rPr>
        <w:t>Am J Pathol</w:t>
      </w:r>
      <w:r w:rsidRPr="0030318D">
        <w:t xml:space="preserve"> </w:t>
      </w:r>
      <w:r w:rsidRPr="0030318D">
        <w:rPr>
          <w:b/>
        </w:rPr>
        <w:t>184</w:t>
      </w:r>
      <w:r w:rsidRPr="0030318D">
        <w:t>, 886-896 (2014).</w:t>
      </w:r>
    </w:p>
    <w:p w14:paraId="2BB9FD6A" w14:textId="77777777" w:rsidR="005F3028" w:rsidRPr="0030318D" w:rsidRDefault="005F3028" w:rsidP="005F3028">
      <w:pPr>
        <w:pStyle w:val="EndNoteBibliography"/>
        <w:ind w:left="720" w:hanging="720"/>
      </w:pPr>
      <w:r w:rsidRPr="0030318D">
        <w:t>3.</w:t>
      </w:r>
      <w:r w:rsidRPr="0030318D">
        <w:tab/>
        <w:t xml:space="preserve">S. Nourshargh, R. Alon, Leukocyte migration into inflamed tissues. </w:t>
      </w:r>
      <w:r w:rsidRPr="0030318D">
        <w:rPr>
          <w:i/>
        </w:rPr>
        <w:t>Immunity</w:t>
      </w:r>
      <w:r w:rsidRPr="0030318D">
        <w:t xml:space="preserve"> </w:t>
      </w:r>
      <w:r w:rsidRPr="0030318D">
        <w:rPr>
          <w:b/>
        </w:rPr>
        <w:t>41</w:t>
      </w:r>
      <w:r w:rsidRPr="0030318D">
        <w:t>, 694-707 (2014).</w:t>
      </w:r>
    </w:p>
    <w:p w14:paraId="2483B31D" w14:textId="77777777" w:rsidR="005F3028" w:rsidRPr="0030318D" w:rsidRDefault="005F3028" w:rsidP="005F3028">
      <w:pPr>
        <w:pStyle w:val="EndNoteBibliography"/>
        <w:ind w:left="720" w:hanging="720"/>
      </w:pPr>
      <w:r w:rsidRPr="0030318D">
        <w:t>4.</w:t>
      </w:r>
      <w:r w:rsidRPr="0030318D">
        <w:tab/>
        <w:t xml:space="preserve">W. A. Muller, Leukocyte-endothelial-cell interactions in leukocyte transmigration and the inflammatory response. </w:t>
      </w:r>
      <w:r w:rsidRPr="0030318D">
        <w:rPr>
          <w:i/>
        </w:rPr>
        <w:t>Trends Immunol</w:t>
      </w:r>
      <w:r w:rsidRPr="0030318D">
        <w:t xml:space="preserve"> </w:t>
      </w:r>
      <w:r w:rsidRPr="0030318D">
        <w:rPr>
          <w:b/>
        </w:rPr>
        <w:t>24</w:t>
      </w:r>
      <w:r w:rsidRPr="0030318D">
        <w:t>, 327-334 (2003).</w:t>
      </w:r>
    </w:p>
    <w:p w14:paraId="6EC866E7" w14:textId="77777777" w:rsidR="005F3028" w:rsidRPr="0030318D" w:rsidRDefault="005F3028" w:rsidP="005F3028">
      <w:pPr>
        <w:pStyle w:val="EndNoteBibliography"/>
        <w:ind w:left="720" w:hanging="720"/>
      </w:pPr>
      <w:r w:rsidRPr="0030318D">
        <w:t>5.</w:t>
      </w:r>
      <w:r w:rsidRPr="0030318D">
        <w:tab/>
        <w:t>M. G. Lampugnani</w:t>
      </w:r>
      <w:r w:rsidRPr="0030318D">
        <w:rPr>
          <w:i/>
        </w:rPr>
        <w:t xml:space="preserve"> et al.</w:t>
      </w:r>
      <w:r w:rsidRPr="0030318D">
        <w:t xml:space="preserve">, VE-cadherin regulates endothelial actin activating Rac and increasing membrane association of Tiam. </w:t>
      </w:r>
      <w:r w:rsidRPr="0030318D">
        <w:rPr>
          <w:i/>
        </w:rPr>
        <w:t>Mol Biol Cell</w:t>
      </w:r>
      <w:r w:rsidRPr="0030318D">
        <w:t xml:space="preserve"> </w:t>
      </w:r>
      <w:r w:rsidRPr="0030318D">
        <w:rPr>
          <w:b/>
        </w:rPr>
        <w:t>13</w:t>
      </w:r>
      <w:r w:rsidRPr="0030318D">
        <w:t>, 1175-1189 (2002).</w:t>
      </w:r>
    </w:p>
    <w:p w14:paraId="5DAE1712" w14:textId="77777777" w:rsidR="005F3028" w:rsidRPr="0030318D" w:rsidRDefault="005F3028" w:rsidP="005F3028">
      <w:pPr>
        <w:pStyle w:val="EndNoteBibliography"/>
        <w:ind w:left="720" w:hanging="720"/>
      </w:pPr>
      <w:r w:rsidRPr="0030318D">
        <w:t>6.</w:t>
      </w:r>
      <w:r w:rsidRPr="0030318D">
        <w:tab/>
        <w:t>T. J. Boggon</w:t>
      </w:r>
      <w:r w:rsidRPr="0030318D">
        <w:rPr>
          <w:i/>
        </w:rPr>
        <w:t xml:space="preserve"> et al.</w:t>
      </w:r>
      <w:r w:rsidRPr="0030318D">
        <w:t xml:space="preserve">, C-cadherin ectodomain structure and implications for cell adhesion mechanisms. </w:t>
      </w:r>
      <w:r w:rsidRPr="0030318D">
        <w:rPr>
          <w:i/>
        </w:rPr>
        <w:t>Science</w:t>
      </w:r>
      <w:r w:rsidRPr="0030318D">
        <w:t xml:space="preserve"> </w:t>
      </w:r>
      <w:r w:rsidRPr="0030318D">
        <w:rPr>
          <w:b/>
        </w:rPr>
        <w:t>296</w:t>
      </w:r>
      <w:r w:rsidRPr="0030318D">
        <w:t>, 1308-1313 (2002).</w:t>
      </w:r>
    </w:p>
    <w:p w14:paraId="01E14704" w14:textId="77777777" w:rsidR="005F3028" w:rsidRPr="0030318D" w:rsidRDefault="005F3028" w:rsidP="005F3028">
      <w:pPr>
        <w:pStyle w:val="EndNoteBibliography"/>
        <w:ind w:left="720" w:hanging="720"/>
      </w:pPr>
      <w:r w:rsidRPr="0030318D">
        <w:t>7.</w:t>
      </w:r>
      <w:r w:rsidRPr="0030318D">
        <w:tab/>
        <w:t>M. I. Setyawati</w:t>
      </w:r>
      <w:r w:rsidRPr="0030318D">
        <w:rPr>
          <w:i/>
        </w:rPr>
        <w:t xml:space="preserve"> et al.</w:t>
      </w:r>
      <w:r w:rsidRPr="0030318D">
        <w:t xml:space="preserve">, Titanium dioxide nanomaterials cause endothelial cell leakiness by disrupting the homophilic interaction of VE-cadherin. </w:t>
      </w:r>
      <w:r w:rsidRPr="0030318D">
        <w:rPr>
          <w:i/>
        </w:rPr>
        <w:t>Nat Commun</w:t>
      </w:r>
      <w:r w:rsidRPr="0030318D">
        <w:t xml:space="preserve"> </w:t>
      </w:r>
      <w:r w:rsidRPr="0030318D">
        <w:rPr>
          <w:b/>
        </w:rPr>
        <w:t>4</w:t>
      </w:r>
      <w:r w:rsidRPr="0030318D">
        <w:t>, 1673 (2013).</w:t>
      </w:r>
    </w:p>
    <w:p w14:paraId="2CBB5596" w14:textId="77777777" w:rsidR="005F3028" w:rsidRPr="0030318D" w:rsidRDefault="005F3028" w:rsidP="005F3028">
      <w:pPr>
        <w:pStyle w:val="EndNoteBibliography"/>
        <w:ind w:left="720" w:hanging="720"/>
      </w:pPr>
      <w:r w:rsidRPr="0030318D">
        <w:t>8.</w:t>
      </w:r>
      <w:r w:rsidRPr="0030318D">
        <w:tab/>
        <w:t xml:space="preserve">J. Gavard, Endothelial permeability and VE-cadherin: a wacky comradeship. </w:t>
      </w:r>
      <w:r w:rsidRPr="0030318D">
        <w:rPr>
          <w:i/>
        </w:rPr>
        <w:t>Cell Adh Migr</w:t>
      </w:r>
      <w:r w:rsidRPr="0030318D">
        <w:t xml:space="preserve"> </w:t>
      </w:r>
      <w:r w:rsidRPr="0030318D">
        <w:rPr>
          <w:b/>
        </w:rPr>
        <w:t>8</w:t>
      </w:r>
      <w:r w:rsidRPr="0030318D">
        <w:t>, 158-164 (2014).</w:t>
      </w:r>
    </w:p>
    <w:p w14:paraId="0935DDFB" w14:textId="77777777" w:rsidR="005F3028" w:rsidRPr="0030318D" w:rsidRDefault="005F3028" w:rsidP="005F3028">
      <w:pPr>
        <w:pStyle w:val="EndNoteBibliography"/>
        <w:ind w:left="720" w:hanging="720"/>
      </w:pPr>
      <w:r w:rsidRPr="0030318D">
        <w:t>9.</w:t>
      </w:r>
      <w:r w:rsidRPr="0030318D">
        <w:tab/>
        <w:t xml:space="preserve">M. A. Davis, R. C. Ireton, A. B. Reynolds, A core function for p120-catenin in cadherin turnover. </w:t>
      </w:r>
      <w:r w:rsidRPr="0030318D">
        <w:rPr>
          <w:i/>
        </w:rPr>
        <w:t>J Cell Biol</w:t>
      </w:r>
      <w:r w:rsidRPr="0030318D">
        <w:t xml:space="preserve"> </w:t>
      </w:r>
      <w:r w:rsidRPr="0030318D">
        <w:rPr>
          <w:b/>
        </w:rPr>
        <w:t>163</w:t>
      </w:r>
      <w:r w:rsidRPr="0030318D">
        <w:t>, 525-534 (2003).</w:t>
      </w:r>
    </w:p>
    <w:p w14:paraId="228606B3" w14:textId="77777777" w:rsidR="005F3028" w:rsidRPr="0030318D" w:rsidRDefault="005F3028" w:rsidP="005F3028">
      <w:pPr>
        <w:pStyle w:val="EndNoteBibliography"/>
        <w:ind w:left="720" w:hanging="720"/>
      </w:pPr>
      <w:r w:rsidRPr="0030318D">
        <w:t>10.</w:t>
      </w:r>
      <w:r w:rsidRPr="0030318D">
        <w:tab/>
        <w:t>K. Xiao</w:t>
      </w:r>
      <w:r w:rsidRPr="0030318D">
        <w:rPr>
          <w:i/>
        </w:rPr>
        <w:t xml:space="preserve"> et al.</w:t>
      </w:r>
      <w:r w:rsidRPr="0030318D">
        <w:t xml:space="preserve">, Cellular levels of p120 catenin function as a set point for cadherin expression levels in microvascular endothelial cells. </w:t>
      </w:r>
      <w:r w:rsidRPr="0030318D">
        <w:rPr>
          <w:i/>
        </w:rPr>
        <w:t>J Cell Biol</w:t>
      </w:r>
      <w:r w:rsidRPr="0030318D">
        <w:t xml:space="preserve"> </w:t>
      </w:r>
      <w:r w:rsidRPr="0030318D">
        <w:rPr>
          <w:b/>
        </w:rPr>
        <w:t>163</w:t>
      </w:r>
      <w:r w:rsidRPr="0030318D">
        <w:t>, 535-545 (2003).</w:t>
      </w:r>
    </w:p>
    <w:p w14:paraId="41359930" w14:textId="77777777" w:rsidR="005F3028" w:rsidRPr="0030318D" w:rsidRDefault="005F3028" w:rsidP="005F3028">
      <w:pPr>
        <w:pStyle w:val="EndNoteBibliography"/>
        <w:ind w:left="720" w:hanging="720"/>
      </w:pPr>
      <w:r w:rsidRPr="0030318D">
        <w:t>11.</w:t>
      </w:r>
      <w:r w:rsidRPr="0030318D">
        <w:tab/>
        <w:t>K. Xiao</w:t>
      </w:r>
      <w:r w:rsidRPr="0030318D">
        <w:rPr>
          <w:i/>
        </w:rPr>
        <w:t xml:space="preserve"> et al.</w:t>
      </w:r>
      <w:r w:rsidRPr="0030318D">
        <w:t xml:space="preserve">, p120-Catenin regulates clathrin-dependent endocytosis of VE-cadherin. </w:t>
      </w:r>
      <w:r w:rsidRPr="0030318D">
        <w:rPr>
          <w:i/>
        </w:rPr>
        <w:t>Mol Biol Cell</w:t>
      </w:r>
      <w:r w:rsidRPr="0030318D">
        <w:t xml:space="preserve"> </w:t>
      </w:r>
      <w:r w:rsidRPr="0030318D">
        <w:rPr>
          <w:b/>
        </w:rPr>
        <w:t>16</w:t>
      </w:r>
      <w:r w:rsidRPr="0030318D">
        <w:t>, 5141-5151 (2005).</w:t>
      </w:r>
    </w:p>
    <w:p w14:paraId="56875B6A" w14:textId="77777777" w:rsidR="005F3028" w:rsidRPr="0030318D" w:rsidRDefault="005F3028" w:rsidP="005F3028">
      <w:pPr>
        <w:pStyle w:val="EndNoteBibliography"/>
        <w:ind w:left="720" w:hanging="720"/>
      </w:pPr>
      <w:r w:rsidRPr="0030318D">
        <w:t>12.</w:t>
      </w:r>
      <w:r w:rsidRPr="0030318D">
        <w:tab/>
        <w:t>F. Wessel</w:t>
      </w:r>
      <w:r w:rsidRPr="0030318D">
        <w:rPr>
          <w:i/>
        </w:rPr>
        <w:t xml:space="preserve"> et al.</w:t>
      </w:r>
      <w:r w:rsidRPr="0030318D">
        <w:t xml:space="preserve">, Leukocyte extravasation and vascular permeability are each controlled in vivo by different tyrosine residues of VE-cadherin. </w:t>
      </w:r>
      <w:r w:rsidRPr="0030318D">
        <w:rPr>
          <w:i/>
        </w:rPr>
        <w:t>Nat Immunol</w:t>
      </w:r>
      <w:r w:rsidRPr="0030318D">
        <w:t xml:space="preserve"> </w:t>
      </w:r>
      <w:r w:rsidRPr="0030318D">
        <w:rPr>
          <w:b/>
        </w:rPr>
        <w:t>15</w:t>
      </w:r>
      <w:r w:rsidRPr="0030318D">
        <w:t>, 223-230 (2014).</w:t>
      </w:r>
    </w:p>
    <w:p w14:paraId="08AF06B1" w14:textId="77777777" w:rsidR="005F3028" w:rsidRPr="0030318D" w:rsidRDefault="005F3028" w:rsidP="005F3028">
      <w:pPr>
        <w:pStyle w:val="EndNoteBibliography"/>
        <w:ind w:left="720" w:hanging="720"/>
      </w:pPr>
      <w:r w:rsidRPr="0030318D">
        <w:t>13.</w:t>
      </w:r>
      <w:r w:rsidRPr="0030318D">
        <w:tab/>
        <w:t>N. Rudini</w:t>
      </w:r>
      <w:r w:rsidRPr="0030318D">
        <w:rPr>
          <w:i/>
        </w:rPr>
        <w:t xml:space="preserve"> et al.</w:t>
      </w:r>
      <w:r w:rsidRPr="0030318D">
        <w:t xml:space="preserve">, VE-cadherin is a critical endothelial regulator of TGF-beta signalling. </w:t>
      </w:r>
      <w:r w:rsidRPr="0030318D">
        <w:rPr>
          <w:i/>
        </w:rPr>
        <w:t>EMBO J</w:t>
      </w:r>
      <w:r w:rsidRPr="0030318D">
        <w:t xml:space="preserve"> </w:t>
      </w:r>
      <w:r w:rsidRPr="0030318D">
        <w:rPr>
          <w:b/>
        </w:rPr>
        <w:t>27</w:t>
      </w:r>
      <w:r w:rsidRPr="0030318D">
        <w:t>, 993-1004 (2008).</w:t>
      </w:r>
    </w:p>
    <w:p w14:paraId="22D293A9" w14:textId="77777777" w:rsidR="005F3028" w:rsidRPr="0030318D" w:rsidRDefault="005F3028" w:rsidP="005F3028">
      <w:pPr>
        <w:pStyle w:val="EndNoteBibliography"/>
        <w:ind w:left="720" w:hanging="720"/>
      </w:pPr>
      <w:r w:rsidRPr="0030318D">
        <w:t>14.</w:t>
      </w:r>
      <w:r w:rsidRPr="0030318D">
        <w:tab/>
        <w:t>A. Shay-Salit</w:t>
      </w:r>
      <w:r w:rsidRPr="0030318D">
        <w:rPr>
          <w:i/>
        </w:rPr>
        <w:t xml:space="preserve"> et al.</w:t>
      </w:r>
      <w:r w:rsidRPr="0030318D">
        <w:t xml:space="preserve">, VEGF receptor 2 and the adherens junction as a mechanical transducer in vascular endothelial cells. </w:t>
      </w:r>
      <w:r w:rsidRPr="0030318D">
        <w:rPr>
          <w:i/>
        </w:rPr>
        <w:t>Proc Natl Acad Sci U S A</w:t>
      </w:r>
      <w:r w:rsidRPr="0030318D">
        <w:t xml:space="preserve"> </w:t>
      </w:r>
      <w:r w:rsidRPr="0030318D">
        <w:rPr>
          <w:b/>
        </w:rPr>
        <w:t>99</w:t>
      </w:r>
      <w:r w:rsidRPr="0030318D">
        <w:t>, 9462-9467 (2002).</w:t>
      </w:r>
    </w:p>
    <w:p w14:paraId="1A3FD8D9" w14:textId="77777777" w:rsidR="005F3028" w:rsidRPr="0030318D" w:rsidRDefault="005F3028" w:rsidP="005F3028">
      <w:pPr>
        <w:pStyle w:val="EndNoteBibliography"/>
        <w:ind w:left="720" w:hanging="720"/>
      </w:pPr>
      <w:r w:rsidRPr="0030318D">
        <w:t>15.</w:t>
      </w:r>
      <w:r w:rsidRPr="0030318D">
        <w:tab/>
        <w:t>E. Tzima</w:t>
      </w:r>
      <w:r w:rsidRPr="0030318D">
        <w:rPr>
          <w:i/>
        </w:rPr>
        <w:t xml:space="preserve"> et al.</w:t>
      </w:r>
      <w:r w:rsidRPr="0030318D">
        <w:t xml:space="preserve">, A mechanosensory complex that mediates the endothelial cell response to fluid shear stress. </w:t>
      </w:r>
      <w:r w:rsidRPr="0030318D">
        <w:rPr>
          <w:i/>
        </w:rPr>
        <w:t>Nature</w:t>
      </w:r>
      <w:r w:rsidRPr="0030318D">
        <w:t xml:space="preserve"> </w:t>
      </w:r>
      <w:r w:rsidRPr="0030318D">
        <w:rPr>
          <w:b/>
        </w:rPr>
        <w:t>437</w:t>
      </w:r>
      <w:r w:rsidRPr="0030318D">
        <w:t>, 426-431 (2005).</w:t>
      </w:r>
    </w:p>
    <w:p w14:paraId="5B85560B" w14:textId="77777777" w:rsidR="005F3028" w:rsidRPr="0030318D" w:rsidRDefault="005F3028" w:rsidP="005F3028">
      <w:pPr>
        <w:pStyle w:val="EndNoteBibliography"/>
        <w:ind w:left="720" w:hanging="720"/>
      </w:pPr>
      <w:r w:rsidRPr="0030318D">
        <w:t>16.</w:t>
      </w:r>
      <w:r w:rsidRPr="0030318D">
        <w:tab/>
        <w:t xml:space="preserve">J. Davignon, P. Ganz, Role of endothelial dysfunction in atherosclerosis. </w:t>
      </w:r>
      <w:r w:rsidRPr="0030318D">
        <w:rPr>
          <w:i/>
        </w:rPr>
        <w:t>Circulation</w:t>
      </w:r>
      <w:r w:rsidRPr="0030318D">
        <w:t xml:space="preserve"> </w:t>
      </w:r>
      <w:r w:rsidRPr="0030318D">
        <w:rPr>
          <w:b/>
        </w:rPr>
        <w:t>109</w:t>
      </w:r>
      <w:r w:rsidRPr="0030318D">
        <w:t>, III27-32 (2004).</w:t>
      </w:r>
    </w:p>
    <w:p w14:paraId="0BB05578" w14:textId="77777777" w:rsidR="005F3028" w:rsidRPr="0030318D" w:rsidRDefault="005F3028" w:rsidP="005F3028">
      <w:pPr>
        <w:pStyle w:val="EndNoteBibliography"/>
        <w:ind w:left="720" w:hanging="720"/>
      </w:pPr>
      <w:r w:rsidRPr="0030318D">
        <w:t>17.</w:t>
      </w:r>
      <w:r w:rsidRPr="0030318D">
        <w:tab/>
        <w:t>T. J. Beldman</w:t>
      </w:r>
      <w:r w:rsidRPr="0030318D">
        <w:rPr>
          <w:i/>
        </w:rPr>
        <w:t xml:space="preserve"> et al.</w:t>
      </w:r>
      <w:r w:rsidRPr="0030318D">
        <w:t xml:space="preserve">, Nanoparticle-Aided Characterization of Arterial Endothelial Architecture during Atherosclerosis Progression and Metabolic Therapy. </w:t>
      </w:r>
      <w:r w:rsidRPr="0030318D">
        <w:rPr>
          <w:i/>
        </w:rPr>
        <w:t>ACS Nano</w:t>
      </w:r>
      <w:r w:rsidRPr="0030318D">
        <w:t xml:space="preserve"> </w:t>
      </w:r>
      <w:r w:rsidRPr="0030318D">
        <w:rPr>
          <w:b/>
        </w:rPr>
        <w:t>13</w:t>
      </w:r>
      <w:r w:rsidRPr="0030318D">
        <w:t>, 13759-13774 (2019).</w:t>
      </w:r>
    </w:p>
    <w:p w14:paraId="4BF78094" w14:textId="77777777" w:rsidR="005F3028" w:rsidRPr="0030318D" w:rsidRDefault="005F3028" w:rsidP="005F3028">
      <w:pPr>
        <w:pStyle w:val="EndNoteBibliography"/>
        <w:ind w:left="720" w:hanging="720"/>
      </w:pPr>
      <w:r w:rsidRPr="0030318D">
        <w:lastRenderedPageBreak/>
        <w:t>18.</w:t>
      </w:r>
      <w:r w:rsidRPr="0030318D">
        <w:tab/>
        <w:t>T. Miyazaki</w:t>
      </w:r>
      <w:r w:rsidRPr="0030318D">
        <w:rPr>
          <w:i/>
        </w:rPr>
        <w:t xml:space="preserve"> et al.</w:t>
      </w:r>
      <w:r w:rsidRPr="0030318D">
        <w:t xml:space="preserve">, m-Calpain induction in vascular endothelial cells on human and mouse atheromas and its roles in VE-cadherin disorganization and atherosclerosis. </w:t>
      </w:r>
      <w:r w:rsidRPr="0030318D">
        <w:rPr>
          <w:i/>
        </w:rPr>
        <w:t>Circulation</w:t>
      </w:r>
      <w:r w:rsidRPr="0030318D">
        <w:t xml:space="preserve"> </w:t>
      </w:r>
      <w:r w:rsidRPr="0030318D">
        <w:rPr>
          <w:b/>
        </w:rPr>
        <w:t>124</w:t>
      </w:r>
      <w:r w:rsidRPr="0030318D">
        <w:t>, 2522-2532 (2011).</w:t>
      </w:r>
    </w:p>
    <w:p w14:paraId="2BB5816B" w14:textId="77777777" w:rsidR="005F3028" w:rsidRPr="0030318D" w:rsidRDefault="005F3028" w:rsidP="005F3028">
      <w:pPr>
        <w:pStyle w:val="EndNoteBibliography"/>
        <w:ind w:left="720" w:hanging="720"/>
      </w:pPr>
      <w:r w:rsidRPr="0030318D">
        <w:t>19.</w:t>
      </w:r>
      <w:r w:rsidRPr="0030318D">
        <w:tab/>
        <w:t xml:space="preserve">N. A. Flavahan, In Development-A New Paradigm for Understanding Vascular Disease. </w:t>
      </w:r>
      <w:r w:rsidRPr="0030318D">
        <w:rPr>
          <w:i/>
        </w:rPr>
        <w:t>J Cardiovasc Pharmacol</w:t>
      </w:r>
      <w:r w:rsidRPr="0030318D">
        <w:t xml:space="preserve"> </w:t>
      </w:r>
      <w:r w:rsidRPr="0030318D">
        <w:rPr>
          <w:b/>
        </w:rPr>
        <w:t>69</w:t>
      </w:r>
      <w:r w:rsidRPr="0030318D">
        <w:t>, 248-263 (2017).</w:t>
      </w:r>
    </w:p>
    <w:p w14:paraId="4F4A96C8" w14:textId="77777777" w:rsidR="005F3028" w:rsidRPr="0030318D" w:rsidRDefault="005F3028" w:rsidP="005F3028">
      <w:pPr>
        <w:pStyle w:val="EndNoteBibliography"/>
        <w:ind w:left="720" w:hanging="720"/>
      </w:pPr>
      <w:r w:rsidRPr="0030318D">
        <w:t>20.</w:t>
      </w:r>
      <w:r w:rsidRPr="0030318D">
        <w:tab/>
        <w:t xml:space="preserve">S. Flavahan, F. Chang, N. A. Flavahan, Local renin-angiotensin system mediates endothelial dilator dysfunction in aging arteries. </w:t>
      </w:r>
      <w:r w:rsidRPr="0030318D">
        <w:rPr>
          <w:i/>
        </w:rPr>
        <w:t>Am J Physiol Heart Circ Physiol</w:t>
      </w:r>
      <w:r w:rsidRPr="0030318D">
        <w:t xml:space="preserve"> </w:t>
      </w:r>
      <w:r w:rsidRPr="0030318D">
        <w:rPr>
          <w:b/>
        </w:rPr>
        <w:t>311</w:t>
      </w:r>
      <w:r w:rsidRPr="0030318D">
        <w:t>, H849-854 (2016).</w:t>
      </w:r>
    </w:p>
    <w:p w14:paraId="4F658A9D" w14:textId="77777777" w:rsidR="005F3028" w:rsidRPr="0030318D" w:rsidRDefault="005F3028" w:rsidP="005F3028">
      <w:pPr>
        <w:pStyle w:val="EndNoteBibliography"/>
        <w:ind w:left="720" w:hanging="720"/>
      </w:pPr>
      <w:r w:rsidRPr="0030318D">
        <w:t>21.</w:t>
      </w:r>
      <w:r w:rsidRPr="0030318D">
        <w:tab/>
        <w:t xml:space="preserve">C. Pellet-Many, P. Frankel, H. Jia, I. Zachary, Neuropilins: structure, function and role in disease. </w:t>
      </w:r>
      <w:r w:rsidRPr="0030318D">
        <w:rPr>
          <w:i/>
        </w:rPr>
        <w:t>Biochem J</w:t>
      </w:r>
      <w:r w:rsidRPr="0030318D">
        <w:t xml:space="preserve"> </w:t>
      </w:r>
      <w:r w:rsidRPr="0030318D">
        <w:rPr>
          <w:b/>
        </w:rPr>
        <w:t>411</w:t>
      </w:r>
      <w:r w:rsidRPr="0030318D">
        <w:t>, 211-226 (2008).</w:t>
      </w:r>
    </w:p>
    <w:p w14:paraId="588F44DB" w14:textId="77777777" w:rsidR="005F3028" w:rsidRPr="0030318D" w:rsidRDefault="005F3028" w:rsidP="005F3028">
      <w:pPr>
        <w:pStyle w:val="EndNoteBibliography"/>
        <w:ind w:left="720" w:hanging="720"/>
      </w:pPr>
      <w:r w:rsidRPr="0030318D">
        <w:t>22.</w:t>
      </w:r>
      <w:r w:rsidRPr="0030318D">
        <w:tab/>
        <w:t xml:space="preserve">S. Soker, S. Takashima, H. Q. Miao, G. Neufeld, M. Klagsbrun, Neuropilin-1 is expressed by endothelial and tumor cells as an isoform-specific receptor for vascular endothelial growth factor. </w:t>
      </w:r>
      <w:r w:rsidRPr="0030318D">
        <w:rPr>
          <w:i/>
        </w:rPr>
        <w:t>Cell</w:t>
      </w:r>
      <w:r w:rsidRPr="0030318D">
        <w:t xml:space="preserve"> </w:t>
      </w:r>
      <w:r w:rsidRPr="0030318D">
        <w:rPr>
          <w:b/>
        </w:rPr>
        <w:t>92</w:t>
      </w:r>
      <w:r w:rsidRPr="0030318D">
        <w:t>, 735-745 (1998).</w:t>
      </w:r>
    </w:p>
    <w:p w14:paraId="4FB97034" w14:textId="77777777" w:rsidR="005F3028" w:rsidRPr="0030318D" w:rsidRDefault="005F3028" w:rsidP="005F3028">
      <w:pPr>
        <w:pStyle w:val="EndNoteBibliography"/>
        <w:ind w:left="720" w:hanging="720"/>
      </w:pPr>
      <w:r w:rsidRPr="0030318D">
        <w:t>23.</w:t>
      </w:r>
      <w:r w:rsidRPr="0030318D">
        <w:tab/>
        <w:t>S. Takagi</w:t>
      </w:r>
      <w:r w:rsidRPr="0030318D">
        <w:rPr>
          <w:i/>
        </w:rPr>
        <w:t xml:space="preserve"> et al.</w:t>
      </w:r>
      <w:r w:rsidRPr="0030318D">
        <w:t xml:space="preserve">, Expression of a cell adhesion molecule, neuropilin, in the developing chick nervous system. </w:t>
      </w:r>
      <w:r w:rsidRPr="0030318D">
        <w:rPr>
          <w:i/>
        </w:rPr>
        <w:t>Dev Biol</w:t>
      </w:r>
      <w:r w:rsidRPr="0030318D">
        <w:t xml:space="preserve"> </w:t>
      </w:r>
      <w:r w:rsidRPr="0030318D">
        <w:rPr>
          <w:b/>
        </w:rPr>
        <w:t>170</w:t>
      </w:r>
      <w:r w:rsidRPr="0030318D">
        <w:t>, 207-222 (1995).</w:t>
      </w:r>
    </w:p>
    <w:p w14:paraId="680D5CDB" w14:textId="77777777" w:rsidR="005F3028" w:rsidRPr="0030318D" w:rsidRDefault="005F3028" w:rsidP="005F3028">
      <w:pPr>
        <w:pStyle w:val="EndNoteBibliography"/>
        <w:ind w:left="720" w:hanging="720"/>
      </w:pPr>
      <w:r w:rsidRPr="0030318D">
        <w:t>24.</w:t>
      </w:r>
      <w:r w:rsidRPr="0030318D">
        <w:tab/>
        <w:t xml:space="preserve">A. Lampropoulou, C. Ruhrberg, Neuropilin regulation of angiogenesis. </w:t>
      </w:r>
      <w:r w:rsidRPr="0030318D">
        <w:rPr>
          <w:i/>
        </w:rPr>
        <w:t>Biochem Soc Trans</w:t>
      </w:r>
      <w:r w:rsidRPr="0030318D">
        <w:t xml:space="preserve"> </w:t>
      </w:r>
      <w:r w:rsidRPr="0030318D">
        <w:rPr>
          <w:b/>
        </w:rPr>
        <w:t>42</w:t>
      </w:r>
      <w:r w:rsidRPr="0030318D">
        <w:t>, 1623-1628 (2014).</w:t>
      </w:r>
    </w:p>
    <w:p w14:paraId="78CE6F92" w14:textId="77777777" w:rsidR="005F3028" w:rsidRPr="0030318D" w:rsidRDefault="005F3028" w:rsidP="005F3028">
      <w:pPr>
        <w:pStyle w:val="EndNoteBibliography"/>
        <w:ind w:left="720" w:hanging="720"/>
      </w:pPr>
      <w:r w:rsidRPr="0030318D">
        <w:t>25.</w:t>
      </w:r>
      <w:r w:rsidRPr="0030318D">
        <w:tab/>
        <w:t xml:space="preserve">Q. Schwarz, C. Ruhrberg, Neuropilin, you gotta let me know: should I stay or should I go? </w:t>
      </w:r>
      <w:r w:rsidRPr="0030318D">
        <w:rPr>
          <w:i/>
        </w:rPr>
        <w:t>Cell Adh Migr</w:t>
      </w:r>
      <w:r w:rsidRPr="0030318D">
        <w:t xml:space="preserve"> </w:t>
      </w:r>
      <w:r w:rsidRPr="0030318D">
        <w:rPr>
          <w:b/>
        </w:rPr>
        <w:t>4</w:t>
      </w:r>
      <w:r w:rsidRPr="0030318D">
        <w:t>, 61-66 (2010).</w:t>
      </w:r>
    </w:p>
    <w:p w14:paraId="2F99A0D4" w14:textId="77777777" w:rsidR="005F3028" w:rsidRPr="0030318D" w:rsidRDefault="005F3028" w:rsidP="005F3028">
      <w:pPr>
        <w:pStyle w:val="EndNoteBibliography"/>
        <w:ind w:left="720" w:hanging="720"/>
      </w:pPr>
      <w:r w:rsidRPr="0030318D">
        <w:t>26.</w:t>
      </w:r>
      <w:r w:rsidRPr="0030318D">
        <w:tab/>
        <w:t>K. Bouvree</w:t>
      </w:r>
      <w:r w:rsidRPr="0030318D">
        <w:rPr>
          <w:i/>
        </w:rPr>
        <w:t xml:space="preserve"> et al.</w:t>
      </w:r>
      <w:r w:rsidRPr="0030318D">
        <w:t xml:space="preserve">, Semaphorin3A, Neuropilin-1, and PlexinA1 are required for lymphatic valve formation. </w:t>
      </w:r>
      <w:r w:rsidRPr="0030318D">
        <w:rPr>
          <w:i/>
        </w:rPr>
        <w:t>Circ Res</w:t>
      </w:r>
      <w:r w:rsidRPr="0030318D">
        <w:t xml:space="preserve"> </w:t>
      </w:r>
      <w:r w:rsidRPr="0030318D">
        <w:rPr>
          <w:b/>
        </w:rPr>
        <w:t>111</w:t>
      </w:r>
      <w:r w:rsidRPr="0030318D">
        <w:t>, 437-445 (2012).</w:t>
      </w:r>
    </w:p>
    <w:p w14:paraId="66AAD716" w14:textId="77777777" w:rsidR="005F3028" w:rsidRPr="0030318D" w:rsidRDefault="005F3028" w:rsidP="005F3028">
      <w:pPr>
        <w:pStyle w:val="EndNoteBibliography"/>
        <w:ind w:left="720" w:hanging="720"/>
      </w:pPr>
      <w:r w:rsidRPr="0030318D">
        <w:t>27.</w:t>
      </w:r>
      <w:r w:rsidRPr="0030318D">
        <w:tab/>
        <w:t xml:space="preserve">A. M. Ochsenbein, S. Karaman, G. Jurisic, M. Detmar, The role of neuropilin-1/semaphorin 3A signaling in lymphatic vessel development and maturation. </w:t>
      </w:r>
      <w:r w:rsidRPr="0030318D">
        <w:rPr>
          <w:i/>
        </w:rPr>
        <w:t>Adv Anat Embryol Cell Biol</w:t>
      </w:r>
      <w:r w:rsidRPr="0030318D">
        <w:t xml:space="preserve"> </w:t>
      </w:r>
      <w:r w:rsidRPr="0030318D">
        <w:rPr>
          <w:b/>
        </w:rPr>
        <w:t>214</w:t>
      </w:r>
      <w:r w:rsidRPr="0030318D">
        <w:t>, 143-152 (2014).</w:t>
      </w:r>
    </w:p>
    <w:p w14:paraId="7F28F1B9" w14:textId="77777777" w:rsidR="005F3028" w:rsidRPr="0030318D" w:rsidRDefault="005F3028" w:rsidP="005F3028">
      <w:pPr>
        <w:pStyle w:val="EndNoteBibliography"/>
        <w:ind w:left="720" w:hanging="720"/>
      </w:pPr>
      <w:r w:rsidRPr="0030318D">
        <w:t>28.</w:t>
      </w:r>
      <w:r w:rsidRPr="0030318D">
        <w:tab/>
        <w:t>G. Jurisic</w:t>
      </w:r>
      <w:r w:rsidRPr="0030318D">
        <w:rPr>
          <w:i/>
        </w:rPr>
        <w:t xml:space="preserve"> et al.</w:t>
      </w:r>
      <w:r w:rsidRPr="0030318D">
        <w:t xml:space="preserve">, An unexpected role of semaphorin3a-neuropilin-1 signaling in lymphatic vessel maturation and valve formation. </w:t>
      </w:r>
      <w:r w:rsidRPr="0030318D">
        <w:rPr>
          <w:i/>
        </w:rPr>
        <w:t>Circ Res</w:t>
      </w:r>
      <w:r w:rsidRPr="0030318D">
        <w:t xml:space="preserve"> </w:t>
      </w:r>
      <w:r w:rsidRPr="0030318D">
        <w:rPr>
          <w:b/>
        </w:rPr>
        <w:t>111</w:t>
      </w:r>
      <w:r w:rsidRPr="0030318D">
        <w:t>, 426-436 (2012).</w:t>
      </w:r>
    </w:p>
    <w:p w14:paraId="2562C435" w14:textId="77777777" w:rsidR="005F3028" w:rsidRPr="0030318D" w:rsidRDefault="005F3028" w:rsidP="005F3028">
      <w:pPr>
        <w:pStyle w:val="EndNoteBibliography"/>
        <w:ind w:left="720" w:hanging="720"/>
      </w:pPr>
      <w:r w:rsidRPr="0030318D">
        <w:t>29.</w:t>
      </w:r>
      <w:r w:rsidRPr="0030318D">
        <w:tab/>
        <w:t>Q. Pan</w:t>
      </w:r>
      <w:r w:rsidRPr="0030318D">
        <w:rPr>
          <w:i/>
        </w:rPr>
        <w:t xml:space="preserve"> et al.</w:t>
      </w:r>
      <w:r w:rsidRPr="0030318D">
        <w:t xml:space="preserve">, Blocking neuropilin-1 function has an additive effect with anti-VEGF to inhibit tumor growth. </w:t>
      </w:r>
      <w:r w:rsidRPr="0030318D">
        <w:rPr>
          <w:i/>
        </w:rPr>
        <w:t>Cancer Cell</w:t>
      </w:r>
      <w:r w:rsidRPr="0030318D">
        <w:t xml:space="preserve"> </w:t>
      </w:r>
      <w:r w:rsidRPr="0030318D">
        <w:rPr>
          <w:b/>
        </w:rPr>
        <w:t>11</w:t>
      </w:r>
      <w:r w:rsidRPr="0030318D">
        <w:t>, 53-67 (2007).</w:t>
      </w:r>
    </w:p>
    <w:p w14:paraId="44CC831E" w14:textId="77777777" w:rsidR="005F3028" w:rsidRPr="0030318D" w:rsidRDefault="005F3028" w:rsidP="005F3028">
      <w:pPr>
        <w:pStyle w:val="EndNoteBibliography"/>
        <w:ind w:left="720" w:hanging="720"/>
      </w:pPr>
      <w:r w:rsidRPr="0030318D">
        <w:t>30.</w:t>
      </w:r>
      <w:r w:rsidRPr="0030318D">
        <w:tab/>
        <w:t>A. Fantin</w:t>
      </w:r>
      <w:r w:rsidRPr="0030318D">
        <w:rPr>
          <w:i/>
        </w:rPr>
        <w:t xml:space="preserve"> et al.</w:t>
      </w:r>
      <w:r w:rsidRPr="0030318D">
        <w:t xml:space="preserve">, Neuropilin 1 (NRP1) hypomorphism combined with defective VEGF-A binding reveals novel roles for NRP1 in developmental and pathological angiogenesis. </w:t>
      </w:r>
      <w:r w:rsidRPr="0030318D">
        <w:rPr>
          <w:i/>
        </w:rPr>
        <w:t>Development</w:t>
      </w:r>
      <w:r w:rsidRPr="0030318D">
        <w:t xml:space="preserve"> </w:t>
      </w:r>
      <w:r w:rsidRPr="0030318D">
        <w:rPr>
          <w:b/>
        </w:rPr>
        <w:t>141</w:t>
      </w:r>
      <w:r w:rsidRPr="0030318D">
        <w:t>, 556-562 (2014).</w:t>
      </w:r>
    </w:p>
    <w:p w14:paraId="432607F1" w14:textId="77777777" w:rsidR="005F3028" w:rsidRPr="0030318D" w:rsidRDefault="005F3028" w:rsidP="005F3028">
      <w:pPr>
        <w:pStyle w:val="EndNoteBibliography"/>
        <w:ind w:left="720" w:hanging="720"/>
      </w:pPr>
      <w:r w:rsidRPr="0030318D">
        <w:t>31.</w:t>
      </w:r>
      <w:r w:rsidRPr="0030318D">
        <w:tab/>
        <w:t>M. V. Gelfand</w:t>
      </w:r>
      <w:r w:rsidRPr="0030318D">
        <w:rPr>
          <w:i/>
        </w:rPr>
        <w:t xml:space="preserve"> et al.</w:t>
      </w:r>
      <w:r w:rsidRPr="0030318D">
        <w:t xml:space="preserve">, Neuropilin-1 functions as a VEGFR2 co-receptor to guide developmental angiogenesis independent of ligand binding. </w:t>
      </w:r>
      <w:r w:rsidRPr="0030318D">
        <w:rPr>
          <w:i/>
        </w:rPr>
        <w:t>Elife</w:t>
      </w:r>
      <w:r w:rsidRPr="0030318D">
        <w:t xml:space="preserve"> </w:t>
      </w:r>
      <w:r w:rsidRPr="0030318D">
        <w:rPr>
          <w:b/>
        </w:rPr>
        <w:t>3</w:t>
      </w:r>
      <w:r w:rsidRPr="0030318D">
        <w:t>, e03720 (2014).</w:t>
      </w:r>
    </w:p>
    <w:p w14:paraId="50E599CD" w14:textId="77777777" w:rsidR="005F3028" w:rsidRPr="0030318D" w:rsidRDefault="005F3028" w:rsidP="005F3028">
      <w:pPr>
        <w:pStyle w:val="EndNoteBibliography"/>
        <w:ind w:left="720" w:hanging="720"/>
      </w:pPr>
      <w:r w:rsidRPr="0030318D">
        <w:t>32.</w:t>
      </w:r>
      <w:r w:rsidRPr="0030318D">
        <w:tab/>
        <w:t>I. M. Aspalter</w:t>
      </w:r>
      <w:r w:rsidRPr="0030318D">
        <w:rPr>
          <w:i/>
        </w:rPr>
        <w:t xml:space="preserve"> et al.</w:t>
      </w:r>
      <w:r w:rsidRPr="0030318D">
        <w:t xml:space="preserve">, Alk1 and Alk5 inhibition by Nrp1 controls vascular sprouting downstream of Notch. </w:t>
      </w:r>
      <w:r w:rsidRPr="0030318D">
        <w:rPr>
          <w:i/>
        </w:rPr>
        <w:t>Nat Commun</w:t>
      </w:r>
      <w:r w:rsidRPr="0030318D">
        <w:t xml:space="preserve"> </w:t>
      </w:r>
      <w:r w:rsidRPr="0030318D">
        <w:rPr>
          <w:b/>
        </w:rPr>
        <w:t>6</w:t>
      </w:r>
      <w:r w:rsidRPr="0030318D">
        <w:t>, 7264 (2015).</w:t>
      </w:r>
    </w:p>
    <w:p w14:paraId="1D492B74" w14:textId="77777777" w:rsidR="005F3028" w:rsidRPr="0030318D" w:rsidRDefault="005F3028" w:rsidP="005F3028">
      <w:pPr>
        <w:pStyle w:val="EndNoteBibliography"/>
        <w:ind w:left="720" w:hanging="720"/>
      </w:pPr>
      <w:r w:rsidRPr="0030318D">
        <w:t>33.</w:t>
      </w:r>
      <w:r w:rsidRPr="0030318D">
        <w:tab/>
        <w:t>C. Raimondi</w:t>
      </w:r>
      <w:r w:rsidRPr="0030318D">
        <w:rPr>
          <w:i/>
        </w:rPr>
        <w:t xml:space="preserve"> et al.</w:t>
      </w:r>
      <w:r w:rsidRPr="0030318D">
        <w:t xml:space="preserve">, Imatinib inhibits VEGF-independent angiogenesis by targeting neuropilin 1-dependent ABL1 activation in endothelial cells. </w:t>
      </w:r>
      <w:r w:rsidRPr="0030318D">
        <w:rPr>
          <w:i/>
        </w:rPr>
        <w:t>J Exp Med</w:t>
      </w:r>
      <w:r w:rsidRPr="0030318D">
        <w:t xml:space="preserve"> </w:t>
      </w:r>
      <w:r w:rsidRPr="0030318D">
        <w:rPr>
          <w:b/>
        </w:rPr>
        <w:t>211</w:t>
      </w:r>
      <w:r w:rsidRPr="0030318D">
        <w:t>, 1167-1183 (2014).</w:t>
      </w:r>
    </w:p>
    <w:p w14:paraId="3B9C5575" w14:textId="77777777" w:rsidR="005F3028" w:rsidRPr="0030318D" w:rsidRDefault="005F3028" w:rsidP="005F3028">
      <w:pPr>
        <w:pStyle w:val="EndNoteBibliography"/>
        <w:ind w:left="720" w:hanging="720"/>
      </w:pPr>
      <w:r w:rsidRPr="0030318D">
        <w:t>34.</w:t>
      </w:r>
      <w:r w:rsidRPr="0030318D">
        <w:tab/>
        <w:t>A. Fantin</w:t>
      </w:r>
      <w:r w:rsidRPr="0030318D">
        <w:rPr>
          <w:i/>
        </w:rPr>
        <w:t xml:space="preserve"> et al.</w:t>
      </w:r>
      <w:r w:rsidRPr="0030318D">
        <w:t xml:space="preserve">, NRP1 Regulates CDC42 Activation to Promote Filopodia Formation in Endothelial Tip Cells. </w:t>
      </w:r>
      <w:r w:rsidRPr="0030318D">
        <w:rPr>
          <w:i/>
        </w:rPr>
        <w:t>Cell Rep</w:t>
      </w:r>
      <w:r w:rsidRPr="0030318D">
        <w:t xml:space="preserve"> </w:t>
      </w:r>
      <w:r w:rsidRPr="0030318D">
        <w:rPr>
          <w:b/>
        </w:rPr>
        <w:t>11</w:t>
      </w:r>
      <w:r w:rsidRPr="0030318D">
        <w:t>, 1577-1590 (2015).</w:t>
      </w:r>
    </w:p>
    <w:p w14:paraId="1DC38C81" w14:textId="77777777" w:rsidR="005F3028" w:rsidRPr="0030318D" w:rsidRDefault="005F3028" w:rsidP="005F3028">
      <w:pPr>
        <w:pStyle w:val="EndNoteBibliography"/>
        <w:ind w:left="720" w:hanging="720"/>
      </w:pPr>
      <w:r w:rsidRPr="0030318D">
        <w:t>35.</w:t>
      </w:r>
      <w:r w:rsidRPr="0030318D">
        <w:tab/>
        <w:t>A. Fantin</w:t>
      </w:r>
      <w:r w:rsidRPr="0030318D">
        <w:rPr>
          <w:i/>
        </w:rPr>
        <w:t xml:space="preserve"> et al.</w:t>
      </w:r>
      <w:r w:rsidRPr="0030318D">
        <w:t xml:space="preserve">, VEGF165-induced vascular permeability requires NRP1 for ABL-mediated SRC family kinase activation. </w:t>
      </w:r>
      <w:r w:rsidRPr="0030318D">
        <w:rPr>
          <w:i/>
        </w:rPr>
        <w:t>J Exp Med</w:t>
      </w:r>
      <w:r w:rsidRPr="0030318D">
        <w:t xml:space="preserve"> </w:t>
      </w:r>
      <w:r w:rsidRPr="0030318D">
        <w:rPr>
          <w:b/>
        </w:rPr>
        <w:t>214</w:t>
      </w:r>
      <w:r w:rsidRPr="0030318D">
        <w:t>, 1049-1064 (2017).</w:t>
      </w:r>
    </w:p>
    <w:p w14:paraId="6C7A999B" w14:textId="77777777" w:rsidR="005F3028" w:rsidRPr="0030318D" w:rsidRDefault="005F3028" w:rsidP="005F3028">
      <w:pPr>
        <w:pStyle w:val="EndNoteBibliography"/>
        <w:ind w:left="720" w:hanging="720"/>
      </w:pPr>
      <w:r w:rsidRPr="0030318D">
        <w:t>36.</w:t>
      </w:r>
      <w:r w:rsidRPr="0030318D">
        <w:tab/>
        <w:t>L. Roth</w:t>
      </w:r>
      <w:r w:rsidRPr="0030318D">
        <w:rPr>
          <w:i/>
        </w:rPr>
        <w:t xml:space="preserve"> et al.</w:t>
      </w:r>
      <w:r w:rsidRPr="0030318D">
        <w:t xml:space="preserve">, Neuropilin-1 mediates vascular permeability independently of vascular endothelial growth factor receptor-2 activation. </w:t>
      </w:r>
      <w:r w:rsidRPr="0030318D">
        <w:rPr>
          <w:i/>
        </w:rPr>
        <w:t>Sci Signal</w:t>
      </w:r>
      <w:r w:rsidRPr="0030318D">
        <w:t xml:space="preserve"> </w:t>
      </w:r>
      <w:r w:rsidRPr="0030318D">
        <w:rPr>
          <w:b/>
        </w:rPr>
        <w:t>9</w:t>
      </w:r>
      <w:r w:rsidRPr="0030318D">
        <w:t>, ra42 (2016).</w:t>
      </w:r>
    </w:p>
    <w:p w14:paraId="051526A0" w14:textId="77777777" w:rsidR="005F3028" w:rsidRPr="0030318D" w:rsidRDefault="005F3028" w:rsidP="005F3028">
      <w:pPr>
        <w:pStyle w:val="EndNoteBibliography"/>
        <w:ind w:left="720" w:hanging="720"/>
      </w:pPr>
      <w:r w:rsidRPr="0030318D">
        <w:t>37.</w:t>
      </w:r>
      <w:r w:rsidRPr="0030318D">
        <w:tab/>
        <w:t>V. Mehta</w:t>
      </w:r>
      <w:r w:rsidRPr="0030318D">
        <w:rPr>
          <w:i/>
        </w:rPr>
        <w:t xml:space="preserve"> et al.</w:t>
      </w:r>
      <w:r w:rsidRPr="0030318D">
        <w:t xml:space="preserve">, The guidance receptor plexin D1 is a mechanosensor in endothelial cells. </w:t>
      </w:r>
      <w:r w:rsidRPr="0030318D">
        <w:rPr>
          <w:i/>
        </w:rPr>
        <w:t>Nature</w:t>
      </w:r>
      <w:r w:rsidRPr="0030318D">
        <w:t xml:space="preserve"> </w:t>
      </w:r>
      <w:r w:rsidRPr="0030318D">
        <w:rPr>
          <w:b/>
        </w:rPr>
        <w:t>578</w:t>
      </w:r>
      <w:r w:rsidRPr="0030318D">
        <w:t>, 290-295 (2020).</w:t>
      </w:r>
    </w:p>
    <w:p w14:paraId="702F2EE7" w14:textId="77777777" w:rsidR="005F3028" w:rsidRPr="0030318D" w:rsidRDefault="005F3028" w:rsidP="005F3028">
      <w:pPr>
        <w:pStyle w:val="EndNoteBibliography"/>
        <w:ind w:left="720" w:hanging="720"/>
      </w:pPr>
      <w:r w:rsidRPr="0030318D">
        <w:t>38.</w:t>
      </w:r>
      <w:r w:rsidRPr="0030318D">
        <w:tab/>
        <w:t xml:space="preserve">Y. Glinka, S. Stoilova, N. Mohammed, G. J. Prud'homme, Neuropilin-1 exerts co-receptor function for TGF-beta-1 on the membrane of cancer cells and enhances responses to both latent and active TGF-beta. </w:t>
      </w:r>
      <w:r w:rsidRPr="0030318D">
        <w:rPr>
          <w:i/>
        </w:rPr>
        <w:t>Carcinogenesis</w:t>
      </w:r>
      <w:r w:rsidRPr="0030318D">
        <w:t xml:space="preserve"> </w:t>
      </w:r>
      <w:r w:rsidRPr="0030318D">
        <w:rPr>
          <w:b/>
        </w:rPr>
        <w:t>32</w:t>
      </w:r>
      <w:r w:rsidRPr="0030318D">
        <w:t>, 613-621 (2011).</w:t>
      </w:r>
    </w:p>
    <w:p w14:paraId="48406187" w14:textId="77777777" w:rsidR="005F3028" w:rsidRPr="0030318D" w:rsidRDefault="005F3028" w:rsidP="005F3028">
      <w:pPr>
        <w:pStyle w:val="EndNoteBibliography"/>
        <w:ind w:left="720" w:hanging="720"/>
      </w:pPr>
      <w:r w:rsidRPr="0030318D">
        <w:lastRenderedPageBreak/>
        <w:t>39.</w:t>
      </w:r>
      <w:r w:rsidRPr="0030318D">
        <w:tab/>
        <w:t xml:space="preserve">Y. Glinka, G. J. Prud'homme, Neuropilin-1 is a receptor for transforming growth factor beta-1, activates its latent form, and promotes regulatory T cell activity. </w:t>
      </w:r>
      <w:r w:rsidRPr="0030318D">
        <w:rPr>
          <w:i/>
        </w:rPr>
        <w:t>J Leukoc Biol</w:t>
      </w:r>
      <w:r w:rsidRPr="0030318D">
        <w:t xml:space="preserve"> </w:t>
      </w:r>
      <w:r w:rsidRPr="0030318D">
        <w:rPr>
          <w:b/>
        </w:rPr>
        <w:t>84</w:t>
      </w:r>
      <w:r w:rsidRPr="0030318D">
        <w:t>, 302-310 (2008).</w:t>
      </w:r>
    </w:p>
    <w:p w14:paraId="299D8D30" w14:textId="77777777" w:rsidR="005F3028" w:rsidRPr="0030318D" w:rsidRDefault="005F3028" w:rsidP="005F3028">
      <w:pPr>
        <w:pStyle w:val="EndNoteBibliography"/>
        <w:ind w:left="720" w:hanging="720"/>
      </w:pPr>
      <w:r w:rsidRPr="0030318D">
        <w:t>40.</w:t>
      </w:r>
      <w:r w:rsidRPr="0030318D">
        <w:tab/>
        <w:t xml:space="preserve">P. F. Davies, Hemodynamic shear stress and the endothelium in cardiovascular pathophysiology. </w:t>
      </w:r>
      <w:r w:rsidRPr="0030318D">
        <w:rPr>
          <w:i/>
        </w:rPr>
        <w:t>Nature clinical practice. Cardiovascular medicine</w:t>
      </w:r>
      <w:r w:rsidRPr="0030318D">
        <w:t xml:space="preserve"> </w:t>
      </w:r>
      <w:r w:rsidRPr="0030318D">
        <w:rPr>
          <w:b/>
        </w:rPr>
        <w:t>6</w:t>
      </w:r>
      <w:r w:rsidRPr="0030318D">
        <w:t>, 16-26 (2009).</w:t>
      </w:r>
    </w:p>
    <w:p w14:paraId="36F2AA2B" w14:textId="77777777" w:rsidR="005F3028" w:rsidRPr="0030318D" w:rsidRDefault="005F3028" w:rsidP="005F3028">
      <w:pPr>
        <w:pStyle w:val="EndNoteBibliography"/>
        <w:ind w:left="720" w:hanging="720"/>
      </w:pPr>
      <w:r w:rsidRPr="0030318D">
        <w:t>41.</w:t>
      </w:r>
      <w:r w:rsidRPr="0030318D">
        <w:tab/>
        <w:t>A. G. Passerini</w:t>
      </w:r>
      <w:r w:rsidRPr="0030318D">
        <w:rPr>
          <w:i/>
        </w:rPr>
        <w:t xml:space="preserve"> et al.</w:t>
      </w:r>
      <w:r w:rsidRPr="0030318D">
        <w:t xml:space="preserve">, Coexisting proinflammatory and antioxidative endothelial transcription profiles in a disturbed flow region of the adult porcine aorta. </w:t>
      </w:r>
      <w:r w:rsidRPr="0030318D">
        <w:rPr>
          <w:i/>
        </w:rPr>
        <w:t>Proc Natl Acad Sci U S A</w:t>
      </w:r>
      <w:r w:rsidRPr="0030318D">
        <w:t xml:space="preserve"> </w:t>
      </w:r>
      <w:r w:rsidRPr="0030318D">
        <w:rPr>
          <w:b/>
        </w:rPr>
        <w:t>101</w:t>
      </w:r>
      <w:r w:rsidRPr="0030318D">
        <w:t>, 2482-2487 (2004).</w:t>
      </w:r>
    </w:p>
    <w:p w14:paraId="25ADC386" w14:textId="77777777" w:rsidR="005F3028" w:rsidRPr="0030318D" w:rsidRDefault="005F3028" w:rsidP="005F3028">
      <w:pPr>
        <w:pStyle w:val="EndNoteBibliography"/>
        <w:ind w:left="720" w:hanging="720"/>
      </w:pPr>
      <w:r w:rsidRPr="0030318D">
        <w:t>42.</w:t>
      </w:r>
      <w:r w:rsidRPr="0030318D">
        <w:tab/>
        <w:t xml:space="preserve">A. R. Brooks, P. I. Lelkes, G. M. Rubanyi, Gene expression profiling of human aortic endothelial cells exposed to disturbed flow and steady laminar flow. </w:t>
      </w:r>
      <w:r w:rsidRPr="0030318D">
        <w:rPr>
          <w:i/>
        </w:rPr>
        <w:t>Physiological genomics</w:t>
      </w:r>
      <w:r w:rsidRPr="0030318D">
        <w:t xml:space="preserve"> </w:t>
      </w:r>
      <w:r w:rsidRPr="0030318D">
        <w:rPr>
          <w:b/>
        </w:rPr>
        <w:t>9</w:t>
      </w:r>
      <w:r w:rsidRPr="0030318D">
        <w:t>, 27-41 (2002).</w:t>
      </w:r>
    </w:p>
    <w:p w14:paraId="2F7DCE4A" w14:textId="77777777" w:rsidR="005F3028" w:rsidRPr="0030318D" w:rsidRDefault="005F3028" w:rsidP="005F3028">
      <w:pPr>
        <w:pStyle w:val="EndNoteBibliography"/>
        <w:ind w:left="720" w:hanging="720"/>
      </w:pPr>
      <w:r w:rsidRPr="0030318D">
        <w:t>43.</w:t>
      </w:r>
      <w:r w:rsidRPr="0030318D">
        <w:tab/>
        <w:t>J. Kroon</w:t>
      </w:r>
      <w:r w:rsidRPr="0030318D">
        <w:rPr>
          <w:i/>
        </w:rPr>
        <w:t xml:space="preserve"> et al.</w:t>
      </w:r>
      <w:r w:rsidRPr="0030318D">
        <w:t xml:space="preserve">, Flow-induced endothelial cell alignment requires the RhoGEF Trio as a scaffold protein to polarize active Rac1 distribution. </w:t>
      </w:r>
      <w:r w:rsidRPr="0030318D">
        <w:rPr>
          <w:i/>
        </w:rPr>
        <w:t>Mol Biol Cell</w:t>
      </w:r>
      <w:r w:rsidRPr="0030318D">
        <w:t xml:space="preserve"> </w:t>
      </w:r>
      <w:r w:rsidRPr="0030318D">
        <w:rPr>
          <w:b/>
        </w:rPr>
        <w:t>28</w:t>
      </w:r>
      <w:r w:rsidRPr="0030318D">
        <w:t>, 1745-1753 (2017).</w:t>
      </w:r>
    </w:p>
    <w:p w14:paraId="52914E60" w14:textId="77777777" w:rsidR="005F3028" w:rsidRPr="0030318D" w:rsidRDefault="005F3028" w:rsidP="005F3028">
      <w:pPr>
        <w:pStyle w:val="EndNoteBibliography"/>
        <w:ind w:left="720" w:hanging="720"/>
      </w:pPr>
      <w:r w:rsidRPr="0030318D">
        <w:t>44.</w:t>
      </w:r>
      <w:r w:rsidRPr="0030318D">
        <w:tab/>
        <w:t xml:space="preserve">C. Wang, B. M. Baker, C. S. Chen, M. A. Schwartz, Endothelial cell sensing of flow direction. </w:t>
      </w:r>
      <w:r w:rsidRPr="0030318D">
        <w:rPr>
          <w:i/>
        </w:rPr>
        <w:t>Arterioscler Thromb Vasc Biol</w:t>
      </w:r>
      <w:r w:rsidRPr="0030318D">
        <w:t xml:space="preserve"> </w:t>
      </w:r>
      <w:r w:rsidRPr="0030318D">
        <w:rPr>
          <w:b/>
        </w:rPr>
        <w:t>33</w:t>
      </w:r>
      <w:r w:rsidRPr="0030318D">
        <w:t>, 2130-2136 (2013).</w:t>
      </w:r>
    </w:p>
    <w:p w14:paraId="6B883EC3" w14:textId="77777777" w:rsidR="005F3028" w:rsidRPr="0030318D" w:rsidRDefault="005F3028" w:rsidP="005F3028">
      <w:pPr>
        <w:pStyle w:val="EndNoteBibliography"/>
        <w:ind w:left="720" w:hanging="720"/>
      </w:pPr>
      <w:r w:rsidRPr="0030318D">
        <w:t>45.</w:t>
      </w:r>
      <w:r w:rsidRPr="0030318D">
        <w:tab/>
        <w:t xml:space="preserve">O. Traub, B. C. Berk, Laminar shear stress: mechanisms by which endothelial cells transduce an atheroprotective force. </w:t>
      </w:r>
      <w:r w:rsidRPr="0030318D">
        <w:rPr>
          <w:i/>
        </w:rPr>
        <w:t>Arterioscler Thromb Vasc Biol</w:t>
      </w:r>
      <w:r w:rsidRPr="0030318D">
        <w:t xml:space="preserve"> </w:t>
      </w:r>
      <w:r w:rsidRPr="0030318D">
        <w:rPr>
          <w:b/>
        </w:rPr>
        <w:t>18</w:t>
      </w:r>
      <w:r w:rsidRPr="0030318D">
        <w:t>, 677-685 (1998).</w:t>
      </w:r>
    </w:p>
    <w:p w14:paraId="02AE255A" w14:textId="77777777" w:rsidR="005F3028" w:rsidRPr="0030318D" w:rsidRDefault="005F3028" w:rsidP="005F3028">
      <w:pPr>
        <w:pStyle w:val="EndNoteBibliography"/>
        <w:ind w:left="720" w:hanging="720"/>
      </w:pPr>
      <w:r w:rsidRPr="0030318D">
        <w:t>46.</w:t>
      </w:r>
      <w:r w:rsidRPr="0030318D">
        <w:tab/>
        <w:t xml:space="preserve">A. M. Malek, S. L. Alper, S. Izumo, Hemodynamic shear stress and its role in atherosclerosis. </w:t>
      </w:r>
      <w:r w:rsidRPr="0030318D">
        <w:rPr>
          <w:i/>
        </w:rPr>
        <w:t>JAMA</w:t>
      </w:r>
      <w:r w:rsidRPr="0030318D">
        <w:t xml:space="preserve"> </w:t>
      </w:r>
      <w:r w:rsidRPr="0030318D">
        <w:rPr>
          <w:b/>
        </w:rPr>
        <w:t>282</w:t>
      </w:r>
      <w:r w:rsidRPr="0030318D">
        <w:t>, 2035-2042 (1999).</w:t>
      </w:r>
    </w:p>
    <w:p w14:paraId="1C111EA1" w14:textId="77777777" w:rsidR="005F3028" w:rsidRPr="0030318D" w:rsidRDefault="005F3028" w:rsidP="005F3028">
      <w:pPr>
        <w:pStyle w:val="EndNoteBibliography"/>
        <w:ind w:left="720" w:hanging="720"/>
      </w:pPr>
      <w:r w:rsidRPr="0030318D">
        <w:t>47.</w:t>
      </w:r>
      <w:r w:rsidRPr="0030318D">
        <w:tab/>
        <w:t>T. Issitt</w:t>
      </w:r>
      <w:r w:rsidRPr="0030318D">
        <w:rPr>
          <w:i/>
        </w:rPr>
        <w:t xml:space="preserve"> et al.</w:t>
      </w:r>
      <w:r w:rsidRPr="0030318D">
        <w:t xml:space="preserve">, Neuropilin-1 Controls Endothelial Homeostasis by Regulating Mitochondrial Function and Iron-Dependent Oxidative Stress. </w:t>
      </w:r>
      <w:r w:rsidRPr="0030318D">
        <w:rPr>
          <w:i/>
        </w:rPr>
        <w:t>iScience</w:t>
      </w:r>
      <w:r w:rsidRPr="0030318D">
        <w:t xml:space="preserve"> </w:t>
      </w:r>
      <w:r w:rsidRPr="0030318D">
        <w:rPr>
          <w:b/>
        </w:rPr>
        <w:t>11</w:t>
      </w:r>
      <w:r w:rsidRPr="0030318D">
        <w:t>, 205-223 (2019).</w:t>
      </w:r>
    </w:p>
    <w:p w14:paraId="7F8352FE" w14:textId="77777777" w:rsidR="005F3028" w:rsidRPr="0030318D" w:rsidRDefault="005F3028" w:rsidP="005F3028">
      <w:pPr>
        <w:pStyle w:val="EndNoteBibliography"/>
        <w:ind w:left="720" w:hanging="720"/>
      </w:pPr>
      <w:r w:rsidRPr="0030318D">
        <w:t>48.</w:t>
      </w:r>
      <w:r w:rsidRPr="0030318D">
        <w:tab/>
        <w:t xml:space="preserve">H. Nakajima, N. Mochizuki, Flow pattern-dependent endothelial cell responses through transcriptional regulation. </w:t>
      </w:r>
      <w:r w:rsidRPr="0030318D">
        <w:rPr>
          <w:i/>
        </w:rPr>
        <w:t>Cell Cycle</w:t>
      </w:r>
      <w:r w:rsidRPr="0030318D">
        <w:t xml:space="preserve"> </w:t>
      </w:r>
      <w:r w:rsidRPr="0030318D">
        <w:rPr>
          <w:b/>
        </w:rPr>
        <w:t>16</w:t>
      </w:r>
      <w:r w:rsidRPr="0030318D">
        <w:t>, 1893-1901 (2017).</w:t>
      </w:r>
    </w:p>
    <w:p w14:paraId="5EAC87F4" w14:textId="77777777" w:rsidR="005F3028" w:rsidRPr="0030318D" w:rsidRDefault="005F3028" w:rsidP="005F3028">
      <w:pPr>
        <w:pStyle w:val="EndNoteBibliography"/>
        <w:ind w:left="720" w:hanging="720"/>
      </w:pPr>
      <w:r w:rsidRPr="0030318D">
        <w:t>49.</w:t>
      </w:r>
      <w:r w:rsidRPr="0030318D">
        <w:tab/>
        <w:t>K. B. Kostelnik</w:t>
      </w:r>
      <w:r w:rsidRPr="0030318D">
        <w:rPr>
          <w:i/>
        </w:rPr>
        <w:t xml:space="preserve"> et al.</w:t>
      </w:r>
      <w:r w:rsidRPr="0030318D">
        <w:t xml:space="preserve">, Dynamic trafficking and turnover of JAM-C is essential for endothelial cell migration. </w:t>
      </w:r>
      <w:r w:rsidRPr="0030318D">
        <w:rPr>
          <w:i/>
        </w:rPr>
        <w:t>PLoS Biol</w:t>
      </w:r>
      <w:r w:rsidRPr="0030318D">
        <w:t xml:space="preserve"> </w:t>
      </w:r>
      <w:r w:rsidRPr="0030318D">
        <w:rPr>
          <w:b/>
        </w:rPr>
        <w:t>17</w:t>
      </w:r>
      <w:r w:rsidRPr="0030318D">
        <w:t>, e3000554 (2019).</w:t>
      </w:r>
    </w:p>
    <w:p w14:paraId="2495E9B1" w14:textId="77777777" w:rsidR="005F3028" w:rsidRPr="0030318D" w:rsidRDefault="005F3028" w:rsidP="005F3028">
      <w:pPr>
        <w:pStyle w:val="EndNoteBibliography"/>
        <w:ind w:left="720" w:hanging="720"/>
      </w:pPr>
      <w:r w:rsidRPr="0030318D">
        <w:t>50.</w:t>
      </w:r>
      <w:r w:rsidRPr="0030318D">
        <w:tab/>
        <w:t>A. Lanahan</w:t>
      </w:r>
      <w:r w:rsidRPr="0030318D">
        <w:rPr>
          <w:i/>
        </w:rPr>
        <w:t xml:space="preserve"> et al.</w:t>
      </w:r>
      <w:r w:rsidRPr="0030318D">
        <w:t xml:space="preserve">, The neuropilin 1 cytoplasmic domain is required for VEGF-A-dependent arteriogenesis. </w:t>
      </w:r>
      <w:r w:rsidRPr="0030318D">
        <w:rPr>
          <w:i/>
        </w:rPr>
        <w:t>Dev Cell</w:t>
      </w:r>
      <w:r w:rsidRPr="0030318D">
        <w:t xml:space="preserve"> </w:t>
      </w:r>
      <w:r w:rsidRPr="0030318D">
        <w:rPr>
          <w:b/>
        </w:rPr>
        <w:t>25</w:t>
      </w:r>
      <w:r w:rsidRPr="0030318D">
        <w:t>, 156-168 (2013).</w:t>
      </w:r>
    </w:p>
    <w:p w14:paraId="0C481F8D" w14:textId="77777777" w:rsidR="005F3028" w:rsidRPr="0030318D" w:rsidRDefault="005F3028" w:rsidP="005F3028">
      <w:pPr>
        <w:pStyle w:val="EndNoteBibliography"/>
        <w:ind w:left="720" w:hanging="720"/>
      </w:pPr>
      <w:r w:rsidRPr="0030318D">
        <w:t>51.</w:t>
      </w:r>
      <w:r w:rsidRPr="0030318D">
        <w:tab/>
        <w:t>Y. X. Qi</w:t>
      </w:r>
      <w:r w:rsidRPr="0030318D">
        <w:rPr>
          <w:i/>
        </w:rPr>
        <w:t xml:space="preserve"> et al.</w:t>
      </w:r>
      <w:r w:rsidRPr="0030318D">
        <w:t xml:space="preserve">, PDGF-BB and TGF-{beta}1 on cross-talk between endothelial and smooth muscle cells in vascular remodeling induced by low shear stress. </w:t>
      </w:r>
      <w:r w:rsidRPr="0030318D">
        <w:rPr>
          <w:i/>
        </w:rPr>
        <w:t>Proc Natl Acad Sci U S A</w:t>
      </w:r>
      <w:r w:rsidRPr="0030318D">
        <w:t xml:space="preserve"> </w:t>
      </w:r>
      <w:r w:rsidRPr="0030318D">
        <w:rPr>
          <w:b/>
        </w:rPr>
        <w:t>108</w:t>
      </w:r>
      <w:r w:rsidRPr="0030318D">
        <w:t>, 1908-1913 (2011).</w:t>
      </w:r>
    </w:p>
    <w:p w14:paraId="29F23132" w14:textId="77777777" w:rsidR="005F3028" w:rsidRPr="0030318D" w:rsidRDefault="005F3028" w:rsidP="005F3028">
      <w:pPr>
        <w:pStyle w:val="EndNoteBibliography"/>
        <w:ind w:left="720" w:hanging="720"/>
      </w:pPr>
      <w:r w:rsidRPr="0030318D">
        <w:t>52.</w:t>
      </w:r>
      <w:r w:rsidRPr="0030318D">
        <w:tab/>
        <w:t xml:space="preserve">M. Giannotta, M. Trani, E. Dejana, VE-cadherin and endothelial adherens junctions: active guardians of vascular integrity. </w:t>
      </w:r>
      <w:r w:rsidRPr="0030318D">
        <w:rPr>
          <w:i/>
        </w:rPr>
        <w:t>Dev Cell</w:t>
      </w:r>
      <w:r w:rsidRPr="0030318D">
        <w:t xml:space="preserve"> </w:t>
      </w:r>
      <w:r w:rsidRPr="0030318D">
        <w:rPr>
          <w:b/>
        </w:rPr>
        <w:t>26</w:t>
      </w:r>
      <w:r w:rsidRPr="0030318D">
        <w:t>, 441-454 (2013).</w:t>
      </w:r>
    </w:p>
    <w:p w14:paraId="3FC88C36" w14:textId="77777777" w:rsidR="005F3028" w:rsidRPr="0030318D" w:rsidRDefault="005F3028" w:rsidP="005F3028">
      <w:pPr>
        <w:pStyle w:val="EndNoteBibliography"/>
        <w:ind w:left="720" w:hanging="720"/>
      </w:pPr>
      <w:r w:rsidRPr="0030318D">
        <w:t>53.</w:t>
      </w:r>
      <w:r w:rsidRPr="0030318D">
        <w:tab/>
        <w:t>P. Y. Chen</w:t>
      </w:r>
      <w:r w:rsidRPr="0030318D">
        <w:rPr>
          <w:i/>
        </w:rPr>
        <w:t xml:space="preserve"> et al.</w:t>
      </w:r>
      <w:r w:rsidRPr="0030318D">
        <w:t xml:space="preserve">, Endothelial TGF-beta signalling drives vascular inflammation and atherosclerosis. </w:t>
      </w:r>
      <w:r w:rsidRPr="0030318D">
        <w:rPr>
          <w:i/>
        </w:rPr>
        <w:t>Nat Metab</w:t>
      </w:r>
      <w:r w:rsidRPr="0030318D">
        <w:t xml:space="preserve"> </w:t>
      </w:r>
      <w:r w:rsidRPr="0030318D">
        <w:rPr>
          <w:b/>
        </w:rPr>
        <w:t>1</w:t>
      </w:r>
      <w:r w:rsidRPr="0030318D">
        <w:t>, 912-926 (2019).</w:t>
      </w:r>
    </w:p>
    <w:p w14:paraId="78471725" w14:textId="77777777" w:rsidR="005F3028" w:rsidRPr="0030318D" w:rsidRDefault="005F3028" w:rsidP="005F3028">
      <w:pPr>
        <w:pStyle w:val="EndNoteBibliography"/>
        <w:ind w:left="720" w:hanging="720"/>
      </w:pPr>
      <w:r w:rsidRPr="0030318D">
        <w:t>54.</w:t>
      </w:r>
      <w:r w:rsidRPr="0030318D">
        <w:tab/>
        <w:t xml:space="preserve">D. P. Ramji, T. S. Davies, Cytokines in atherosclerosis: Key players in all stages of disease and promising therapeutic targets. </w:t>
      </w:r>
      <w:r w:rsidRPr="0030318D">
        <w:rPr>
          <w:i/>
        </w:rPr>
        <w:t>Cytokine Growth Factor Rev</w:t>
      </w:r>
      <w:r w:rsidRPr="0030318D">
        <w:t xml:space="preserve"> </w:t>
      </w:r>
      <w:r w:rsidRPr="0030318D">
        <w:rPr>
          <w:b/>
        </w:rPr>
        <w:t>26</w:t>
      </w:r>
      <w:r w:rsidRPr="0030318D">
        <w:t>, 673-685 (2015).</w:t>
      </w:r>
    </w:p>
    <w:p w14:paraId="064A8A26" w14:textId="77777777" w:rsidR="005F3028" w:rsidRPr="0030318D" w:rsidRDefault="005F3028" w:rsidP="005F3028">
      <w:pPr>
        <w:pStyle w:val="EndNoteBibliography"/>
        <w:ind w:left="720" w:hanging="720"/>
      </w:pPr>
      <w:r w:rsidRPr="0030318D">
        <w:t>55.</w:t>
      </w:r>
      <w:r w:rsidRPr="0030318D">
        <w:tab/>
        <w:t xml:space="preserve">A. Zernecke, C. Weber, Chemokines in atherosclerosis: proceedings resumed. </w:t>
      </w:r>
      <w:r w:rsidRPr="0030318D">
        <w:rPr>
          <w:i/>
        </w:rPr>
        <w:t>Arterioscler Thromb Vasc Biol</w:t>
      </w:r>
      <w:r w:rsidRPr="0030318D">
        <w:t xml:space="preserve"> </w:t>
      </w:r>
      <w:r w:rsidRPr="0030318D">
        <w:rPr>
          <w:b/>
        </w:rPr>
        <w:t>34</w:t>
      </w:r>
      <w:r w:rsidRPr="0030318D">
        <w:t>, 742-750 (2014).</w:t>
      </w:r>
    </w:p>
    <w:p w14:paraId="1E638851" w14:textId="77777777" w:rsidR="005F3028" w:rsidRPr="0030318D" w:rsidRDefault="005F3028" w:rsidP="005F3028">
      <w:pPr>
        <w:pStyle w:val="EndNoteBibliography"/>
        <w:ind w:left="720" w:hanging="720"/>
      </w:pPr>
      <w:r w:rsidRPr="0030318D">
        <w:t>56.</w:t>
      </w:r>
      <w:r w:rsidRPr="0030318D">
        <w:tab/>
        <w:t>G. Kaplanski</w:t>
      </w:r>
      <w:r w:rsidRPr="0030318D">
        <w:rPr>
          <w:i/>
        </w:rPr>
        <w:t xml:space="preserve"> et al.</w:t>
      </w:r>
      <w:r w:rsidRPr="0030318D">
        <w:t xml:space="preserve">, Thrombin-activated human endothelial cells support monocyte adhesion in vitro following expression of intercellular adhesion molecule-1 (ICAM-1; CD54) and vascular cell adhesion molecule-1 (VCAM-1; CD106). </w:t>
      </w:r>
      <w:r w:rsidRPr="0030318D">
        <w:rPr>
          <w:i/>
        </w:rPr>
        <w:t>Blood</w:t>
      </w:r>
      <w:r w:rsidRPr="0030318D">
        <w:t xml:space="preserve"> </w:t>
      </w:r>
      <w:r w:rsidRPr="0030318D">
        <w:rPr>
          <w:b/>
        </w:rPr>
        <w:t>92</w:t>
      </w:r>
      <w:r w:rsidRPr="0030318D">
        <w:t>, 1259-1267 (1998).</w:t>
      </w:r>
    </w:p>
    <w:p w14:paraId="74F0F9C8" w14:textId="77777777" w:rsidR="005F3028" w:rsidRPr="0030318D" w:rsidRDefault="005F3028" w:rsidP="005F3028">
      <w:pPr>
        <w:pStyle w:val="EndNoteBibliography"/>
        <w:ind w:left="720" w:hanging="720"/>
      </w:pPr>
      <w:r w:rsidRPr="0030318D">
        <w:t>57.</w:t>
      </w:r>
      <w:r w:rsidRPr="0030318D">
        <w:tab/>
        <w:t>M. I. Cybulsky</w:t>
      </w:r>
      <w:r w:rsidRPr="0030318D">
        <w:rPr>
          <w:i/>
        </w:rPr>
        <w:t xml:space="preserve"> et al.</w:t>
      </w:r>
      <w:r w:rsidRPr="0030318D">
        <w:t xml:space="preserve">, A major role for VCAM-1, but not ICAM-1, in early atherosclerosis. </w:t>
      </w:r>
      <w:r w:rsidRPr="0030318D">
        <w:rPr>
          <w:i/>
        </w:rPr>
        <w:t>J Clin Invest</w:t>
      </w:r>
      <w:r w:rsidRPr="0030318D">
        <w:t xml:space="preserve"> </w:t>
      </w:r>
      <w:r w:rsidRPr="0030318D">
        <w:rPr>
          <w:b/>
        </w:rPr>
        <w:t>107</w:t>
      </w:r>
      <w:r w:rsidRPr="0030318D">
        <w:t>, 1255-1262 (2001).</w:t>
      </w:r>
    </w:p>
    <w:p w14:paraId="5FD5C462" w14:textId="77777777" w:rsidR="005F3028" w:rsidRPr="0030318D" w:rsidRDefault="005F3028" w:rsidP="005F3028">
      <w:pPr>
        <w:pStyle w:val="EndNoteBibliography"/>
        <w:ind w:left="720" w:hanging="720"/>
      </w:pPr>
      <w:r w:rsidRPr="0030318D">
        <w:t>58.</w:t>
      </w:r>
      <w:r w:rsidRPr="0030318D">
        <w:tab/>
        <w:t>J. G. Park</w:t>
      </w:r>
      <w:r w:rsidRPr="0030318D">
        <w:rPr>
          <w:i/>
        </w:rPr>
        <w:t xml:space="preserve"> et al.</w:t>
      </w:r>
      <w:r w:rsidRPr="0030318D">
        <w:t xml:space="preserve">, Evaluation of VCAM-1 antibodies as therapeutic agent for atherosclerosis in apolipoprotein E-deficient mice. </w:t>
      </w:r>
      <w:r w:rsidRPr="0030318D">
        <w:rPr>
          <w:i/>
        </w:rPr>
        <w:t>Atherosclerosis</w:t>
      </w:r>
      <w:r w:rsidRPr="0030318D">
        <w:t xml:space="preserve"> </w:t>
      </w:r>
      <w:r w:rsidRPr="0030318D">
        <w:rPr>
          <w:b/>
        </w:rPr>
        <w:t>226</w:t>
      </w:r>
      <w:r w:rsidRPr="0030318D">
        <w:t>, 356-363 (2013).</w:t>
      </w:r>
    </w:p>
    <w:p w14:paraId="6854F418" w14:textId="77777777" w:rsidR="005F3028" w:rsidRPr="0030318D" w:rsidRDefault="005F3028" w:rsidP="005F3028">
      <w:pPr>
        <w:pStyle w:val="EndNoteBibliography"/>
        <w:ind w:left="720" w:hanging="720"/>
      </w:pPr>
      <w:r w:rsidRPr="0030318D">
        <w:t>59.</w:t>
      </w:r>
      <w:r w:rsidRPr="0030318D">
        <w:tab/>
        <w:t>G. M. Birdsey</w:t>
      </w:r>
      <w:r w:rsidRPr="0030318D">
        <w:rPr>
          <w:i/>
        </w:rPr>
        <w:t xml:space="preserve"> et al.</w:t>
      </w:r>
      <w:r w:rsidRPr="0030318D">
        <w:t xml:space="preserve">, The endothelial transcription factor ERG promotes vascular stability and growth through Wnt/beta-catenin signaling. </w:t>
      </w:r>
      <w:r w:rsidRPr="0030318D">
        <w:rPr>
          <w:i/>
        </w:rPr>
        <w:t>Dev Cell</w:t>
      </w:r>
      <w:r w:rsidRPr="0030318D">
        <w:t xml:space="preserve"> </w:t>
      </w:r>
      <w:r w:rsidRPr="0030318D">
        <w:rPr>
          <w:b/>
        </w:rPr>
        <w:t>32</w:t>
      </w:r>
      <w:r w:rsidRPr="0030318D">
        <w:t>, 82-96 (2015).</w:t>
      </w:r>
    </w:p>
    <w:p w14:paraId="15AD5AC3" w14:textId="77777777" w:rsidR="005F3028" w:rsidRPr="0030318D" w:rsidRDefault="005F3028" w:rsidP="005F3028">
      <w:pPr>
        <w:pStyle w:val="EndNoteBibliography"/>
        <w:ind w:left="720" w:hanging="720"/>
      </w:pPr>
      <w:r w:rsidRPr="0030318D">
        <w:lastRenderedPageBreak/>
        <w:t>60.</w:t>
      </w:r>
      <w:r w:rsidRPr="0030318D">
        <w:tab/>
        <w:t xml:space="preserve">S. H. Zhang, R. L. Reddick, J. A. Piedrahita, N. Maeda, Spontaneous hypercholesterolemia and arterial lesions in mice lacking apolipoprotein E. </w:t>
      </w:r>
      <w:r w:rsidRPr="0030318D">
        <w:rPr>
          <w:i/>
        </w:rPr>
        <w:t>Science</w:t>
      </w:r>
      <w:r w:rsidRPr="0030318D">
        <w:t xml:space="preserve"> </w:t>
      </w:r>
      <w:r w:rsidRPr="0030318D">
        <w:rPr>
          <w:b/>
        </w:rPr>
        <w:t>258</w:t>
      </w:r>
      <w:r w:rsidRPr="0030318D">
        <w:t>, 468-471 (1992).</w:t>
      </w:r>
    </w:p>
    <w:p w14:paraId="0CE23438" w14:textId="77777777" w:rsidR="005F3028" w:rsidRPr="0030318D" w:rsidRDefault="005F3028" w:rsidP="005F3028">
      <w:pPr>
        <w:pStyle w:val="EndNoteBibliography"/>
        <w:ind w:left="720" w:hanging="720"/>
      </w:pPr>
      <w:r w:rsidRPr="0030318D">
        <w:t>61.</w:t>
      </w:r>
      <w:r w:rsidRPr="0030318D">
        <w:tab/>
        <w:t xml:space="preserve">C. Raimondi, J. T. Brash, A. Fantin, C. Ruhrberg, NRP1 function and targeting in neurovascular development and eye disease. </w:t>
      </w:r>
      <w:r w:rsidRPr="0030318D">
        <w:rPr>
          <w:i/>
        </w:rPr>
        <w:t>Prog Retin Eye Res</w:t>
      </w:r>
      <w:r w:rsidRPr="0030318D">
        <w:t xml:space="preserve"> </w:t>
      </w:r>
      <w:r w:rsidRPr="0030318D">
        <w:rPr>
          <w:b/>
        </w:rPr>
        <w:t>52</w:t>
      </w:r>
      <w:r w:rsidRPr="0030318D">
        <w:t>, 64-83 (2016).</w:t>
      </w:r>
    </w:p>
    <w:p w14:paraId="0A196162" w14:textId="77777777" w:rsidR="005F3028" w:rsidRPr="0030318D" w:rsidRDefault="005F3028" w:rsidP="005F3028">
      <w:pPr>
        <w:pStyle w:val="EndNoteBibliography"/>
        <w:ind w:left="720" w:hanging="720"/>
      </w:pPr>
      <w:r w:rsidRPr="0030318D">
        <w:t>62.</w:t>
      </w:r>
      <w:r w:rsidRPr="0030318D">
        <w:tab/>
        <w:t xml:space="preserve">L. M. Acevedo, S. Barillas, S. M. Weis, J. R. Gothert, D. A. Cheresh, Semaphorin 3A suppresses VEGF-mediated angiogenesis yet acts as a vascular permeability factor. </w:t>
      </w:r>
      <w:r w:rsidRPr="0030318D">
        <w:rPr>
          <w:i/>
        </w:rPr>
        <w:t>Blood</w:t>
      </w:r>
      <w:r w:rsidRPr="0030318D">
        <w:t xml:space="preserve"> </w:t>
      </w:r>
      <w:r w:rsidRPr="0030318D">
        <w:rPr>
          <w:b/>
        </w:rPr>
        <w:t>111</w:t>
      </w:r>
      <w:r w:rsidRPr="0030318D">
        <w:t>, 2674-2680 (2008).</w:t>
      </w:r>
    </w:p>
    <w:p w14:paraId="10EB1229" w14:textId="77777777" w:rsidR="005F3028" w:rsidRPr="0030318D" w:rsidRDefault="005F3028" w:rsidP="005F3028">
      <w:pPr>
        <w:pStyle w:val="EndNoteBibliography"/>
        <w:ind w:left="720" w:hanging="720"/>
      </w:pPr>
      <w:r w:rsidRPr="0030318D">
        <w:t>63.</w:t>
      </w:r>
      <w:r w:rsidRPr="0030318D">
        <w:tab/>
        <w:t xml:space="preserve">K. S. Cunningham, A. I. Gotlieb, The role of shear stress in the pathogenesis of atherosclerosis. </w:t>
      </w:r>
      <w:r w:rsidRPr="0030318D">
        <w:rPr>
          <w:i/>
        </w:rPr>
        <w:t>Lab Invest</w:t>
      </w:r>
      <w:r w:rsidRPr="0030318D">
        <w:t xml:space="preserve"> </w:t>
      </w:r>
      <w:r w:rsidRPr="0030318D">
        <w:rPr>
          <w:b/>
        </w:rPr>
        <w:t>85</w:t>
      </w:r>
      <w:r w:rsidRPr="0030318D">
        <w:t>, 9-23 (2005).</w:t>
      </w:r>
    </w:p>
    <w:p w14:paraId="275044D9" w14:textId="77777777" w:rsidR="005F3028" w:rsidRPr="0030318D" w:rsidRDefault="005F3028" w:rsidP="005F3028">
      <w:pPr>
        <w:pStyle w:val="EndNoteBibliography"/>
        <w:ind w:left="720" w:hanging="720"/>
      </w:pPr>
      <w:r w:rsidRPr="0030318D">
        <w:t>64.</w:t>
      </w:r>
      <w:r w:rsidRPr="0030318D">
        <w:tab/>
        <w:t>C. Souilhol</w:t>
      </w:r>
      <w:r w:rsidRPr="0030318D">
        <w:rPr>
          <w:i/>
        </w:rPr>
        <w:t xml:space="preserve"> et al.</w:t>
      </w:r>
      <w:r w:rsidRPr="0030318D">
        <w:t xml:space="preserve">, Endothelial responses to shear stress in atherosclerosis: a novel role for developmental genes. </w:t>
      </w:r>
      <w:r w:rsidRPr="0030318D">
        <w:rPr>
          <w:i/>
        </w:rPr>
        <w:t>Nat Rev Cardiol</w:t>
      </w:r>
      <w:r w:rsidRPr="0030318D">
        <w:t xml:space="preserve"> </w:t>
      </w:r>
      <w:r w:rsidRPr="0030318D">
        <w:rPr>
          <w:b/>
        </w:rPr>
        <w:t>17</w:t>
      </w:r>
      <w:r w:rsidRPr="0030318D">
        <w:t>, 52-63 (2020).</w:t>
      </w:r>
    </w:p>
    <w:p w14:paraId="11B2A5F7" w14:textId="77777777" w:rsidR="005F3028" w:rsidRPr="0030318D" w:rsidRDefault="005F3028" w:rsidP="005F3028">
      <w:pPr>
        <w:pStyle w:val="EndNoteBibliography"/>
        <w:ind w:left="720" w:hanging="720"/>
      </w:pPr>
      <w:r w:rsidRPr="0030318D">
        <w:t>65.</w:t>
      </w:r>
      <w:r w:rsidRPr="0030318D">
        <w:tab/>
        <w:t>N. Wang</w:t>
      </w:r>
      <w:r w:rsidRPr="0030318D">
        <w:rPr>
          <w:i/>
        </w:rPr>
        <w:t xml:space="preserve"> et al.</w:t>
      </w:r>
      <w:r w:rsidRPr="0030318D">
        <w:t xml:space="preserve">, Shear stress regulation of Kruppel-like factor 2 expression is flow pattern-specific. </w:t>
      </w:r>
      <w:r w:rsidRPr="0030318D">
        <w:rPr>
          <w:i/>
        </w:rPr>
        <w:t>Biochem Biophys Res Commun</w:t>
      </w:r>
      <w:r w:rsidRPr="0030318D">
        <w:t xml:space="preserve"> </w:t>
      </w:r>
      <w:r w:rsidRPr="0030318D">
        <w:rPr>
          <w:b/>
        </w:rPr>
        <w:t>341</w:t>
      </w:r>
      <w:r w:rsidRPr="0030318D">
        <w:t>, 1244-1251 (2006).</w:t>
      </w:r>
    </w:p>
    <w:p w14:paraId="5085A5D6" w14:textId="77777777" w:rsidR="005F3028" w:rsidRPr="0030318D" w:rsidRDefault="005F3028" w:rsidP="005F3028">
      <w:pPr>
        <w:pStyle w:val="EndNoteBibliography"/>
        <w:ind w:left="720" w:hanging="720"/>
      </w:pPr>
      <w:r w:rsidRPr="0030318D">
        <w:t>66.</w:t>
      </w:r>
      <w:r w:rsidRPr="0030318D">
        <w:tab/>
        <w:t>S. M. McCormick</w:t>
      </w:r>
      <w:r w:rsidRPr="0030318D">
        <w:rPr>
          <w:i/>
        </w:rPr>
        <w:t xml:space="preserve"> et al.</w:t>
      </w:r>
      <w:r w:rsidRPr="0030318D">
        <w:t xml:space="preserve">, DNA microarray reveals changes in gene expression of shear stressed human umbilical vein endothelial cells. </w:t>
      </w:r>
      <w:r w:rsidRPr="0030318D">
        <w:rPr>
          <w:i/>
        </w:rPr>
        <w:t>Proc Natl Acad Sci U S A</w:t>
      </w:r>
      <w:r w:rsidRPr="0030318D">
        <w:t xml:space="preserve"> </w:t>
      </w:r>
      <w:r w:rsidRPr="0030318D">
        <w:rPr>
          <w:b/>
        </w:rPr>
        <w:t>98</w:t>
      </w:r>
      <w:r w:rsidRPr="0030318D">
        <w:t>, 8955-8960 (2001).</w:t>
      </w:r>
    </w:p>
    <w:p w14:paraId="208D598C" w14:textId="77777777" w:rsidR="005F3028" w:rsidRPr="0030318D" w:rsidRDefault="005F3028" w:rsidP="005F3028">
      <w:pPr>
        <w:pStyle w:val="EndNoteBibliography"/>
        <w:ind w:left="720" w:hanging="720"/>
      </w:pPr>
      <w:r w:rsidRPr="0030318D">
        <w:t>67.</w:t>
      </w:r>
      <w:r w:rsidRPr="0030318D">
        <w:tab/>
        <w:t>A. Hamik</w:t>
      </w:r>
      <w:r w:rsidRPr="0030318D">
        <w:rPr>
          <w:i/>
        </w:rPr>
        <w:t xml:space="preserve"> et al.</w:t>
      </w:r>
      <w:r w:rsidRPr="0030318D">
        <w:t xml:space="preserve">, Kruppel-like factor 4 regulates endothelial inflammation. </w:t>
      </w:r>
      <w:r w:rsidRPr="0030318D">
        <w:rPr>
          <w:i/>
        </w:rPr>
        <w:t>J Biol Chem</w:t>
      </w:r>
      <w:r w:rsidRPr="0030318D">
        <w:t xml:space="preserve"> </w:t>
      </w:r>
      <w:r w:rsidRPr="0030318D">
        <w:rPr>
          <w:b/>
        </w:rPr>
        <w:t>282</w:t>
      </w:r>
      <w:r w:rsidRPr="0030318D">
        <w:t>, 13769-13779 (2007).</w:t>
      </w:r>
    </w:p>
    <w:p w14:paraId="4BBF1387" w14:textId="77777777" w:rsidR="005F3028" w:rsidRPr="0030318D" w:rsidRDefault="005F3028" w:rsidP="005F3028">
      <w:pPr>
        <w:pStyle w:val="EndNoteBibliography"/>
        <w:ind w:left="720" w:hanging="720"/>
      </w:pPr>
      <w:r w:rsidRPr="0030318D">
        <w:t>68.</w:t>
      </w:r>
      <w:r w:rsidRPr="0030318D">
        <w:tab/>
        <w:t>E. Kluza</w:t>
      </w:r>
      <w:r w:rsidRPr="0030318D">
        <w:rPr>
          <w:i/>
        </w:rPr>
        <w:t xml:space="preserve"> et al.</w:t>
      </w:r>
      <w:r w:rsidRPr="0030318D">
        <w:t xml:space="preserve">, Diverse ultrastructural landscape of atherosclerotic endothelium. </w:t>
      </w:r>
      <w:r w:rsidRPr="0030318D">
        <w:rPr>
          <w:i/>
        </w:rPr>
        <w:t>Atherosclerosis</w:t>
      </w:r>
      <w:r w:rsidRPr="0030318D">
        <w:t xml:space="preserve"> </w:t>
      </w:r>
      <w:r w:rsidRPr="0030318D">
        <w:rPr>
          <w:b/>
        </w:rPr>
        <w:t>339</w:t>
      </w:r>
      <w:r w:rsidRPr="0030318D">
        <w:t>, 35-45 (2021).</w:t>
      </w:r>
    </w:p>
    <w:p w14:paraId="171814B0" w14:textId="77777777" w:rsidR="005F3028" w:rsidRPr="0030318D" w:rsidRDefault="005F3028" w:rsidP="005F3028">
      <w:pPr>
        <w:pStyle w:val="EndNoteBibliography"/>
        <w:ind w:left="720" w:hanging="720"/>
      </w:pPr>
      <w:r w:rsidRPr="0030318D">
        <w:t>69.</w:t>
      </w:r>
      <w:r w:rsidRPr="0030318D">
        <w:tab/>
        <w:t>F. Zhang</w:t>
      </w:r>
      <w:r w:rsidRPr="0030318D">
        <w:rPr>
          <w:i/>
        </w:rPr>
        <w:t xml:space="preserve"> et al.</w:t>
      </w:r>
      <w:r w:rsidRPr="0030318D">
        <w:t xml:space="preserve">, Lacteal junction zippering protects against diet-induced obesity. </w:t>
      </w:r>
      <w:r w:rsidRPr="0030318D">
        <w:rPr>
          <w:i/>
        </w:rPr>
        <w:t>Science</w:t>
      </w:r>
      <w:r w:rsidRPr="0030318D">
        <w:t xml:space="preserve"> </w:t>
      </w:r>
      <w:r w:rsidRPr="0030318D">
        <w:rPr>
          <w:b/>
        </w:rPr>
        <w:t>361</w:t>
      </w:r>
      <w:r w:rsidRPr="0030318D">
        <w:t>, 599-603 (2018).</w:t>
      </w:r>
    </w:p>
    <w:p w14:paraId="1D4D26D5" w14:textId="77777777" w:rsidR="005F3028" w:rsidRPr="0030318D" w:rsidRDefault="005F3028" w:rsidP="005F3028">
      <w:pPr>
        <w:pStyle w:val="EndNoteBibliography"/>
        <w:ind w:left="720" w:hanging="720"/>
      </w:pPr>
      <w:r w:rsidRPr="0030318D">
        <w:t>70.</w:t>
      </w:r>
      <w:r w:rsidRPr="0030318D">
        <w:tab/>
        <w:t xml:space="preserve">C. M. Chiasson, K. B. Wittich, P. A. Vincent, V. Faundez, A. P. Kowalczyk, p120-catenin inhibits VE-cadherin internalization through a Rho-independent mechanism. </w:t>
      </w:r>
      <w:r w:rsidRPr="0030318D">
        <w:rPr>
          <w:i/>
        </w:rPr>
        <w:t>Mol Biol Cell</w:t>
      </w:r>
      <w:r w:rsidRPr="0030318D">
        <w:t xml:space="preserve"> </w:t>
      </w:r>
      <w:r w:rsidRPr="0030318D">
        <w:rPr>
          <w:b/>
        </w:rPr>
        <w:t>20</w:t>
      </w:r>
      <w:r w:rsidRPr="0030318D">
        <w:t>, 1970-1980 (2009).</w:t>
      </w:r>
    </w:p>
    <w:p w14:paraId="524BCD5D" w14:textId="77777777" w:rsidR="005F3028" w:rsidRPr="0030318D" w:rsidRDefault="005F3028" w:rsidP="005F3028">
      <w:pPr>
        <w:pStyle w:val="EndNoteBibliography"/>
        <w:ind w:left="720" w:hanging="720"/>
      </w:pPr>
      <w:r w:rsidRPr="0030318D">
        <w:t>71.</w:t>
      </w:r>
      <w:r w:rsidRPr="0030318D">
        <w:tab/>
        <w:t>G. A. Wildenberg</w:t>
      </w:r>
      <w:r w:rsidRPr="0030318D">
        <w:rPr>
          <w:i/>
        </w:rPr>
        <w:t xml:space="preserve"> et al.</w:t>
      </w:r>
      <w:r w:rsidRPr="0030318D">
        <w:t xml:space="preserve">, p120-catenin and p190RhoGAP regulate cell-cell adhesion by coordinating antagonism between Rac and Rho. </w:t>
      </w:r>
      <w:r w:rsidRPr="0030318D">
        <w:rPr>
          <w:i/>
        </w:rPr>
        <w:t>Cell</w:t>
      </w:r>
      <w:r w:rsidRPr="0030318D">
        <w:t xml:space="preserve"> </w:t>
      </w:r>
      <w:r w:rsidRPr="0030318D">
        <w:rPr>
          <w:b/>
        </w:rPr>
        <w:t>127</w:t>
      </w:r>
      <w:r w:rsidRPr="0030318D">
        <w:t>, 1027-1039 (2006).</w:t>
      </w:r>
    </w:p>
    <w:p w14:paraId="06883901" w14:textId="77777777" w:rsidR="005F3028" w:rsidRPr="0030318D" w:rsidRDefault="005F3028" w:rsidP="005F3028">
      <w:pPr>
        <w:pStyle w:val="EndNoteBibliography"/>
        <w:ind w:left="720" w:hanging="720"/>
      </w:pPr>
      <w:r w:rsidRPr="0030318D">
        <w:t>72.</w:t>
      </w:r>
      <w:r w:rsidRPr="0030318D">
        <w:tab/>
        <w:t>Y. L. Wang</w:t>
      </w:r>
      <w:r w:rsidRPr="0030318D">
        <w:rPr>
          <w:i/>
        </w:rPr>
        <w:t xml:space="preserve"> et al.</w:t>
      </w:r>
      <w:r w:rsidRPr="0030318D">
        <w:t xml:space="preserve">, Innate immune function of the adherens junction protein p120-catenin in endothelial response to endotoxin. </w:t>
      </w:r>
      <w:r w:rsidRPr="0030318D">
        <w:rPr>
          <w:i/>
        </w:rPr>
        <w:t>J Immunol</w:t>
      </w:r>
      <w:r w:rsidRPr="0030318D">
        <w:t xml:space="preserve"> </w:t>
      </w:r>
      <w:r w:rsidRPr="0030318D">
        <w:rPr>
          <w:b/>
        </w:rPr>
        <w:t>186</w:t>
      </w:r>
      <w:r w:rsidRPr="0030318D">
        <w:t>, 3180-3187 (2011).</w:t>
      </w:r>
    </w:p>
    <w:p w14:paraId="1128DF01" w14:textId="77777777" w:rsidR="005F3028" w:rsidRPr="0030318D" w:rsidRDefault="005F3028" w:rsidP="005F3028">
      <w:pPr>
        <w:pStyle w:val="EndNoteBibliography"/>
        <w:ind w:left="720" w:hanging="720"/>
      </w:pPr>
      <w:r w:rsidRPr="0030318D">
        <w:t>73.</w:t>
      </w:r>
      <w:r w:rsidRPr="0030318D">
        <w:tab/>
        <w:t>A. C. Vion</w:t>
      </w:r>
      <w:r w:rsidRPr="0030318D">
        <w:rPr>
          <w:i/>
        </w:rPr>
        <w:t xml:space="preserve"> et al.</w:t>
      </w:r>
      <w:r w:rsidRPr="0030318D">
        <w:t xml:space="preserve">, Endothelial Cell Orientation and Polarity Are Controlled by Shear Stress and VEGF Through Distinct Signaling Pathways. </w:t>
      </w:r>
      <w:r w:rsidRPr="0030318D">
        <w:rPr>
          <w:i/>
        </w:rPr>
        <w:t>Front Physiol</w:t>
      </w:r>
      <w:r w:rsidRPr="0030318D">
        <w:t xml:space="preserve"> </w:t>
      </w:r>
      <w:r w:rsidRPr="0030318D">
        <w:rPr>
          <w:b/>
        </w:rPr>
        <w:t>11</w:t>
      </w:r>
      <w:r w:rsidRPr="0030318D">
        <w:t>, 623769 (2020).</w:t>
      </w:r>
    </w:p>
    <w:p w14:paraId="2B957971" w14:textId="77777777" w:rsidR="005F3028" w:rsidRPr="0030318D" w:rsidRDefault="005F3028" w:rsidP="005F3028">
      <w:pPr>
        <w:pStyle w:val="EndNoteBibliography"/>
        <w:ind w:left="720" w:hanging="720"/>
      </w:pPr>
      <w:r w:rsidRPr="0030318D">
        <w:t>74.</w:t>
      </w:r>
      <w:r w:rsidRPr="0030318D">
        <w:tab/>
        <w:t xml:space="preserve">S. Bolte, F. P. Cordelieres, A guided tour into subcellular colocalization analysis in light microscopy. </w:t>
      </w:r>
      <w:r w:rsidRPr="0030318D">
        <w:rPr>
          <w:i/>
        </w:rPr>
        <w:t>J Microsc</w:t>
      </w:r>
      <w:r w:rsidRPr="0030318D">
        <w:t xml:space="preserve"> </w:t>
      </w:r>
      <w:r w:rsidRPr="0030318D">
        <w:rPr>
          <w:b/>
        </w:rPr>
        <w:t>224</w:t>
      </w:r>
      <w:r w:rsidRPr="0030318D">
        <w:t>, 213-232 (2006).</w:t>
      </w:r>
    </w:p>
    <w:p w14:paraId="37062C2B" w14:textId="77777777" w:rsidR="005F3028" w:rsidRPr="0030318D" w:rsidRDefault="005F3028" w:rsidP="005F3028">
      <w:pPr>
        <w:pStyle w:val="EndNoteBibliography"/>
        <w:ind w:left="720" w:hanging="720"/>
      </w:pPr>
      <w:r w:rsidRPr="0030318D">
        <w:t>75.</w:t>
      </w:r>
      <w:r w:rsidRPr="0030318D">
        <w:tab/>
        <w:t>C. Gu</w:t>
      </w:r>
      <w:r w:rsidRPr="0030318D">
        <w:rPr>
          <w:i/>
        </w:rPr>
        <w:t xml:space="preserve"> et al.</w:t>
      </w:r>
      <w:r w:rsidRPr="0030318D">
        <w:t xml:space="preserve">, Neuropilin-1 conveys semaphorin and VEGF signaling during neural and cardiovascular development. </w:t>
      </w:r>
      <w:r w:rsidRPr="0030318D">
        <w:rPr>
          <w:i/>
        </w:rPr>
        <w:t>Dev Cell</w:t>
      </w:r>
      <w:r w:rsidRPr="0030318D">
        <w:t xml:space="preserve"> </w:t>
      </w:r>
      <w:r w:rsidRPr="0030318D">
        <w:rPr>
          <w:b/>
        </w:rPr>
        <w:t>5</w:t>
      </w:r>
      <w:r w:rsidRPr="0030318D">
        <w:t>, 45-57 (2003).</w:t>
      </w:r>
    </w:p>
    <w:p w14:paraId="4C5A8683" w14:textId="77777777" w:rsidR="005F3028" w:rsidRPr="0030318D" w:rsidRDefault="005F3028" w:rsidP="005F3028">
      <w:pPr>
        <w:pStyle w:val="EndNoteBibliography"/>
        <w:ind w:left="720" w:hanging="720"/>
      </w:pPr>
      <w:r w:rsidRPr="0030318D">
        <w:t>76.</w:t>
      </w:r>
      <w:r w:rsidRPr="0030318D">
        <w:tab/>
        <w:t>Y. Wang</w:t>
      </w:r>
      <w:r w:rsidRPr="0030318D">
        <w:rPr>
          <w:i/>
        </w:rPr>
        <w:t xml:space="preserve"> et al.</w:t>
      </w:r>
      <w:r w:rsidRPr="0030318D">
        <w:t xml:space="preserve">, Ephrin-B2 controls VEGF-induced angiogenesis and lymphangiogenesis. </w:t>
      </w:r>
      <w:r w:rsidRPr="0030318D">
        <w:rPr>
          <w:i/>
        </w:rPr>
        <w:t>Nature</w:t>
      </w:r>
      <w:r w:rsidRPr="0030318D">
        <w:t xml:space="preserve"> </w:t>
      </w:r>
      <w:r w:rsidRPr="0030318D">
        <w:rPr>
          <w:b/>
        </w:rPr>
        <w:t>465</w:t>
      </w:r>
      <w:r w:rsidRPr="0030318D">
        <w:t>, 483-486 (2010).</w:t>
      </w:r>
    </w:p>
    <w:p w14:paraId="659B2188" w14:textId="77777777" w:rsidR="005F3028" w:rsidRPr="0030318D" w:rsidRDefault="005F3028" w:rsidP="005F3028">
      <w:pPr>
        <w:pStyle w:val="EndNoteBibliography"/>
        <w:ind w:left="720" w:hanging="720"/>
      </w:pPr>
      <w:r w:rsidRPr="0030318D">
        <w:t>77.</w:t>
      </w:r>
      <w:r w:rsidRPr="0030318D">
        <w:tab/>
        <w:t xml:space="preserve">J. Seebach, J. Cao, H. J. Schnittler, Quantitative dynamics of VE-cadherin at endothelial cell junctions at a glance: basic requirements and current concepts. </w:t>
      </w:r>
      <w:r w:rsidRPr="0030318D">
        <w:rPr>
          <w:i/>
        </w:rPr>
        <w:t>Discoveries (Craiova)</w:t>
      </w:r>
      <w:r w:rsidRPr="0030318D">
        <w:t xml:space="preserve"> </w:t>
      </w:r>
      <w:r w:rsidRPr="0030318D">
        <w:rPr>
          <w:b/>
        </w:rPr>
        <w:t>4</w:t>
      </w:r>
      <w:r w:rsidRPr="0030318D">
        <w:t>, e63 (2016).</w:t>
      </w:r>
    </w:p>
    <w:p w14:paraId="35ECDF56" w14:textId="0938DDA1" w:rsidR="00916C45" w:rsidRPr="0030318D" w:rsidRDefault="000B68A2" w:rsidP="000B68A2">
      <w:pPr>
        <w:pStyle w:val="Referencesandnotes"/>
        <w:spacing w:before="0"/>
        <w:ind w:left="360" w:firstLine="0"/>
        <w:jc w:val="both"/>
        <w:rPr>
          <w:highlight w:val="yellow"/>
        </w:rPr>
      </w:pPr>
      <w:r w:rsidRPr="0030318D">
        <w:fldChar w:fldCharType="end"/>
      </w:r>
    </w:p>
    <w:p w14:paraId="3AC05EC3" w14:textId="569B5BD3" w:rsidR="007E1FBC" w:rsidRPr="0030318D" w:rsidRDefault="007E1FBC" w:rsidP="002D03FF">
      <w:pPr>
        <w:pStyle w:val="Acknowledgement"/>
        <w:spacing w:before="0"/>
        <w:jc w:val="both"/>
        <w:rPr>
          <w:b/>
        </w:rPr>
      </w:pPr>
    </w:p>
    <w:p w14:paraId="018B1160" w14:textId="2C0435A7" w:rsidR="008707B4" w:rsidRPr="0030318D" w:rsidRDefault="004A10BE" w:rsidP="002D03FF">
      <w:pPr>
        <w:pStyle w:val="Acknowledgement"/>
        <w:spacing w:before="0"/>
        <w:jc w:val="both"/>
        <w:rPr>
          <w:b/>
        </w:rPr>
      </w:pPr>
      <w:r w:rsidRPr="0030318D">
        <w:rPr>
          <w:b/>
        </w:rPr>
        <w:t>Acknowledgments</w:t>
      </w:r>
    </w:p>
    <w:p w14:paraId="1D7B3E54" w14:textId="5DAF8C0C" w:rsidR="00FE3270" w:rsidRPr="0030318D" w:rsidRDefault="004C4C0B" w:rsidP="002D03FF">
      <w:pPr>
        <w:pStyle w:val="Acknowledgement"/>
        <w:spacing w:before="0"/>
        <w:ind w:firstLine="0"/>
        <w:jc w:val="both"/>
        <w:rPr>
          <w:b/>
          <w:highlight w:val="yellow"/>
        </w:rPr>
      </w:pPr>
      <w:r w:rsidRPr="0030318D">
        <w:rPr>
          <w:bCs/>
        </w:rPr>
        <w:t>We</w:t>
      </w:r>
      <w:r w:rsidR="00F15805" w:rsidRPr="0030318D">
        <w:rPr>
          <w:bCs/>
        </w:rPr>
        <w:t xml:space="preserve"> thank</w:t>
      </w:r>
      <w:r w:rsidR="00C7190D" w:rsidRPr="0030318D">
        <w:rPr>
          <w:bCs/>
        </w:rPr>
        <w:t xml:space="preserve"> P</w:t>
      </w:r>
      <w:r w:rsidR="009864FF" w:rsidRPr="0030318D">
        <w:rPr>
          <w:bCs/>
        </w:rPr>
        <w:t>rofessor Adrian Hobbs</w:t>
      </w:r>
      <w:r w:rsidR="005132B3" w:rsidRPr="0030318D">
        <w:rPr>
          <w:bCs/>
        </w:rPr>
        <w:t xml:space="preserve"> for the help with the animal experi</w:t>
      </w:r>
      <w:r w:rsidR="001B7364" w:rsidRPr="0030318D">
        <w:rPr>
          <w:bCs/>
        </w:rPr>
        <w:t>ments</w:t>
      </w:r>
      <w:r w:rsidR="00550C72" w:rsidRPr="0030318D">
        <w:rPr>
          <w:bCs/>
        </w:rPr>
        <w:t>.</w:t>
      </w:r>
      <w:r w:rsidRPr="0030318D">
        <w:rPr>
          <w:bCs/>
        </w:rPr>
        <w:t xml:space="preserve"> </w:t>
      </w:r>
      <w:r w:rsidR="007708E1" w:rsidRPr="0030318D">
        <w:rPr>
          <w:bCs/>
        </w:rPr>
        <w:t>W</w:t>
      </w:r>
      <w:r w:rsidR="00550C72" w:rsidRPr="0030318D">
        <w:rPr>
          <w:bCs/>
        </w:rPr>
        <w:t>e</w:t>
      </w:r>
      <w:r w:rsidR="00C546F0" w:rsidRPr="0030318D">
        <w:rPr>
          <w:bCs/>
        </w:rPr>
        <w:t xml:space="preserve"> </w:t>
      </w:r>
      <w:r w:rsidR="289C3E98" w:rsidRPr="0030318D">
        <w:t>thank</w:t>
      </w:r>
      <w:r w:rsidR="00EF31D4" w:rsidRPr="0030318D">
        <w:rPr>
          <w:bCs/>
        </w:rPr>
        <w:t xml:space="preserve"> </w:t>
      </w:r>
      <w:r w:rsidR="006A70F3" w:rsidRPr="0030318D">
        <w:rPr>
          <w:bCs/>
        </w:rPr>
        <w:t xml:space="preserve">Dr. </w:t>
      </w:r>
      <w:r w:rsidR="00EF31D4" w:rsidRPr="0030318D">
        <w:rPr>
          <w:bCs/>
        </w:rPr>
        <w:t>Neil Dufton</w:t>
      </w:r>
      <w:r w:rsidR="006A70F3" w:rsidRPr="0030318D">
        <w:rPr>
          <w:bCs/>
        </w:rPr>
        <w:t xml:space="preserve"> for his help with </w:t>
      </w:r>
      <w:r w:rsidR="01267F91" w:rsidRPr="0030318D">
        <w:t xml:space="preserve">the </w:t>
      </w:r>
      <w:r w:rsidR="3FE60B77" w:rsidRPr="0030318D">
        <w:t xml:space="preserve">staining protocols of </w:t>
      </w:r>
      <w:r w:rsidR="0097488C" w:rsidRPr="0030318D">
        <w:rPr>
          <w:bCs/>
        </w:rPr>
        <w:t xml:space="preserve">animal </w:t>
      </w:r>
      <w:r w:rsidR="53E61246" w:rsidRPr="0030318D">
        <w:t>tissue</w:t>
      </w:r>
      <w:r w:rsidR="00784E58" w:rsidRPr="0030318D">
        <w:t>s</w:t>
      </w:r>
      <w:r w:rsidR="00E81F37" w:rsidRPr="0030318D">
        <w:rPr>
          <w:bCs/>
        </w:rPr>
        <w:t>. We would like to thank the</w:t>
      </w:r>
      <w:r w:rsidR="006B307A" w:rsidRPr="0030318D">
        <w:rPr>
          <w:bCs/>
        </w:rPr>
        <w:t xml:space="preserve"> </w:t>
      </w:r>
      <w:r w:rsidR="00FE757C" w:rsidRPr="0030318D">
        <w:rPr>
          <w:bCs/>
        </w:rPr>
        <w:t xml:space="preserve">staff of the </w:t>
      </w:r>
      <w:r w:rsidR="003735EA" w:rsidRPr="0030318D">
        <w:rPr>
          <w:bCs/>
        </w:rPr>
        <w:t xml:space="preserve">Biological Resources Units </w:t>
      </w:r>
      <w:r w:rsidR="00784E58" w:rsidRPr="0030318D">
        <w:rPr>
          <w:bCs/>
        </w:rPr>
        <w:t>at</w:t>
      </w:r>
      <w:r w:rsidR="003735EA" w:rsidRPr="0030318D">
        <w:rPr>
          <w:bCs/>
        </w:rPr>
        <w:t xml:space="preserve"> Imperial College London and Queen Mary University London</w:t>
      </w:r>
      <w:r w:rsidR="00561961" w:rsidRPr="0030318D">
        <w:rPr>
          <w:bCs/>
        </w:rPr>
        <w:t xml:space="preserve">, </w:t>
      </w:r>
      <w:r w:rsidR="00C62426" w:rsidRPr="0030318D">
        <w:rPr>
          <w:bCs/>
        </w:rPr>
        <w:t xml:space="preserve">particularly Reiss </w:t>
      </w:r>
      <w:r w:rsidR="00363C6E" w:rsidRPr="0030318D">
        <w:rPr>
          <w:bCs/>
        </w:rPr>
        <w:t>Browning</w:t>
      </w:r>
      <w:r w:rsidR="00784E58" w:rsidRPr="0030318D">
        <w:rPr>
          <w:bCs/>
        </w:rPr>
        <w:t xml:space="preserve"> (QMUL)</w:t>
      </w:r>
      <w:r w:rsidR="00C62426" w:rsidRPr="0030318D">
        <w:rPr>
          <w:bCs/>
        </w:rPr>
        <w:t xml:space="preserve"> and Mason </w:t>
      </w:r>
      <w:r w:rsidR="00CC79F5" w:rsidRPr="0030318D">
        <w:rPr>
          <w:bCs/>
        </w:rPr>
        <w:t>Arnold</w:t>
      </w:r>
      <w:r w:rsidR="0088560B" w:rsidRPr="0030318D">
        <w:rPr>
          <w:bCs/>
        </w:rPr>
        <w:t xml:space="preserve"> (QMUL)</w:t>
      </w:r>
      <w:r w:rsidR="00C62426" w:rsidRPr="0030318D">
        <w:rPr>
          <w:bCs/>
        </w:rPr>
        <w:t xml:space="preserve"> for </w:t>
      </w:r>
      <w:r w:rsidR="005905CA" w:rsidRPr="0030318D">
        <w:rPr>
          <w:bCs/>
        </w:rPr>
        <w:t xml:space="preserve">their help with </w:t>
      </w:r>
      <w:r w:rsidR="00174C7B" w:rsidRPr="0030318D">
        <w:rPr>
          <w:bCs/>
        </w:rPr>
        <w:t>mouse husbandry</w:t>
      </w:r>
      <w:r w:rsidR="3EEC2261" w:rsidRPr="0030318D">
        <w:t>. We are grateful to Steven Ro</w:t>
      </w:r>
      <w:r w:rsidR="464E5C8F" w:rsidRPr="0030318D">
        <w:t>ther</w:t>
      </w:r>
      <w:r w:rsidR="502B25FC" w:rsidRPr="0030318D">
        <w:t>y</w:t>
      </w:r>
      <w:r w:rsidR="464E5C8F" w:rsidRPr="0030318D">
        <w:t xml:space="preserve"> at the</w:t>
      </w:r>
      <w:r w:rsidR="3EEC2261" w:rsidRPr="0030318D">
        <w:t xml:space="preserve"> </w:t>
      </w:r>
      <w:r w:rsidR="464E5C8F" w:rsidRPr="0030318D">
        <w:t>Facility Imaging by Light Microscopy</w:t>
      </w:r>
      <w:r w:rsidR="00174C7B" w:rsidRPr="0030318D">
        <w:rPr>
          <w:bCs/>
        </w:rPr>
        <w:t xml:space="preserve"> </w:t>
      </w:r>
      <w:r w:rsidR="0088560B" w:rsidRPr="0030318D">
        <w:rPr>
          <w:bCs/>
        </w:rPr>
        <w:t xml:space="preserve">at Imperial College London </w:t>
      </w:r>
      <w:r w:rsidR="00174C7B" w:rsidRPr="0030318D">
        <w:rPr>
          <w:bCs/>
        </w:rPr>
        <w:t xml:space="preserve">and </w:t>
      </w:r>
      <w:r w:rsidR="49CAF440" w:rsidRPr="0030318D">
        <w:t xml:space="preserve">to Professor Paul Chapple for his help with </w:t>
      </w:r>
      <w:r w:rsidR="7933CBBF" w:rsidRPr="0030318D">
        <w:t>c</w:t>
      </w:r>
      <w:r w:rsidR="49CAF440" w:rsidRPr="0030318D">
        <w:t>onfocal</w:t>
      </w:r>
      <w:r w:rsidR="5574E200" w:rsidRPr="0030318D">
        <w:t xml:space="preserve"> imaging at QMUL.</w:t>
      </w:r>
      <w:r w:rsidR="00F374B4" w:rsidRPr="0030318D">
        <w:t xml:space="preserve"> We thank Professor Dorian </w:t>
      </w:r>
      <w:r w:rsidR="00CB077F" w:rsidRPr="0030318D">
        <w:t>Ha</w:t>
      </w:r>
      <w:r w:rsidR="00F374B4" w:rsidRPr="0030318D">
        <w:t xml:space="preserve">skard </w:t>
      </w:r>
      <w:r w:rsidR="001459A4" w:rsidRPr="0030318D">
        <w:lastRenderedPageBreak/>
        <w:t xml:space="preserve">for the help </w:t>
      </w:r>
      <w:r w:rsidR="00996D16" w:rsidRPr="0030318D">
        <w:t>with the</w:t>
      </w:r>
      <w:r w:rsidR="003E64D9" w:rsidRPr="0030318D">
        <w:t xml:space="preserve"> experimental plan for the atherosclerosis experiments. </w:t>
      </w:r>
      <w:r w:rsidR="0B36190E" w:rsidRPr="0030318D">
        <w:t>We thank Professor Christiana Ruhrberg</w:t>
      </w:r>
      <w:r w:rsidR="0088560B" w:rsidRPr="0030318D">
        <w:t xml:space="preserve"> (UCL)</w:t>
      </w:r>
      <w:r w:rsidR="0B36190E" w:rsidRPr="0030318D">
        <w:t xml:space="preserve"> for support </w:t>
      </w:r>
      <w:r w:rsidR="00512924" w:rsidRPr="0030318D">
        <w:t xml:space="preserve">during </w:t>
      </w:r>
      <w:r w:rsidR="00DC3784" w:rsidRPr="0030318D">
        <w:t xml:space="preserve">the </w:t>
      </w:r>
      <w:r w:rsidR="00512924" w:rsidRPr="0030318D">
        <w:t>development of</w:t>
      </w:r>
      <w:r w:rsidR="0B36190E" w:rsidRPr="0030318D">
        <w:t xml:space="preserve"> the project.</w:t>
      </w:r>
      <w:r w:rsidR="007708E1" w:rsidRPr="0030318D">
        <w:t xml:space="preserve"> We thank Dr Christina </w:t>
      </w:r>
      <w:proofErr w:type="spellStart"/>
      <w:r w:rsidR="007708E1" w:rsidRPr="0030318D">
        <w:t>Warboys</w:t>
      </w:r>
      <w:proofErr w:type="spellEnd"/>
      <w:r w:rsidR="007708E1" w:rsidRPr="0030318D">
        <w:t xml:space="preserve"> </w:t>
      </w:r>
      <w:r w:rsidR="00AF730B" w:rsidRPr="0030318D">
        <w:t xml:space="preserve">and Dr </w:t>
      </w:r>
      <w:proofErr w:type="spellStart"/>
      <w:r w:rsidR="00AF730B" w:rsidRPr="0030318D">
        <w:t>Tasilenia</w:t>
      </w:r>
      <w:proofErr w:type="spellEnd"/>
      <w:r w:rsidR="00AF730B" w:rsidRPr="0030318D">
        <w:t xml:space="preserve"> </w:t>
      </w:r>
      <w:proofErr w:type="spellStart"/>
      <w:r w:rsidR="00AF730B" w:rsidRPr="0030318D">
        <w:t>Lam</w:t>
      </w:r>
      <w:r w:rsidR="002F063C" w:rsidRPr="0030318D">
        <w:t>propoulou</w:t>
      </w:r>
      <w:proofErr w:type="spellEnd"/>
      <w:r w:rsidR="002F063C" w:rsidRPr="0030318D">
        <w:t xml:space="preserve"> for the discussion on flow-dependent signaling in endothelial cells. </w:t>
      </w:r>
      <w:r w:rsidR="0054397C" w:rsidRPr="0030318D">
        <w:t>We thank Elias Raimondi for the help with the immunofluorescence ana</w:t>
      </w:r>
      <w:r w:rsidR="00DC3784" w:rsidRPr="0030318D">
        <w:t>lysis.</w:t>
      </w:r>
      <w:r w:rsidR="00F07BE1" w:rsidRPr="0030318D">
        <w:t xml:space="preserve"> We thank Dr Stavroula Kanoni for</w:t>
      </w:r>
      <w:r w:rsidR="001D247F" w:rsidRPr="0030318D">
        <w:t xml:space="preserve"> providing a</w:t>
      </w:r>
      <w:r w:rsidR="00F07BE1" w:rsidRPr="0030318D">
        <w:t xml:space="preserve"> statistical review</w:t>
      </w:r>
      <w:r w:rsidR="001D247F" w:rsidRPr="0030318D">
        <w:t xml:space="preserve"> of the manuscript. </w:t>
      </w:r>
    </w:p>
    <w:p w14:paraId="3F55E774" w14:textId="3EF9961E" w:rsidR="002542CA" w:rsidRPr="0030318D" w:rsidRDefault="002542CA" w:rsidP="002D03FF">
      <w:pPr>
        <w:pStyle w:val="Acknowledgement"/>
        <w:spacing w:before="0"/>
        <w:ind w:firstLine="0"/>
        <w:jc w:val="both"/>
        <w:rPr>
          <w:bCs/>
        </w:rPr>
      </w:pPr>
      <w:r w:rsidRPr="0030318D">
        <w:rPr>
          <w:b/>
        </w:rPr>
        <w:t>Funding:</w:t>
      </w:r>
    </w:p>
    <w:p w14:paraId="5D9D19CA" w14:textId="094972CE" w:rsidR="002542CA" w:rsidRPr="0030318D" w:rsidRDefault="1336CF76" w:rsidP="002D03FF">
      <w:pPr>
        <w:pStyle w:val="Acknowledgement"/>
        <w:spacing w:before="0"/>
        <w:ind w:firstLine="0"/>
        <w:jc w:val="both"/>
        <w:rPr>
          <w:b/>
        </w:rPr>
      </w:pPr>
      <w:r w:rsidRPr="0030318D">
        <w:t xml:space="preserve">This work was funded by </w:t>
      </w:r>
      <w:r w:rsidR="004E4ED6" w:rsidRPr="0030318D">
        <w:rPr>
          <w:bCs/>
        </w:rPr>
        <w:t xml:space="preserve">British Heart Foundation (BHF) </w:t>
      </w:r>
      <w:r w:rsidR="581B1746" w:rsidRPr="0030318D">
        <w:t>fellowship FS/16/22/32045</w:t>
      </w:r>
      <w:r w:rsidR="7E48752B" w:rsidRPr="0030318D">
        <w:t xml:space="preserve"> to CR</w:t>
      </w:r>
      <w:r w:rsidR="6FA1908C" w:rsidRPr="0030318D">
        <w:t>, QMUL startup funding</w:t>
      </w:r>
      <w:r w:rsidR="00DA68A7" w:rsidRPr="0030318D">
        <w:t xml:space="preserve"> grant code MCP</w:t>
      </w:r>
      <w:r w:rsidR="00D65533" w:rsidRPr="0030318D">
        <w:t xml:space="preserve">1105B </w:t>
      </w:r>
      <w:r w:rsidR="6FA1908C" w:rsidRPr="0030318D">
        <w:t>to CR, SGUL startup f</w:t>
      </w:r>
      <w:r w:rsidR="006E3357" w:rsidRPr="0030318D">
        <w:t>u</w:t>
      </w:r>
      <w:r w:rsidR="6FA1908C" w:rsidRPr="0030318D">
        <w:t>nding</w:t>
      </w:r>
      <w:r w:rsidR="001F737B" w:rsidRPr="0030318D">
        <w:t xml:space="preserve"> grant code</w:t>
      </w:r>
      <w:r w:rsidR="00157A38" w:rsidRPr="0030318D">
        <w:t xml:space="preserve"> 12526</w:t>
      </w:r>
      <w:r w:rsidR="00C5705F" w:rsidRPr="0030318D">
        <w:t>-25</w:t>
      </w:r>
      <w:r w:rsidR="6FA1908C" w:rsidRPr="0030318D">
        <w:t xml:space="preserve"> to </w:t>
      </w:r>
      <w:r w:rsidR="6B630482" w:rsidRPr="0030318D">
        <w:t>AC</w:t>
      </w:r>
      <w:r w:rsidR="00C5705F" w:rsidRPr="0030318D">
        <w:t>.</w:t>
      </w:r>
      <w:r w:rsidR="00A26865" w:rsidRPr="0030318D">
        <w:t xml:space="preserve"> </w:t>
      </w:r>
      <w:r w:rsidR="00017956" w:rsidRPr="0030318D">
        <w:t xml:space="preserve">The confocal facility was supported by </w:t>
      </w:r>
      <w:r w:rsidR="00A5689B" w:rsidRPr="0030318D">
        <w:t>Barts and the London Charity grant MGU0293.</w:t>
      </w:r>
    </w:p>
    <w:p w14:paraId="530091B7" w14:textId="589751C6" w:rsidR="002542CA" w:rsidRPr="0030318D" w:rsidRDefault="002542CA" w:rsidP="002D03FF">
      <w:pPr>
        <w:pStyle w:val="Acknowledgement"/>
        <w:spacing w:before="0"/>
        <w:ind w:firstLine="0"/>
        <w:jc w:val="both"/>
      </w:pPr>
      <w:r w:rsidRPr="0030318D">
        <w:rPr>
          <w:b/>
        </w:rPr>
        <w:t>Author contributions:</w:t>
      </w:r>
    </w:p>
    <w:p w14:paraId="00078060" w14:textId="6D3B37F7" w:rsidR="00FF1AE3" w:rsidRPr="0030318D" w:rsidRDefault="007B2E46" w:rsidP="33AC6417">
      <w:pPr>
        <w:pStyle w:val="Acknowledgement"/>
        <w:spacing w:before="0"/>
        <w:ind w:firstLine="0"/>
        <w:jc w:val="both"/>
      </w:pPr>
      <w:r w:rsidRPr="0030318D">
        <w:t>EB</w:t>
      </w:r>
      <w:r w:rsidR="0009316D" w:rsidRPr="0030318D">
        <w:t xml:space="preserve"> and</w:t>
      </w:r>
      <w:r w:rsidR="00A26D1F" w:rsidRPr="0030318D">
        <w:t xml:space="preserve"> CR</w:t>
      </w:r>
      <w:r w:rsidR="00427CFB" w:rsidRPr="0030318D">
        <w:t xml:space="preserve"> performed and analyzed </w:t>
      </w:r>
      <w:r w:rsidR="006D5616" w:rsidRPr="0030318D">
        <w:t>immunoblots, qPCR, immunostaining</w:t>
      </w:r>
      <w:r w:rsidR="187F2A62" w:rsidRPr="0030318D">
        <w:t xml:space="preserve"> and </w:t>
      </w:r>
      <w:r w:rsidR="008A0B19">
        <w:t>o</w:t>
      </w:r>
      <w:r w:rsidR="187F2A62" w:rsidRPr="0030318D">
        <w:t>il</w:t>
      </w:r>
      <w:r w:rsidR="008A0B19">
        <w:t xml:space="preserve"> r</w:t>
      </w:r>
      <w:r w:rsidR="187F2A62" w:rsidRPr="0030318D">
        <w:t>ed</w:t>
      </w:r>
      <w:r w:rsidR="008A0B19">
        <w:t xml:space="preserve"> </w:t>
      </w:r>
      <w:r w:rsidR="187F2A62" w:rsidRPr="0030318D">
        <w:t>O staining</w:t>
      </w:r>
      <w:r w:rsidR="00D67BEC" w:rsidRPr="0030318D">
        <w:t xml:space="preserve">. </w:t>
      </w:r>
      <w:r w:rsidR="0045318D" w:rsidRPr="0030318D">
        <w:t xml:space="preserve">EB </w:t>
      </w:r>
      <w:r w:rsidR="007533A0" w:rsidRPr="0030318D">
        <w:t>managed</w:t>
      </w:r>
      <w:r w:rsidR="007D7BB8" w:rsidRPr="0030318D">
        <w:t xml:space="preserve"> </w:t>
      </w:r>
      <w:r w:rsidR="001F506D" w:rsidRPr="0030318D">
        <w:t xml:space="preserve">the </w:t>
      </w:r>
      <w:r w:rsidR="007D7BB8" w:rsidRPr="0030318D">
        <w:t xml:space="preserve">breeding </w:t>
      </w:r>
      <w:r w:rsidR="001F506D" w:rsidRPr="0030318D">
        <w:t>of the mouse colonies,</w:t>
      </w:r>
      <w:r w:rsidR="00DA3933" w:rsidRPr="0030318D">
        <w:t xml:space="preserve"> </w:t>
      </w:r>
      <w:r w:rsidR="001F506D" w:rsidRPr="0030318D">
        <w:t xml:space="preserve">performed </w:t>
      </w:r>
      <w:r w:rsidR="00DA3933" w:rsidRPr="0030318D">
        <w:t>genotyping</w:t>
      </w:r>
      <w:r w:rsidR="00044C0D" w:rsidRPr="0030318D">
        <w:t xml:space="preserve"> and contributed to all </w:t>
      </w:r>
      <w:r w:rsidR="00044C0D" w:rsidRPr="00602847">
        <w:t>in vivo</w:t>
      </w:r>
      <w:r w:rsidR="00044C0D" w:rsidRPr="0030318D">
        <w:rPr>
          <w:i/>
          <w:iCs/>
        </w:rPr>
        <w:t xml:space="preserve"> </w:t>
      </w:r>
      <w:r w:rsidR="00044C0D" w:rsidRPr="0030318D">
        <w:t>experiments</w:t>
      </w:r>
      <w:r w:rsidR="00DA3933" w:rsidRPr="0030318D">
        <w:t xml:space="preserve">. </w:t>
      </w:r>
      <w:r w:rsidR="0009316D" w:rsidRPr="0030318D">
        <w:t>AC p</w:t>
      </w:r>
      <w:r w:rsidR="00313467" w:rsidRPr="0030318D">
        <w:t xml:space="preserve">erformed </w:t>
      </w:r>
      <w:r w:rsidR="009F5A03" w:rsidRPr="0030318D">
        <w:t xml:space="preserve">and analyzed </w:t>
      </w:r>
      <w:r w:rsidR="03774588" w:rsidRPr="0030318D">
        <w:t>ELISA</w:t>
      </w:r>
      <w:r w:rsidR="008A0B19">
        <w:t>s</w:t>
      </w:r>
      <w:r w:rsidR="00313467" w:rsidRPr="0030318D">
        <w:t xml:space="preserve"> and analyzed </w:t>
      </w:r>
      <w:r w:rsidR="1F847434" w:rsidRPr="0030318D">
        <w:t>the</w:t>
      </w:r>
      <w:r w:rsidR="5A7E11BF" w:rsidRPr="0030318D">
        <w:t xml:space="preserve"> </w:t>
      </w:r>
      <w:proofErr w:type="spellStart"/>
      <w:r w:rsidR="0E300AF0" w:rsidRPr="0030318D">
        <w:t>RNAseq</w:t>
      </w:r>
      <w:proofErr w:type="spellEnd"/>
      <w:r w:rsidR="0E300AF0" w:rsidRPr="0030318D">
        <w:t xml:space="preserve"> data</w:t>
      </w:r>
      <w:r w:rsidR="0009316D" w:rsidRPr="0030318D">
        <w:t>. AC and CR p</w:t>
      </w:r>
      <w:r w:rsidR="00313467" w:rsidRPr="0030318D">
        <w:t>erformed and ana</w:t>
      </w:r>
      <w:r w:rsidR="00FF1AE3" w:rsidRPr="0030318D">
        <w:t>lyzed PLA</w:t>
      </w:r>
      <w:r w:rsidR="008A0B19">
        <w:t>s</w:t>
      </w:r>
      <w:r w:rsidR="0009316D" w:rsidRPr="0030318D">
        <w:t xml:space="preserve">. </w:t>
      </w:r>
      <w:r w:rsidR="1CD1974C" w:rsidRPr="0030318D">
        <w:t xml:space="preserve">DV and RR performed and </w:t>
      </w:r>
      <w:r w:rsidR="008A0B19">
        <w:t xml:space="preserve">analyzed </w:t>
      </w:r>
      <w:r w:rsidR="1CD1974C" w:rsidRPr="0030318D">
        <w:t>qPCR</w:t>
      </w:r>
      <w:r w:rsidR="00043C7C" w:rsidRPr="0030318D">
        <w:t xml:space="preserve"> data</w:t>
      </w:r>
      <w:r w:rsidR="1CD1974C" w:rsidRPr="0030318D">
        <w:t xml:space="preserve">. </w:t>
      </w:r>
      <w:r w:rsidR="0009316D" w:rsidRPr="0030318D">
        <w:t>RK and CR</w:t>
      </w:r>
      <w:r w:rsidR="000B4E47" w:rsidRPr="0030318D">
        <w:t xml:space="preserve"> p</w:t>
      </w:r>
      <w:r w:rsidR="00FF1AE3" w:rsidRPr="0030318D">
        <w:t>erfor</w:t>
      </w:r>
      <w:r w:rsidR="001F0289" w:rsidRPr="0030318D">
        <w:t xml:space="preserve">med and analyzed </w:t>
      </w:r>
      <w:r w:rsidR="1DFBA0C3" w:rsidRPr="0030318D">
        <w:t xml:space="preserve">leukocyte adhesion </w:t>
      </w:r>
      <w:r w:rsidR="00043C7C" w:rsidRPr="0030318D">
        <w:t xml:space="preserve">by performing </w:t>
      </w:r>
      <w:r w:rsidR="18AC27E4" w:rsidRPr="0030318D">
        <w:t>i</w:t>
      </w:r>
      <w:r w:rsidR="001F0289" w:rsidRPr="0030318D">
        <w:t xml:space="preserve">ntravital microscopy of the </w:t>
      </w:r>
      <w:r w:rsidR="26994C26" w:rsidRPr="0030318D">
        <w:t>m</w:t>
      </w:r>
      <w:r w:rsidR="001F0289" w:rsidRPr="0030318D">
        <w:t>esent</w:t>
      </w:r>
      <w:r w:rsidR="00A945D2" w:rsidRPr="0030318D">
        <w:t>e</w:t>
      </w:r>
      <w:r w:rsidR="001F0289" w:rsidRPr="0030318D">
        <w:t>ry</w:t>
      </w:r>
      <w:r w:rsidR="000B4E47" w:rsidRPr="0030318D">
        <w:t>.</w:t>
      </w:r>
      <w:r w:rsidR="00CB1AB0" w:rsidRPr="0030318D">
        <w:t xml:space="preserve"> TPM and </w:t>
      </w:r>
      <w:r w:rsidR="00CC0058" w:rsidRPr="0030318D">
        <w:t xml:space="preserve">TDN </w:t>
      </w:r>
      <w:r w:rsidR="00CB1AB0" w:rsidRPr="0030318D">
        <w:t>performed and analy</w:t>
      </w:r>
      <w:r w:rsidR="00CC0058" w:rsidRPr="0030318D">
        <w:t>z</w:t>
      </w:r>
      <w:r w:rsidR="00CB1AB0" w:rsidRPr="0030318D">
        <w:t>ed t</w:t>
      </w:r>
      <w:r w:rsidR="00CC0058" w:rsidRPr="0030318D">
        <w:t>he HRP</w:t>
      </w:r>
      <w:r w:rsidR="00444F6A">
        <w:t xml:space="preserve"> labeling </w:t>
      </w:r>
      <w:r w:rsidR="00CC0058" w:rsidRPr="0030318D">
        <w:t xml:space="preserve">proximity assay. </w:t>
      </w:r>
      <w:r w:rsidR="000B4E47" w:rsidRPr="0030318D">
        <w:t xml:space="preserve"> EB</w:t>
      </w:r>
      <w:r w:rsidR="00497CD5" w:rsidRPr="0030318D">
        <w:t>, AC</w:t>
      </w:r>
      <w:r w:rsidR="000B4E47" w:rsidRPr="0030318D">
        <w:t xml:space="preserve"> and CR </w:t>
      </w:r>
      <w:r w:rsidR="00043C7C" w:rsidRPr="0030318D">
        <w:t xml:space="preserve">wrote </w:t>
      </w:r>
      <w:r w:rsidR="00022DDF" w:rsidRPr="0030318D">
        <w:t xml:space="preserve">the </w:t>
      </w:r>
      <w:r w:rsidR="4D13883B" w:rsidRPr="0030318D">
        <w:t>manuscript</w:t>
      </w:r>
      <w:r w:rsidR="00DD4D5A" w:rsidRPr="0030318D">
        <w:t>.</w:t>
      </w:r>
      <w:r w:rsidR="004D56FA" w:rsidRPr="0030318D">
        <w:t xml:space="preserve"> EB, CR, AC, AA, AR and JM reviewed and edited the article.</w:t>
      </w:r>
      <w:r w:rsidR="05DA4353" w:rsidRPr="0030318D">
        <w:t xml:space="preserve"> </w:t>
      </w:r>
      <w:r w:rsidR="004D56FA" w:rsidRPr="0030318D">
        <w:t>C</w:t>
      </w:r>
      <w:r w:rsidR="007D2A9D" w:rsidRPr="0030318D">
        <w:t>R</w:t>
      </w:r>
      <w:r w:rsidR="368E69DF" w:rsidRPr="0030318D">
        <w:t xml:space="preserve">, </w:t>
      </w:r>
      <w:r w:rsidR="00246692" w:rsidRPr="0030318D">
        <w:t xml:space="preserve">AC, </w:t>
      </w:r>
      <w:r w:rsidR="6167FE88" w:rsidRPr="0030318D">
        <w:t>AA, AR, JM</w:t>
      </w:r>
      <w:r w:rsidR="00277784" w:rsidRPr="0030318D">
        <w:t xml:space="preserve"> designed and supervised the </w:t>
      </w:r>
      <w:r w:rsidR="00B2330E" w:rsidRPr="0030318D">
        <w:t>research</w:t>
      </w:r>
      <w:r w:rsidR="00277784" w:rsidRPr="0030318D">
        <w:t>.</w:t>
      </w:r>
    </w:p>
    <w:p w14:paraId="57E304A0" w14:textId="0F103A32" w:rsidR="002542CA" w:rsidRPr="0030318D" w:rsidRDefault="002542CA" w:rsidP="002D03FF">
      <w:pPr>
        <w:pStyle w:val="Acknowledgement"/>
        <w:spacing w:before="0"/>
        <w:ind w:firstLine="0"/>
        <w:jc w:val="both"/>
      </w:pPr>
    </w:p>
    <w:p w14:paraId="0A60AF01" w14:textId="063D8A5A" w:rsidR="002542CA" w:rsidRPr="0030318D" w:rsidRDefault="002542CA" w:rsidP="002D03FF">
      <w:pPr>
        <w:pStyle w:val="Acknowledgement"/>
        <w:spacing w:before="0"/>
        <w:ind w:firstLine="0"/>
        <w:jc w:val="both"/>
      </w:pPr>
      <w:r w:rsidRPr="0030318D">
        <w:rPr>
          <w:b/>
        </w:rPr>
        <w:t>Competing interests:</w:t>
      </w:r>
      <w:r w:rsidRPr="0030318D">
        <w:t xml:space="preserve"> </w:t>
      </w:r>
      <w:r w:rsidR="00043C7C" w:rsidRPr="0030318D">
        <w:t>T</w:t>
      </w:r>
      <w:r w:rsidR="0015510B" w:rsidRPr="0030318D">
        <w:t>he author</w:t>
      </w:r>
      <w:r w:rsidR="00A945D2" w:rsidRPr="0030318D">
        <w:t>s declare that they have no competing interests</w:t>
      </w:r>
      <w:r w:rsidR="00043C7C" w:rsidRPr="0030318D">
        <w:t>.</w:t>
      </w:r>
    </w:p>
    <w:p w14:paraId="3F93ADFF" w14:textId="2901C03C" w:rsidR="00043C7C" w:rsidRPr="0030318D" w:rsidRDefault="00043C7C" w:rsidP="002D03FF">
      <w:pPr>
        <w:pStyle w:val="Acknowledgement"/>
        <w:spacing w:before="0"/>
        <w:ind w:firstLine="0"/>
        <w:jc w:val="both"/>
        <w:rPr>
          <w:b/>
          <w:highlight w:val="yellow"/>
        </w:rPr>
      </w:pPr>
    </w:p>
    <w:p w14:paraId="433891A4" w14:textId="4A8509F8" w:rsidR="00043C7C" w:rsidRPr="0030318D" w:rsidRDefault="00043C7C" w:rsidP="002D03FF">
      <w:pPr>
        <w:pStyle w:val="Acknowledgement"/>
        <w:spacing w:before="0"/>
        <w:ind w:firstLine="0"/>
        <w:jc w:val="both"/>
        <w:rPr>
          <w:bCs/>
        </w:rPr>
      </w:pPr>
      <w:r w:rsidRPr="0030318D">
        <w:rPr>
          <w:b/>
        </w:rPr>
        <w:t xml:space="preserve">Data and materials availability: </w:t>
      </w:r>
      <w:r w:rsidR="00206812" w:rsidRPr="0030318D">
        <w:rPr>
          <w:bCs/>
        </w:rPr>
        <w:t xml:space="preserve">The RNA-seq data have been deposited </w:t>
      </w:r>
      <w:r w:rsidR="00B23273" w:rsidRPr="0030318D">
        <w:rPr>
          <w:bCs/>
        </w:rPr>
        <w:t>in</w:t>
      </w:r>
      <w:r w:rsidR="00F732D4" w:rsidRPr="0030318D">
        <w:rPr>
          <w:bCs/>
        </w:rPr>
        <w:t xml:space="preserve"> </w:t>
      </w:r>
      <w:proofErr w:type="spellStart"/>
      <w:r w:rsidR="00F732D4" w:rsidRPr="0030318D">
        <w:rPr>
          <w:bCs/>
        </w:rPr>
        <w:t>Annotare</w:t>
      </w:r>
      <w:proofErr w:type="spellEnd"/>
      <w:r w:rsidR="00F732D4" w:rsidRPr="0030318D">
        <w:rPr>
          <w:bCs/>
        </w:rPr>
        <w:t xml:space="preserve"> 2.0</w:t>
      </w:r>
      <w:r w:rsidR="00B23273" w:rsidRPr="0030318D">
        <w:rPr>
          <w:bCs/>
        </w:rPr>
        <w:t xml:space="preserve"> </w:t>
      </w:r>
      <w:proofErr w:type="spellStart"/>
      <w:r w:rsidR="00B23273" w:rsidRPr="0030318D">
        <w:rPr>
          <w:bCs/>
        </w:rPr>
        <w:t>ArrayExpress</w:t>
      </w:r>
      <w:proofErr w:type="spellEnd"/>
      <w:r w:rsidR="00B23273" w:rsidRPr="0030318D">
        <w:rPr>
          <w:bCs/>
        </w:rPr>
        <w:t xml:space="preserve"> accession</w:t>
      </w:r>
      <w:r w:rsidR="00A055B4" w:rsidRPr="0030318D">
        <w:rPr>
          <w:bCs/>
        </w:rPr>
        <w:t>:</w:t>
      </w:r>
      <w:r w:rsidR="00A055B4" w:rsidRPr="0030318D">
        <w:t xml:space="preserve"> </w:t>
      </w:r>
      <w:r w:rsidR="00A055B4" w:rsidRPr="0030318D">
        <w:rPr>
          <w:bCs/>
        </w:rPr>
        <w:t>E-MTAB-12191</w:t>
      </w:r>
      <w:r w:rsidR="00206812" w:rsidRPr="0030318D">
        <w:rPr>
          <w:bCs/>
        </w:rPr>
        <w:t xml:space="preserve">. </w:t>
      </w:r>
      <w:r w:rsidR="00206812" w:rsidRPr="0030318D">
        <w:t>All other data needed to evaluate the conclusions in the paper are present in the paper or the Supplementary Materials.</w:t>
      </w:r>
    </w:p>
    <w:p w14:paraId="6F2851A6" w14:textId="5A093E18" w:rsidR="007E1FBC" w:rsidRPr="0030318D" w:rsidRDefault="007E1FBC" w:rsidP="002D03FF">
      <w:pPr>
        <w:pStyle w:val="Acknowledgement"/>
        <w:spacing w:before="0"/>
        <w:jc w:val="both"/>
        <w:rPr>
          <w:b/>
        </w:rPr>
      </w:pPr>
    </w:p>
    <w:p w14:paraId="04679FF0" w14:textId="0324DCA3" w:rsidR="00AB4E6A" w:rsidRPr="0030318D" w:rsidRDefault="008C1DD8" w:rsidP="008C1DD8">
      <w:pPr>
        <w:rPr>
          <w:rFonts w:eastAsia="Times New Roman"/>
          <w:noProof/>
          <w:sz w:val="24"/>
          <w:szCs w:val="24"/>
        </w:rPr>
      </w:pPr>
      <w:r w:rsidRPr="0030318D">
        <w:rPr>
          <w:noProof/>
        </w:rPr>
        <w:br w:type="page"/>
      </w:r>
    </w:p>
    <w:p w14:paraId="423CACAF" w14:textId="13AC3CE0" w:rsidR="00FE44BC" w:rsidRPr="0030318D" w:rsidRDefault="00B31FD5" w:rsidP="003370D5">
      <w:pPr>
        <w:pStyle w:val="Acknowledgement"/>
        <w:spacing w:before="0"/>
        <w:jc w:val="both"/>
        <w:rPr>
          <w:b/>
        </w:rPr>
      </w:pPr>
      <w:r w:rsidRPr="0030318D">
        <w:rPr>
          <w:b/>
        </w:rPr>
        <w:lastRenderedPageBreak/>
        <w:t>Figure Legends</w:t>
      </w:r>
    </w:p>
    <w:p w14:paraId="73789338" w14:textId="3149450A" w:rsidR="001C77B6" w:rsidRPr="0030318D" w:rsidRDefault="001C77B6" w:rsidP="003370D5">
      <w:pPr>
        <w:pStyle w:val="Acknowledgement"/>
        <w:spacing w:before="0"/>
        <w:jc w:val="both"/>
        <w:rPr>
          <w:highlight w:val="yellow"/>
        </w:rPr>
      </w:pPr>
    </w:p>
    <w:p w14:paraId="33C3687F" w14:textId="323DD559" w:rsidR="005F339A" w:rsidRPr="0030318D" w:rsidRDefault="005F339A" w:rsidP="0066663E">
      <w:pPr>
        <w:pStyle w:val="Acknowledgement"/>
        <w:spacing w:line="360" w:lineRule="auto"/>
        <w:ind w:left="142" w:right="-475" w:firstLine="0"/>
        <w:jc w:val="both"/>
        <w:rPr>
          <w:bCs/>
        </w:rPr>
      </w:pPr>
      <w:r w:rsidRPr="0030318D">
        <w:rPr>
          <w:b/>
        </w:rPr>
        <w:t>Fig</w:t>
      </w:r>
      <w:r w:rsidR="006F2219" w:rsidRPr="0030318D">
        <w:rPr>
          <w:b/>
        </w:rPr>
        <w:t>.</w:t>
      </w:r>
      <w:r w:rsidRPr="0030318D">
        <w:rPr>
          <w:b/>
        </w:rPr>
        <w:t xml:space="preserve"> 1</w:t>
      </w:r>
      <w:r w:rsidR="006F2219" w:rsidRPr="0030318D">
        <w:rPr>
          <w:b/>
        </w:rPr>
        <w:t>.</w:t>
      </w:r>
      <w:r w:rsidRPr="0030318D">
        <w:rPr>
          <w:b/>
        </w:rPr>
        <w:t xml:space="preserve"> NRP1 regulates flow-induced gene expression in endothelial cells.</w:t>
      </w:r>
      <w:r w:rsidR="006F2219" w:rsidRPr="0030318D">
        <w:rPr>
          <w:b/>
        </w:rPr>
        <w:t xml:space="preserve"> </w:t>
      </w:r>
      <w:r w:rsidRPr="0030318D">
        <w:rPr>
          <w:bCs/>
        </w:rPr>
        <w:t>(</w:t>
      </w:r>
      <w:r w:rsidRPr="0030318D">
        <w:rPr>
          <w:b/>
        </w:rPr>
        <w:t>A</w:t>
      </w:r>
      <w:r w:rsidRPr="0030318D">
        <w:rPr>
          <w:bCs/>
        </w:rPr>
        <w:t>) HUVECs exposed to laminar</w:t>
      </w:r>
      <w:r w:rsidR="00C54E95">
        <w:rPr>
          <w:bCs/>
        </w:rPr>
        <w:t xml:space="preserve"> or</w:t>
      </w:r>
      <w:r w:rsidRPr="0030318D">
        <w:rPr>
          <w:bCs/>
        </w:rPr>
        <w:t xml:space="preserve"> oscillatory flow or </w:t>
      </w:r>
      <w:r w:rsidR="003E0AD2" w:rsidRPr="0030318D">
        <w:rPr>
          <w:bCs/>
        </w:rPr>
        <w:t xml:space="preserve">cultured </w:t>
      </w:r>
      <w:r w:rsidR="004A7942" w:rsidRPr="0030318D">
        <w:rPr>
          <w:bCs/>
        </w:rPr>
        <w:t xml:space="preserve">under </w:t>
      </w:r>
      <w:r w:rsidRPr="0030318D">
        <w:rPr>
          <w:bCs/>
        </w:rPr>
        <w:t>static conditions for 24 hours were stained for NRP1 (red</w:t>
      </w:r>
      <w:r w:rsidR="008C7801" w:rsidRPr="0030318D">
        <w:rPr>
          <w:bCs/>
        </w:rPr>
        <w:t xml:space="preserve"> and grey</w:t>
      </w:r>
      <w:r w:rsidRPr="0030318D">
        <w:rPr>
          <w:bCs/>
        </w:rPr>
        <w:t>), F-actin (green) and DAPI (blue)</w:t>
      </w:r>
      <w:r w:rsidR="002C31BB">
        <w:rPr>
          <w:bCs/>
        </w:rPr>
        <w:t>.</w:t>
      </w:r>
      <w:r w:rsidRPr="0030318D">
        <w:rPr>
          <w:bCs/>
        </w:rPr>
        <w:t xml:space="preserve"> </w:t>
      </w:r>
      <w:r w:rsidR="002C31BB">
        <w:rPr>
          <w:bCs/>
        </w:rPr>
        <w:t>S</w:t>
      </w:r>
      <w:r w:rsidRPr="0030318D">
        <w:rPr>
          <w:bCs/>
        </w:rPr>
        <w:t>cale bar = 20 µm</w:t>
      </w:r>
      <w:r w:rsidR="00EC1E57">
        <w:rPr>
          <w:bCs/>
        </w:rPr>
        <w:t>. W</w:t>
      </w:r>
      <w:r w:rsidRPr="0030318D">
        <w:rPr>
          <w:bCs/>
        </w:rPr>
        <w:t>hite arrows show the direction of flow. (</w:t>
      </w:r>
      <w:r w:rsidRPr="0030318D">
        <w:rPr>
          <w:b/>
        </w:rPr>
        <w:t>B</w:t>
      </w:r>
      <w:r w:rsidRPr="0030318D">
        <w:rPr>
          <w:bCs/>
        </w:rPr>
        <w:t xml:space="preserve">) NRP1 </w:t>
      </w:r>
      <w:r w:rsidR="00595D1E" w:rsidRPr="0030318D">
        <w:rPr>
          <w:bCs/>
        </w:rPr>
        <w:t>integrated density</w:t>
      </w:r>
      <w:r w:rsidRPr="0030318D">
        <w:rPr>
          <w:bCs/>
        </w:rPr>
        <w:t xml:space="preserve"> was measured in optical z-stacks and normalized to DAPI</w:t>
      </w:r>
      <w:r w:rsidR="002C31BB">
        <w:rPr>
          <w:bCs/>
        </w:rPr>
        <w:t xml:space="preserve">. Data are </w:t>
      </w:r>
      <w:r w:rsidR="008D2ECA">
        <w:rPr>
          <w:bCs/>
        </w:rPr>
        <w:t xml:space="preserve">presented </w:t>
      </w:r>
      <w:r w:rsidR="002C31BB">
        <w:rPr>
          <w:bCs/>
        </w:rPr>
        <w:t xml:space="preserve">as </w:t>
      </w:r>
      <w:r w:rsidRPr="0030318D">
        <w:rPr>
          <w:bCs/>
        </w:rPr>
        <w:t>mean</w:t>
      </w:r>
      <w:r w:rsidR="002C31BB">
        <w:rPr>
          <w:bCs/>
        </w:rPr>
        <w:t>s</w:t>
      </w:r>
      <w:r w:rsidRPr="0030318D">
        <w:rPr>
          <w:bCs/>
        </w:rPr>
        <w:t xml:space="preserve"> ± SEM</w:t>
      </w:r>
      <w:r w:rsidR="002C31BB">
        <w:t>.</w:t>
      </w:r>
      <w:r w:rsidRPr="0030318D">
        <w:t xml:space="preserve"> </w:t>
      </w:r>
      <w:r w:rsidR="002C31BB">
        <w:t>N=3 (</w:t>
      </w:r>
      <w:r w:rsidR="00787C1D" w:rsidRPr="0030318D">
        <w:t xml:space="preserve">laminar </w:t>
      </w:r>
      <w:r w:rsidR="002C31BB">
        <w:t xml:space="preserve">or </w:t>
      </w:r>
      <w:r w:rsidR="008F476E" w:rsidRPr="0030318D">
        <w:t>oscillatory</w:t>
      </w:r>
      <w:r w:rsidR="002C31BB">
        <w:t>) or 6 (static)</w:t>
      </w:r>
      <w:r w:rsidR="008F476E" w:rsidRPr="0030318D">
        <w:t xml:space="preserve"> </w:t>
      </w:r>
      <w:r w:rsidR="00CC4B6B" w:rsidRPr="0030318D">
        <w:t>biological replicates</w:t>
      </w:r>
      <w:r w:rsidR="004A7942" w:rsidRPr="0030318D">
        <w:t xml:space="preserve"> per group</w:t>
      </w:r>
      <w:r w:rsidR="008F476E" w:rsidRPr="0030318D">
        <w:t xml:space="preserve"> from 3 independent experiments</w:t>
      </w:r>
      <w:r w:rsidR="002C31BB">
        <w:rPr>
          <w:bCs/>
        </w:rPr>
        <w:t>.</w:t>
      </w:r>
      <w:r w:rsidRPr="0030318D">
        <w:rPr>
          <w:bCs/>
        </w:rPr>
        <w:t xml:space="preserve"> *p &lt; 0.05, **p &lt; 0.005, ***p &lt; 0.001</w:t>
      </w:r>
      <w:r w:rsidR="002C31BB">
        <w:rPr>
          <w:bCs/>
        </w:rPr>
        <w:t xml:space="preserve"> by </w:t>
      </w:r>
      <w:r w:rsidRPr="0030318D">
        <w:rPr>
          <w:bCs/>
        </w:rPr>
        <w:t>one-way ANOVA. (</w:t>
      </w:r>
      <w:r w:rsidRPr="0030318D">
        <w:rPr>
          <w:b/>
        </w:rPr>
        <w:t>C</w:t>
      </w:r>
      <w:r w:rsidRPr="0030318D">
        <w:rPr>
          <w:bCs/>
        </w:rPr>
        <w:t xml:space="preserve">) HUVECs transfected for 72 hours with </w:t>
      </w:r>
      <w:proofErr w:type="spellStart"/>
      <w:r w:rsidRPr="0030318D">
        <w:rPr>
          <w:bCs/>
        </w:rPr>
        <w:t>si­control</w:t>
      </w:r>
      <w:proofErr w:type="spellEnd"/>
      <w:r w:rsidRPr="0030318D">
        <w:rPr>
          <w:bCs/>
        </w:rPr>
        <w:t xml:space="preserve"> or si­NRP1 </w:t>
      </w:r>
      <w:r w:rsidR="00411633" w:rsidRPr="0030318D">
        <w:rPr>
          <w:bCs/>
        </w:rPr>
        <w:t xml:space="preserve">and </w:t>
      </w:r>
      <w:r w:rsidRPr="0030318D">
        <w:rPr>
          <w:bCs/>
        </w:rPr>
        <w:t xml:space="preserve">exposed to laminar flow for 24 hours or cultured </w:t>
      </w:r>
      <w:r w:rsidR="004A7942" w:rsidRPr="0030318D">
        <w:rPr>
          <w:bCs/>
        </w:rPr>
        <w:t xml:space="preserve">under </w:t>
      </w:r>
      <w:r w:rsidRPr="0030318D">
        <w:rPr>
          <w:bCs/>
        </w:rPr>
        <w:t>static condition were stained for NRP1 (green) and DAPI (blue). Scale bar = 20 µm. (</w:t>
      </w:r>
      <w:r w:rsidRPr="0030318D">
        <w:rPr>
          <w:b/>
        </w:rPr>
        <w:t>D</w:t>
      </w:r>
      <w:r w:rsidRPr="0030318D">
        <w:rPr>
          <w:bCs/>
        </w:rPr>
        <w:t xml:space="preserve">) NRP1 </w:t>
      </w:r>
      <w:r w:rsidR="00523D95" w:rsidRPr="0030318D">
        <w:rPr>
          <w:bCs/>
        </w:rPr>
        <w:t>integrated density</w:t>
      </w:r>
      <w:r w:rsidRPr="0030318D">
        <w:rPr>
          <w:bCs/>
        </w:rPr>
        <w:t xml:space="preserve"> was measured in optical z-stacks</w:t>
      </w:r>
      <w:r w:rsidR="00BF30E4" w:rsidRPr="0030318D">
        <w:rPr>
          <w:bCs/>
        </w:rPr>
        <w:t>,</w:t>
      </w:r>
      <w:r w:rsidRPr="0030318D">
        <w:rPr>
          <w:bCs/>
        </w:rPr>
        <w:t xml:space="preserve"> normalized to DAPI </w:t>
      </w:r>
      <w:r w:rsidR="00576F1E" w:rsidRPr="0030318D">
        <w:rPr>
          <w:bCs/>
        </w:rPr>
        <w:t xml:space="preserve">and </w:t>
      </w:r>
      <w:r w:rsidR="008224E8" w:rsidRPr="0030318D">
        <w:rPr>
          <w:bCs/>
        </w:rPr>
        <w:t xml:space="preserve">expressed as </w:t>
      </w:r>
      <w:r w:rsidR="00015B89" w:rsidRPr="0030318D">
        <w:rPr>
          <w:bCs/>
        </w:rPr>
        <w:t xml:space="preserve">percentage of </w:t>
      </w:r>
      <w:proofErr w:type="spellStart"/>
      <w:r w:rsidR="00AA44DB" w:rsidRPr="0030318D">
        <w:rPr>
          <w:bCs/>
        </w:rPr>
        <w:t>si</w:t>
      </w:r>
      <w:proofErr w:type="spellEnd"/>
      <w:r w:rsidR="00AA44DB" w:rsidRPr="0030318D">
        <w:rPr>
          <w:bCs/>
        </w:rPr>
        <w:t>-</w:t>
      </w:r>
      <w:r w:rsidR="00015B89" w:rsidRPr="0030318D">
        <w:rPr>
          <w:bCs/>
        </w:rPr>
        <w:t>control</w:t>
      </w:r>
      <w:r w:rsidR="008D2ECA">
        <w:rPr>
          <w:bCs/>
        </w:rPr>
        <w:t xml:space="preserve">. Data are presented as </w:t>
      </w:r>
      <w:r w:rsidRPr="0030318D">
        <w:rPr>
          <w:bCs/>
        </w:rPr>
        <w:t>mean</w:t>
      </w:r>
      <w:r w:rsidR="008D2ECA">
        <w:rPr>
          <w:bCs/>
        </w:rPr>
        <w:t>s</w:t>
      </w:r>
      <w:r w:rsidRPr="0030318D">
        <w:rPr>
          <w:bCs/>
        </w:rPr>
        <w:t xml:space="preserve"> ± S</w:t>
      </w:r>
      <w:r w:rsidR="00E222D2" w:rsidRPr="0030318D">
        <w:rPr>
          <w:bCs/>
        </w:rPr>
        <w:t>EM</w:t>
      </w:r>
      <w:r w:rsidR="00C54E95">
        <w:rPr>
          <w:bCs/>
        </w:rPr>
        <w:t xml:space="preserve">. N </w:t>
      </w:r>
      <w:r w:rsidR="006422D2" w:rsidRPr="0030318D">
        <w:t xml:space="preserve">= 3 </w:t>
      </w:r>
      <w:r w:rsidR="00455FAA" w:rsidRPr="0030318D">
        <w:t>biological replicates</w:t>
      </w:r>
      <w:r w:rsidR="006422D2" w:rsidRPr="0030318D">
        <w:t xml:space="preserve"> per group</w:t>
      </w:r>
      <w:r w:rsidRPr="0030318D">
        <w:rPr>
          <w:bCs/>
        </w:rPr>
        <w:t>. (</w:t>
      </w:r>
      <w:r w:rsidRPr="0030318D">
        <w:rPr>
          <w:b/>
        </w:rPr>
        <w:t>E</w:t>
      </w:r>
      <w:r w:rsidRPr="0030318D">
        <w:rPr>
          <w:bCs/>
        </w:rPr>
        <w:t xml:space="preserve">) Representative immunoblotting for NRP1 and GAPDH of HUVECs transfected for 72 hours with </w:t>
      </w:r>
      <w:proofErr w:type="spellStart"/>
      <w:r w:rsidRPr="0030318D">
        <w:rPr>
          <w:bCs/>
        </w:rPr>
        <w:t>si­control</w:t>
      </w:r>
      <w:proofErr w:type="spellEnd"/>
      <w:r w:rsidRPr="0030318D">
        <w:rPr>
          <w:bCs/>
        </w:rPr>
        <w:t xml:space="preserve"> or si­NRP1 and exposed to static or laminar flow for 24 hours. </w:t>
      </w:r>
      <w:r w:rsidR="00015B89" w:rsidRPr="0030318D">
        <w:rPr>
          <w:b/>
        </w:rPr>
        <w:t>(F)</w:t>
      </w:r>
      <w:r w:rsidR="00015B89" w:rsidRPr="0030318D">
        <w:rPr>
          <w:bCs/>
        </w:rPr>
        <w:t xml:space="preserve"> </w:t>
      </w:r>
      <w:r w:rsidR="00C24219" w:rsidRPr="0030318D">
        <w:rPr>
          <w:bCs/>
        </w:rPr>
        <w:t xml:space="preserve">Quantification of </w:t>
      </w:r>
      <w:r w:rsidR="00815F75" w:rsidRPr="0030318D">
        <w:rPr>
          <w:bCs/>
        </w:rPr>
        <w:t xml:space="preserve">NRP1 </w:t>
      </w:r>
      <w:r w:rsidR="005803B0" w:rsidRPr="0030318D">
        <w:rPr>
          <w:bCs/>
        </w:rPr>
        <w:t xml:space="preserve">signal </w:t>
      </w:r>
      <w:r w:rsidR="00D4191F" w:rsidRPr="0030318D">
        <w:rPr>
          <w:bCs/>
        </w:rPr>
        <w:t xml:space="preserve">normalized to GAPDH </w:t>
      </w:r>
      <w:r w:rsidR="005803B0" w:rsidRPr="0030318D">
        <w:rPr>
          <w:bCs/>
        </w:rPr>
        <w:t xml:space="preserve">signal </w:t>
      </w:r>
      <w:r w:rsidR="00DE24B5" w:rsidRPr="0030318D">
        <w:rPr>
          <w:bCs/>
        </w:rPr>
        <w:t xml:space="preserve">expressed as fold change of static </w:t>
      </w:r>
      <w:proofErr w:type="spellStart"/>
      <w:r w:rsidR="00DE24B5" w:rsidRPr="0030318D">
        <w:rPr>
          <w:bCs/>
        </w:rPr>
        <w:t>si</w:t>
      </w:r>
      <w:proofErr w:type="spellEnd"/>
      <w:r w:rsidR="00DE24B5" w:rsidRPr="0030318D">
        <w:rPr>
          <w:bCs/>
        </w:rPr>
        <w:t>-control</w:t>
      </w:r>
      <w:r w:rsidR="00547366">
        <w:rPr>
          <w:bCs/>
        </w:rPr>
        <w:t>.</w:t>
      </w:r>
      <w:r w:rsidR="00DE24B5" w:rsidRPr="0030318D">
        <w:rPr>
          <w:bCs/>
        </w:rPr>
        <w:t xml:space="preserve"> </w:t>
      </w:r>
      <w:r w:rsidR="00547366">
        <w:rPr>
          <w:bCs/>
        </w:rPr>
        <w:t xml:space="preserve">Data are presented as </w:t>
      </w:r>
      <w:r w:rsidR="00CC7D7F" w:rsidRPr="0030318D">
        <w:rPr>
          <w:bCs/>
        </w:rPr>
        <w:t>mean</w:t>
      </w:r>
      <w:r w:rsidR="00547366">
        <w:rPr>
          <w:bCs/>
        </w:rPr>
        <w:t>s</w:t>
      </w:r>
      <w:r w:rsidR="00B96B7C" w:rsidRPr="0030318D">
        <w:rPr>
          <w:bCs/>
        </w:rPr>
        <w:t xml:space="preserve"> ± S</w:t>
      </w:r>
      <w:r w:rsidR="003D7603" w:rsidRPr="0030318D">
        <w:rPr>
          <w:bCs/>
        </w:rPr>
        <w:t>EM</w:t>
      </w:r>
      <w:r w:rsidR="00547366">
        <w:rPr>
          <w:bCs/>
        </w:rPr>
        <w:t>.</w:t>
      </w:r>
      <w:r w:rsidR="00B96B7C" w:rsidRPr="0030318D">
        <w:rPr>
          <w:bCs/>
        </w:rPr>
        <w:t xml:space="preserve"> </w:t>
      </w:r>
      <w:r w:rsidR="00B538D1">
        <w:t>N</w:t>
      </w:r>
      <w:r w:rsidR="00D55B58" w:rsidRPr="0030318D">
        <w:t xml:space="preserve"> = 6 </w:t>
      </w:r>
      <w:r w:rsidR="002A3DA4" w:rsidRPr="0030318D">
        <w:t>biological replicates</w:t>
      </w:r>
      <w:r w:rsidR="00D55B58" w:rsidRPr="0030318D">
        <w:t xml:space="preserve"> per group</w:t>
      </w:r>
      <w:r w:rsidR="00547366">
        <w:rPr>
          <w:bCs/>
        </w:rPr>
        <w:t>.</w:t>
      </w:r>
      <w:r w:rsidR="00B96B7C" w:rsidRPr="0030318D">
        <w:rPr>
          <w:bCs/>
        </w:rPr>
        <w:t xml:space="preserve"> **p &lt; 0.005, ***p &lt; 0.001</w:t>
      </w:r>
      <w:r w:rsidR="00547366">
        <w:rPr>
          <w:bCs/>
        </w:rPr>
        <w:t xml:space="preserve"> by</w:t>
      </w:r>
      <w:r w:rsidR="00B96B7C" w:rsidRPr="0030318D">
        <w:rPr>
          <w:bCs/>
        </w:rPr>
        <w:t xml:space="preserve"> two-way ANOVA</w:t>
      </w:r>
      <w:r w:rsidR="00547366">
        <w:rPr>
          <w:bCs/>
        </w:rPr>
        <w:t>.</w:t>
      </w:r>
      <w:r w:rsidR="00CC7D7F" w:rsidRPr="0030318D">
        <w:rPr>
          <w:bCs/>
        </w:rPr>
        <w:t xml:space="preserve"> </w:t>
      </w:r>
      <w:r w:rsidRPr="0030318D">
        <w:rPr>
          <w:bCs/>
        </w:rPr>
        <w:t>(</w:t>
      </w:r>
      <w:r w:rsidR="00204F30" w:rsidRPr="0030318D">
        <w:rPr>
          <w:b/>
        </w:rPr>
        <w:t>G</w:t>
      </w:r>
      <w:r w:rsidR="00696C4C" w:rsidRPr="0030318D">
        <w:rPr>
          <w:b/>
        </w:rPr>
        <w:t>, H</w:t>
      </w:r>
      <w:r w:rsidRPr="0030318D">
        <w:rPr>
          <w:bCs/>
        </w:rPr>
        <w:t xml:space="preserve">) Heat-map of gene expression </w:t>
      </w:r>
      <w:r w:rsidR="00B538D1">
        <w:rPr>
          <w:bCs/>
        </w:rPr>
        <w:t xml:space="preserve">in </w:t>
      </w:r>
      <w:r w:rsidRPr="0030318D">
        <w:rPr>
          <w:bCs/>
        </w:rPr>
        <w:t xml:space="preserve">HUVECs transfected for 72 hours with </w:t>
      </w:r>
      <w:proofErr w:type="spellStart"/>
      <w:r w:rsidRPr="0030318D">
        <w:rPr>
          <w:bCs/>
        </w:rPr>
        <w:t>si­control</w:t>
      </w:r>
      <w:proofErr w:type="spellEnd"/>
      <w:r w:rsidRPr="0030318D">
        <w:rPr>
          <w:bCs/>
        </w:rPr>
        <w:t xml:space="preserve"> or si­NRP1 exposed to laminar or oscillatory flow showing </w:t>
      </w:r>
      <w:r w:rsidR="007F3E94" w:rsidRPr="0030318D">
        <w:rPr>
          <w:bCs/>
        </w:rPr>
        <w:t>f</w:t>
      </w:r>
      <w:r w:rsidRPr="0030318D">
        <w:rPr>
          <w:bCs/>
        </w:rPr>
        <w:t xml:space="preserve">ragments </w:t>
      </w:r>
      <w:r w:rsidR="007F3E94" w:rsidRPr="0030318D">
        <w:rPr>
          <w:bCs/>
        </w:rPr>
        <w:t>p</w:t>
      </w:r>
      <w:r w:rsidRPr="0030318D">
        <w:rPr>
          <w:bCs/>
        </w:rPr>
        <w:t xml:space="preserve">er </w:t>
      </w:r>
      <w:r w:rsidR="007F3E94" w:rsidRPr="0030318D">
        <w:rPr>
          <w:bCs/>
        </w:rPr>
        <w:t>k</w:t>
      </w:r>
      <w:r w:rsidRPr="0030318D">
        <w:rPr>
          <w:bCs/>
        </w:rPr>
        <w:t xml:space="preserve">ilobase of transcript per </w:t>
      </w:r>
      <w:r w:rsidR="007F3E94" w:rsidRPr="0030318D">
        <w:rPr>
          <w:bCs/>
        </w:rPr>
        <w:t>m</w:t>
      </w:r>
      <w:r w:rsidRPr="0030318D">
        <w:rPr>
          <w:bCs/>
        </w:rPr>
        <w:t>illion mapped reads (FPKM</w:t>
      </w:r>
      <w:r w:rsidR="00B538D1">
        <w:rPr>
          <w:bCs/>
        </w:rPr>
        <w:t xml:space="preserve">). </w:t>
      </w:r>
      <w:r w:rsidRPr="0030318D">
        <w:rPr>
          <w:bCs/>
        </w:rPr>
        <w:t xml:space="preserve"> (</w:t>
      </w:r>
      <w:r w:rsidR="008B395D" w:rsidRPr="0030318D">
        <w:rPr>
          <w:b/>
        </w:rPr>
        <w:t>I-K</w:t>
      </w:r>
      <w:r w:rsidRPr="0030318D">
        <w:rPr>
          <w:bCs/>
        </w:rPr>
        <w:t>) Volcano plot</w:t>
      </w:r>
      <w:r w:rsidR="00492668" w:rsidRPr="0030318D">
        <w:rPr>
          <w:bCs/>
        </w:rPr>
        <w:t>s</w:t>
      </w:r>
      <w:r w:rsidRPr="0030318D">
        <w:rPr>
          <w:bCs/>
        </w:rPr>
        <w:t xml:space="preserve"> of RNA-seq transcriptom</w:t>
      </w:r>
      <w:r w:rsidR="00C54E95">
        <w:rPr>
          <w:bCs/>
        </w:rPr>
        <w:t>ic</w:t>
      </w:r>
      <w:r w:rsidRPr="0030318D">
        <w:rPr>
          <w:bCs/>
        </w:rPr>
        <w:t xml:space="preserve"> data displaying significantly differentially expressed genes in </w:t>
      </w:r>
      <w:r w:rsidR="00B538D1" w:rsidRPr="0030318D">
        <w:rPr>
          <w:bCs/>
        </w:rPr>
        <w:t>si­NRP1</w:t>
      </w:r>
      <w:r w:rsidR="00B538D1">
        <w:rPr>
          <w:bCs/>
        </w:rPr>
        <w:t xml:space="preserve">-transfected </w:t>
      </w:r>
      <w:r w:rsidRPr="0030318D">
        <w:rPr>
          <w:bCs/>
        </w:rPr>
        <w:t>HUVEC</w:t>
      </w:r>
      <w:r w:rsidR="00B538D1">
        <w:rPr>
          <w:bCs/>
        </w:rPr>
        <w:t>s</w:t>
      </w:r>
      <w:r w:rsidRPr="0030318D">
        <w:rPr>
          <w:bCs/>
        </w:rPr>
        <w:t xml:space="preserve"> relative to </w:t>
      </w:r>
      <w:proofErr w:type="spellStart"/>
      <w:r w:rsidR="00B538D1" w:rsidRPr="0030318D">
        <w:rPr>
          <w:bCs/>
        </w:rPr>
        <w:t>si­control</w:t>
      </w:r>
      <w:r w:rsidR="00B538D1">
        <w:rPr>
          <w:bCs/>
        </w:rPr>
        <w:t>-transfected</w:t>
      </w:r>
      <w:proofErr w:type="spellEnd"/>
      <w:r w:rsidR="00B538D1">
        <w:rPr>
          <w:bCs/>
        </w:rPr>
        <w:t xml:space="preserve"> </w:t>
      </w:r>
      <w:r w:rsidRPr="0030318D">
        <w:rPr>
          <w:bCs/>
        </w:rPr>
        <w:t xml:space="preserve">HUVECs </w:t>
      </w:r>
      <w:r w:rsidR="008B395D" w:rsidRPr="0030318D">
        <w:rPr>
          <w:bCs/>
        </w:rPr>
        <w:t xml:space="preserve">cultured </w:t>
      </w:r>
      <w:r w:rsidR="00DB7971" w:rsidRPr="0030318D">
        <w:rPr>
          <w:bCs/>
        </w:rPr>
        <w:t xml:space="preserve">under </w:t>
      </w:r>
      <w:r w:rsidR="008B395D" w:rsidRPr="0030318D">
        <w:rPr>
          <w:bCs/>
        </w:rPr>
        <w:t>static</w:t>
      </w:r>
      <w:r w:rsidR="006B5237" w:rsidRPr="0030318D">
        <w:rPr>
          <w:bCs/>
        </w:rPr>
        <w:t xml:space="preserve"> </w:t>
      </w:r>
      <w:r w:rsidR="008B395D" w:rsidRPr="0030318D">
        <w:rPr>
          <w:bCs/>
        </w:rPr>
        <w:t>condition</w:t>
      </w:r>
      <w:r w:rsidR="00DB7971" w:rsidRPr="0030318D">
        <w:rPr>
          <w:bCs/>
        </w:rPr>
        <w:t>s</w:t>
      </w:r>
      <w:r w:rsidR="006B5237" w:rsidRPr="0030318D">
        <w:rPr>
          <w:bCs/>
        </w:rPr>
        <w:t xml:space="preserve"> </w:t>
      </w:r>
      <w:r w:rsidR="006B5237" w:rsidRPr="002D79B4">
        <w:rPr>
          <w:bCs/>
        </w:rPr>
        <w:t>(I)</w:t>
      </w:r>
      <w:r w:rsidR="008B395D" w:rsidRPr="00B538D1">
        <w:rPr>
          <w:bCs/>
        </w:rPr>
        <w:t xml:space="preserve">, </w:t>
      </w:r>
      <w:r w:rsidRPr="00B538D1">
        <w:rPr>
          <w:bCs/>
        </w:rPr>
        <w:t xml:space="preserve">exposed to laminar flow </w:t>
      </w:r>
      <w:r w:rsidR="00933D53" w:rsidRPr="002D79B4">
        <w:rPr>
          <w:bCs/>
        </w:rPr>
        <w:t>(J)</w:t>
      </w:r>
      <w:r w:rsidR="00933D53" w:rsidRPr="00B538D1">
        <w:rPr>
          <w:bCs/>
        </w:rPr>
        <w:t xml:space="preserve"> </w:t>
      </w:r>
      <w:r w:rsidRPr="00B538D1">
        <w:rPr>
          <w:bCs/>
        </w:rPr>
        <w:t>or oscillator</w:t>
      </w:r>
      <w:r w:rsidR="00DB7971" w:rsidRPr="00B538D1">
        <w:rPr>
          <w:bCs/>
        </w:rPr>
        <w:t>y</w:t>
      </w:r>
      <w:r w:rsidRPr="00B538D1">
        <w:rPr>
          <w:bCs/>
        </w:rPr>
        <w:t xml:space="preserve"> flow (</w:t>
      </w:r>
      <w:r w:rsidR="00933D53" w:rsidRPr="002D79B4">
        <w:rPr>
          <w:bCs/>
        </w:rPr>
        <w:t>K</w:t>
      </w:r>
      <w:r w:rsidRPr="00B538D1">
        <w:rPr>
          <w:bCs/>
        </w:rPr>
        <w:t>)</w:t>
      </w:r>
      <w:r w:rsidRPr="0030318D">
        <w:rPr>
          <w:bCs/>
        </w:rPr>
        <w:t xml:space="preserve"> for 24 hours</w:t>
      </w:r>
      <w:r w:rsidR="00B538D1">
        <w:rPr>
          <w:bCs/>
        </w:rPr>
        <w:t xml:space="preserve">. </w:t>
      </w:r>
      <w:r w:rsidR="00933D53" w:rsidRPr="0030318D">
        <w:rPr>
          <w:b/>
        </w:rPr>
        <w:t>(L)</w:t>
      </w:r>
      <w:r w:rsidR="00933D53" w:rsidRPr="0030318D">
        <w:rPr>
          <w:bCs/>
        </w:rPr>
        <w:t xml:space="preserve"> </w:t>
      </w:r>
      <w:r w:rsidR="00DB7971" w:rsidRPr="0030318D">
        <w:rPr>
          <w:bCs/>
        </w:rPr>
        <w:t xml:space="preserve">Venn </w:t>
      </w:r>
      <w:r w:rsidR="00933D53" w:rsidRPr="0030318D">
        <w:rPr>
          <w:bCs/>
        </w:rPr>
        <w:t xml:space="preserve">diagram </w:t>
      </w:r>
      <w:r w:rsidR="00F440B1" w:rsidRPr="0030318D">
        <w:rPr>
          <w:bCs/>
        </w:rPr>
        <w:t xml:space="preserve">of RNA-seq transcriptome data </w:t>
      </w:r>
      <w:r w:rsidR="00933D53" w:rsidRPr="0030318D">
        <w:rPr>
          <w:bCs/>
        </w:rPr>
        <w:t>d</w:t>
      </w:r>
      <w:r w:rsidR="00F95767" w:rsidRPr="0030318D">
        <w:rPr>
          <w:bCs/>
        </w:rPr>
        <w:t>ispl</w:t>
      </w:r>
      <w:r w:rsidR="007D0073" w:rsidRPr="0030318D">
        <w:rPr>
          <w:bCs/>
        </w:rPr>
        <w:t>a</w:t>
      </w:r>
      <w:r w:rsidR="00F95767" w:rsidRPr="0030318D">
        <w:rPr>
          <w:bCs/>
        </w:rPr>
        <w:t>y</w:t>
      </w:r>
      <w:r w:rsidR="00933D53" w:rsidRPr="0030318D">
        <w:rPr>
          <w:bCs/>
        </w:rPr>
        <w:t xml:space="preserve">ing </w:t>
      </w:r>
      <w:r w:rsidR="001353D0" w:rsidRPr="0030318D">
        <w:rPr>
          <w:bCs/>
        </w:rPr>
        <w:t xml:space="preserve">the number of </w:t>
      </w:r>
      <w:r w:rsidR="00DA00BC" w:rsidRPr="0030318D">
        <w:rPr>
          <w:bCs/>
        </w:rPr>
        <w:t>differentially expressed genes</w:t>
      </w:r>
      <w:r w:rsidR="0062135A" w:rsidRPr="0030318D">
        <w:rPr>
          <w:bCs/>
        </w:rPr>
        <w:t xml:space="preserve"> between </w:t>
      </w:r>
      <w:proofErr w:type="spellStart"/>
      <w:r w:rsidR="0062135A" w:rsidRPr="0030318D">
        <w:rPr>
          <w:bCs/>
        </w:rPr>
        <w:t>si</w:t>
      </w:r>
      <w:proofErr w:type="spellEnd"/>
      <w:r w:rsidR="0062135A" w:rsidRPr="0030318D">
        <w:rPr>
          <w:bCs/>
        </w:rPr>
        <w:t>-control and si-NRP1</w:t>
      </w:r>
      <w:r w:rsidR="00DA00BC" w:rsidRPr="0030318D">
        <w:rPr>
          <w:bCs/>
        </w:rPr>
        <w:t xml:space="preserve"> </w:t>
      </w:r>
      <w:r w:rsidR="0076751B" w:rsidRPr="0030318D">
        <w:rPr>
          <w:bCs/>
        </w:rPr>
        <w:t xml:space="preserve">common </w:t>
      </w:r>
      <w:r w:rsidR="00EF580B" w:rsidRPr="0030318D">
        <w:rPr>
          <w:bCs/>
        </w:rPr>
        <w:t xml:space="preserve">or </w:t>
      </w:r>
      <w:r w:rsidR="006073A9" w:rsidRPr="0030318D">
        <w:rPr>
          <w:bCs/>
        </w:rPr>
        <w:t>specific</w:t>
      </w:r>
      <w:r w:rsidR="00160895" w:rsidRPr="0030318D">
        <w:rPr>
          <w:bCs/>
        </w:rPr>
        <w:t xml:space="preserve"> </w:t>
      </w:r>
      <w:r w:rsidR="006073A9" w:rsidRPr="0030318D">
        <w:rPr>
          <w:bCs/>
        </w:rPr>
        <w:t>to</w:t>
      </w:r>
      <w:r w:rsidR="00EF580B" w:rsidRPr="0030318D">
        <w:rPr>
          <w:bCs/>
        </w:rPr>
        <w:t xml:space="preserve"> </w:t>
      </w:r>
      <w:r w:rsidR="000D581A" w:rsidRPr="0030318D">
        <w:rPr>
          <w:bCs/>
        </w:rPr>
        <w:t xml:space="preserve">static, </w:t>
      </w:r>
      <w:r w:rsidR="00FC6F0A" w:rsidRPr="0030318D">
        <w:rPr>
          <w:bCs/>
        </w:rPr>
        <w:t>laminar or oscillatory conditions</w:t>
      </w:r>
      <w:r w:rsidR="00D31D5B">
        <w:rPr>
          <w:bCs/>
        </w:rPr>
        <w:t xml:space="preserve">. </w:t>
      </w:r>
      <w:r w:rsidR="00FC6F0A" w:rsidRPr="0030318D">
        <w:rPr>
          <w:bCs/>
        </w:rPr>
        <w:t xml:space="preserve"> </w:t>
      </w:r>
      <w:r w:rsidRPr="0030318D">
        <w:rPr>
          <w:bCs/>
        </w:rPr>
        <w:t>(</w:t>
      </w:r>
      <w:r w:rsidR="00440551" w:rsidRPr="0030318D">
        <w:rPr>
          <w:b/>
        </w:rPr>
        <w:t>M</w:t>
      </w:r>
      <w:r w:rsidR="00254179" w:rsidRPr="0030318D">
        <w:rPr>
          <w:b/>
        </w:rPr>
        <w:t>-O</w:t>
      </w:r>
      <w:r w:rsidRPr="0030318D">
        <w:rPr>
          <w:bCs/>
        </w:rPr>
        <w:t>)</w:t>
      </w:r>
      <w:r w:rsidR="00273D2A" w:rsidRPr="0030318D">
        <w:rPr>
          <w:bCs/>
        </w:rPr>
        <w:t xml:space="preserve"> GO analysis of biological processes differentially modulated in HUVECs transfected with </w:t>
      </w:r>
      <w:proofErr w:type="spellStart"/>
      <w:r w:rsidR="00273D2A" w:rsidRPr="0030318D">
        <w:rPr>
          <w:bCs/>
        </w:rPr>
        <w:t>si­control</w:t>
      </w:r>
      <w:proofErr w:type="spellEnd"/>
      <w:r w:rsidR="00273D2A" w:rsidRPr="0030318D">
        <w:rPr>
          <w:bCs/>
        </w:rPr>
        <w:t xml:space="preserve"> or si­NRP1 for 72 hours and cultured </w:t>
      </w:r>
      <w:r w:rsidR="00D31D5B">
        <w:rPr>
          <w:bCs/>
        </w:rPr>
        <w:t xml:space="preserve">under </w:t>
      </w:r>
      <w:r w:rsidR="00273D2A" w:rsidRPr="0030318D">
        <w:rPr>
          <w:bCs/>
        </w:rPr>
        <w:t>static conditions</w:t>
      </w:r>
      <w:r w:rsidR="001A79DF" w:rsidRPr="0030318D">
        <w:rPr>
          <w:bCs/>
        </w:rPr>
        <w:t xml:space="preserve"> </w:t>
      </w:r>
      <w:r w:rsidR="001A79DF" w:rsidRPr="002D79B4">
        <w:rPr>
          <w:bCs/>
        </w:rPr>
        <w:t>(M)</w:t>
      </w:r>
      <w:r w:rsidR="001A79DF" w:rsidRPr="00D31D5B">
        <w:rPr>
          <w:bCs/>
        </w:rPr>
        <w:t xml:space="preserve"> or</w:t>
      </w:r>
      <w:r w:rsidRPr="00D31D5B">
        <w:rPr>
          <w:bCs/>
        </w:rPr>
        <w:t xml:space="preserve"> laminar flow</w:t>
      </w:r>
      <w:r w:rsidR="002D6523" w:rsidRPr="00D31D5B">
        <w:rPr>
          <w:bCs/>
        </w:rPr>
        <w:t xml:space="preserve"> </w:t>
      </w:r>
      <w:r w:rsidR="002D6523" w:rsidRPr="002D79B4">
        <w:rPr>
          <w:bCs/>
        </w:rPr>
        <w:t>(</w:t>
      </w:r>
      <w:r w:rsidR="00254179" w:rsidRPr="002D79B4">
        <w:rPr>
          <w:bCs/>
        </w:rPr>
        <w:t>N</w:t>
      </w:r>
      <w:r w:rsidR="002D6523" w:rsidRPr="002D79B4">
        <w:rPr>
          <w:bCs/>
        </w:rPr>
        <w:t>)</w:t>
      </w:r>
      <w:r w:rsidRPr="00D31D5B">
        <w:rPr>
          <w:bCs/>
        </w:rPr>
        <w:t xml:space="preserve"> or oscillatory flow (</w:t>
      </w:r>
      <w:r w:rsidR="00254179" w:rsidRPr="002D79B4">
        <w:rPr>
          <w:bCs/>
        </w:rPr>
        <w:t>O</w:t>
      </w:r>
      <w:r w:rsidRPr="00D31D5B">
        <w:rPr>
          <w:bCs/>
        </w:rPr>
        <w:t>)</w:t>
      </w:r>
      <w:r w:rsidRPr="0030318D">
        <w:rPr>
          <w:bCs/>
        </w:rPr>
        <w:t xml:space="preserve"> for 24 hours</w:t>
      </w:r>
      <w:r w:rsidR="00D31D5B">
        <w:rPr>
          <w:bCs/>
        </w:rPr>
        <w:t>.</w:t>
      </w:r>
      <w:r w:rsidRPr="0030318D">
        <w:rPr>
          <w:bCs/>
        </w:rPr>
        <w:t xml:space="preserve"> </w:t>
      </w:r>
      <w:r w:rsidR="00C54E95">
        <w:rPr>
          <w:bCs/>
        </w:rPr>
        <w:t xml:space="preserve">For (G) to (O), </w:t>
      </w:r>
      <w:r w:rsidR="00D31D5B">
        <w:t>N</w:t>
      </w:r>
      <w:r w:rsidR="00DB7971" w:rsidRPr="0030318D">
        <w:t xml:space="preserve"> = 3 </w:t>
      </w:r>
      <w:r w:rsidR="006F1639" w:rsidRPr="0030318D">
        <w:t>biological</w:t>
      </w:r>
      <w:r w:rsidR="00A67B94" w:rsidRPr="0030318D">
        <w:t xml:space="preserve"> replicates</w:t>
      </w:r>
      <w:r w:rsidR="00DB7971" w:rsidRPr="0030318D">
        <w:t xml:space="preserve"> per group</w:t>
      </w:r>
      <w:r w:rsidRPr="0030318D">
        <w:rPr>
          <w:bCs/>
        </w:rPr>
        <w:t>.</w:t>
      </w:r>
    </w:p>
    <w:p w14:paraId="04C7F40D" w14:textId="5930E137" w:rsidR="002C54C9" w:rsidRPr="0030318D" w:rsidRDefault="002C54C9" w:rsidP="0066663E">
      <w:pPr>
        <w:spacing w:line="360" w:lineRule="auto"/>
        <w:ind w:right="-475"/>
        <w:rPr>
          <w:rFonts w:eastAsia="Times New Roman"/>
          <w:b/>
          <w:sz w:val="24"/>
          <w:szCs w:val="24"/>
        </w:rPr>
      </w:pPr>
    </w:p>
    <w:p w14:paraId="4CC05B72" w14:textId="3F1405B9" w:rsidR="00B31FD5" w:rsidRPr="0030318D" w:rsidRDefault="005F339A" w:rsidP="0066663E">
      <w:pPr>
        <w:pStyle w:val="Acknowledgement"/>
        <w:spacing w:line="360" w:lineRule="auto"/>
        <w:ind w:left="142" w:right="-475" w:firstLine="0"/>
        <w:jc w:val="both"/>
        <w:rPr>
          <w:bCs/>
        </w:rPr>
      </w:pPr>
      <w:r w:rsidRPr="0030318D">
        <w:rPr>
          <w:b/>
        </w:rPr>
        <w:t>Fig</w:t>
      </w:r>
      <w:r w:rsidR="006F2219" w:rsidRPr="0030318D">
        <w:rPr>
          <w:b/>
        </w:rPr>
        <w:t>.</w:t>
      </w:r>
      <w:r w:rsidRPr="0030318D">
        <w:rPr>
          <w:b/>
        </w:rPr>
        <w:t xml:space="preserve"> 2</w:t>
      </w:r>
      <w:r w:rsidR="006F2219" w:rsidRPr="0030318D">
        <w:rPr>
          <w:b/>
        </w:rPr>
        <w:t>.</w:t>
      </w:r>
      <w:r w:rsidRPr="0030318D">
        <w:rPr>
          <w:b/>
        </w:rPr>
        <w:t xml:space="preserve"> NRP1 regulates adherence junction</w:t>
      </w:r>
      <w:r w:rsidR="00BC44FF">
        <w:rPr>
          <w:b/>
        </w:rPr>
        <w:t>s</w:t>
      </w:r>
      <w:r w:rsidRPr="0030318D">
        <w:rPr>
          <w:b/>
        </w:rPr>
        <w:t xml:space="preserve"> </w:t>
      </w:r>
      <w:r w:rsidR="00BC44FF">
        <w:rPr>
          <w:b/>
        </w:rPr>
        <w:t xml:space="preserve">by </w:t>
      </w:r>
      <w:r w:rsidRPr="0030318D">
        <w:rPr>
          <w:b/>
        </w:rPr>
        <w:t>VE-cadherin.</w:t>
      </w:r>
      <w:r w:rsidR="006F2219" w:rsidRPr="0030318D">
        <w:rPr>
          <w:b/>
        </w:rPr>
        <w:t xml:space="preserve"> </w:t>
      </w:r>
      <w:r w:rsidRPr="0030318D">
        <w:rPr>
          <w:bCs/>
        </w:rPr>
        <w:t>(</w:t>
      </w:r>
      <w:r w:rsidRPr="0030318D">
        <w:rPr>
          <w:b/>
        </w:rPr>
        <w:t>A</w:t>
      </w:r>
      <w:r w:rsidRPr="0030318D">
        <w:rPr>
          <w:bCs/>
        </w:rPr>
        <w:t xml:space="preserve">) HUVECs transfected with </w:t>
      </w:r>
      <w:proofErr w:type="spellStart"/>
      <w:r w:rsidRPr="0030318D">
        <w:rPr>
          <w:bCs/>
        </w:rPr>
        <w:t>si­control</w:t>
      </w:r>
      <w:proofErr w:type="spellEnd"/>
      <w:r w:rsidRPr="0030318D">
        <w:rPr>
          <w:bCs/>
        </w:rPr>
        <w:t xml:space="preserve"> or si­NRP1 for 72 hours </w:t>
      </w:r>
      <w:r w:rsidR="00945B03" w:rsidRPr="0030318D">
        <w:rPr>
          <w:bCs/>
        </w:rPr>
        <w:t xml:space="preserve">were </w:t>
      </w:r>
      <w:r w:rsidRPr="0030318D">
        <w:rPr>
          <w:bCs/>
        </w:rPr>
        <w:t>exposed to laminar or oscillatory flow for 24 hours and stained for VE-cadherin (red and grey), F-actin (green) and DAPI (blue)</w:t>
      </w:r>
      <w:r w:rsidR="00686CD9">
        <w:rPr>
          <w:bCs/>
        </w:rPr>
        <w:t>.</w:t>
      </w:r>
      <w:r w:rsidRPr="0030318D">
        <w:rPr>
          <w:bCs/>
        </w:rPr>
        <w:t xml:space="preserve"> </w:t>
      </w:r>
      <w:r w:rsidR="00686CD9">
        <w:rPr>
          <w:bCs/>
        </w:rPr>
        <w:t>S</w:t>
      </w:r>
      <w:r w:rsidRPr="0030318D">
        <w:rPr>
          <w:bCs/>
        </w:rPr>
        <w:t>cale bar = 20 µm</w:t>
      </w:r>
      <w:r w:rsidR="00686CD9">
        <w:rPr>
          <w:bCs/>
        </w:rPr>
        <w:t>.</w:t>
      </w:r>
      <w:r w:rsidR="00393980" w:rsidRPr="0030318D">
        <w:rPr>
          <w:bCs/>
        </w:rPr>
        <w:t xml:space="preserve"> </w:t>
      </w:r>
      <w:r w:rsidR="00686CD9">
        <w:rPr>
          <w:bCs/>
        </w:rPr>
        <w:t xml:space="preserve">White squares indicate the </w:t>
      </w:r>
      <w:r w:rsidR="00393980" w:rsidRPr="0030318D">
        <w:rPr>
          <w:bCs/>
        </w:rPr>
        <w:t>area</w:t>
      </w:r>
      <w:r w:rsidR="00686CD9">
        <w:rPr>
          <w:bCs/>
        </w:rPr>
        <w:t>s</w:t>
      </w:r>
      <w:r w:rsidR="00393980" w:rsidRPr="0030318D">
        <w:rPr>
          <w:bCs/>
        </w:rPr>
        <w:t xml:space="preserve"> shown in higher magnification</w:t>
      </w:r>
      <w:r w:rsidR="00EE5C46" w:rsidRPr="0030318D">
        <w:rPr>
          <w:bCs/>
        </w:rPr>
        <w:t>.</w:t>
      </w:r>
      <w:r w:rsidR="003C03DE" w:rsidRPr="0030318D">
        <w:rPr>
          <w:bCs/>
        </w:rPr>
        <w:t xml:space="preserve"> Arrows indicate</w:t>
      </w:r>
      <w:r w:rsidR="0027065D" w:rsidRPr="0030318D">
        <w:rPr>
          <w:bCs/>
        </w:rPr>
        <w:t xml:space="preserve"> </w:t>
      </w:r>
      <w:r w:rsidR="00072567" w:rsidRPr="0030318D">
        <w:rPr>
          <w:bCs/>
        </w:rPr>
        <w:t xml:space="preserve">representative </w:t>
      </w:r>
      <w:r w:rsidR="0027065D" w:rsidRPr="0030318D">
        <w:t>gaps between adjacent cells</w:t>
      </w:r>
      <w:r w:rsidRPr="0030318D">
        <w:rPr>
          <w:bCs/>
        </w:rPr>
        <w:t>. (</w:t>
      </w:r>
      <w:r w:rsidRPr="0030318D">
        <w:rPr>
          <w:b/>
        </w:rPr>
        <w:t>B</w:t>
      </w:r>
      <w:r w:rsidRPr="0030318D">
        <w:rPr>
          <w:bCs/>
        </w:rPr>
        <w:t>) VE-</w:t>
      </w:r>
      <w:r w:rsidR="006F2219" w:rsidRPr="0030318D">
        <w:rPr>
          <w:bCs/>
        </w:rPr>
        <w:t>c</w:t>
      </w:r>
      <w:r w:rsidRPr="0030318D">
        <w:rPr>
          <w:bCs/>
        </w:rPr>
        <w:t>adherin staining gap (µm</w:t>
      </w:r>
      <w:r w:rsidRPr="0030318D">
        <w:rPr>
          <w:bCs/>
          <w:vertAlign w:val="superscript"/>
        </w:rPr>
        <w:t>2</w:t>
      </w:r>
      <w:r w:rsidRPr="0030318D">
        <w:rPr>
          <w:bCs/>
        </w:rPr>
        <w:t xml:space="preserve">) between </w:t>
      </w:r>
      <w:r w:rsidR="006F2219" w:rsidRPr="0030318D">
        <w:rPr>
          <w:bCs/>
        </w:rPr>
        <w:t>neighboring</w:t>
      </w:r>
      <w:r w:rsidRPr="0030318D">
        <w:rPr>
          <w:bCs/>
        </w:rPr>
        <w:t xml:space="preserve"> cells measured in optical z-stacks</w:t>
      </w:r>
      <w:r w:rsidR="00686CD9">
        <w:rPr>
          <w:bCs/>
        </w:rPr>
        <w:t>.</w:t>
      </w:r>
      <w:r w:rsidRPr="0030318D">
        <w:rPr>
          <w:bCs/>
        </w:rPr>
        <w:t xml:space="preserve"> </w:t>
      </w:r>
      <w:r w:rsidR="00686CD9">
        <w:rPr>
          <w:bCs/>
        </w:rPr>
        <w:t xml:space="preserve">Data are presented as </w:t>
      </w:r>
      <w:r w:rsidRPr="0030318D">
        <w:rPr>
          <w:bCs/>
        </w:rPr>
        <w:t>mean</w:t>
      </w:r>
      <w:r w:rsidR="00686CD9">
        <w:rPr>
          <w:bCs/>
        </w:rPr>
        <w:t>s</w:t>
      </w:r>
      <w:r w:rsidRPr="0030318D">
        <w:rPr>
          <w:bCs/>
        </w:rPr>
        <w:t xml:space="preserve"> ± SEM</w:t>
      </w:r>
      <w:r w:rsidR="00686CD9">
        <w:rPr>
          <w:bCs/>
        </w:rPr>
        <w:t>.</w:t>
      </w:r>
      <w:r w:rsidRPr="0030318D">
        <w:rPr>
          <w:bCs/>
        </w:rPr>
        <w:t xml:space="preserve"> </w:t>
      </w:r>
      <w:r w:rsidR="00686CD9">
        <w:t>N</w:t>
      </w:r>
      <w:r w:rsidR="0040589E" w:rsidRPr="0030318D">
        <w:t xml:space="preserve"> = 4 </w:t>
      </w:r>
      <w:r w:rsidR="006F1639" w:rsidRPr="0030318D">
        <w:t>biological replicates</w:t>
      </w:r>
      <w:r w:rsidR="0040589E" w:rsidRPr="0030318D">
        <w:t xml:space="preserve"> per group</w:t>
      </w:r>
      <w:r w:rsidR="00686CD9">
        <w:rPr>
          <w:bCs/>
        </w:rPr>
        <w:t>.</w:t>
      </w:r>
      <w:r w:rsidRPr="0030318D">
        <w:rPr>
          <w:bCs/>
        </w:rPr>
        <w:t xml:space="preserve"> ns = non-significant, *p &lt; 0.05, </w:t>
      </w:r>
      <w:r w:rsidRPr="0030318D">
        <w:rPr>
          <w:bCs/>
        </w:rPr>
        <w:lastRenderedPageBreak/>
        <w:t>**p &lt; 0.005, ***p &lt; 0.001</w:t>
      </w:r>
      <w:r w:rsidR="00686CD9">
        <w:rPr>
          <w:bCs/>
        </w:rPr>
        <w:t xml:space="preserve"> by </w:t>
      </w:r>
      <w:r w:rsidRPr="0030318D">
        <w:rPr>
          <w:bCs/>
        </w:rPr>
        <w:t>two-way ANOVA. (</w:t>
      </w:r>
      <w:r w:rsidRPr="0030318D">
        <w:rPr>
          <w:b/>
        </w:rPr>
        <w:t>C</w:t>
      </w:r>
      <w:r w:rsidRPr="0030318D">
        <w:rPr>
          <w:bCs/>
        </w:rPr>
        <w:t>) VE-</w:t>
      </w:r>
      <w:r w:rsidR="006F2219" w:rsidRPr="0030318D">
        <w:rPr>
          <w:bCs/>
        </w:rPr>
        <w:t>c</w:t>
      </w:r>
      <w:r w:rsidRPr="0030318D">
        <w:rPr>
          <w:bCs/>
        </w:rPr>
        <w:t xml:space="preserve">adherin </w:t>
      </w:r>
      <w:r w:rsidR="00AC5A31" w:rsidRPr="0030318D">
        <w:rPr>
          <w:bCs/>
        </w:rPr>
        <w:t>integrated density</w:t>
      </w:r>
      <w:r w:rsidRPr="0030318D">
        <w:rPr>
          <w:bCs/>
        </w:rPr>
        <w:t xml:space="preserve"> measured in optical z-stacks normalized to DAPI</w:t>
      </w:r>
      <w:r w:rsidR="00686CD9">
        <w:rPr>
          <w:bCs/>
        </w:rPr>
        <w:t xml:space="preserve">. Data are presented as </w:t>
      </w:r>
      <w:r w:rsidRPr="0030318D">
        <w:rPr>
          <w:bCs/>
        </w:rPr>
        <w:t>mean</w:t>
      </w:r>
      <w:r w:rsidR="00686CD9">
        <w:rPr>
          <w:bCs/>
        </w:rPr>
        <w:t>s</w:t>
      </w:r>
      <w:r w:rsidRPr="0030318D">
        <w:rPr>
          <w:bCs/>
        </w:rPr>
        <w:t xml:space="preserve"> ± SEM</w:t>
      </w:r>
      <w:r w:rsidR="00686CD9">
        <w:rPr>
          <w:bCs/>
        </w:rPr>
        <w:t>.</w:t>
      </w:r>
      <w:r w:rsidRPr="0030318D">
        <w:rPr>
          <w:bCs/>
        </w:rPr>
        <w:t xml:space="preserve"> </w:t>
      </w:r>
      <w:r w:rsidR="00686CD9">
        <w:t>N</w:t>
      </w:r>
      <w:r w:rsidR="0040589E" w:rsidRPr="0030318D">
        <w:t xml:space="preserve"> = 4 </w:t>
      </w:r>
      <w:r w:rsidR="003223AF" w:rsidRPr="0030318D">
        <w:t>biological replicates</w:t>
      </w:r>
      <w:r w:rsidR="0040589E" w:rsidRPr="0030318D">
        <w:t xml:space="preserve"> per group</w:t>
      </w:r>
      <w:r w:rsidR="00686CD9">
        <w:rPr>
          <w:bCs/>
        </w:rPr>
        <w:t>.</w:t>
      </w:r>
      <w:r w:rsidRPr="0030318D">
        <w:rPr>
          <w:bCs/>
        </w:rPr>
        <w:t xml:space="preserve"> ns = non-significant</w:t>
      </w:r>
      <w:r w:rsidR="00686CD9">
        <w:rPr>
          <w:bCs/>
        </w:rPr>
        <w:t xml:space="preserve"> by </w:t>
      </w:r>
      <w:r w:rsidRPr="0030318D">
        <w:rPr>
          <w:bCs/>
        </w:rPr>
        <w:t xml:space="preserve">two-way ANOVA. </w:t>
      </w:r>
      <w:r w:rsidR="0068383E" w:rsidRPr="0030318D">
        <w:rPr>
          <w:b/>
        </w:rPr>
        <w:t>(D</w:t>
      </w:r>
      <w:r w:rsidR="0040589E" w:rsidRPr="0030318D">
        <w:rPr>
          <w:b/>
        </w:rPr>
        <w:t xml:space="preserve"> </w:t>
      </w:r>
      <w:r w:rsidR="0040589E" w:rsidRPr="00060838">
        <w:rPr>
          <w:bCs/>
        </w:rPr>
        <w:t>and</w:t>
      </w:r>
      <w:r w:rsidR="0040589E" w:rsidRPr="0030318D">
        <w:rPr>
          <w:b/>
        </w:rPr>
        <w:t xml:space="preserve"> E</w:t>
      </w:r>
      <w:r w:rsidR="0068383E" w:rsidRPr="0030318D">
        <w:rPr>
          <w:b/>
        </w:rPr>
        <w:t xml:space="preserve">) </w:t>
      </w:r>
      <w:r w:rsidR="00881A2A" w:rsidRPr="0030318D">
        <w:rPr>
          <w:bCs/>
        </w:rPr>
        <w:t>HUVECs transfec</w:t>
      </w:r>
      <w:r w:rsidR="00A6061A" w:rsidRPr="0030318D">
        <w:rPr>
          <w:bCs/>
        </w:rPr>
        <w:t>t</w:t>
      </w:r>
      <w:r w:rsidR="00881A2A" w:rsidRPr="0030318D">
        <w:rPr>
          <w:bCs/>
        </w:rPr>
        <w:t xml:space="preserve">ed with </w:t>
      </w:r>
      <w:proofErr w:type="spellStart"/>
      <w:r w:rsidR="00F614D3" w:rsidRPr="0030318D">
        <w:rPr>
          <w:bCs/>
        </w:rPr>
        <w:t>si</w:t>
      </w:r>
      <w:proofErr w:type="spellEnd"/>
      <w:r w:rsidR="00F614D3" w:rsidRPr="0030318D">
        <w:rPr>
          <w:bCs/>
        </w:rPr>
        <w:t>-</w:t>
      </w:r>
      <w:r w:rsidR="00583A21" w:rsidRPr="0030318D">
        <w:rPr>
          <w:bCs/>
        </w:rPr>
        <w:t xml:space="preserve">control or </w:t>
      </w:r>
      <w:r w:rsidR="00F614D3" w:rsidRPr="0030318D">
        <w:rPr>
          <w:bCs/>
        </w:rPr>
        <w:t>si-</w:t>
      </w:r>
      <w:r w:rsidR="00583A21" w:rsidRPr="0030318D">
        <w:rPr>
          <w:bCs/>
        </w:rPr>
        <w:t xml:space="preserve">NRP1 and </w:t>
      </w:r>
      <w:r w:rsidR="00801840" w:rsidRPr="0030318D">
        <w:rPr>
          <w:bCs/>
        </w:rPr>
        <w:t>pCDNA3.1 em</w:t>
      </w:r>
      <w:r w:rsidR="005B10FC" w:rsidRPr="0030318D">
        <w:rPr>
          <w:bCs/>
        </w:rPr>
        <w:t>p</w:t>
      </w:r>
      <w:r w:rsidR="00801840" w:rsidRPr="0030318D">
        <w:rPr>
          <w:bCs/>
        </w:rPr>
        <w:t>ty vector or</w:t>
      </w:r>
      <w:r w:rsidR="00801840" w:rsidRPr="0030318D">
        <w:t xml:space="preserve"> </w:t>
      </w:r>
      <w:r w:rsidR="00801840" w:rsidRPr="0030318D">
        <w:rPr>
          <w:bCs/>
        </w:rPr>
        <w:t xml:space="preserve">pCDNA3.1 encoding </w:t>
      </w:r>
      <w:r w:rsidR="00686CD9">
        <w:rPr>
          <w:bCs/>
        </w:rPr>
        <w:t xml:space="preserve">WT </w:t>
      </w:r>
      <w:r w:rsidR="00801840" w:rsidRPr="0030318D">
        <w:rPr>
          <w:bCs/>
        </w:rPr>
        <w:t>mouse NRP1</w:t>
      </w:r>
      <w:r w:rsidR="005B10FC" w:rsidRPr="0030318D">
        <w:rPr>
          <w:bCs/>
        </w:rPr>
        <w:t xml:space="preserve"> for 72 hours</w:t>
      </w:r>
      <w:r w:rsidR="0040589E" w:rsidRPr="0030318D">
        <w:rPr>
          <w:bCs/>
        </w:rPr>
        <w:t xml:space="preserve"> and </w:t>
      </w:r>
      <w:r w:rsidR="005B10FC" w:rsidRPr="0030318D">
        <w:rPr>
          <w:bCs/>
        </w:rPr>
        <w:t>exposed to laminar flow</w:t>
      </w:r>
      <w:r w:rsidR="00946770" w:rsidRPr="0030318D">
        <w:rPr>
          <w:bCs/>
        </w:rPr>
        <w:t xml:space="preserve"> for 24 hours</w:t>
      </w:r>
      <w:r w:rsidR="00F614D3" w:rsidRPr="0030318D">
        <w:rPr>
          <w:bCs/>
        </w:rPr>
        <w:t xml:space="preserve"> </w:t>
      </w:r>
      <w:r w:rsidR="0040589E" w:rsidRPr="0030318D">
        <w:rPr>
          <w:bCs/>
        </w:rPr>
        <w:t xml:space="preserve">were </w:t>
      </w:r>
      <w:r w:rsidR="00534988" w:rsidRPr="0030318D">
        <w:rPr>
          <w:bCs/>
        </w:rPr>
        <w:t>stained</w:t>
      </w:r>
      <w:r w:rsidR="005B10FC" w:rsidRPr="0030318D">
        <w:rPr>
          <w:bCs/>
        </w:rPr>
        <w:t xml:space="preserve"> </w:t>
      </w:r>
      <w:r w:rsidR="00997F21" w:rsidRPr="0030318D">
        <w:rPr>
          <w:bCs/>
        </w:rPr>
        <w:t>for VE-cadherin</w:t>
      </w:r>
      <w:r w:rsidR="00EB742E" w:rsidRPr="0030318D">
        <w:rPr>
          <w:bCs/>
        </w:rPr>
        <w:t xml:space="preserve"> </w:t>
      </w:r>
      <w:r w:rsidR="00C95E3C" w:rsidRPr="0030318D">
        <w:rPr>
          <w:bCs/>
        </w:rPr>
        <w:t xml:space="preserve">(red) </w:t>
      </w:r>
      <w:r w:rsidR="0040589E" w:rsidRPr="0030318D">
        <w:rPr>
          <w:bCs/>
        </w:rPr>
        <w:t xml:space="preserve">(D) </w:t>
      </w:r>
      <w:r w:rsidR="00EB742E" w:rsidRPr="0030318D">
        <w:rPr>
          <w:bCs/>
        </w:rPr>
        <w:t>or with a pan-NRP1 antibody</w:t>
      </w:r>
      <w:r w:rsidR="00C95E3C" w:rsidRPr="0030318D">
        <w:rPr>
          <w:bCs/>
        </w:rPr>
        <w:t xml:space="preserve"> (green)</w:t>
      </w:r>
      <w:r w:rsidR="00EB742E" w:rsidRPr="0030318D">
        <w:rPr>
          <w:bCs/>
        </w:rPr>
        <w:t xml:space="preserve"> </w:t>
      </w:r>
      <w:r w:rsidR="00C54E95">
        <w:rPr>
          <w:bCs/>
        </w:rPr>
        <w:t>(E)</w:t>
      </w:r>
      <w:r w:rsidR="00997F21" w:rsidRPr="0030318D">
        <w:rPr>
          <w:bCs/>
        </w:rPr>
        <w:t xml:space="preserve"> and counterstained with </w:t>
      </w:r>
      <w:r w:rsidR="00EB742E" w:rsidRPr="0030318D">
        <w:rPr>
          <w:bCs/>
        </w:rPr>
        <w:t>DAPI</w:t>
      </w:r>
      <w:r w:rsidR="00D20FBC" w:rsidRPr="0030318D">
        <w:rPr>
          <w:bCs/>
        </w:rPr>
        <w:t xml:space="preserve"> (blue)</w:t>
      </w:r>
      <w:r w:rsidR="002E251C" w:rsidRPr="0030318D">
        <w:rPr>
          <w:bCs/>
        </w:rPr>
        <w:t>.</w:t>
      </w:r>
      <w:r w:rsidR="00404B55" w:rsidRPr="0030318D">
        <w:rPr>
          <w:bCs/>
        </w:rPr>
        <w:t xml:space="preserve"> </w:t>
      </w:r>
      <w:r w:rsidR="002E251C" w:rsidRPr="0030318D">
        <w:rPr>
          <w:bCs/>
        </w:rPr>
        <w:t>S</w:t>
      </w:r>
      <w:r w:rsidR="00404B55" w:rsidRPr="0030318D">
        <w:rPr>
          <w:bCs/>
        </w:rPr>
        <w:t>cale bar = 20 µm</w:t>
      </w:r>
      <w:r w:rsidR="002E251C" w:rsidRPr="0030318D">
        <w:rPr>
          <w:bCs/>
        </w:rPr>
        <w:t>.</w:t>
      </w:r>
      <w:r w:rsidR="00EB742E" w:rsidRPr="0030318D">
        <w:rPr>
          <w:bCs/>
        </w:rPr>
        <w:t xml:space="preserve"> </w:t>
      </w:r>
      <w:r w:rsidR="00404B55" w:rsidRPr="0030318D">
        <w:rPr>
          <w:bCs/>
        </w:rPr>
        <w:t xml:space="preserve">Arrows indicate representative </w:t>
      </w:r>
      <w:r w:rsidR="00404B55" w:rsidRPr="0030318D">
        <w:t>gaps between adjacent cells</w:t>
      </w:r>
      <w:r w:rsidR="002E251C" w:rsidRPr="0030318D">
        <w:t>.</w:t>
      </w:r>
      <w:r w:rsidR="00D20FBC" w:rsidRPr="0030318D">
        <w:t xml:space="preserve"> </w:t>
      </w:r>
      <w:r w:rsidR="00244218" w:rsidRPr="0030318D">
        <w:t>A</w:t>
      </w:r>
      <w:r w:rsidR="00D20FBC" w:rsidRPr="0030318D">
        <w:t xml:space="preserve">sterisk indicates </w:t>
      </w:r>
      <w:r w:rsidR="00255AD5">
        <w:t xml:space="preserve">normal </w:t>
      </w:r>
      <w:r w:rsidR="00D20FBC" w:rsidRPr="0030318D">
        <w:t>cell-cell junction</w:t>
      </w:r>
      <w:r w:rsidR="00404B55" w:rsidRPr="0030318D">
        <w:rPr>
          <w:bCs/>
        </w:rPr>
        <w:t xml:space="preserve">. </w:t>
      </w:r>
      <w:r w:rsidR="003A19AE" w:rsidRPr="0030318D">
        <w:rPr>
          <w:b/>
        </w:rPr>
        <w:t>(</w:t>
      </w:r>
      <w:r w:rsidR="002E251C" w:rsidRPr="0030318D">
        <w:rPr>
          <w:b/>
        </w:rPr>
        <w:t>F</w:t>
      </w:r>
      <w:r w:rsidR="003A19AE" w:rsidRPr="0030318D">
        <w:rPr>
          <w:b/>
        </w:rPr>
        <w:t xml:space="preserve">) </w:t>
      </w:r>
      <w:r w:rsidR="002F0483" w:rsidRPr="0030318D">
        <w:rPr>
          <w:bCs/>
        </w:rPr>
        <w:t xml:space="preserve">Quantification of </w:t>
      </w:r>
      <w:r w:rsidR="00833877" w:rsidRPr="0030318D">
        <w:rPr>
          <w:bCs/>
        </w:rPr>
        <w:t>NRP1 integrated density measured in optical z-stacks and normalized to DAPI</w:t>
      </w:r>
      <w:r w:rsidR="00686CD9">
        <w:rPr>
          <w:bCs/>
        </w:rPr>
        <w:t>.</w:t>
      </w:r>
      <w:r w:rsidR="00833877" w:rsidRPr="0030318D">
        <w:rPr>
          <w:bCs/>
        </w:rPr>
        <w:t xml:space="preserve"> </w:t>
      </w:r>
      <w:r w:rsidR="00686CD9">
        <w:rPr>
          <w:bCs/>
        </w:rPr>
        <w:t xml:space="preserve">Data are presented as </w:t>
      </w:r>
      <w:r w:rsidR="00833877" w:rsidRPr="0030318D">
        <w:rPr>
          <w:bCs/>
        </w:rPr>
        <w:t>mean</w:t>
      </w:r>
      <w:r w:rsidR="00686CD9">
        <w:rPr>
          <w:bCs/>
        </w:rPr>
        <w:t>s</w:t>
      </w:r>
      <w:r w:rsidR="00833877" w:rsidRPr="0030318D">
        <w:rPr>
          <w:bCs/>
        </w:rPr>
        <w:t xml:space="preserve"> ± SEM</w:t>
      </w:r>
      <w:r w:rsidR="00686CD9">
        <w:rPr>
          <w:bCs/>
        </w:rPr>
        <w:t>.</w:t>
      </w:r>
      <w:r w:rsidR="00833877" w:rsidRPr="0030318D">
        <w:rPr>
          <w:bCs/>
        </w:rPr>
        <w:t xml:space="preserve"> </w:t>
      </w:r>
      <w:r w:rsidR="00686CD9">
        <w:t>N</w:t>
      </w:r>
      <w:r w:rsidR="002E251C" w:rsidRPr="0030318D">
        <w:t xml:space="preserve"> = 4 </w:t>
      </w:r>
      <w:r w:rsidR="00891B56" w:rsidRPr="0030318D">
        <w:t>biological replicates</w:t>
      </w:r>
      <w:r w:rsidR="002E251C" w:rsidRPr="0030318D">
        <w:t xml:space="preserve"> per group</w:t>
      </w:r>
      <w:r w:rsidR="00686CD9">
        <w:rPr>
          <w:bCs/>
        </w:rPr>
        <w:t>.</w:t>
      </w:r>
      <w:r w:rsidR="00833877" w:rsidRPr="0030318D">
        <w:rPr>
          <w:bCs/>
        </w:rPr>
        <w:t xml:space="preserve"> **p &lt; 0.005, ***p &lt; 0.001</w:t>
      </w:r>
      <w:r w:rsidR="00686CD9">
        <w:rPr>
          <w:bCs/>
        </w:rPr>
        <w:t xml:space="preserve"> by </w:t>
      </w:r>
      <w:r w:rsidR="00833877" w:rsidRPr="0030318D">
        <w:rPr>
          <w:bCs/>
        </w:rPr>
        <w:t>one-way ANOVA.</w:t>
      </w:r>
      <w:r w:rsidR="00833877" w:rsidRPr="0030318D">
        <w:rPr>
          <w:b/>
        </w:rPr>
        <w:t xml:space="preserve"> </w:t>
      </w:r>
      <w:r w:rsidR="00434C8E" w:rsidRPr="0030318D">
        <w:rPr>
          <w:b/>
        </w:rPr>
        <w:t>(</w:t>
      </w:r>
      <w:r w:rsidR="002E251C" w:rsidRPr="0030318D">
        <w:rPr>
          <w:b/>
        </w:rPr>
        <w:t>G</w:t>
      </w:r>
      <w:r w:rsidR="00434C8E" w:rsidRPr="0030318D">
        <w:rPr>
          <w:b/>
        </w:rPr>
        <w:t xml:space="preserve">) </w:t>
      </w:r>
      <w:r w:rsidR="00434C8E" w:rsidRPr="0030318D">
        <w:rPr>
          <w:bCs/>
        </w:rPr>
        <w:t>VE-cadherin gap (µm</w:t>
      </w:r>
      <w:r w:rsidR="00434C8E" w:rsidRPr="0030318D">
        <w:rPr>
          <w:bCs/>
          <w:vertAlign w:val="superscript"/>
        </w:rPr>
        <w:t>2</w:t>
      </w:r>
      <w:r w:rsidR="00434C8E" w:rsidRPr="0030318D">
        <w:rPr>
          <w:bCs/>
        </w:rPr>
        <w:t xml:space="preserve">) between adjacent cells measured in optical z-stacks </w:t>
      </w:r>
      <w:r w:rsidR="00686CD9">
        <w:rPr>
          <w:bCs/>
        </w:rPr>
        <w:t xml:space="preserve">Data are presented as </w:t>
      </w:r>
      <w:r w:rsidR="00686CD9" w:rsidRPr="0030318D">
        <w:rPr>
          <w:bCs/>
        </w:rPr>
        <w:t>mean</w:t>
      </w:r>
      <w:r w:rsidR="00686CD9">
        <w:rPr>
          <w:bCs/>
        </w:rPr>
        <w:t>s</w:t>
      </w:r>
      <w:r w:rsidR="00686CD9" w:rsidRPr="0030318D">
        <w:rPr>
          <w:bCs/>
        </w:rPr>
        <w:t xml:space="preserve"> ± SEM</w:t>
      </w:r>
      <w:r w:rsidR="00686CD9">
        <w:rPr>
          <w:bCs/>
        </w:rPr>
        <w:t>.</w:t>
      </w:r>
      <w:r w:rsidR="00686CD9" w:rsidRPr="0030318D">
        <w:rPr>
          <w:bCs/>
        </w:rPr>
        <w:t xml:space="preserve"> </w:t>
      </w:r>
      <w:r w:rsidR="00686CD9">
        <w:t>N</w:t>
      </w:r>
      <w:r w:rsidR="00686CD9" w:rsidRPr="0030318D">
        <w:t xml:space="preserve"> = 4 biological replicates per group</w:t>
      </w:r>
      <w:r w:rsidR="00686CD9">
        <w:rPr>
          <w:bCs/>
        </w:rPr>
        <w:t>.</w:t>
      </w:r>
      <w:r w:rsidR="00686CD9" w:rsidRPr="0030318D">
        <w:rPr>
          <w:bCs/>
        </w:rPr>
        <w:t xml:space="preserve"> **p &lt; 0.005, ***p &lt; 0.001</w:t>
      </w:r>
      <w:r w:rsidR="00686CD9">
        <w:rPr>
          <w:bCs/>
        </w:rPr>
        <w:t xml:space="preserve"> by </w:t>
      </w:r>
      <w:r w:rsidR="00686CD9" w:rsidRPr="0030318D">
        <w:rPr>
          <w:bCs/>
        </w:rPr>
        <w:t>one-way ANOVA.</w:t>
      </w:r>
      <w:r w:rsidR="00686CD9" w:rsidRPr="0030318D" w:rsidDel="00686CD9">
        <w:rPr>
          <w:bCs/>
        </w:rPr>
        <w:t xml:space="preserve"> </w:t>
      </w:r>
      <w:r w:rsidRPr="0030318D">
        <w:rPr>
          <w:bCs/>
        </w:rPr>
        <w:t>(</w:t>
      </w:r>
      <w:r w:rsidR="002E251C" w:rsidRPr="0030318D">
        <w:rPr>
          <w:b/>
        </w:rPr>
        <w:t>H</w:t>
      </w:r>
      <w:r w:rsidRPr="0030318D">
        <w:rPr>
          <w:bCs/>
        </w:rPr>
        <w:t xml:space="preserve">) Schematic indicating the aortic regions </w:t>
      </w:r>
      <w:r w:rsidR="006F2219" w:rsidRPr="0030318D">
        <w:rPr>
          <w:bCs/>
        </w:rPr>
        <w:t>analyzed</w:t>
      </w:r>
      <w:r w:rsidRPr="0030318D">
        <w:rPr>
          <w:bCs/>
        </w:rPr>
        <w:t xml:space="preserve"> in </w:t>
      </w:r>
      <w:r w:rsidR="00686CD9">
        <w:rPr>
          <w:bCs/>
        </w:rPr>
        <w:t>(</w:t>
      </w:r>
      <w:r w:rsidR="002E251C" w:rsidRPr="0030318D">
        <w:rPr>
          <w:bCs/>
        </w:rPr>
        <w:t>I</w:t>
      </w:r>
      <w:r w:rsidR="00686CD9">
        <w:rPr>
          <w:bCs/>
        </w:rPr>
        <w:t>)</w:t>
      </w:r>
      <w:r w:rsidR="002E251C" w:rsidRPr="0030318D">
        <w:rPr>
          <w:bCs/>
        </w:rPr>
        <w:t xml:space="preserve"> and </w:t>
      </w:r>
      <w:r w:rsidR="00686CD9">
        <w:rPr>
          <w:bCs/>
        </w:rPr>
        <w:t>(</w:t>
      </w:r>
      <w:r w:rsidR="002E251C" w:rsidRPr="0030318D">
        <w:rPr>
          <w:bCs/>
        </w:rPr>
        <w:t>J</w:t>
      </w:r>
      <w:r w:rsidR="00686CD9">
        <w:rPr>
          <w:bCs/>
        </w:rPr>
        <w:t>)</w:t>
      </w:r>
      <w:r w:rsidRPr="0030318D">
        <w:rPr>
          <w:bCs/>
        </w:rPr>
        <w:t>. (</w:t>
      </w:r>
      <w:r w:rsidR="003E52E2" w:rsidRPr="0030318D">
        <w:rPr>
          <w:b/>
        </w:rPr>
        <w:t>I</w:t>
      </w:r>
      <w:r w:rsidRPr="0030318D">
        <w:rPr>
          <w:bCs/>
        </w:rPr>
        <w:t xml:space="preserve">) </w:t>
      </w:r>
      <w:r w:rsidR="006101ED" w:rsidRPr="0030318D">
        <w:rPr>
          <w:bCs/>
        </w:rPr>
        <w:t xml:space="preserve">C57BL/6 mice carrying two </w:t>
      </w:r>
      <w:r w:rsidR="00686CD9">
        <w:rPr>
          <w:bCs/>
        </w:rPr>
        <w:t xml:space="preserve">WT </w:t>
      </w:r>
      <w:r w:rsidR="006101ED" w:rsidRPr="0030318D">
        <w:rPr>
          <w:bCs/>
        </w:rPr>
        <w:t xml:space="preserve">NRP1 alleles expressing </w:t>
      </w:r>
      <w:r w:rsidR="006101ED" w:rsidRPr="0030318D">
        <w:rPr>
          <w:bCs/>
          <w:i/>
          <w:iCs/>
        </w:rPr>
        <w:t>Cdh5(PAC)-iCre</w:t>
      </w:r>
      <w:r w:rsidR="006101ED" w:rsidRPr="0030318D">
        <w:rPr>
          <w:i/>
          <w:vertAlign w:val="superscript"/>
        </w:rPr>
        <w:t>ERT2</w:t>
      </w:r>
      <w:r w:rsidR="006101ED" w:rsidRPr="0030318D">
        <w:rPr>
          <w:bCs/>
        </w:rPr>
        <w:t xml:space="preserve"> (Cre)</w:t>
      </w:r>
      <w:r w:rsidR="008D274E" w:rsidRPr="0030318D">
        <w:rPr>
          <w:bCs/>
        </w:rPr>
        <w:t xml:space="preserve">, </w:t>
      </w:r>
      <w:r w:rsidRPr="0030318D">
        <w:rPr>
          <w:bCs/>
          <w:i/>
          <w:iCs/>
        </w:rPr>
        <w:t>Nrp1</w:t>
      </w:r>
      <w:r w:rsidRPr="0030318D">
        <w:rPr>
          <w:bCs/>
          <w:vertAlign w:val="superscript"/>
        </w:rPr>
        <w:t>fl/</w:t>
      </w:r>
      <w:proofErr w:type="spellStart"/>
      <w:r w:rsidRPr="0030318D">
        <w:rPr>
          <w:bCs/>
          <w:vertAlign w:val="superscript"/>
        </w:rPr>
        <w:t>fl</w:t>
      </w:r>
      <w:proofErr w:type="spellEnd"/>
      <w:r w:rsidRPr="0030318D">
        <w:rPr>
          <w:bCs/>
          <w:vertAlign w:val="superscript"/>
        </w:rPr>
        <w:t xml:space="preserve"> </w:t>
      </w:r>
      <w:r w:rsidRPr="0030318D">
        <w:rPr>
          <w:bCs/>
        </w:rPr>
        <w:t>(</w:t>
      </w:r>
      <w:r w:rsidRPr="0030318D">
        <w:rPr>
          <w:bCs/>
          <w:i/>
          <w:iCs/>
        </w:rPr>
        <w:t>Nrp1</w:t>
      </w:r>
      <w:r w:rsidRPr="0030318D">
        <w:rPr>
          <w:bCs/>
          <w:vertAlign w:val="superscript"/>
        </w:rPr>
        <w:t>WT</w:t>
      </w:r>
      <w:r w:rsidRPr="0030318D">
        <w:rPr>
          <w:bCs/>
        </w:rPr>
        <w:t xml:space="preserve">) or </w:t>
      </w:r>
      <w:r w:rsidRPr="0030318D">
        <w:rPr>
          <w:bCs/>
          <w:i/>
          <w:iCs/>
        </w:rPr>
        <w:t>Nrp1</w:t>
      </w:r>
      <w:r w:rsidRPr="0030318D">
        <w:rPr>
          <w:bCs/>
          <w:vertAlign w:val="superscript"/>
        </w:rPr>
        <w:t>fl/</w:t>
      </w:r>
      <w:proofErr w:type="gramStart"/>
      <w:r w:rsidRPr="0030318D">
        <w:rPr>
          <w:bCs/>
          <w:vertAlign w:val="superscript"/>
        </w:rPr>
        <w:t>fl</w:t>
      </w:r>
      <w:r w:rsidRPr="0030318D">
        <w:rPr>
          <w:bCs/>
        </w:rPr>
        <w:t>;</w:t>
      </w:r>
      <w:r w:rsidRPr="0030318D">
        <w:rPr>
          <w:bCs/>
          <w:i/>
          <w:iCs/>
        </w:rPr>
        <w:t>Cdh</w:t>
      </w:r>
      <w:proofErr w:type="gramEnd"/>
      <w:r w:rsidRPr="0030318D">
        <w:rPr>
          <w:bCs/>
          <w:i/>
          <w:iCs/>
        </w:rPr>
        <w:t>5</w:t>
      </w:r>
      <w:r w:rsidRPr="0030318D">
        <w:rPr>
          <w:bCs/>
        </w:rPr>
        <w:t>(PAC)-iCre</w:t>
      </w:r>
      <w:r w:rsidRPr="0030318D">
        <w:rPr>
          <w:bCs/>
          <w:vertAlign w:val="superscript"/>
        </w:rPr>
        <w:t>ERT2</w:t>
      </w:r>
      <w:r w:rsidRPr="0030318D">
        <w:rPr>
          <w:bCs/>
        </w:rPr>
        <w:t xml:space="preserve"> (</w:t>
      </w:r>
      <w:r w:rsidRPr="0030318D">
        <w:rPr>
          <w:bCs/>
          <w:i/>
          <w:iCs/>
        </w:rPr>
        <w:t>Nrp1</w:t>
      </w:r>
      <w:r w:rsidRPr="0030318D">
        <w:rPr>
          <w:bCs/>
          <w:vertAlign w:val="superscript"/>
        </w:rPr>
        <w:t>ECKO</w:t>
      </w:r>
      <w:r w:rsidRPr="0030318D">
        <w:rPr>
          <w:bCs/>
        </w:rPr>
        <w:t>) littermates injected daily with tamoxifen (12.5mg/kg) for 5 days at 4 weeks of age</w:t>
      </w:r>
      <w:r w:rsidR="003E52E2" w:rsidRPr="0030318D">
        <w:rPr>
          <w:bCs/>
        </w:rPr>
        <w:t xml:space="preserve">. Aortae were collected </w:t>
      </w:r>
      <w:r w:rsidRPr="0030318D">
        <w:rPr>
          <w:bCs/>
        </w:rPr>
        <w:t xml:space="preserve">after 4 weeks </w:t>
      </w:r>
      <w:r w:rsidR="00393980" w:rsidRPr="0030318D">
        <w:rPr>
          <w:bCs/>
        </w:rPr>
        <w:t xml:space="preserve">and </w:t>
      </w:r>
      <w:proofErr w:type="spellStart"/>
      <w:r w:rsidRPr="0030318D">
        <w:rPr>
          <w:bCs/>
        </w:rPr>
        <w:t>immunostained</w:t>
      </w:r>
      <w:proofErr w:type="spellEnd"/>
      <w:r w:rsidRPr="0030318D">
        <w:rPr>
          <w:bCs/>
        </w:rPr>
        <w:t xml:space="preserve"> for NRP1 (</w:t>
      </w:r>
      <w:r w:rsidR="005D7FE5" w:rsidRPr="0030318D">
        <w:rPr>
          <w:bCs/>
        </w:rPr>
        <w:t>g</w:t>
      </w:r>
      <w:r w:rsidRPr="0030318D">
        <w:rPr>
          <w:bCs/>
        </w:rPr>
        <w:t>reen), VE-cadherin (</w:t>
      </w:r>
      <w:r w:rsidR="005D7FE5" w:rsidRPr="0030318D">
        <w:rPr>
          <w:bCs/>
        </w:rPr>
        <w:t>r</w:t>
      </w:r>
      <w:r w:rsidRPr="0030318D">
        <w:rPr>
          <w:bCs/>
        </w:rPr>
        <w:t xml:space="preserve">ed), DAPI (blue); Scale bar = 20 µm. </w:t>
      </w:r>
      <w:r w:rsidR="00686CD9">
        <w:rPr>
          <w:bCs/>
        </w:rPr>
        <w:t xml:space="preserve">White squares indicate the </w:t>
      </w:r>
      <w:r w:rsidR="00686CD9" w:rsidRPr="0030318D">
        <w:rPr>
          <w:bCs/>
        </w:rPr>
        <w:t>area</w:t>
      </w:r>
      <w:r w:rsidR="00686CD9">
        <w:rPr>
          <w:bCs/>
        </w:rPr>
        <w:t>s</w:t>
      </w:r>
      <w:r w:rsidR="00686CD9" w:rsidRPr="0030318D">
        <w:rPr>
          <w:bCs/>
        </w:rPr>
        <w:t xml:space="preserve"> shown in higher magnification. </w:t>
      </w:r>
      <w:r w:rsidR="00686CD9">
        <w:rPr>
          <w:bCs/>
        </w:rPr>
        <w:t>W</w:t>
      </w:r>
      <w:r w:rsidRPr="0030318D">
        <w:rPr>
          <w:bCs/>
        </w:rPr>
        <w:t>hite arrowheads indicate VE-cadherin discontinuous irregular patterns</w:t>
      </w:r>
      <w:r w:rsidR="00686CD9">
        <w:rPr>
          <w:bCs/>
        </w:rPr>
        <w:t>.</w:t>
      </w:r>
      <w:r w:rsidRPr="0030318D">
        <w:rPr>
          <w:bCs/>
        </w:rPr>
        <w:t xml:space="preserve"> </w:t>
      </w:r>
      <w:r w:rsidR="00686CD9">
        <w:rPr>
          <w:bCs/>
        </w:rPr>
        <w:t>W</w:t>
      </w:r>
      <w:r w:rsidRPr="0030318D">
        <w:rPr>
          <w:bCs/>
        </w:rPr>
        <w:t>hite arrows show finger-like protrusions. (</w:t>
      </w:r>
      <w:r w:rsidR="009744D2" w:rsidRPr="0030318D">
        <w:rPr>
          <w:b/>
        </w:rPr>
        <w:t>J</w:t>
      </w:r>
      <w:r w:rsidRPr="0030318D">
        <w:rPr>
          <w:bCs/>
        </w:rPr>
        <w:t>) Number of irregular VE-cadherin junction</w:t>
      </w:r>
      <w:r w:rsidR="00B8180B" w:rsidRPr="0030318D">
        <w:rPr>
          <w:bCs/>
        </w:rPr>
        <w:t>s</w:t>
      </w:r>
      <w:r w:rsidRPr="0030318D">
        <w:rPr>
          <w:bCs/>
        </w:rPr>
        <w:t xml:space="preserve"> per field in optical z-stacks</w:t>
      </w:r>
      <w:r w:rsidR="00E152E0">
        <w:rPr>
          <w:bCs/>
        </w:rPr>
        <w:t>.</w:t>
      </w:r>
      <w:r w:rsidR="00E152E0" w:rsidRPr="00E152E0">
        <w:rPr>
          <w:bCs/>
        </w:rPr>
        <w:t xml:space="preserve"> </w:t>
      </w:r>
      <w:r w:rsidR="00E152E0">
        <w:rPr>
          <w:bCs/>
        </w:rPr>
        <w:t xml:space="preserve">Data are presented as </w:t>
      </w:r>
      <w:r w:rsidR="00E152E0" w:rsidRPr="0030318D">
        <w:rPr>
          <w:bCs/>
        </w:rPr>
        <w:t>mean</w:t>
      </w:r>
      <w:r w:rsidR="00E152E0">
        <w:rPr>
          <w:bCs/>
        </w:rPr>
        <w:t>s</w:t>
      </w:r>
      <w:r w:rsidR="00E152E0" w:rsidRPr="0030318D">
        <w:rPr>
          <w:bCs/>
        </w:rPr>
        <w:t xml:space="preserve"> ± </w:t>
      </w:r>
      <w:r w:rsidR="00E152E0">
        <w:rPr>
          <w:bCs/>
        </w:rPr>
        <w:t>SD.</w:t>
      </w:r>
      <w:r w:rsidR="00E152E0" w:rsidRPr="0030318D">
        <w:rPr>
          <w:bCs/>
        </w:rPr>
        <w:t xml:space="preserve"> </w:t>
      </w:r>
      <w:r w:rsidR="00E152E0">
        <w:t>N</w:t>
      </w:r>
      <w:r w:rsidR="00E152E0" w:rsidRPr="0030318D">
        <w:t xml:space="preserve"> </w:t>
      </w:r>
      <w:r w:rsidR="00E152E0">
        <w:t xml:space="preserve">&gt; 4 mice </w:t>
      </w:r>
      <w:r w:rsidR="00E152E0" w:rsidRPr="0030318D">
        <w:t>per group</w:t>
      </w:r>
      <w:r w:rsidR="00E152E0">
        <w:rPr>
          <w:bCs/>
        </w:rPr>
        <w:t>.</w:t>
      </w:r>
      <w:r w:rsidR="00E152E0" w:rsidRPr="0030318D">
        <w:rPr>
          <w:bCs/>
        </w:rPr>
        <w:t xml:space="preserve"> *p &lt; 0.05</w:t>
      </w:r>
      <w:r w:rsidR="00E152E0">
        <w:rPr>
          <w:bCs/>
        </w:rPr>
        <w:t xml:space="preserve"> by </w:t>
      </w:r>
      <w:r w:rsidR="00E152E0" w:rsidRPr="0030318D">
        <w:rPr>
          <w:bCs/>
        </w:rPr>
        <w:t>one-way ANOVA.</w:t>
      </w:r>
      <w:r w:rsidR="00E152E0" w:rsidRPr="0030318D">
        <w:rPr>
          <w:b/>
        </w:rPr>
        <w:t xml:space="preserve"> </w:t>
      </w:r>
      <w:r w:rsidRPr="0030318D">
        <w:rPr>
          <w:bCs/>
        </w:rPr>
        <w:t xml:space="preserve">  (</w:t>
      </w:r>
      <w:r w:rsidR="009744D2" w:rsidRPr="0030318D">
        <w:rPr>
          <w:b/>
        </w:rPr>
        <w:t>K</w:t>
      </w:r>
      <w:r w:rsidRPr="0030318D">
        <w:rPr>
          <w:bCs/>
        </w:rPr>
        <w:t xml:space="preserve">) HUVECs subjected to laminar flow for 24 hours </w:t>
      </w:r>
      <w:r w:rsidR="00E152E0">
        <w:rPr>
          <w:bCs/>
        </w:rPr>
        <w:t xml:space="preserve">were </w:t>
      </w:r>
      <w:r w:rsidRPr="0030318D">
        <w:rPr>
          <w:bCs/>
        </w:rPr>
        <w:t xml:space="preserve">stained for NRP1 (red), VE-cadherin (green) and DAPI (blue). Grey scale image represents NRP1/VE-cadherin </w:t>
      </w:r>
      <w:r w:rsidR="006F2219" w:rsidRPr="0030318D">
        <w:rPr>
          <w:bCs/>
        </w:rPr>
        <w:t>co-localized</w:t>
      </w:r>
      <w:r w:rsidRPr="0030318D">
        <w:rPr>
          <w:bCs/>
        </w:rPr>
        <w:t xml:space="preserve"> pixels</w:t>
      </w:r>
      <w:r w:rsidR="00E152E0">
        <w:rPr>
          <w:bCs/>
        </w:rPr>
        <w:t>. S</w:t>
      </w:r>
      <w:r w:rsidRPr="0030318D">
        <w:rPr>
          <w:bCs/>
        </w:rPr>
        <w:t>cale bar = 20 µm. (</w:t>
      </w:r>
      <w:r w:rsidR="009744D2" w:rsidRPr="0030318D">
        <w:rPr>
          <w:b/>
        </w:rPr>
        <w:t>L</w:t>
      </w:r>
      <w:r w:rsidRPr="0030318D">
        <w:rPr>
          <w:bCs/>
        </w:rPr>
        <w:t xml:space="preserve">) </w:t>
      </w:r>
      <w:proofErr w:type="spellStart"/>
      <w:r w:rsidRPr="0030318D">
        <w:rPr>
          <w:bCs/>
        </w:rPr>
        <w:t>Mander’s</w:t>
      </w:r>
      <w:proofErr w:type="spellEnd"/>
      <w:r w:rsidRPr="0030318D">
        <w:rPr>
          <w:bCs/>
        </w:rPr>
        <w:t xml:space="preserve"> coefficient of VE-cadherin and NRP1 colocalization</w:t>
      </w:r>
      <w:r w:rsidR="00770E19">
        <w:rPr>
          <w:bCs/>
        </w:rPr>
        <w:t>.</w:t>
      </w:r>
      <w:r w:rsidRPr="0030318D">
        <w:rPr>
          <w:bCs/>
        </w:rPr>
        <w:t xml:space="preserve"> </w:t>
      </w:r>
      <w:r w:rsidR="00E152E0">
        <w:rPr>
          <w:bCs/>
        </w:rPr>
        <w:t xml:space="preserve">Data are presented as </w:t>
      </w:r>
      <w:r w:rsidR="00E152E0" w:rsidRPr="0030318D">
        <w:rPr>
          <w:bCs/>
        </w:rPr>
        <w:t>mean</w:t>
      </w:r>
      <w:r w:rsidR="00E152E0">
        <w:rPr>
          <w:bCs/>
        </w:rPr>
        <w:t>s</w:t>
      </w:r>
      <w:r w:rsidR="00E152E0" w:rsidRPr="0030318D">
        <w:rPr>
          <w:bCs/>
        </w:rPr>
        <w:t xml:space="preserve"> ± </w:t>
      </w:r>
      <w:r w:rsidR="00E152E0">
        <w:rPr>
          <w:bCs/>
        </w:rPr>
        <w:t>SD.</w:t>
      </w:r>
      <w:r w:rsidR="00E152E0" w:rsidRPr="0030318D">
        <w:rPr>
          <w:bCs/>
        </w:rPr>
        <w:t xml:space="preserve"> </w:t>
      </w:r>
      <w:r w:rsidR="00E152E0">
        <w:t>N</w:t>
      </w:r>
      <w:r w:rsidR="00E152E0" w:rsidRPr="0030318D">
        <w:t xml:space="preserve"> </w:t>
      </w:r>
      <w:r w:rsidR="00E152E0">
        <w:t xml:space="preserve">= 3 biological replicates </w:t>
      </w:r>
      <w:r w:rsidR="00E152E0" w:rsidRPr="0030318D">
        <w:t>per group</w:t>
      </w:r>
      <w:r w:rsidRPr="0030318D">
        <w:rPr>
          <w:bCs/>
        </w:rPr>
        <w:t>. (</w:t>
      </w:r>
      <w:r w:rsidR="009744D2" w:rsidRPr="0030318D">
        <w:rPr>
          <w:b/>
        </w:rPr>
        <w:t>M</w:t>
      </w:r>
      <w:r w:rsidRPr="0030318D">
        <w:rPr>
          <w:bCs/>
        </w:rPr>
        <w:t>) PLA</w:t>
      </w:r>
      <w:r w:rsidR="00E152E0">
        <w:rPr>
          <w:bCs/>
        </w:rPr>
        <w:t>s</w:t>
      </w:r>
      <w:r w:rsidRPr="0030318D">
        <w:rPr>
          <w:bCs/>
        </w:rPr>
        <w:t xml:space="preserve"> (red) for NRP1 and VE-</w:t>
      </w:r>
      <w:r w:rsidR="006F2219" w:rsidRPr="0030318D">
        <w:rPr>
          <w:bCs/>
        </w:rPr>
        <w:t>c</w:t>
      </w:r>
      <w:r w:rsidRPr="0030318D">
        <w:rPr>
          <w:bCs/>
        </w:rPr>
        <w:t xml:space="preserve">adherin in HUVECs transfected with </w:t>
      </w:r>
      <w:proofErr w:type="spellStart"/>
      <w:r w:rsidRPr="0030318D">
        <w:rPr>
          <w:bCs/>
        </w:rPr>
        <w:t>si­control</w:t>
      </w:r>
      <w:proofErr w:type="spellEnd"/>
      <w:r w:rsidRPr="0030318D">
        <w:rPr>
          <w:bCs/>
        </w:rPr>
        <w:t xml:space="preserve"> or si­NRP1 for 72 hours and subjected to static or laminar flow for 24 hours. Cells were counterstained with DAPI (blue)</w:t>
      </w:r>
      <w:r w:rsidR="00E152E0">
        <w:rPr>
          <w:bCs/>
        </w:rPr>
        <w:t>. S</w:t>
      </w:r>
      <w:r w:rsidRPr="0030318D">
        <w:rPr>
          <w:bCs/>
        </w:rPr>
        <w:t>cale bar = 20 µm. (</w:t>
      </w:r>
      <w:r w:rsidR="002E5560" w:rsidRPr="0030318D">
        <w:rPr>
          <w:b/>
        </w:rPr>
        <w:t>N</w:t>
      </w:r>
      <w:r w:rsidRPr="0030318D">
        <w:rPr>
          <w:bCs/>
        </w:rPr>
        <w:t>) Average PLA signal per cell measured in a minimum of 80 cells per experiment</w:t>
      </w:r>
      <w:r w:rsidR="00770E19">
        <w:rPr>
          <w:bCs/>
        </w:rPr>
        <w:t xml:space="preserve"> in </w:t>
      </w:r>
      <w:r w:rsidR="00770E19" w:rsidRPr="0030318D">
        <w:rPr>
          <w:bCs/>
        </w:rPr>
        <w:t xml:space="preserve">3 </w:t>
      </w:r>
      <w:r w:rsidR="00770E19">
        <w:rPr>
          <w:bCs/>
        </w:rPr>
        <w:t xml:space="preserve">experiments </w:t>
      </w:r>
      <w:r w:rsidR="00770E19" w:rsidRPr="0030318D">
        <w:rPr>
          <w:bCs/>
        </w:rPr>
        <w:t xml:space="preserve">for </w:t>
      </w:r>
      <w:proofErr w:type="spellStart"/>
      <w:r w:rsidR="00770E19" w:rsidRPr="0030318D">
        <w:rPr>
          <w:bCs/>
        </w:rPr>
        <w:t>si</w:t>
      </w:r>
      <w:proofErr w:type="spellEnd"/>
      <w:r w:rsidR="00770E19" w:rsidRPr="0030318D">
        <w:rPr>
          <w:bCs/>
        </w:rPr>
        <w:t>-control</w:t>
      </w:r>
      <w:r w:rsidR="00770E19">
        <w:rPr>
          <w:bCs/>
        </w:rPr>
        <w:t xml:space="preserve"> and</w:t>
      </w:r>
      <w:r w:rsidR="00770E19" w:rsidRPr="0030318D">
        <w:rPr>
          <w:bCs/>
        </w:rPr>
        <w:t xml:space="preserve"> 2 </w:t>
      </w:r>
      <w:r w:rsidR="00770E19">
        <w:rPr>
          <w:bCs/>
        </w:rPr>
        <w:t xml:space="preserve">experiments </w:t>
      </w:r>
      <w:r w:rsidR="00770E19" w:rsidRPr="0030318D">
        <w:rPr>
          <w:bCs/>
        </w:rPr>
        <w:t>for si-NRP1</w:t>
      </w:r>
      <w:r w:rsidR="00E152E0">
        <w:rPr>
          <w:bCs/>
        </w:rPr>
        <w:t>.</w:t>
      </w:r>
      <w:r w:rsidRPr="0030318D">
        <w:rPr>
          <w:bCs/>
        </w:rPr>
        <w:t xml:space="preserve"> </w:t>
      </w:r>
      <w:r w:rsidR="00E152E0">
        <w:rPr>
          <w:bCs/>
        </w:rPr>
        <w:t xml:space="preserve">Data are presented as </w:t>
      </w:r>
      <w:r w:rsidR="00E152E0" w:rsidRPr="0030318D">
        <w:rPr>
          <w:bCs/>
        </w:rPr>
        <w:t>mean</w:t>
      </w:r>
      <w:r w:rsidR="00E152E0">
        <w:rPr>
          <w:bCs/>
        </w:rPr>
        <w:t>s</w:t>
      </w:r>
      <w:r w:rsidR="00E152E0" w:rsidRPr="0030318D">
        <w:rPr>
          <w:bCs/>
        </w:rPr>
        <w:t xml:space="preserve"> ± </w:t>
      </w:r>
      <w:r w:rsidR="00E152E0">
        <w:rPr>
          <w:bCs/>
        </w:rPr>
        <w:t>SD.</w:t>
      </w:r>
      <w:r w:rsidR="00E152E0" w:rsidRPr="0030318D">
        <w:rPr>
          <w:bCs/>
        </w:rPr>
        <w:t xml:space="preserve"> </w:t>
      </w:r>
      <w:r w:rsidRPr="0030318D">
        <w:rPr>
          <w:bCs/>
        </w:rPr>
        <w:t>*p &lt; 0.05</w:t>
      </w:r>
      <w:r w:rsidR="00DF6238">
        <w:rPr>
          <w:bCs/>
        </w:rPr>
        <w:t xml:space="preserve"> by </w:t>
      </w:r>
      <w:r w:rsidRPr="0030318D">
        <w:rPr>
          <w:bCs/>
        </w:rPr>
        <w:t>paired t-test).</w:t>
      </w:r>
      <w:r w:rsidR="00E152E0">
        <w:rPr>
          <w:bCs/>
        </w:rPr>
        <w:t xml:space="preserve"> </w:t>
      </w:r>
    </w:p>
    <w:p w14:paraId="7946464F" w14:textId="2256378C" w:rsidR="00B31FD5" w:rsidRPr="0030318D" w:rsidRDefault="005F339A" w:rsidP="0066663E">
      <w:pPr>
        <w:pStyle w:val="Acknowledgement"/>
        <w:spacing w:line="360" w:lineRule="auto"/>
        <w:ind w:left="142" w:right="-475" w:firstLine="0"/>
        <w:jc w:val="both"/>
        <w:rPr>
          <w:bCs/>
        </w:rPr>
      </w:pPr>
      <w:r w:rsidRPr="0030318D">
        <w:rPr>
          <w:b/>
        </w:rPr>
        <w:t>Fig</w:t>
      </w:r>
      <w:r w:rsidR="006F2219" w:rsidRPr="0030318D">
        <w:rPr>
          <w:b/>
        </w:rPr>
        <w:t>.</w:t>
      </w:r>
      <w:r w:rsidRPr="0030318D">
        <w:rPr>
          <w:b/>
        </w:rPr>
        <w:t xml:space="preserve"> 3</w:t>
      </w:r>
      <w:r w:rsidR="006F2219" w:rsidRPr="0030318D">
        <w:rPr>
          <w:b/>
        </w:rPr>
        <w:t>.</w:t>
      </w:r>
      <w:r w:rsidRPr="0030318D">
        <w:rPr>
          <w:b/>
        </w:rPr>
        <w:t xml:space="preserve"> Loss of NRP1 reduces </w:t>
      </w:r>
      <w:r w:rsidR="00BA7F94" w:rsidRPr="0030318D">
        <w:rPr>
          <w:b/>
        </w:rPr>
        <w:t xml:space="preserve">the interaction between </w:t>
      </w:r>
      <w:r w:rsidR="00B64FA0" w:rsidRPr="0030318D">
        <w:rPr>
          <w:b/>
        </w:rPr>
        <w:t>p120 catenin</w:t>
      </w:r>
      <w:r w:rsidRPr="0030318D">
        <w:rPr>
          <w:b/>
        </w:rPr>
        <w:t xml:space="preserve"> cadherin and VE-cadherin</w:t>
      </w:r>
      <w:r w:rsidR="00BA7F94" w:rsidRPr="0030318D">
        <w:rPr>
          <w:b/>
        </w:rPr>
        <w:t>,</w:t>
      </w:r>
      <w:r w:rsidRPr="0030318D">
        <w:rPr>
          <w:b/>
        </w:rPr>
        <w:t xml:space="preserve"> resulting in </w:t>
      </w:r>
      <w:proofErr w:type="spellStart"/>
      <w:r w:rsidRPr="0030318D">
        <w:rPr>
          <w:b/>
        </w:rPr>
        <w:t>adheren</w:t>
      </w:r>
      <w:r w:rsidR="00BA7F94" w:rsidRPr="0030318D">
        <w:rPr>
          <w:b/>
        </w:rPr>
        <w:t>s</w:t>
      </w:r>
      <w:proofErr w:type="spellEnd"/>
      <w:r w:rsidRPr="0030318D">
        <w:rPr>
          <w:b/>
        </w:rPr>
        <w:t xml:space="preserve"> junction and cytoskeletal disruption.</w:t>
      </w:r>
      <w:r w:rsidR="006F2219" w:rsidRPr="0030318D">
        <w:rPr>
          <w:b/>
        </w:rPr>
        <w:t xml:space="preserve"> </w:t>
      </w:r>
      <w:r w:rsidR="007F3E8B" w:rsidRPr="0030318D">
        <w:rPr>
          <w:b/>
        </w:rPr>
        <w:t>A</w:t>
      </w:r>
      <w:r w:rsidR="00DD034D" w:rsidRPr="0030318D">
        <w:rPr>
          <w:b/>
        </w:rPr>
        <w:t xml:space="preserve">) </w:t>
      </w:r>
      <w:r w:rsidR="00DD034D" w:rsidRPr="0030318D">
        <w:rPr>
          <w:bCs/>
        </w:rPr>
        <w:t>Schematic</w:t>
      </w:r>
      <w:r w:rsidR="00DD034D" w:rsidRPr="0030318D">
        <w:rPr>
          <w:b/>
        </w:rPr>
        <w:t xml:space="preserve"> </w:t>
      </w:r>
      <w:r w:rsidR="00DD034D" w:rsidRPr="0030318D">
        <w:rPr>
          <w:bCs/>
        </w:rPr>
        <w:t>illustrating the</w:t>
      </w:r>
      <w:r w:rsidR="00A31AD0" w:rsidRPr="0030318D">
        <w:t xml:space="preserve"> </w:t>
      </w:r>
      <w:r w:rsidR="00A31AD0" w:rsidRPr="0030318D">
        <w:rPr>
          <w:bCs/>
        </w:rPr>
        <w:t xml:space="preserve">HRP–based proximity-labelling in which </w:t>
      </w:r>
      <w:r w:rsidR="00492668" w:rsidRPr="0030318D">
        <w:rPr>
          <w:bCs/>
        </w:rPr>
        <w:t xml:space="preserve">an </w:t>
      </w:r>
      <w:r w:rsidR="00840C1E" w:rsidRPr="0030318D">
        <w:rPr>
          <w:bCs/>
        </w:rPr>
        <w:t>HRP-containing protein exposed to hydrogen peroxide for 1 minute oxidi</w:t>
      </w:r>
      <w:r w:rsidR="006416EE">
        <w:rPr>
          <w:bCs/>
        </w:rPr>
        <w:t>z</w:t>
      </w:r>
      <w:r w:rsidR="00840C1E" w:rsidRPr="0030318D">
        <w:rPr>
          <w:bCs/>
        </w:rPr>
        <w:t xml:space="preserve">es fluid-phase–fed biotin </w:t>
      </w:r>
      <w:proofErr w:type="spellStart"/>
      <w:r w:rsidR="00840C1E" w:rsidRPr="0030318D">
        <w:rPr>
          <w:bCs/>
        </w:rPr>
        <w:t>tyramide</w:t>
      </w:r>
      <w:proofErr w:type="spellEnd"/>
      <w:r w:rsidR="006416EE">
        <w:rPr>
          <w:bCs/>
        </w:rPr>
        <w:t>,</w:t>
      </w:r>
      <w:r w:rsidR="00840C1E" w:rsidRPr="0030318D">
        <w:rPr>
          <w:bCs/>
        </w:rPr>
        <w:t xml:space="preserve"> resulting in the </w:t>
      </w:r>
      <w:proofErr w:type="spellStart"/>
      <w:r w:rsidR="00840C1E" w:rsidRPr="0030318D">
        <w:rPr>
          <w:bCs/>
        </w:rPr>
        <w:t>biotinylation</w:t>
      </w:r>
      <w:proofErr w:type="spellEnd"/>
      <w:r w:rsidR="00840C1E" w:rsidRPr="0030318D">
        <w:rPr>
          <w:bCs/>
        </w:rPr>
        <w:t xml:space="preserve"> of proteins within a 20</w:t>
      </w:r>
      <w:r w:rsidR="00492668" w:rsidRPr="0030318D">
        <w:rPr>
          <w:bCs/>
        </w:rPr>
        <w:t xml:space="preserve"> </w:t>
      </w:r>
      <w:r w:rsidR="00840C1E" w:rsidRPr="0030318D">
        <w:rPr>
          <w:bCs/>
        </w:rPr>
        <w:t>nm radius</w:t>
      </w:r>
      <w:r w:rsidR="005D5342" w:rsidRPr="0030318D">
        <w:rPr>
          <w:bCs/>
        </w:rPr>
        <w:t xml:space="preserve">. </w:t>
      </w:r>
      <w:r w:rsidR="00840C1E" w:rsidRPr="0030318D">
        <w:rPr>
          <w:bCs/>
        </w:rPr>
        <w:t xml:space="preserve"> </w:t>
      </w:r>
      <w:r w:rsidR="00840C1E" w:rsidRPr="0030318D">
        <w:rPr>
          <w:b/>
        </w:rPr>
        <w:t>(</w:t>
      </w:r>
      <w:r w:rsidR="00594D42" w:rsidRPr="0030318D">
        <w:rPr>
          <w:b/>
        </w:rPr>
        <w:t>B</w:t>
      </w:r>
      <w:r w:rsidR="005D5342" w:rsidRPr="0030318D">
        <w:rPr>
          <w:b/>
        </w:rPr>
        <w:t xml:space="preserve"> </w:t>
      </w:r>
      <w:r w:rsidR="005D5342" w:rsidRPr="0030318D">
        <w:rPr>
          <w:bCs/>
        </w:rPr>
        <w:t>and</w:t>
      </w:r>
      <w:r w:rsidR="005D5342" w:rsidRPr="0030318D">
        <w:rPr>
          <w:b/>
        </w:rPr>
        <w:t xml:space="preserve"> C</w:t>
      </w:r>
      <w:r w:rsidR="00840C1E" w:rsidRPr="0030318D">
        <w:rPr>
          <w:b/>
        </w:rPr>
        <w:t>)</w:t>
      </w:r>
      <w:r w:rsidR="00610AEB" w:rsidRPr="0030318D">
        <w:rPr>
          <w:b/>
        </w:rPr>
        <w:t xml:space="preserve"> </w:t>
      </w:r>
      <w:r w:rsidR="00610AEB" w:rsidRPr="0030318D">
        <w:rPr>
          <w:bCs/>
        </w:rPr>
        <w:t xml:space="preserve">Biotinylated proteins were pulled down </w:t>
      </w:r>
      <w:r w:rsidR="005D5342" w:rsidRPr="0030318D">
        <w:rPr>
          <w:bCs/>
        </w:rPr>
        <w:t xml:space="preserve">from lysates with </w:t>
      </w:r>
      <w:proofErr w:type="spellStart"/>
      <w:r w:rsidR="00DF6238">
        <w:rPr>
          <w:bCs/>
        </w:rPr>
        <w:t>strep</w:t>
      </w:r>
      <w:r w:rsidR="00610AEB" w:rsidRPr="0030318D">
        <w:rPr>
          <w:bCs/>
        </w:rPr>
        <w:t>travidin</w:t>
      </w:r>
      <w:proofErr w:type="spellEnd"/>
      <w:r w:rsidR="00610AEB" w:rsidRPr="0030318D">
        <w:rPr>
          <w:bCs/>
        </w:rPr>
        <w:t xml:space="preserve"> beads, and pulldown samples</w:t>
      </w:r>
      <w:r w:rsidR="005356F9" w:rsidRPr="0030318D">
        <w:rPr>
          <w:bCs/>
        </w:rPr>
        <w:t xml:space="preserve"> and lysates</w:t>
      </w:r>
      <w:r w:rsidR="00610AEB" w:rsidRPr="0030318D">
        <w:rPr>
          <w:bCs/>
        </w:rPr>
        <w:t xml:space="preserve"> were </w:t>
      </w:r>
      <w:proofErr w:type="spellStart"/>
      <w:r w:rsidR="00610AEB" w:rsidRPr="0030318D">
        <w:rPr>
          <w:bCs/>
        </w:rPr>
        <w:t>analysed</w:t>
      </w:r>
      <w:proofErr w:type="spellEnd"/>
      <w:r w:rsidR="00610AEB" w:rsidRPr="0030318D">
        <w:rPr>
          <w:bCs/>
        </w:rPr>
        <w:t xml:space="preserve"> by </w:t>
      </w:r>
      <w:r w:rsidR="006D7DBE" w:rsidRPr="0030318D">
        <w:rPr>
          <w:bCs/>
        </w:rPr>
        <w:t>immunoblotting for the indicated proteins</w:t>
      </w:r>
      <w:r w:rsidR="006B1C5E" w:rsidRPr="0030318D">
        <w:rPr>
          <w:bCs/>
        </w:rPr>
        <w:t xml:space="preserve"> (dashed line indicates images are from </w:t>
      </w:r>
      <w:r w:rsidR="00DF6238">
        <w:rPr>
          <w:bCs/>
        </w:rPr>
        <w:t xml:space="preserve">different </w:t>
      </w:r>
      <w:r w:rsidR="006B1C5E" w:rsidRPr="0030318D">
        <w:rPr>
          <w:bCs/>
        </w:rPr>
        <w:t>exposure</w:t>
      </w:r>
      <w:r w:rsidR="00DF6238">
        <w:rPr>
          <w:bCs/>
        </w:rPr>
        <w:t xml:space="preserve"> times</w:t>
      </w:r>
      <w:r w:rsidR="006B1C5E" w:rsidRPr="0030318D">
        <w:rPr>
          <w:bCs/>
        </w:rPr>
        <w:t>)</w:t>
      </w:r>
      <w:r w:rsidR="005D5342" w:rsidRPr="0030318D">
        <w:rPr>
          <w:bCs/>
        </w:rPr>
        <w:t>.</w:t>
      </w:r>
      <w:r w:rsidR="003A2D27" w:rsidRPr="0030318D">
        <w:rPr>
          <w:bCs/>
        </w:rPr>
        <w:t xml:space="preserve"> </w:t>
      </w:r>
      <w:r w:rsidR="0060086A" w:rsidRPr="0030318D">
        <w:rPr>
          <w:bCs/>
        </w:rPr>
        <w:t>(</w:t>
      </w:r>
      <w:r w:rsidR="005D5342" w:rsidRPr="0030318D">
        <w:rPr>
          <w:b/>
        </w:rPr>
        <w:t>D</w:t>
      </w:r>
      <w:r w:rsidR="0060086A" w:rsidRPr="0030318D">
        <w:rPr>
          <w:bCs/>
        </w:rPr>
        <w:t>)</w:t>
      </w:r>
      <w:r w:rsidR="009A3BF4" w:rsidRPr="0030318D">
        <w:rPr>
          <w:bCs/>
        </w:rPr>
        <w:t xml:space="preserve"> </w:t>
      </w:r>
      <w:r w:rsidR="0060086A" w:rsidRPr="0030318D">
        <w:rPr>
          <w:bCs/>
        </w:rPr>
        <w:t xml:space="preserve">Quantification of </w:t>
      </w:r>
      <w:r w:rsidR="00A82EE9" w:rsidRPr="0030318D">
        <w:rPr>
          <w:bCs/>
        </w:rPr>
        <w:t xml:space="preserve">pulled down proteins </w:t>
      </w:r>
      <w:r w:rsidR="00A82EE9" w:rsidRPr="0030318D">
        <w:rPr>
          <w:bCs/>
        </w:rPr>
        <w:lastRenderedPageBreak/>
        <w:t xml:space="preserve">normalized to </w:t>
      </w:r>
      <w:r w:rsidR="004D2F4D" w:rsidRPr="0030318D">
        <w:rPr>
          <w:bCs/>
        </w:rPr>
        <w:t xml:space="preserve">pulled down </w:t>
      </w:r>
      <w:r w:rsidR="00164AE9" w:rsidRPr="0030318D">
        <w:rPr>
          <w:bCs/>
        </w:rPr>
        <w:t>NRP1</w:t>
      </w:r>
      <w:r w:rsidR="00176737" w:rsidRPr="0030318D">
        <w:rPr>
          <w:bCs/>
        </w:rPr>
        <w:t>-</w:t>
      </w:r>
      <w:r w:rsidR="00164AE9" w:rsidRPr="0030318D">
        <w:rPr>
          <w:bCs/>
        </w:rPr>
        <w:t>HRP</w:t>
      </w:r>
      <w:r w:rsidR="004D2F4D" w:rsidRPr="0030318D">
        <w:rPr>
          <w:bCs/>
        </w:rPr>
        <w:t xml:space="preserve"> (100%) and </w:t>
      </w:r>
      <w:r w:rsidR="00DF6238">
        <w:rPr>
          <w:bCs/>
        </w:rPr>
        <w:t>t</w:t>
      </w:r>
      <w:r w:rsidR="004D2F4D" w:rsidRPr="0030318D">
        <w:rPr>
          <w:bCs/>
        </w:rPr>
        <w:t>ubulin (0%)</w:t>
      </w:r>
      <w:r w:rsidR="00DF6238">
        <w:rPr>
          <w:bCs/>
        </w:rPr>
        <w:t xml:space="preserve">. </w:t>
      </w:r>
      <w:r w:rsidR="00DF6238" w:rsidRPr="00DF6238">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EM.</w:t>
      </w:r>
      <w:r w:rsidR="001E34FC" w:rsidRPr="0030318D">
        <w:rPr>
          <w:bCs/>
        </w:rPr>
        <w:t xml:space="preserve"> </w:t>
      </w:r>
      <w:r w:rsidR="00DF6238">
        <w:t>N</w:t>
      </w:r>
      <w:r w:rsidR="00FA5199" w:rsidRPr="0030318D">
        <w:t xml:space="preserve"> = </w:t>
      </w:r>
      <w:r w:rsidR="008D1DCE" w:rsidRPr="0030318D">
        <w:t>4</w:t>
      </w:r>
      <w:r w:rsidR="00FA5199" w:rsidRPr="0030318D">
        <w:t xml:space="preserve"> </w:t>
      </w:r>
      <w:r w:rsidR="00660C40" w:rsidRPr="0030318D">
        <w:t>biological replicates</w:t>
      </w:r>
      <w:r w:rsidR="00FA5199" w:rsidRPr="0030318D">
        <w:t xml:space="preserve"> per group</w:t>
      </w:r>
      <w:r w:rsidR="00DF6238">
        <w:rPr>
          <w:bCs/>
        </w:rPr>
        <w:t>.</w:t>
      </w:r>
      <w:r w:rsidR="001E34FC" w:rsidRPr="0030318D">
        <w:rPr>
          <w:bCs/>
        </w:rPr>
        <w:t xml:space="preserve"> </w:t>
      </w:r>
      <w:r w:rsidR="004361D6" w:rsidRPr="0030318D">
        <w:rPr>
          <w:bCs/>
        </w:rPr>
        <w:t xml:space="preserve">**p&lt;0.009; </w:t>
      </w:r>
      <w:r w:rsidR="005B686F" w:rsidRPr="0030318D">
        <w:rPr>
          <w:bCs/>
        </w:rPr>
        <w:t>****p&lt;0.0001</w:t>
      </w:r>
      <w:r w:rsidR="00DF6238">
        <w:rPr>
          <w:bCs/>
        </w:rPr>
        <w:t xml:space="preserve"> by </w:t>
      </w:r>
      <w:r w:rsidR="00DF6238" w:rsidRPr="0030318D">
        <w:rPr>
          <w:bCs/>
        </w:rPr>
        <w:t>repeated measure one-way ANOVA with Dunnett post hoc test</w:t>
      </w:r>
      <w:r w:rsidR="00FA5199" w:rsidRPr="0030318D">
        <w:rPr>
          <w:bCs/>
        </w:rPr>
        <w:t>.</w:t>
      </w:r>
      <w:r w:rsidR="00164AE9" w:rsidRPr="0030318D">
        <w:rPr>
          <w:bCs/>
        </w:rPr>
        <w:t xml:space="preserve"> </w:t>
      </w:r>
      <w:r w:rsidR="003A2D27" w:rsidRPr="0030318D">
        <w:rPr>
          <w:bCs/>
        </w:rPr>
        <w:t>(</w:t>
      </w:r>
      <w:r w:rsidR="005D5342" w:rsidRPr="0030318D">
        <w:rPr>
          <w:b/>
        </w:rPr>
        <w:t>E</w:t>
      </w:r>
      <w:r w:rsidR="00FA5199" w:rsidRPr="0030318D">
        <w:rPr>
          <w:b/>
        </w:rPr>
        <w:t xml:space="preserve"> </w:t>
      </w:r>
      <w:r w:rsidR="00FA5199" w:rsidRPr="0030318D">
        <w:rPr>
          <w:bCs/>
        </w:rPr>
        <w:t xml:space="preserve">to </w:t>
      </w:r>
      <w:r w:rsidR="00FA5199" w:rsidRPr="0030318D">
        <w:rPr>
          <w:b/>
        </w:rPr>
        <w:t>G</w:t>
      </w:r>
      <w:r w:rsidR="003A2D27" w:rsidRPr="0030318D">
        <w:rPr>
          <w:bCs/>
        </w:rPr>
        <w:t xml:space="preserve">) </w:t>
      </w:r>
      <w:r w:rsidRPr="0030318D">
        <w:rPr>
          <w:bCs/>
        </w:rPr>
        <w:t>Representative immu</w:t>
      </w:r>
      <w:r w:rsidR="004F56BD" w:rsidRPr="0030318D">
        <w:rPr>
          <w:bCs/>
        </w:rPr>
        <w:t>no</w:t>
      </w:r>
      <w:r w:rsidRPr="0030318D">
        <w:rPr>
          <w:bCs/>
        </w:rPr>
        <w:t xml:space="preserve">blotting </w:t>
      </w:r>
      <w:r w:rsidR="00DF6238">
        <w:rPr>
          <w:bCs/>
        </w:rPr>
        <w:t>(E)</w:t>
      </w:r>
      <w:r w:rsidR="00FA5199" w:rsidRPr="0030318D">
        <w:rPr>
          <w:bCs/>
        </w:rPr>
        <w:t xml:space="preserve"> </w:t>
      </w:r>
      <w:r w:rsidRPr="0030318D">
        <w:rPr>
          <w:bCs/>
        </w:rPr>
        <w:t xml:space="preserve">for NRP1, </w:t>
      </w:r>
      <w:r w:rsidR="00B64FA0" w:rsidRPr="0030318D">
        <w:rPr>
          <w:bCs/>
        </w:rPr>
        <w:t>p120 catenin</w:t>
      </w:r>
      <w:r w:rsidR="00DF20F0" w:rsidRPr="0030318D">
        <w:rPr>
          <w:bCs/>
        </w:rPr>
        <w:t>, VE-Cadherin</w:t>
      </w:r>
      <w:r w:rsidRPr="0030318D">
        <w:rPr>
          <w:bCs/>
        </w:rPr>
        <w:t xml:space="preserve"> and GAPDH </w:t>
      </w:r>
      <w:r w:rsidR="00215A47">
        <w:rPr>
          <w:bCs/>
        </w:rPr>
        <w:t xml:space="preserve">in </w:t>
      </w:r>
      <w:r w:rsidRPr="0030318D">
        <w:rPr>
          <w:bCs/>
        </w:rPr>
        <w:t xml:space="preserve">HUVECs transfected for 72 hours with </w:t>
      </w:r>
      <w:proofErr w:type="spellStart"/>
      <w:r w:rsidRPr="0030318D">
        <w:rPr>
          <w:bCs/>
        </w:rPr>
        <w:t>si­cont</w:t>
      </w:r>
      <w:r w:rsidR="00292581" w:rsidRPr="0030318D">
        <w:rPr>
          <w:bCs/>
        </w:rPr>
        <w:t>r</w:t>
      </w:r>
      <w:r w:rsidRPr="0030318D">
        <w:rPr>
          <w:bCs/>
        </w:rPr>
        <w:t>ol</w:t>
      </w:r>
      <w:proofErr w:type="spellEnd"/>
      <w:r w:rsidRPr="0030318D">
        <w:rPr>
          <w:bCs/>
        </w:rPr>
        <w:t xml:space="preserve"> or si­NRP1 </w:t>
      </w:r>
      <w:r w:rsidR="00DF6238">
        <w:rPr>
          <w:bCs/>
        </w:rPr>
        <w:t xml:space="preserve">and </w:t>
      </w:r>
      <w:r w:rsidRPr="0030318D">
        <w:rPr>
          <w:bCs/>
        </w:rPr>
        <w:t>exposed to laminar flow or static conditions for 24 hours</w:t>
      </w:r>
      <w:r w:rsidR="00FA5199" w:rsidRPr="0030318D">
        <w:rPr>
          <w:bCs/>
        </w:rPr>
        <w:t>.</w:t>
      </w:r>
      <w:r w:rsidR="00F068C7" w:rsidRPr="0030318D">
        <w:rPr>
          <w:bCs/>
        </w:rPr>
        <w:t xml:space="preserve"> Densitometry analysis of </w:t>
      </w:r>
      <w:r w:rsidR="00B64FA0" w:rsidRPr="0030318D">
        <w:rPr>
          <w:bCs/>
        </w:rPr>
        <w:t>p120 catenin</w:t>
      </w:r>
      <w:r w:rsidR="00950276" w:rsidRPr="0030318D">
        <w:rPr>
          <w:bCs/>
        </w:rPr>
        <w:t xml:space="preserve"> </w:t>
      </w:r>
      <w:r w:rsidR="001662B6" w:rsidRPr="0030318D">
        <w:rPr>
          <w:bCs/>
        </w:rPr>
        <w:t xml:space="preserve">(F) </w:t>
      </w:r>
      <w:r w:rsidR="00950276" w:rsidRPr="0030318D">
        <w:rPr>
          <w:bCs/>
        </w:rPr>
        <w:t>and VE-</w:t>
      </w:r>
      <w:r w:rsidR="003507E0" w:rsidRPr="0030318D">
        <w:rPr>
          <w:bCs/>
        </w:rPr>
        <w:t>c</w:t>
      </w:r>
      <w:r w:rsidR="00950276" w:rsidRPr="0030318D">
        <w:rPr>
          <w:bCs/>
        </w:rPr>
        <w:t>adherin</w:t>
      </w:r>
      <w:r w:rsidRPr="0030318D">
        <w:rPr>
          <w:bCs/>
        </w:rPr>
        <w:t xml:space="preserve"> </w:t>
      </w:r>
      <w:r w:rsidR="001662B6" w:rsidRPr="0030318D">
        <w:rPr>
          <w:bCs/>
        </w:rPr>
        <w:t xml:space="preserve">(G) </w:t>
      </w:r>
      <w:r w:rsidRPr="0030318D">
        <w:rPr>
          <w:bCs/>
        </w:rPr>
        <w:t>relative to GAPDH</w:t>
      </w:r>
      <w:r w:rsidR="00DF6238">
        <w:rPr>
          <w:bCs/>
        </w:rPr>
        <w:t>.</w:t>
      </w:r>
      <w:r w:rsidRPr="0030318D">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 xml:space="preserve">SEM. </w:t>
      </w:r>
      <w:r w:rsidR="00DF6238">
        <w:t>N</w:t>
      </w:r>
      <w:r w:rsidR="001662B6" w:rsidRPr="0030318D">
        <w:t xml:space="preserve"> = 3 </w:t>
      </w:r>
      <w:r w:rsidR="00660C40" w:rsidRPr="0030318D">
        <w:t>biological replicates</w:t>
      </w:r>
      <w:r w:rsidR="001662B6" w:rsidRPr="0030318D">
        <w:t xml:space="preserve"> per group</w:t>
      </w:r>
      <w:r w:rsidR="00DF6238">
        <w:rPr>
          <w:bCs/>
        </w:rPr>
        <w:t>.</w:t>
      </w:r>
      <w:r w:rsidRPr="0030318D">
        <w:rPr>
          <w:bCs/>
        </w:rPr>
        <w:t xml:space="preserve"> </w:t>
      </w:r>
      <w:r w:rsidR="00DF6238">
        <w:rPr>
          <w:bCs/>
        </w:rPr>
        <w:t>T</w:t>
      </w:r>
      <w:r w:rsidRPr="0030318D">
        <w:rPr>
          <w:bCs/>
        </w:rPr>
        <w:t>wo-way ANOVA</w:t>
      </w:r>
      <w:r w:rsidR="005D5342" w:rsidRPr="0030318D">
        <w:rPr>
          <w:bCs/>
        </w:rPr>
        <w:t>.</w:t>
      </w:r>
      <w:r w:rsidRPr="0030318D">
        <w:rPr>
          <w:bCs/>
        </w:rPr>
        <w:t xml:space="preserve"> (</w:t>
      </w:r>
      <w:r w:rsidR="005D5342" w:rsidRPr="0030318D">
        <w:rPr>
          <w:b/>
        </w:rPr>
        <w:t>H</w:t>
      </w:r>
      <w:r w:rsidRPr="0030318D">
        <w:rPr>
          <w:bCs/>
        </w:rPr>
        <w:t>)</w:t>
      </w:r>
      <w:r w:rsidR="008329EF" w:rsidRPr="0030318D">
        <w:rPr>
          <w:bCs/>
        </w:rPr>
        <w:t xml:space="preserve"> </w:t>
      </w:r>
      <w:r w:rsidR="00C073B6" w:rsidRPr="0030318D">
        <w:rPr>
          <w:bCs/>
        </w:rPr>
        <w:t xml:space="preserve">Endogenous VE-cadherin and </w:t>
      </w:r>
      <w:r w:rsidR="00B64FA0" w:rsidRPr="0030318D">
        <w:rPr>
          <w:bCs/>
        </w:rPr>
        <w:t>p120 catenin</w:t>
      </w:r>
      <w:r w:rsidR="00C073B6" w:rsidRPr="0030318D">
        <w:rPr>
          <w:bCs/>
        </w:rPr>
        <w:t xml:space="preserve"> were co-immun</w:t>
      </w:r>
      <w:r w:rsidR="00CD595A" w:rsidRPr="0030318D">
        <w:rPr>
          <w:bCs/>
        </w:rPr>
        <w:t>o</w:t>
      </w:r>
      <w:r w:rsidR="00C073B6" w:rsidRPr="0030318D">
        <w:rPr>
          <w:bCs/>
        </w:rPr>
        <w:t>pr</w:t>
      </w:r>
      <w:r w:rsidR="00CE30F9" w:rsidRPr="0030318D">
        <w:rPr>
          <w:bCs/>
        </w:rPr>
        <w:t>eci</w:t>
      </w:r>
      <w:r w:rsidR="00C073B6" w:rsidRPr="0030318D">
        <w:rPr>
          <w:bCs/>
        </w:rPr>
        <w:t>pitated from l</w:t>
      </w:r>
      <w:r w:rsidR="00886DC9" w:rsidRPr="0030318D">
        <w:rPr>
          <w:bCs/>
        </w:rPr>
        <w:t xml:space="preserve">ysates </w:t>
      </w:r>
      <w:r w:rsidR="00C073B6" w:rsidRPr="0030318D">
        <w:rPr>
          <w:bCs/>
        </w:rPr>
        <w:t>of</w:t>
      </w:r>
      <w:r w:rsidR="00886DC9" w:rsidRPr="0030318D">
        <w:rPr>
          <w:bCs/>
        </w:rPr>
        <w:t xml:space="preserve"> HUVECs </w:t>
      </w:r>
      <w:r w:rsidR="00720821" w:rsidRPr="0030318D">
        <w:rPr>
          <w:bCs/>
        </w:rPr>
        <w:t xml:space="preserve">cultured </w:t>
      </w:r>
      <w:r w:rsidR="001662B6" w:rsidRPr="0030318D">
        <w:rPr>
          <w:bCs/>
        </w:rPr>
        <w:t xml:space="preserve">under </w:t>
      </w:r>
      <w:r w:rsidR="00720821" w:rsidRPr="0030318D">
        <w:rPr>
          <w:bCs/>
        </w:rPr>
        <w:t>static conditions</w:t>
      </w:r>
      <w:r w:rsidR="00C073B6" w:rsidRPr="0030318D">
        <w:rPr>
          <w:bCs/>
        </w:rPr>
        <w:t xml:space="preserve"> </w:t>
      </w:r>
      <w:r w:rsidR="001662B6" w:rsidRPr="0030318D">
        <w:rPr>
          <w:bCs/>
        </w:rPr>
        <w:t xml:space="preserve">and </w:t>
      </w:r>
      <w:r w:rsidR="00886DC9" w:rsidRPr="0030318D">
        <w:rPr>
          <w:bCs/>
        </w:rPr>
        <w:t>tra</w:t>
      </w:r>
      <w:r w:rsidR="00CE30F9" w:rsidRPr="0030318D">
        <w:rPr>
          <w:bCs/>
        </w:rPr>
        <w:t>n</w:t>
      </w:r>
      <w:r w:rsidR="00886DC9" w:rsidRPr="0030318D">
        <w:rPr>
          <w:bCs/>
        </w:rPr>
        <w:t>sfec</w:t>
      </w:r>
      <w:r w:rsidR="00CE30F9" w:rsidRPr="0030318D">
        <w:rPr>
          <w:bCs/>
        </w:rPr>
        <w:t>t</w:t>
      </w:r>
      <w:r w:rsidR="00886DC9" w:rsidRPr="0030318D">
        <w:rPr>
          <w:bCs/>
        </w:rPr>
        <w:t>ed with control or NRP1 siRNA</w:t>
      </w:r>
      <w:r w:rsidR="007A11EC" w:rsidRPr="0030318D">
        <w:rPr>
          <w:bCs/>
        </w:rPr>
        <w:t>s</w:t>
      </w:r>
      <w:r w:rsidR="00720821" w:rsidRPr="0030318D">
        <w:rPr>
          <w:bCs/>
        </w:rPr>
        <w:t xml:space="preserve"> for 72 hours</w:t>
      </w:r>
      <w:r w:rsidR="00C073B6" w:rsidRPr="0030318D">
        <w:rPr>
          <w:bCs/>
        </w:rPr>
        <w:t>.</w:t>
      </w:r>
      <w:r w:rsidR="00E336A0" w:rsidRPr="0030318D">
        <w:rPr>
          <w:bCs/>
        </w:rPr>
        <w:t xml:space="preserve"> </w:t>
      </w:r>
      <w:r w:rsidR="00B64FA0" w:rsidRPr="0030318D">
        <w:rPr>
          <w:bCs/>
        </w:rPr>
        <w:t>p120 catenin</w:t>
      </w:r>
      <w:r w:rsidR="007B4843" w:rsidRPr="0030318D">
        <w:rPr>
          <w:bCs/>
        </w:rPr>
        <w:t xml:space="preserve"> </w:t>
      </w:r>
      <w:r w:rsidR="00E423C6" w:rsidRPr="0030318D">
        <w:rPr>
          <w:bCs/>
        </w:rPr>
        <w:t xml:space="preserve">or </w:t>
      </w:r>
      <w:r w:rsidR="003F3051" w:rsidRPr="0030318D">
        <w:rPr>
          <w:bCs/>
        </w:rPr>
        <w:t>control IgG</w:t>
      </w:r>
      <w:r w:rsidR="00E336A0" w:rsidRPr="0030318D">
        <w:rPr>
          <w:bCs/>
        </w:rPr>
        <w:t xml:space="preserve"> </w:t>
      </w:r>
      <w:proofErr w:type="spellStart"/>
      <w:r w:rsidR="001662B6" w:rsidRPr="0030318D">
        <w:rPr>
          <w:bCs/>
        </w:rPr>
        <w:t>immunoprecipitates</w:t>
      </w:r>
      <w:proofErr w:type="spellEnd"/>
      <w:r w:rsidR="001662B6" w:rsidRPr="0030318D">
        <w:rPr>
          <w:bCs/>
        </w:rPr>
        <w:t xml:space="preserve"> were immunoblotted </w:t>
      </w:r>
      <w:r w:rsidR="00E336A0" w:rsidRPr="0030318D">
        <w:rPr>
          <w:bCs/>
        </w:rPr>
        <w:t xml:space="preserve">for </w:t>
      </w:r>
      <w:r w:rsidR="005F4380" w:rsidRPr="0030318D">
        <w:rPr>
          <w:bCs/>
        </w:rPr>
        <w:t>VE-</w:t>
      </w:r>
      <w:r w:rsidR="007F1636" w:rsidRPr="0030318D">
        <w:rPr>
          <w:bCs/>
        </w:rPr>
        <w:t>c</w:t>
      </w:r>
      <w:r w:rsidR="005F4380" w:rsidRPr="0030318D">
        <w:rPr>
          <w:bCs/>
        </w:rPr>
        <w:t xml:space="preserve">adherin and </w:t>
      </w:r>
      <w:r w:rsidR="00B64FA0" w:rsidRPr="0030318D">
        <w:rPr>
          <w:bCs/>
        </w:rPr>
        <w:t>p120 catenin</w:t>
      </w:r>
      <w:r w:rsidR="005F4380" w:rsidRPr="0030318D">
        <w:rPr>
          <w:bCs/>
        </w:rPr>
        <w:t xml:space="preserve">. </w:t>
      </w:r>
      <w:r w:rsidR="003031F2" w:rsidRPr="0030318D">
        <w:rPr>
          <w:b/>
        </w:rPr>
        <w:t>(</w:t>
      </w:r>
      <w:r w:rsidR="005D5342" w:rsidRPr="0030318D">
        <w:rPr>
          <w:b/>
        </w:rPr>
        <w:t>I</w:t>
      </w:r>
      <w:r w:rsidR="003031F2" w:rsidRPr="0030318D">
        <w:rPr>
          <w:b/>
        </w:rPr>
        <w:t xml:space="preserve">) </w:t>
      </w:r>
      <w:r w:rsidR="00042F6E" w:rsidRPr="0030318D">
        <w:rPr>
          <w:bCs/>
        </w:rPr>
        <w:t>Densitometry analysis</w:t>
      </w:r>
      <w:r w:rsidR="003031F2" w:rsidRPr="0030318D">
        <w:rPr>
          <w:bCs/>
        </w:rPr>
        <w:t xml:space="preserve"> of </w:t>
      </w:r>
      <w:r w:rsidR="00D83453" w:rsidRPr="0030318D">
        <w:rPr>
          <w:bCs/>
        </w:rPr>
        <w:t xml:space="preserve">endogenous </w:t>
      </w:r>
      <w:r w:rsidR="00541BD8" w:rsidRPr="0030318D">
        <w:rPr>
          <w:bCs/>
        </w:rPr>
        <w:t xml:space="preserve">co-immunoprecipitated </w:t>
      </w:r>
      <w:r w:rsidR="00D83453" w:rsidRPr="0030318D">
        <w:rPr>
          <w:bCs/>
        </w:rPr>
        <w:t>VE-</w:t>
      </w:r>
      <w:r w:rsidR="007F1636" w:rsidRPr="0030318D">
        <w:rPr>
          <w:bCs/>
        </w:rPr>
        <w:t>c</w:t>
      </w:r>
      <w:r w:rsidR="00D83453" w:rsidRPr="0030318D">
        <w:rPr>
          <w:bCs/>
        </w:rPr>
        <w:t>adherin</w:t>
      </w:r>
      <w:r w:rsidR="00541BD8" w:rsidRPr="0030318D">
        <w:rPr>
          <w:bCs/>
        </w:rPr>
        <w:t xml:space="preserve"> normalized to immunoprecipitated </w:t>
      </w:r>
      <w:r w:rsidR="00B64FA0" w:rsidRPr="0030318D">
        <w:rPr>
          <w:bCs/>
        </w:rPr>
        <w:t>p120 catenin</w:t>
      </w:r>
      <w:r w:rsidR="00DF6238">
        <w:rPr>
          <w:bCs/>
        </w:rPr>
        <w:t>.</w:t>
      </w:r>
      <w:r w:rsidR="00D83453" w:rsidRPr="0030318D">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EM.</w:t>
      </w:r>
      <w:r w:rsidR="00D83453" w:rsidRPr="0030318D">
        <w:rPr>
          <w:bCs/>
        </w:rPr>
        <w:t xml:space="preserve"> </w:t>
      </w:r>
      <w:r w:rsidR="00DF6238">
        <w:t>N</w:t>
      </w:r>
      <w:r w:rsidR="0074773C" w:rsidRPr="0030318D">
        <w:t xml:space="preserve"> = 4 </w:t>
      </w:r>
      <w:r w:rsidR="002D0915" w:rsidRPr="0030318D">
        <w:t>biological replicates</w:t>
      </w:r>
      <w:r w:rsidR="0074773C" w:rsidRPr="0030318D">
        <w:t xml:space="preserve"> per group</w:t>
      </w:r>
      <w:r w:rsidR="00DF6238">
        <w:rPr>
          <w:bCs/>
        </w:rPr>
        <w:t>.</w:t>
      </w:r>
      <w:r w:rsidR="00212B5E" w:rsidRPr="0030318D">
        <w:rPr>
          <w:bCs/>
        </w:rPr>
        <w:t xml:space="preserve"> ***p &lt; 0.001</w:t>
      </w:r>
      <w:r w:rsidR="00DF6238">
        <w:rPr>
          <w:bCs/>
        </w:rPr>
        <w:t xml:space="preserve"> by </w:t>
      </w:r>
      <w:r w:rsidR="001E0B23" w:rsidRPr="0030318D">
        <w:rPr>
          <w:bCs/>
        </w:rPr>
        <w:t xml:space="preserve">paired </w:t>
      </w:r>
      <w:r w:rsidR="00212B5E" w:rsidRPr="0030318D">
        <w:rPr>
          <w:bCs/>
        </w:rPr>
        <w:t>t-test</w:t>
      </w:r>
      <w:r w:rsidR="001E0B23" w:rsidRPr="0030318D">
        <w:rPr>
          <w:bCs/>
        </w:rPr>
        <w:t>.</w:t>
      </w:r>
      <w:r w:rsidR="003031F2" w:rsidRPr="0030318D">
        <w:rPr>
          <w:bCs/>
        </w:rPr>
        <w:t xml:space="preserve"> </w:t>
      </w:r>
      <w:r w:rsidR="005F4380" w:rsidRPr="0030318D">
        <w:rPr>
          <w:b/>
        </w:rPr>
        <w:t>(</w:t>
      </w:r>
      <w:r w:rsidR="005D5342" w:rsidRPr="0030318D">
        <w:rPr>
          <w:b/>
        </w:rPr>
        <w:t>J</w:t>
      </w:r>
      <w:r w:rsidR="005F4380" w:rsidRPr="0030318D">
        <w:rPr>
          <w:b/>
        </w:rPr>
        <w:t>)</w:t>
      </w:r>
      <w:r w:rsidR="005F4380" w:rsidRPr="0030318D">
        <w:rPr>
          <w:bCs/>
        </w:rPr>
        <w:t xml:space="preserve"> </w:t>
      </w:r>
      <w:r w:rsidR="005B5C8E" w:rsidRPr="0030318D">
        <w:rPr>
          <w:bCs/>
        </w:rPr>
        <w:t>PLA</w:t>
      </w:r>
      <w:r w:rsidRPr="0030318D">
        <w:rPr>
          <w:bCs/>
        </w:rPr>
        <w:t xml:space="preserve"> (red, grey) for </w:t>
      </w:r>
      <w:r w:rsidR="00B64FA0" w:rsidRPr="0030318D">
        <w:rPr>
          <w:bCs/>
        </w:rPr>
        <w:t xml:space="preserve">p120 </w:t>
      </w:r>
      <w:proofErr w:type="spellStart"/>
      <w:r w:rsidR="00B64FA0" w:rsidRPr="0030318D">
        <w:rPr>
          <w:bCs/>
        </w:rPr>
        <w:t>catenin</w:t>
      </w:r>
      <w:r w:rsidR="00D44BE8" w:rsidRPr="0030318D">
        <w:rPr>
          <w:bCs/>
        </w:rPr>
        <w:t>:</w:t>
      </w:r>
      <w:r w:rsidRPr="0030318D">
        <w:rPr>
          <w:bCs/>
        </w:rPr>
        <w:t>VE-cadherin</w:t>
      </w:r>
      <w:proofErr w:type="spellEnd"/>
      <w:r w:rsidRPr="0030318D">
        <w:rPr>
          <w:bCs/>
        </w:rPr>
        <w:t xml:space="preserve"> in HUVECs transfected with </w:t>
      </w:r>
      <w:proofErr w:type="spellStart"/>
      <w:r w:rsidRPr="0030318D">
        <w:rPr>
          <w:bCs/>
        </w:rPr>
        <w:t>si­control</w:t>
      </w:r>
      <w:proofErr w:type="spellEnd"/>
      <w:r w:rsidRPr="0030318D">
        <w:rPr>
          <w:bCs/>
        </w:rPr>
        <w:t xml:space="preserve"> or si­NRP1 for 72 hours</w:t>
      </w:r>
      <w:r w:rsidR="00450E90" w:rsidRPr="0030318D">
        <w:rPr>
          <w:bCs/>
        </w:rPr>
        <w:t>,</w:t>
      </w:r>
      <w:r w:rsidRPr="0030318D">
        <w:rPr>
          <w:bCs/>
        </w:rPr>
        <w:t xml:space="preserve"> exposed to static</w:t>
      </w:r>
      <w:r w:rsidR="00910F5B" w:rsidRPr="0030318D">
        <w:rPr>
          <w:bCs/>
        </w:rPr>
        <w:t xml:space="preserve"> or laminar flow</w:t>
      </w:r>
      <w:r w:rsidRPr="0030318D">
        <w:rPr>
          <w:bCs/>
        </w:rPr>
        <w:t xml:space="preserve"> conditions for 24 hours</w:t>
      </w:r>
      <w:r w:rsidR="00126811" w:rsidRPr="0030318D">
        <w:rPr>
          <w:bCs/>
        </w:rPr>
        <w:t xml:space="preserve"> and counterstained with DAPI (blue)</w:t>
      </w:r>
      <w:r w:rsidR="00450E90" w:rsidRPr="0030318D">
        <w:rPr>
          <w:bCs/>
        </w:rPr>
        <w:t>. S</w:t>
      </w:r>
      <w:r w:rsidRPr="0030318D">
        <w:rPr>
          <w:bCs/>
        </w:rPr>
        <w:t>cale bar = 20 µm. (</w:t>
      </w:r>
      <w:r w:rsidR="005D5342" w:rsidRPr="0030318D">
        <w:rPr>
          <w:b/>
        </w:rPr>
        <w:t>K</w:t>
      </w:r>
      <w:r w:rsidRPr="0030318D">
        <w:rPr>
          <w:bCs/>
        </w:rPr>
        <w:t>) Average PLA signal per cell was measured in a minimum of 80 cells per experiment from 4 independent experiments</w:t>
      </w:r>
      <w:r w:rsidR="00DF6238">
        <w:rPr>
          <w:bCs/>
        </w:rPr>
        <w:t>.</w:t>
      </w:r>
      <w:r w:rsidRPr="0030318D">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D.</w:t>
      </w:r>
      <w:r w:rsidRPr="0030318D">
        <w:rPr>
          <w:bCs/>
        </w:rPr>
        <w:t xml:space="preserve"> **p &lt; 0.001</w:t>
      </w:r>
      <w:r w:rsidR="00DF6238">
        <w:rPr>
          <w:bCs/>
        </w:rPr>
        <w:t xml:space="preserve"> by </w:t>
      </w:r>
      <w:r w:rsidRPr="0030318D">
        <w:rPr>
          <w:bCs/>
        </w:rPr>
        <w:t>two-way ANOVA. (</w:t>
      </w:r>
      <w:r w:rsidR="005D5342" w:rsidRPr="0030318D">
        <w:rPr>
          <w:b/>
        </w:rPr>
        <w:t>L</w:t>
      </w:r>
      <w:r w:rsidRPr="0030318D">
        <w:rPr>
          <w:bCs/>
        </w:rPr>
        <w:t xml:space="preserve">) Staining for </w:t>
      </w:r>
      <w:proofErr w:type="spellStart"/>
      <w:r w:rsidRPr="0030318D">
        <w:rPr>
          <w:bCs/>
        </w:rPr>
        <w:t>VE­cadherin</w:t>
      </w:r>
      <w:proofErr w:type="spellEnd"/>
      <w:r w:rsidRPr="0030318D">
        <w:rPr>
          <w:bCs/>
        </w:rPr>
        <w:t xml:space="preserve"> (red), </w:t>
      </w:r>
      <w:r w:rsidR="00B64FA0" w:rsidRPr="0030318D">
        <w:rPr>
          <w:bCs/>
        </w:rPr>
        <w:t>p120 catenin</w:t>
      </w:r>
      <w:r w:rsidRPr="0030318D">
        <w:rPr>
          <w:bCs/>
        </w:rPr>
        <w:t xml:space="preserve"> (green</w:t>
      </w:r>
      <w:r w:rsidR="00F068C7" w:rsidRPr="0030318D">
        <w:rPr>
          <w:bCs/>
        </w:rPr>
        <w:t xml:space="preserve"> and gray</w:t>
      </w:r>
      <w:r w:rsidRPr="0030318D">
        <w:rPr>
          <w:bCs/>
        </w:rPr>
        <w:t xml:space="preserve">) of HUVECs transfected for 72 hours with </w:t>
      </w:r>
      <w:proofErr w:type="spellStart"/>
      <w:r w:rsidRPr="0030318D">
        <w:rPr>
          <w:bCs/>
        </w:rPr>
        <w:t>si­control</w:t>
      </w:r>
      <w:proofErr w:type="spellEnd"/>
      <w:r w:rsidRPr="0030318D">
        <w:rPr>
          <w:bCs/>
        </w:rPr>
        <w:t xml:space="preserve"> or si­</w:t>
      </w:r>
      <w:r w:rsidR="00E52E7B" w:rsidRPr="0030318D">
        <w:rPr>
          <w:bCs/>
        </w:rPr>
        <w:t>p1</w:t>
      </w:r>
      <w:r w:rsidR="003A79B8" w:rsidRPr="0030318D">
        <w:rPr>
          <w:bCs/>
        </w:rPr>
        <w:t>20 catenin</w:t>
      </w:r>
      <w:r w:rsidRPr="0030318D">
        <w:rPr>
          <w:bCs/>
        </w:rPr>
        <w:t xml:space="preserve"> </w:t>
      </w:r>
      <w:r w:rsidR="006D4D36" w:rsidRPr="0030318D">
        <w:rPr>
          <w:bCs/>
        </w:rPr>
        <w:t xml:space="preserve">and </w:t>
      </w:r>
      <w:r w:rsidRPr="0030318D">
        <w:rPr>
          <w:bCs/>
        </w:rPr>
        <w:t>exposed to laminar flow for 24 hours</w:t>
      </w:r>
      <w:r w:rsidR="006D4D36" w:rsidRPr="0030318D">
        <w:rPr>
          <w:bCs/>
        </w:rPr>
        <w:t>.</w:t>
      </w:r>
      <w:r w:rsidRPr="0030318D">
        <w:rPr>
          <w:bCs/>
        </w:rPr>
        <w:t xml:space="preserve"> Scale </w:t>
      </w:r>
      <w:r w:rsidR="006D4D36" w:rsidRPr="0030318D">
        <w:rPr>
          <w:bCs/>
        </w:rPr>
        <w:t xml:space="preserve">bar </w:t>
      </w:r>
      <w:r w:rsidRPr="0030318D">
        <w:rPr>
          <w:bCs/>
        </w:rPr>
        <w:t>= 20 µm. (</w:t>
      </w:r>
      <w:r w:rsidR="005D5342" w:rsidRPr="0030318D">
        <w:rPr>
          <w:b/>
        </w:rPr>
        <w:t>M</w:t>
      </w:r>
      <w:r w:rsidRPr="0030318D">
        <w:rPr>
          <w:bCs/>
        </w:rPr>
        <w:t xml:space="preserve">) </w:t>
      </w:r>
      <w:r w:rsidR="002C5C1B" w:rsidRPr="0030318D">
        <w:rPr>
          <w:bCs/>
        </w:rPr>
        <w:t>Q</w:t>
      </w:r>
      <w:r w:rsidRPr="0030318D">
        <w:rPr>
          <w:bCs/>
        </w:rPr>
        <w:t xml:space="preserve">uantification </w:t>
      </w:r>
      <w:r w:rsidR="00C93D09" w:rsidRPr="0030318D">
        <w:rPr>
          <w:bCs/>
        </w:rPr>
        <w:t>of</w:t>
      </w:r>
      <w:r w:rsidR="002C5C1B" w:rsidRPr="0030318D">
        <w:rPr>
          <w:bCs/>
        </w:rPr>
        <w:t xml:space="preserve"> </w:t>
      </w:r>
      <w:r w:rsidR="00B64FA0" w:rsidRPr="0030318D">
        <w:rPr>
          <w:bCs/>
        </w:rPr>
        <w:t>p120 catenin</w:t>
      </w:r>
      <w:r w:rsidR="00C93D09" w:rsidRPr="0030318D">
        <w:rPr>
          <w:bCs/>
        </w:rPr>
        <w:t xml:space="preserve"> integrated density</w:t>
      </w:r>
      <w:r w:rsidR="002C5C1B" w:rsidRPr="0030318D">
        <w:rPr>
          <w:bCs/>
        </w:rPr>
        <w:t xml:space="preserve"> </w:t>
      </w:r>
      <w:r w:rsidRPr="0030318D">
        <w:rPr>
          <w:bCs/>
        </w:rPr>
        <w:t xml:space="preserve">in optical z-stacks </w:t>
      </w:r>
      <w:r w:rsidR="006F2219" w:rsidRPr="0030318D">
        <w:rPr>
          <w:bCs/>
        </w:rPr>
        <w:t>normalized</w:t>
      </w:r>
      <w:r w:rsidRPr="0030318D">
        <w:rPr>
          <w:bCs/>
        </w:rPr>
        <w:t xml:space="preserve"> to DAPI</w:t>
      </w:r>
      <w:r w:rsidR="00DF6238">
        <w:rPr>
          <w:bCs/>
        </w:rPr>
        <w:t xml:space="preserve">. </w:t>
      </w:r>
      <w:r w:rsidR="00DF6238" w:rsidRPr="00DF6238">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D.</w:t>
      </w:r>
      <w:r w:rsidR="00DF6238" w:rsidRPr="0030318D">
        <w:rPr>
          <w:bCs/>
        </w:rPr>
        <w:t xml:space="preserve"> </w:t>
      </w:r>
      <w:r w:rsidR="00DF6238">
        <w:t>N</w:t>
      </w:r>
      <w:r w:rsidR="00224D0A" w:rsidRPr="0030318D">
        <w:t xml:space="preserve"> = 4 </w:t>
      </w:r>
      <w:r w:rsidR="007E2FE0" w:rsidRPr="0030318D">
        <w:t>biological replicates</w:t>
      </w:r>
      <w:r w:rsidR="00224D0A" w:rsidRPr="0030318D">
        <w:t xml:space="preserve"> per group</w:t>
      </w:r>
      <w:r w:rsidR="00DF6238">
        <w:rPr>
          <w:bCs/>
        </w:rPr>
        <w:t>.</w:t>
      </w:r>
      <w:r w:rsidRPr="0030318D">
        <w:rPr>
          <w:bCs/>
        </w:rPr>
        <w:t xml:space="preserve"> **p &lt; 0.00</w:t>
      </w:r>
      <w:r w:rsidR="00C42B06" w:rsidRPr="0030318D">
        <w:rPr>
          <w:bCs/>
        </w:rPr>
        <w:t>1</w:t>
      </w:r>
      <w:r w:rsidR="00DF6238">
        <w:rPr>
          <w:bCs/>
        </w:rPr>
        <w:t xml:space="preserve"> by </w:t>
      </w:r>
      <w:proofErr w:type="spellStart"/>
      <w:r w:rsidRPr="0030318D">
        <w:rPr>
          <w:bCs/>
        </w:rPr>
        <w:t>t­test</w:t>
      </w:r>
      <w:proofErr w:type="spellEnd"/>
      <w:r w:rsidRPr="0030318D">
        <w:rPr>
          <w:bCs/>
        </w:rPr>
        <w:t>. (</w:t>
      </w:r>
      <w:r w:rsidR="005D5342" w:rsidRPr="0030318D">
        <w:rPr>
          <w:b/>
        </w:rPr>
        <w:t>N</w:t>
      </w:r>
      <w:r w:rsidRPr="0030318D">
        <w:rPr>
          <w:b/>
        </w:rPr>
        <w:t>)</w:t>
      </w:r>
      <w:r w:rsidRPr="0030318D">
        <w:rPr>
          <w:bCs/>
        </w:rPr>
        <w:t xml:space="preserve"> HUVECs transfected for 72 hours with </w:t>
      </w:r>
      <w:proofErr w:type="spellStart"/>
      <w:r w:rsidRPr="0030318D">
        <w:rPr>
          <w:bCs/>
        </w:rPr>
        <w:t>si­control</w:t>
      </w:r>
      <w:proofErr w:type="spellEnd"/>
      <w:r w:rsidRPr="0030318D">
        <w:rPr>
          <w:bCs/>
        </w:rPr>
        <w:t>, si­NRP1 or si­</w:t>
      </w:r>
      <w:r w:rsidR="00B64FA0" w:rsidRPr="0030318D">
        <w:rPr>
          <w:bCs/>
        </w:rPr>
        <w:t>p120 catenin</w:t>
      </w:r>
      <w:r w:rsidRPr="0030318D">
        <w:rPr>
          <w:bCs/>
        </w:rPr>
        <w:t xml:space="preserve"> </w:t>
      </w:r>
      <w:r w:rsidR="00001F74" w:rsidRPr="0030318D">
        <w:rPr>
          <w:bCs/>
        </w:rPr>
        <w:t xml:space="preserve">were </w:t>
      </w:r>
      <w:r w:rsidRPr="0030318D">
        <w:rPr>
          <w:bCs/>
        </w:rPr>
        <w:t xml:space="preserve">subjected to laminar flow for 24 hours </w:t>
      </w:r>
      <w:r w:rsidR="00001F74" w:rsidRPr="0030318D">
        <w:rPr>
          <w:bCs/>
        </w:rPr>
        <w:t xml:space="preserve">and </w:t>
      </w:r>
      <w:r w:rsidRPr="0030318D">
        <w:rPr>
          <w:bCs/>
        </w:rPr>
        <w:t xml:space="preserve">stained for </w:t>
      </w:r>
      <w:proofErr w:type="spellStart"/>
      <w:r w:rsidRPr="0030318D">
        <w:rPr>
          <w:bCs/>
        </w:rPr>
        <w:t>VE­cadherin</w:t>
      </w:r>
      <w:proofErr w:type="spellEnd"/>
      <w:r w:rsidRPr="0030318D">
        <w:rPr>
          <w:bCs/>
        </w:rPr>
        <w:t xml:space="preserve"> (red), </w:t>
      </w:r>
      <w:proofErr w:type="spellStart"/>
      <w:r w:rsidRPr="0030318D">
        <w:rPr>
          <w:bCs/>
        </w:rPr>
        <w:t>F­actin</w:t>
      </w:r>
      <w:proofErr w:type="spellEnd"/>
      <w:r w:rsidRPr="0030318D">
        <w:rPr>
          <w:bCs/>
        </w:rPr>
        <w:t xml:space="preserve"> (green</w:t>
      </w:r>
      <w:r w:rsidR="00F068C7" w:rsidRPr="0030318D">
        <w:rPr>
          <w:bCs/>
        </w:rPr>
        <w:t xml:space="preserve"> and grey</w:t>
      </w:r>
      <w:r w:rsidRPr="0030318D">
        <w:rPr>
          <w:bCs/>
        </w:rPr>
        <w:t>) and DAPI (blue)</w:t>
      </w:r>
      <w:r w:rsidR="00001F74" w:rsidRPr="0030318D">
        <w:rPr>
          <w:bCs/>
        </w:rPr>
        <w:t>.</w:t>
      </w:r>
      <w:r w:rsidR="00F70950" w:rsidRPr="0030318D">
        <w:rPr>
          <w:bCs/>
        </w:rPr>
        <w:t xml:space="preserve"> Red </w:t>
      </w:r>
      <w:proofErr w:type="spellStart"/>
      <w:r w:rsidR="00F70950" w:rsidRPr="0030318D">
        <w:rPr>
          <w:bCs/>
        </w:rPr>
        <w:t>Δ</w:t>
      </w:r>
      <w:r w:rsidR="00B51856" w:rsidRPr="0030318D">
        <w:rPr>
          <w:bCs/>
        </w:rPr>
        <w:t>s</w:t>
      </w:r>
      <w:proofErr w:type="spellEnd"/>
      <w:r w:rsidR="00D169E9" w:rsidRPr="0030318D">
        <w:rPr>
          <w:bCs/>
        </w:rPr>
        <w:t xml:space="preserve"> indicate </w:t>
      </w:r>
      <w:bookmarkStart w:id="2" w:name="OLE_LINK2"/>
      <w:r w:rsidR="004C3EEA" w:rsidRPr="0030318D">
        <w:t>gaps between adjacent cells</w:t>
      </w:r>
      <w:bookmarkEnd w:id="2"/>
      <w:r w:rsidR="00001F74" w:rsidRPr="0030318D">
        <w:rPr>
          <w:bCs/>
        </w:rPr>
        <w:t>.</w:t>
      </w:r>
      <w:r w:rsidR="004C3EEA" w:rsidRPr="0030318D">
        <w:rPr>
          <w:bCs/>
        </w:rPr>
        <w:t xml:space="preserve"> </w:t>
      </w:r>
      <w:r w:rsidRPr="0030318D">
        <w:rPr>
          <w:bCs/>
        </w:rPr>
        <w:t xml:space="preserve">Scale </w:t>
      </w:r>
      <w:r w:rsidR="00001F74" w:rsidRPr="0030318D">
        <w:rPr>
          <w:bCs/>
        </w:rPr>
        <w:t xml:space="preserve">bar </w:t>
      </w:r>
      <w:r w:rsidRPr="0030318D">
        <w:rPr>
          <w:bCs/>
        </w:rPr>
        <w:t>= 20 µm. (</w:t>
      </w:r>
      <w:r w:rsidR="005D5342" w:rsidRPr="0030318D">
        <w:rPr>
          <w:b/>
        </w:rPr>
        <w:t>O</w:t>
      </w:r>
      <w:r w:rsidRPr="0030318D">
        <w:rPr>
          <w:bCs/>
        </w:rPr>
        <w:t xml:space="preserve">) Quantification of </w:t>
      </w:r>
      <w:proofErr w:type="spellStart"/>
      <w:r w:rsidRPr="0030318D">
        <w:rPr>
          <w:bCs/>
        </w:rPr>
        <w:t>F­actin</w:t>
      </w:r>
      <w:proofErr w:type="spellEnd"/>
      <w:r w:rsidRPr="0030318D">
        <w:rPr>
          <w:bCs/>
        </w:rPr>
        <w:t xml:space="preserve"> </w:t>
      </w:r>
      <w:r w:rsidR="00E31182" w:rsidRPr="0030318D">
        <w:rPr>
          <w:bCs/>
        </w:rPr>
        <w:t xml:space="preserve">integrated density </w:t>
      </w:r>
      <w:r w:rsidRPr="0030318D">
        <w:rPr>
          <w:bCs/>
        </w:rPr>
        <w:t xml:space="preserve">in optical z-stacks </w:t>
      </w:r>
      <w:r w:rsidR="006F2219" w:rsidRPr="0030318D">
        <w:rPr>
          <w:bCs/>
        </w:rPr>
        <w:t>normalized</w:t>
      </w:r>
      <w:r w:rsidRPr="0030318D">
        <w:rPr>
          <w:bCs/>
        </w:rPr>
        <w:t xml:space="preserve"> to DAPI</w:t>
      </w:r>
      <w:r w:rsidR="00DF6238">
        <w:rPr>
          <w:bCs/>
        </w:rPr>
        <w:t xml:space="preserve">. </w:t>
      </w:r>
      <w:r w:rsidR="00DF6238" w:rsidRPr="00DF6238">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D.</w:t>
      </w:r>
      <w:r w:rsidRPr="0030318D">
        <w:rPr>
          <w:bCs/>
        </w:rPr>
        <w:t xml:space="preserve"> </w:t>
      </w:r>
      <w:r w:rsidR="00DF6238">
        <w:t>N</w:t>
      </w:r>
      <w:r w:rsidR="00216E4A" w:rsidRPr="0030318D">
        <w:t xml:space="preserve"> </w:t>
      </w:r>
      <w:r w:rsidR="000254DA" w:rsidRPr="0030318D">
        <w:sym w:font="Symbol" w:char="F0B3"/>
      </w:r>
      <w:r w:rsidR="00216E4A" w:rsidRPr="0030318D">
        <w:t xml:space="preserve"> 3 </w:t>
      </w:r>
      <w:r w:rsidR="006208AE" w:rsidRPr="0030318D">
        <w:t>biological replicates</w:t>
      </w:r>
      <w:r w:rsidR="00216E4A" w:rsidRPr="0030318D">
        <w:t xml:space="preserve"> per group</w:t>
      </w:r>
      <w:r w:rsidR="00DF6238">
        <w:rPr>
          <w:bCs/>
        </w:rPr>
        <w:t>.</w:t>
      </w:r>
      <w:r w:rsidRPr="0030318D">
        <w:rPr>
          <w:bCs/>
        </w:rPr>
        <w:t xml:space="preserve"> ns = non-significant, ***p &lt; 0.0001</w:t>
      </w:r>
      <w:r w:rsidR="00DF6238">
        <w:rPr>
          <w:bCs/>
        </w:rPr>
        <w:t xml:space="preserve"> </w:t>
      </w:r>
      <w:proofErr w:type="gramStart"/>
      <w:r w:rsidR="00DF6238">
        <w:rPr>
          <w:bCs/>
        </w:rPr>
        <w:t xml:space="preserve">by </w:t>
      </w:r>
      <w:r w:rsidRPr="0030318D">
        <w:rPr>
          <w:bCs/>
        </w:rPr>
        <w:t xml:space="preserve"> one</w:t>
      </w:r>
      <w:proofErr w:type="gramEnd"/>
      <w:r w:rsidRPr="0030318D">
        <w:rPr>
          <w:bCs/>
        </w:rPr>
        <w:t>-way ANOVA. (</w:t>
      </w:r>
      <w:r w:rsidR="005D5342" w:rsidRPr="0030318D">
        <w:rPr>
          <w:b/>
        </w:rPr>
        <w:t>P</w:t>
      </w:r>
      <w:r w:rsidRPr="0030318D">
        <w:rPr>
          <w:bCs/>
        </w:rPr>
        <w:t xml:space="preserve">) Quantification of </w:t>
      </w:r>
      <w:proofErr w:type="spellStart"/>
      <w:r w:rsidRPr="0030318D">
        <w:rPr>
          <w:bCs/>
        </w:rPr>
        <w:t>VE­cadherin</w:t>
      </w:r>
      <w:proofErr w:type="spellEnd"/>
      <w:r w:rsidRPr="0030318D">
        <w:rPr>
          <w:bCs/>
        </w:rPr>
        <w:t xml:space="preserve"> </w:t>
      </w:r>
      <w:r w:rsidR="00B51856" w:rsidRPr="0030318D">
        <w:rPr>
          <w:bCs/>
        </w:rPr>
        <w:t>integrated density</w:t>
      </w:r>
      <w:r w:rsidRPr="0030318D">
        <w:rPr>
          <w:bCs/>
        </w:rPr>
        <w:t xml:space="preserve"> in optical z-stacks and </w:t>
      </w:r>
      <w:r w:rsidR="006F2219" w:rsidRPr="0030318D">
        <w:rPr>
          <w:bCs/>
        </w:rPr>
        <w:t>normalized</w:t>
      </w:r>
      <w:r w:rsidRPr="0030318D">
        <w:rPr>
          <w:bCs/>
        </w:rPr>
        <w:t xml:space="preserve"> to DAPI</w:t>
      </w:r>
      <w:r w:rsidR="00DF6238">
        <w:rPr>
          <w:bCs/>
        </w:rPr>
        <w:t xml:space="preserve">. </w:t>
      </w:r>
      <w:r w:rsidR="00DF6238" w:rsidRPr="00DF6238">
        <w:rPr>
          <w:bCs/>
        </w:rPr>
        <w:t xml:space="preserve"> </w:t>
      </w:r>
      <w:r w:rsidR="00DF6238">
        <w:rPr>
          <w:bCs/>
        </w:rPr>
        <w:t xml:space="preserve">Data are presented as </w:t>
      </w:r>
      <w:r w:rsidR="00DF6238" w:rsidRPr="0030318D">
        <w:rPr>
          <w:bCs/>
        </w:rPr>
        <w:t>mean</w:t>
      </w:r>
      <w:r w:rsidR="00DF6238">
        <w:rPr>
          <w:bCs/>
        </w:rPr>
        <w:t>s</w:t>
      </w:r>
      <w:r w:rsidR="00DF6238" w:rsidRPr="0030318D">
        <w:rPr>
          <w:bCs/>
        </w:rPr>
        <w:t xml:space="preserve"> ± </w:t>
      </w:r>
      <w:r w:rsidR="00DF6238">
        <w:rPr>
          <w:bCs/>
        </w:rPr>
        <w:t>SD.</w:t>
      </w:r>
      <w:r w:rsidRPr="0030318D">
        <w:rPr>
          <w:bCs/>
        </w:rPr>
        <w:t xml:space="preserve"> </w:t>
      </w:r>
      <w:r w:rsidR="00DF6238">
        <w:t>N</w:t>
      </w:r>
      <w:r w:rsidR="00F45A0C" w:rsidRPr="0030318D">
        <w:t xml:space="preserve"> </w:t>
      </w:r>
      <w:r w:rsidR="00F45A0C" w:rsidRPr="0030318D">
        <w:sym w:font="Symbol" w:char="F0B3"/>
      </w:r>
      <w:r w:rsidR="00F45A0C" w:rsidRPr="0030318D">
        <w:t xml:space="preserve"> 4 </w:t>
      </w:r>
      <w:r w:rsidR="00BE28DB" w:rsidRPr="0030318D">
        <w:t>biological replicates</w:t>
      </w:r>
      <w:r w:rsidR="00F45A0C" w:rsidRPr="0030318D">
        <w:t xml:space="preserve"> per group</w:t>
      </w:r>
      <w:r w:rsidR="00DF6238">
        <w:rPr>
          <w:bCs/>
        </w:rPr>
        <w:t>.</w:t>
      </w:r>
      <w:r w:rsidRPr="0030318D">
        <w:rPr>
          <w:bCs/>
        </w:rPr>
        <w:t xml:space="preserve"> ns = non-significant, **p &lt; 0.005</w:t>
      </w:r>
      <w:r w:rsidR="00DF6238">
        <w:rPr>
          <w:bCs/>
        </w:rPr>
        <w:t xml:space="preserve"> by </w:t>
      </w:r>
      <w:r w:rsidRPr="0030318D">
        <w:rPr>
          <w:bCs/>
        </w:rPr>
        <w:t>one-way ANOVA.</w:t>
      </w:r>
    </w:p>
    <w:p w14:paraId="07163955" w14:textId="7BD0D92E" w:rsidR="00B31FD5" w:rsidRPr="0030318D" w:rsidRDefault="00B31FD5" w:rsidP="0066663E">
      <w:pPr>
        <w:pStyle w:val="Acknowledgement"/>
        <w:spacing w:line="360" w:lineRule="auto"/>
        <w:ind w:left="142" w:right="-475" w:firstLine="0"/>
        <w:jc w:val="both"/>
        <w:rPr>
          <w:bCs/>
        </w:rPr>
      </w:pPr>
      <w:r w:rsidRPr="0030318D">
        <w:rPr>
          <w:b/>
        </w:rPr>
        <w:t>F</w:t>
      </w:r>
      <w:r w:rsidR="005F339A" w:rsidRPr="0030318D">
        <w:rPr>
          <w:b/>
        </w:rPr>
        <w:t>ig</w:t>
      </w:r>
      <w:r w:rsidR="009E051E" w:rsidRPr="0030318D">
        <w:rPr>
          <w:b/>
        </w:rPr>
        <w:t>.</w:t>
      </w:r>
      <w:r w:rsidR="005F339A" w:rsidRPr="0030318D">
        <w:rPr>
          <w:b/>
        </w:rPr>
        <w:t xml:space="preserve"> 4</w:t>
      </w:r>
      <w:r w:rsidR="00023978" w:rsidRPr="0030318D">
        <w:rPr>
          <w:b/>
        </w:rPr>
        <w:t>.</w:t>
      </w:r>
      <w:r w:rsidR="005F339A" w:rsidRPr="0030318D">
        <w:rPr>
          <w:b/>
        </w:rPr>
        <w:t xml:space="preserve"> NRP1 and </w:t>
      </w:r>
      <w:r w:rsidR="00B64FA0" w:rsidRPr="0030318D">
        <w:rPr>
          <w:b/>
        </w:rPr>
        <w:t>p120 catenin</w:t>
      </w:r>
      <w:r w:rsidR="005F339A" w:rsidRPr="0030318D">
        <w:rPr>
          <w:b/>
        </w:rPr>
        <w:t xml:space="preserve"> cooperate to suppress </w:t>
      </w:r>
      <w:r w:rsidR="00C96582">
        <w:rPr>
          <w:b/>
        </w:rPr>
        <w:t>TGF-β</w:t>
      </w:r>
      <w:r w:rsidR="005F339A" w:rsidRPr="0030318D">
        <w:rPr>
          <w:b/>
        </w:rPr>
        <w:t xml:space="preserve"> </w:t>
      </w:r>
      <w:r w:rsidR="009E051E" w:rsidRPr="0030318D">
        <w:rPr>
          <w:b/>
        </w:rPr>
        <w:t>signaling</w:t>
      </w:r>
      <w:r w:rsidR="005F339A" w:rsidRPr="0030318D">
        <w:rPr>
          <w:b/>
        </w:rPr>
        <w:t>.</w:t>
      </w:r>
      <w:r w:rsidR="009E051E" w:rsidRPr="0030318D">
        <w:rPr>
          <w:b/>
        </w:rPr>
        <w:t xml:space="preserve"> </w:t>
      </w:r>
      <w:r w:rsidR="005F339A" w:rsidRPr="0030318D">
        <w:rPr>
          <w:bCs/>
        </w:rPr>
        <w:t>(</w:t>
      </w:r>
      <w:r w:rsidR="005F339A" w:rsidRPr="0030318D">
        <w:rPr>
          <w:b/>
        </w:rPr>
        <w:t>A</w:t>
      </w:r>
      <w:r w:rsidR="005F339A" w:rsidRPr="0030318D">
        <w:rPr>
          <w:bCs/>
        </w:rPr>
        <w:t xml:space="preserve">) HUVECs transfected for 72 hours with </w:t>
      </w:r>
      <w:proofErr w:type="spellStart"/>
      <w:r w:rsidR="005F339A" w:rsidRPr="0030318D">
        <w:rPr>
          <w:bCs/>
        </w:rPr>
        <w:t>si­control</w:t>
      </w:r>
      <w:proofErr w:type="spellEnd"/>
      <w:r w:rsidR="005F339A" w:rsidRPr="0030318D">
        <w:rPr>
          <w:bCs/>
        </w:rPr>
        <w:t>, si­NRP1, si­</w:t>
      </w:r>
      <w:r w:rsidR="00B64FA0" w:rsidRPr="0030318D">
        <w:rPr>
          <w:bCs/>
        </w:rPr>
        <w:t>p120 catenin</w:t>
      </w:r>
      <w:r w:rsidR="005F339A" w:rsidRPr="0030318D">
        <w:rPr>
          <w:bCs/>
        </w:rPr>
        <w:t xml:space="preserve"> or si­TGFBR2 </w:t>
      </w:r>
      <w:r w:rsidR="00DF6238">
        <w:rPr>
          <w:bCs/>
        </w:rPr>
        <w:t xml:space="preserve">and </w:t>
      </w:r>
      <w:r w:rsidR="005F339A" w:rsidRPr="0030318D">
        <w:rPr>
          <w:bCs/>
        </w:rPr>
        <w:t>exposed to laminar flow for 24 hours were stained for TGFBR2 (red and grey), NRP1 (green) and DAPI (blue)</w:t>
      </w:r>
      <w:r w:rsidR="00DA70C9" w:rsidRPr="0030318D">
        <w:rPr>
          <w:bCs/>
        </w:rPr>
        <w:t>.</w:t>
      </w:r>
      <w:r w:rsidR="005F339A" w:rsidRPr="0030318D">
        <w:rPr>
          <w:bCs/>
        </w:rPr>
        <w:t xml:space="preserve"> Scale </w:t>
      </w:r>
      <w:r w:rsidR="00DA70C9" w:rsidRPr="0030318D">
        <w:rPr>
          <w:bCs/>
        </w:rPr>
        <w:t xml:space="preserve">bar </w:t>
      </w:r>
      <w:r w:rsidR="005F339A" w:rsidRPr="0030318D">
        <w:rPr>
          <w:bCs/>
        </w:rPr>
        <w:t xml:space="preserve">= 20 µm. </w:t>
      </w:r>
      <w:r w:rsidR="00DF6238">
        <w:rPr>
          <w:bCs/>
        </w:rPr>
        <w:t>W</w:t>
      </w:r>
      <w:r w:rsidR="005F339A" w:rsidRPr="0030318D">
        <w:rPr>
          <w:bCs/>
        </w:rPr>
        <w:t>hite squares</w:t>
      </w:r>
      <w:r w:rsidR="00DF6238">
        <w:rPr>
          <w:bCs/>
        </w:rPr>
        <w:t xml:space="preserve"> indicate the areas </w:t>
      </w:r>
      <w:r w:rsidR="00DF6238" w:rsidRPr="0030318D">
        <w:rPr>
          <w:bCs/>
        </w:rPr>
        <w:t>shown in higher magnification</w:t>
      </w:r>
      <w:r w:rsidR="00DF6238">
        <w:rPr>
          <w:bCs/>
        </w:rPr>
        <w:t>.</w:t>
      </w:r>
      <w:r w:rsidR="005F339A" w:rsidRPr="0030318D">
        <w:rPr>
          <w:bCs/>
        </w:rPr>
        <w:t xml:space="preserve"> </w:t>
      </w:r>
      <w:r w:rsidR="00DF6238">
        <w:rPr>
          <w:bCs/>
        </w:rPr>
        <w:t>W</w:t>
      </w:r>
      <w:r w:rsidR="005F339A" w:rsidRPr="0030318D">
        <w:rPr>
          <w:bCs/>
        </w:rPr>
        <w:t>hite arrow</w:t>
      </w:r>
      <w:r w:rsidR="00DA70C9" w:rsidRPr="0030318D">
        <w:rPr>
          <w:bCs/>
        </w:rPr>
        <w:t>s</w:t>
      </w:r>
      <w:r w:rsidR="005F339A" w:rsidRPr="0030318D">
        <w:rPr>
          <w:bCs/>
        </w:rPr>
        <w:t xml:space="preserve"> show TGFBR2 </w:t>
      </w:r>
      <w:r w:rsidR="00B86201" w:rsidRPr="0030318D">
        <w:rPr>
          <w:bCs/>
        </w:rPr>
        <w:t xml:space="preserve">plasma </w:t>
      </w:r>
      <w:r w:rsidR="009F3385" w:rsidRPr="0030318D">
        <w:rPr>
          <w:bCs/>
        </w:rPr>
        <w:t xml:space="preserve">membrane </w:t>
      </w:r>
      <w:r w:rsidR="00B86201" w:rsidRPr="0030318D">
        <w:rPr>
          <w:bCs/>
        </w:rPr>
        <w:t>enrichment</w:t>
      </w:r>
      <w:r w:rsidR="00DF6238">
        <w:rPr>
          <w:bCs/>
        </w:rPr>
        <w:t xml:space="preserve">. </w:t>
      </w:r>
      <w:r w:rsidR="00490E4C">
        <w:rPr>
          <w:bCs/>
        </w:rPr>
        <w:t>N</w:t>
      </w:r>
      <w:r w:rsidR="003671B4" w:rsidRPr="0030318D">
        <w:rPr>
          <w:bCs/>
        </w:rPr>
        <w:t xml:space="preserve"> = </w:t>
      </w:r>
      <w:r w:rsidR="00EA19F4" w:rsidRPr="0030318D">
        <w:rPr>
          <w:bCs/>
        </w:rPr>
        <w:t>3 biological replicates</w:t>
      </w:r>
      <w:r w:rsidR="003671B4" w:rsidRPr="0030318D">
        <w:rPr>
          <w:bCs/>
        </w:rPr>
        <w:t xml:space="preserve"> per group</w:t>
      </w:r>
      <w:r w:rsidR="005F339A" w:rsidRPr="0030318D">
        <w:rPr>
          <w:bCs/>
        </w:rPr>
        <w:t>. (</w:t>
      </w:r>
      <w:r w:rsidR="005F339A" w:rsidRPr="0030318D">
        <w:rPr>
          <w:b/>
        </w:rPr>
        <w:t>B</w:t>
      </w:r>
      <w:r w:rsidR="005F339A" w:rsidRPr="0030318D">
        <w:rPr>
          <w:bCs/>
        </w:rPr>
        <w:t xml:space="preserve">)  Representative immunoblotting for NRP1, </w:t>
      </w:r>
      <w:r w:rsidR="00B64FA0" w:rsidRPr="0030318D">
        <w:rPr>
          <w:bCs/>
        </w:rPr>
        <w:t>p120 catenin</w:t>
      </w:r>
      <w:r w:rsidR="005F339A" w:rsidRPr="0030318D">
        <w:rPr>
          <w:bCs/>
        </w:rPr>
        <w:t>, pSMAD2/3</w:t>
      </w:r>
      <w:r w:rsidR="00973D27" w:rsidRPr="0030318D">
        <w:rPr>
          <w:bCs/>
        </w:rPr>
        <w:t>, total SMAD2/3</w:t>
      </w:r>
      <w:r w:rsidR="005F339A" w:rsidRPr="0030318D">
        <w:rPr>
          <w:bCs/>
        </w:rPr>
        <w:t xml:space="preserve"> and GAPDH of HUVECs transfected for 72 hours </w:t>
      </w:r>
      <w:r w:rsidR="005F339A" w:rsidRPr="0030318D">
        <w:rPr>
          <w:bCs/>
        </w:rPr>
        <w:lastRenderedPageBreak/>
        <w:t xml:space="preserve">with </w:t>
      </w:r>
      <w:proofErr w:type="spellStart"/>
      <w:r w:rsidR="005F339A" w:rsidRPr="0030318D">
        <w:rPr>
          <w:bCs/>
        </w:rPr>
        <w:t>si­cont</w:t>
      </w:r>
      <w:r w:rsidR="009E051E" w:rsidRPr="0030318D">
        <w:rPr>
          <w:bCs/>
        </w:rPr>
        <w:t>r</w:t>
      </w:r>
      <w:r w:rsidR="005F339A" w:rsidRPr="0030318D">
        <w:rPr>
          <w:bCs/>
        </w:rPr>
        <w:t>ol</w:t>
      </w:r>
      <w:proofErr w:type="spellEnd"/>
      <w:r w:rsidR="005F339A" w:rsidRPr="0030318D">
        <w:rPr>
          <w:bCs/>
        </w:rPr>
        <w:t>, si­NRP1 o</w:t>
      </w:r>
      <w:r w:rsidR="00B86201" w:rsidRPr="0030318D">
        <w:rPr>
          <w:bCs/>
        </w:rPr>
        <w:t>r</w:t>
      </w:r>
      <w:r w:rsidR="005F339A" w:rsidRPr="0030318D">
        <w:rPr>
          <w:bCs/>
        </w:rPr>
        <w:t xml:space="preserve"> si­</w:t>
      </w:r>
      <w:r w:rsidR="00B64FA0" w:rsidRPr="0030318D">
        <w:rPr>
          <w:bCs/>
        </w:rPr>
        <w:t>p120 catenin</w:t>
      </w:r>
      <w:r w:rsidR="005F339A" w:rsidRPr="0030318D">
        <w:rPr>
          <w:bCs/>
        </w:rPr>
        <w:t>. (</w:t>
      </w:r>
      <w:r w:rsidR="005F339A" w:rsidRPr="0030318D">
        <w:rPr>
          <w:b/>
        </w:rPr>
        <w:t>C</w:t>
      </w:r>
      <w:r w:rsidR="005F339A" w:rsidRPr="0030318D">
        <w:rPr>
          <w:bCs/>
        </w:rPr>
        <w:t xml:space="preserve">) Quantification of SMAD2/3 phosphorylation relative to </w:t>
      </w:r>
      <w:r w:rsidR="004A10D8" w:rsidRPr="0030318D">
        <w:rPr>
          <w:bCs/>
        </w:rPr>
        <w:t xml:space="preserve">total SMAD2/3 </w:t>
      </w:r>
      <w:r w:rsidR="005F339A" w:rsidRPr="0030318D">
        <w:rPr>
          <w:bCs/>
        </w:rPr>
        <w:t xml:space="preserve">expressed as fold change compared to </w:t>
      </w:r>
      <w:proofErr w:type="spellStart"/>
      <w:r w:rsidR="005F339A" w:rsidRPr="0030318D">
        <w:rPr>
          <w:bCs/>
        </w:rPr>
        <w:t>si­control</w:t>
      </w:r>
      <w:proofErr w:type="spellEnd"/>
      <w:r w:rsidR="00EE5BB6">
        <w:rPr>
          <w:bCs/>
        </w:rPr>
        <w:t>.</w:t>
      </w:r>
      <w:r w:rsidR="005F339A" w:rsidRPr="0030318D">
        <w:rPr>
          <w:bCs/>
        </w:rPr>
        <w:t xml:space="preserve"> </w:t>
      </w:r>
      <w:r w:rsidR="00EE5BB6">
        <w:rPr>
          <w:bCs/>
        </w:rPr>
        <w:t xml:space="preserve">Data are presented as </w:t>
      </w:r>
      <w:r w:rsidR="00EE5BB6" w:rsidRPr="0030318D">
        <w:rPr>
          <w:bCs/>
        </w:rPr>
        <w:t>mean</w:t>
      </w:r>
      <w:r w:rsidR="00EE5BB6">
        <w:rPr>
          <w:bCs/>
        </w:rPr>
        <w:t>s</w:t>
      </w:r>
      <w:r w:rsidR="00EE5BB6" w:rsidRPr="0030318D">
        <w:rPr>
          <w:bCs/>
        </w:rPr>
        <w:t xml:space="preserve"> ± </w:t>
      </w:r>
      <w:r w:rsidR="00EE5BB6">
        <w:rPr>
          <w:bCs/>
        </w:rPr>
        <w:t>SD.</w:t>
      </w:r>
      <w:r w:rsidR="00EE5BB6" w:rsidRPr="0030318D">
        <w:rPr>
          <w:bCs/>
        </w:rPr>
        <w:t xml:space="preserve"> </w:t>
      </w:r>
      <w:r w:rsidR="009A64A6">
        <w:t>N</w:t>
      </w:r>
      <w:r w:rsidR="00DA70C9" w:rsidRPr="0030318D">
        <w:t xml:space="preserve"> </w:t>
      </w:r>
      <w:r w:rsidR="00812CA0" w:rsidRPr="0030318D">
        <w:t>=</w:t>
      </w:r>
      <w:r w:rsidR="00DA70C9" w:rsidRPr="0030318D">
        <w:t xml:space="preserve"> </w:t>
      </w:r>
      <w:r w:rsidR="00812CA0" w:rsidRPr="0030318D">
        <w:t>4</w:t>
      </w:r>
      <w:r w:rsidR="00DA70C9" w:rsidRPr="0030318D">
        <w:t xml:space="preserve"> </w:t>
      </w:r>
      <w:r w:rsidR="004A10D8" w:rsidRPr="0030318D">
        <w:t>biological replicates</w:t>
      </w:r>
      <w:r w:rsidR="00DA70C9" w:rsidRPr="0030318D">
        <w:t xml:space="preserve"> per group</w:t>
      </w:r>
      <w:r w:rsidR="009A64A6">
        <w:rPr>
          <w:bCs/>
        </w:rPr>
        <w:t>.</w:t>
      </w:r>
      <w:r w:rsidR="005F339A" w:rsidRPr="0030318D">
        <w:rPr>
          <w:bCs/>
        </w:rPr>
        <w:t xml:space="preserve"> ns = non-significant, *p &lt; 0.05</w:t>
      </w:r>
      <w:r w:rsidR="009A64A6">
        <w:rPr>
          <w:bCs/>
        </w:rPr>
        <w:t xml:space="preserve"> by </w:t>
      </w:r>
      <w:r w:rsidR="005F339A" w:rsidRPr="0030318D">
        <w:rPr>
          <w:bCs/>
        </w:rPr>
        <w:t xml:space="preserve">one-way ANOVA. </w:t>
      </w:r>
      <w:r w:rsidR="00AA53EB" w:rsidRPr="0030318D">
        <w:rPr>
          <w:b/>
        </w:rPr>
        <w:t>(D)</w:t>
      </w:r>
      <w:r w:rsidR="00F565A0" w:rsidRPr="0030318D">
        <w:t xml:space="preserve"> </w:t>
      </w:r>
      <w:r w:rsidR="00F565A0" w:rsidRPr="0030318D">
        <w:rPr>
          <w:bCs/>
        </w:rPr>
        <w:t>Schematic indicating the region in the aortic arch analyzed in</w:t>
      </w:r>
      <w:r w:rsidR="00AA53EB" w:rsidRPr="0030318D">
        <w:rPr>
          <w:bCs/>
        </w:rPr>
        <w:t xml:space="preserve"> </w:t>
      </w:r>
      <w:r w:rsidR="009A64A6">
        <w:rPr>
          <w:bCs/>
        </w:rPr>
        <w:t>(</w:t>
      </w:r>
      <w:r w:rsidR="00F565A0" w:rsidRPr="0030318D">
        <w:rPr>
          <w:bCs/>
        </w:rPr>
        <w:t>E</w:t>
      </w:r>
      <w:r w:rsidR="009A64A6">
        <w:rPr>
          <w:bCs/>
        </w:rPr>
        <w:t>)</w:t>
      </w:r>
      <w:r w:rsidR="00F565A0" w:rsidRPr="0030318D">
        <w:rPr>
          <w:bCs/>
        </w:rPr>
        <w:t xml:space="preserve"> and </w:t>
      </w:r>
      <w:r w:rsidR="009A64A6">
        <w:rPr>
          <w:bCs/>
        </w:rPr>
        <w:t>(</w:t>
      </w:r>
      <w:r w:rsidR="00F565A0" w:rsidRPr="0030318D">
        <w:rPr>
          <w:bCs/>
        </w:rPr>
        <w:t>F</w:t>
      </w:r>
      <w:r w:rsidR="009A64A6">
        <w:rPr>
          <w:bCs/>
        </w:rPr>
        <w:t>)</w:t>
      </w:r>
      <w:r w:rsidR="00F565A0" w:rsidRPr="0030318D">
        <w:rPr>
          <w:bCs/>
        </w:rPr>
        <w:t xml:space="preserve">. </w:t>
      </w:r>
      <w:r w:rsidR="005F339A" w:rsidRPr="0030318D">
        <w:rPr>
          <w:bCs/>
        </w:rPr>
        <w:t>(</w:t>
      </w:r>
      <w:r w:rsidR="009F270D" w:rsidRPr="0030318D">
        <w:rPr>
          <w:b/>
        </w:rPr>
        <w:t>E</w:t>
      </w:r>
      <w:r w:rsidR="005F339A" w:rsidRPr="0030318D">
        <w:rPr>
          <w:bCs/>
        </w:rPr>
        <w:t xml:space="preserve">) </w:t>
      </w:r>
      <w:bookmarkStart w:id="3" w:name="_Hlk118315824"/>
      <w:r w:rsidR="005F339A" w:rsidRPr="0030318D">
        <w:rPr>
          <w:bCs/>
        </w:rPr>
        <w:t xml:space="preserve">Aortic arches of </w:t>
      </w:r>
      <w:r w:rsidR="005F339A" w:rsidRPr="0030318D">
        <w:rPr>
          <w:bCs/>
          <w:i/>
          <w:iCs/>
        </w:rPr>
        <w:t>Nrp1</w:t>
      </w:r>
      <w:r w:rsidR="005F339A" w:rsidRPr="0030318D">
        <w:rPr>
          <w:bCs/>
          <w:vertAlign w:val="superscript"/>
        </w:rPr>
        <w:t>WT</w:t>
      </w:r>
      <w:r w:rsidR="005F339A" w:rsidRPr="0030318D">
        <w:rPr>
          <w:bCs/>
        </w:rPr>
        <w:t xml:space="preserve"> or </w:t>
      </w:r>
      <w:r w:rsidR="005F339A" w:rsidRPr="0030318D">
        <w:rPr>
          <w:bCs/>
          <w:i/>
          <w:iCs/>
        </w:rPr>
        <w:t>Nrp1</w:t>
      </w:r>
      <w:r w:rsidR="005F339A" w:rsidRPr="0030318D">
        <w:rPr>
          <w:bCs/>
          <w:vertAlign w:val="superscript"/>
        </w:rPr>
        <w:t>ECKO</w:t>
      </w:r>
      <w:r w:rsidR="005F339A" w:rsidRPr="0030318D">
        <w:rPr>
          <w:bCs/>
        </w:rPr>
        <w:t xml:space="preserve"> </w:t>
      </w:r>
      <w:r w:rsidR="00DA70C9" w:rsidRPr="0030318D">
        <w:rPr>
          <w:bCs/>
        </w:rPr>
        <w:t xml:space="preserve">mice </w:t>
      </w:r>
      <w:r w:rsidR="005F339A" w:rsidRPr="0030318D">
        <w:rPr>
          <w:bCs/>
        </w:rPr>
        <w:t>injected daily with tamoxifen (12.5mg/kg) for 5 days at 4 weeks of age</w:t>
      </w:r>
      <w:r w:rsidR="00D06601" w:rsidRPr="0030318D">
        <w:rPr>
          <w:bCs/>
        </w:rPr>
        <w:t>,</w:t>
      </w:r>
      <w:r w:rsidR="005F339A" w:rsidRPr="0030318D">
        <w:rPr>
          <w:bCs/>
        </w:rPr>
        <w:t xml:space="preserve"> </w:t>
      </w:r>
      <w:r w:rsidR="00DA70C9" w:rsidRPr="0030318D">
        <w:rPr>
          <w:bCs/>
        </w:rPr>
        <w:t xml:space="preserve">collected after </w:t>
      </w:r>
      <w:r w:rsidR="005F339A" w:rsidRPr="0030318D">
        <w:rPr>
          <w:bCs/>
        </w:rPr>
        <w:t xml:space="preserve">4 weeks </w:t>
      </w:r>
      <w:r w:rsidR="00D06601" w:rsidRPr="0030318D">
        <w:rPr>
          <w:bCs/>
        </w:rPr>
        <w:t xml:space="preserve">and </w:t>
      </w:r>
      <w:proofErr w:type="spellStart"/>
      <w:r w:rsidR="005F339A" w:rsidRPr="0030318D">
        <w:rPr>
          <w:bCs/>
        </w:rPr>
        <w:t>immunostained</w:t>
      </w:r>
      <w:proofErr w:type="spellEnd"/>
      <w:r w:rsidR="005F339A" w:rsidRPr="0030318D">
        <w:rPr>
          <w:bCs/>
        </w:rPr>
        <w:t xml:space="preserve"> for NRP1 (</w:t>
      </w:r>
      <w:r w:rsidR="00DA70C9" w:rsidRPr="0030318D">
        <w:rPr>
          <w:bCs/>
        </w:rPr>
        <w:t>g</w:t>
      </w:r>
      <w:r w:rsidR="005F339A" w:rsidRPr="0030318D">
        <w:rPr>
          <w:bCs/>
        </w:rPr>
        <w:t>reen), VE-cadherin (</w:t>
      </w:r>
      <w:r w:rsidR="00DA70C9" w:rsidRPr="0030318D">
        <w:rPr>
          <w:bCs/>
        </w:rPr>
        <w:t>r</w:t>
      </w:r>
      <w:r w:rsidR="005F339A" w:rsidRPr="0030318D">
        <w:rPr>
          <w:bCs/>
        </w:rPr>
        <w:t>ed), pSMAD2/3 (grey) and DAPI (blue). Scale bar = 20 µm.</w:t>
      </w:r>
      <w:bookmarkEnd w:id="3"/>
      <w:r w:rsidR="005F339A" w:rsidRPr="0030318D">
        <w:rPr>
          <w:bCs/>
        </w:rPr>
        <w:t xml:space="preserve"> (</w:t>
      </w:r>
      <w:r w:rsidR="008205F7" w:rsidRPr="0030318D">
        <w:rPr>
          <w:b/>
        </w:rPr>
        <w:t>F</w:t>
      </w:r>
      <w:r w:rsidR="005F339A" w:rsidRPr="0030318D">
        <w:rPr>
          <w:bCs/>
        </w:rPr>
        <w:t xml:space="preserve">) Quantification of pSMAD2/3 </w:t>
      </w:r>
      <w:r w:rsidR="00522514" w:rsidRPr="0030318D">
        <w:rPr>
          <w:bCs/>
        </w:rPr>
        <w:t>integrated density</w:t>
      </w:r>
      <w:r w:rsidR="005F339A" w:rsidRPr="0030318D">
        <w:rPr>
          <w:bCs/>
        </w:rPr>
        <w:t xml:space="preserve"> relative to </w:t>
      </w:r>
      <w:proofErr w:type="spellStart"/>
      <w:r w:rsidR="005F339A" w:rsidRPr="0030318D">
        <w:rPr>
          <w:bCs/>
        </w:rPr>
        <w:t>VE­cadherin</w:t>
      </w:r>
      <w:proofErr w:type="spellEnd"/>
      <w:r w:rsidR="00EE5BB6">
        <w:rPr>
          <w:bCs/>
        </w:rPr>
        <w:t>.</w:t>
      </w:r>
      <w:r w:rsidR="005F339A" w:rsidRPr="0030318D">
        <w:rPr>
          <w:bCs/>
        </w:rPr>
        <w:t xml:space="preserve"> </w:t>
      </w:r>
      <w:r w:rsidR="00EE5BB6">
        <w:rPr>
          <w:bCs/>
        </w:rPr>
        <w:t xml:space="preserve">Data are presented as </w:t>
      </w:r>
      <w:r w:rsidR="00EE5BB6" w:rsidRPr="0030318D">
        <w:rPr>
          <w:bCs/>
        </w:rPr>
        <w:t>mean</w:t>
      </w:r>
      <w:r w:rsidR="00EE5BB6">
        <w:rPr>
          <w:bCs/>
        </w:rPr>
        <w:t>s</w:t>
      </w:r>
      <w:r w:rsidR="00EE5BB6" w:rsidRPr="0030318D">
        <w:rPr>
          <w:bCs/>
        </w:rPr>
        <w:t xml:space="preserve"> ± </w:t>
      </w:r>
      <w:r w:rsidR="00EE5BB6">
        <w:rPr>
          <w:bCs/>
        </w:rPr>
        <w:t>SD.</w:t>
      </w:r>
      <w:r w:rsidR="00EE5BB6" w:rsidRPr="0030318D">
        <w:rPr>
          <w:bCs/>
        </w:rPr>
        <w:t xml:space="preserve"> </w:t>
      </w:r>
      <w:r w:rsidR="00BF2260">
        <w:t>N</w:t>
      </w:r>
      <w:r w:rsidR="00DA70C9" w:rsidRPr="0030318D">
        <w:t xml:space="preserve"> </w:t>
      </w:r>
      <w:r w:rsidR="00DA70C9" w:rsidRPr="0030318D">
        <w:sym w:font="Symbol" w:char="F0B3"/>
      </w:r>
      <w:r w:rsidR="00DA70C9" w:rsidRPr="0030318D">
        <w:t xml:space="preserve"> 5 </w:t>
      </w:r>
      <w:r w:rsidR="00AD03F0" w:rsidRPr="0030318D">
        <w:t>mice</w:t>
      </w:r>
      <w:r w:rsidR="00DA70C9" w:rsidRPr="0030318D">
        <w:t xml:space="preserve"> per group</w:t>
      </w:r>
      <w:r w:rsidR="00BF2260">
        <w:rPr>
          <w:bCs/>
        </w:rPr>
        <w:t>.</w:t>
      </w:r>
      <w:r w:rsidR="005F339A" w:rsidRPr="0030318D">
        <w:rPr>
          <w:bCs/>
        </w:rPr>
        <w:t xml:space="preserve"> **p &lt; 0.005</w:t>
      </w:r>
      <w:r w:rsidR="00BF2260">
        <w:rPr>
          <w:bCs/>
        </w:rPr>
        <w:t xml:space="preserve"> by </w:t>
      </w:r>
      <w:r w:rsidR="005F339A" w:rsidRPr="0030318D">
        <w:rPr>
          <w:bCs/>
        </w:rPr>
        <w:t xml:space="preserve">unpaired </w:t>
      </w:r>
      <w:proofErr w:type="spellStart"/>
      <w:r w:rsidR="005F339A" w:rsidRPr="0030318D">
        <w:rPr>
          <w:bCs/>
        </w:rPr>
        <w:t>t­test</w:t>
      </w:r>
      <w:proofErr w:type="spellEnd"/>
      <w:r w:rsidR="005F339A" w:rsidRPr="0030318D">
        <w:rPr>
          <w:bCs/>
        </w:rPr>
        <w:t>. (</w:t>
      </w:r>
      <w:r w:rsidR="008205F7" w:rsidRPr="0030318D">
        <w:rPr>
          <w:b/>
        </w:rPr>
        <w:t>G</w:t>
      </w:r>
      <w:r w:rsidR="005F339A" w:rsidRPr="0030318D">
        <w:rPr>
          <w:bCs/>
        </w:rPr>
        <w:t xml:space="preserve">)  PLA (red, grey) </w:t>
      </w:r>
      <w:r w:rsidR="006C64D3" w:rsidRPr="0030318D">
        <w:rPr>
          <w:bCs/>
        </w:rPr>
        <w:t xml:space="preserve">for NRP1:TGFBR2 in HUVECs cultured </w:t>
      </w:r>
      <w:r w:rsidR="00064AAF" w:rsidRPr="0030318D">
        <w:rPr>
          <w:bCs/>
        </w:rPr>
        <w:t xml:space="preserve">under </w:t>
      </w:r>
      <w:r w:rsidR="006C64D3" w:rsidRPr="0030318D">
        <w:rPr>
          <w:bCs/>
        </w:rPr>
        <w:t>static conditions</w:t>
      </w:r>
      <w:r w:rsidR="00064AAF" w:rsidRPr="0030318D">
        <w:rPr>
          <w:bCs/>
        </w:rPr>
        <w:t>.</w:t>
      </w:r>
      <w:r w:rsidR="006C64D3" w:rsidRPr="0030318D">
        <w:rPr>
          <w:bCs/>
        </w:rPr>
        <w:t xml:space="preserve"> </w:t>
      </w:r>
      <w:r w:rsidR="00064AAF" w:rsidRPr="0030318D">
        <w:rPr>
          <w:bCs/>
        </w:rPr>
        <w:t>S</w:t>
      </w:r>
      <w:r w:rsidR="006C64D3" w:rsidRPr="0030318D">
        <w:rPr>
          <w:bCs/>
        </w:rPr>
        <w:t>cale bar = 20 µm.</w:t>
      </w:r>
      <w:r w:rsidR="009105A5" w:rsidRPr="0030318D">
        <w:rPr>
          <w:bCs/>
        </w:rPr>
        <w:t xml:space="preserve"> White square shows the location of enhanced magnification of PLA shown in grey scale in the righthand side panel.</w:t>
      </w:r>
      <w:r w:rsidR="006C64D3" w:rsidRPr="0030318D">
        <w:rPr>
          <w:bCs/>
        </w:rPr>
        <w:t xml:space="preserve"> </w:t>
      </w:r>
      <w:r w:rsidR="005F339A" w:rsidRPr="0030318D">
        <w:rPr>
          <w:bCs/>
        </w:rPr>
        <w:t>(</w:t>
      </w:r>
      <w:r w:rsidR="006C64D3" w:rsidRPr="0030318D">
        <w:rPr>
          <w:b/>
        </w:rPr>
        <w:t>H</w:t>
      </w:r>
      <w:r w:rsidR="005F339A" w:rsidRPr="0030318D">
        <w:rPr>
          <w:bCs/>
        </w:rPr>
        <w:t>)</w:t>
      </w:r>
      <w:r w:rsidR="005440A9" w:rsidRPr="0030318D">
        <w:rPr>
          <w:bCs/>
        </w:rPr>
        <w:t xml:space="preserve"> Average</w:t>
      </w:r>
      <w:r w:rsidR="005F339A" w:rsidRPr="0030318D">
        <w:rPr>
          <w:bCs/>
        </w:rPr>
        <w:t xml:space="preserve"> PLA signal per cell measured in a minimum of 80 cells per experiment from 3 independent experiments</w:t>
      </w:r>
      <w:r w:rsidR="00EE5BB6">
        <w:rPr>
          <w:bCs/>
        </w:rPr>
        <w:t xml:space="preserve">. Data are presented as </w:t>
      </w:r>
      <w:r w:rsidR="00EE5BB6" w:rsidRPr="0030318D">
        <w:rPr>
          <w:bCs/>
        </w:rPr>
        <w:t>mean</w:t>
      </w:r>
      <w:r w:rsidR="00EE5BB6">
        <w:rPr>
          <w:bCs/>
        </w:rPr>
        <w:t>s</w:t>
      </w:r>
      <w:r w:rsidR="00EE5BB6" w:rsidRPr="0030318D">
        <w:rPr>
          <w:bCs/>
        </w:rPr>
        <w:t xml:space="preserve"> ± </w:t>
      </w:r>
      <w:r w:rsidR="00EE5BB6">
        <w:rPr>
          <w:bCs/>
        </w:rPr>
        <w:t>SD.</w:t>
      </w:r>
      <w:r w:rsidR="00EE5BB6" w:rsidRPr="0030318D">
        <w:rPr>
          <w:bCs/>
        </w:rPr>
        <w:t xml:space="preserve"> </w:t>
      </w:r>
      <w:r w:rsidR="005F339A" w:rsidRPr="0030318D">
        <w:rPr>
          <w:bCs/>
        </w:rPr>
        <w:t>*p &lt; 0.05</w:t>
      </w:r>
      <w:r w:rsidR="00215A47">
        <w:rPr>
          <w:bCs/>
        </w:rPr>
        <w:t xml:space="preserve"> by </w:t>
      </w:r>
      <w:r w:rsidR="005F339A" w:rsidRPr="0030318D">
        <w:rPr>
          <w:bCs/>
        </w:rPr>
        <w:t xml:space="preserve">paired </w:t>
      </w:r>
      <w:proofErr w:type="spellStart"/>
      <w:r w:rsidR="005F339A" w:rsidRPr="0030318D">
        <w:rPr>
          <w:bCs/>
        </w:rPr>
        <w:t>t­test</w:t>
      </w:r>
      <w:proofErr w:type="spellEnd"/>
      <w:r w:rsidR="005F339A" w:rsidRPr="0030318D">
        <w:rPr>
          <w:bCs/>
        </w:rPr>
        <w:t>. (</w:t>
      </w:r>
      <w:r w:rsidR="006C64D3" w:rsidRPr="0030318D">
        <w:rPr>
          <w:b/>
        </w:rPr>
        <w:t>I</w:t>
      </w:r>
      <w:r w:rsidR="005F339A" w:rsidRPr="0030318D">
        <w:rPr>
          <w:bCs/>
        </w:rPr>
        <w:t>) PLA (red, grey) for NRP1</w:t>
      </w:r>
      <w:r w:rsidR="00CA7696" w:rsidRPr="0030318D">
        <w:rPr>
          <w:bCs/>
        </w:rPr>
        <w:t>:</w:t>
      </w:r>
      <w:r w:rsidR="005F339A" w:rsidRPr="0030318D">
        <w:rPr>
          <w:bCs/>
        </w:rPr>
        <w:t xml:space="preserve">TGFBR2 in HUVECs transfected for 72 hours with </w:t>
      </w:r>
      <w:proofErr w:type="spellStart"/>
      <w:r w:rsidR="005F339A" w:rsidRPr="0030318D">
        <w:rPr>
          <w:bCs/>
        </w:rPr>
        <w:t>si­control</w:t>
      </w:r>
      <w:proofErr w:type="spellEnd"/>
      <w:r w:rsidR="005F339A" w:rsidRPr="0030318D">
        <w:rPr>
          <w:bCs/>
        </w:rPr>
        <w:t>, si­NRP1, si­</w:t>
      </w:r>
      <w:r w:rsidR="00B64FA0" w:rsidRPr="0030318D">
        <w:rPr>
          <w:bCs/>
        </w:rPr>
        <w:t>p120 catenin</w:t>
      </w:r>
      <w:r w:rsidR="005F339A" w:rsidRPr="0030318D">
        <w:rPr>
          <w:bCs/>
        </w:rPr>
        <w:t xml:space="preserve"> or co</w:t>
      </w:r>
      <w:r w:rsidR="009E051E" w:rsidRPr="0030318D">
        <w:rPr>
          <w:bCs/>
        </w:rPr>
        <w:t>-</w:t>
      </w:r>
      <w:r w:rsidR="005F339A" w:rsidRPr="0030318D">
        <w:rPr>
          <w:bCs/>
        </w:rPr>
        <w:t>transfected with si­NRP1 and si­TGFBR2, exposed to laminar flow for 24 hours and counterstained with DAPI (blue)</w:t>
      </w:r>
      <w:r w:rsidR="00064AAF" w:rsidRPr="0030318D">
        <w:rPr>
          <w:bCs/>
        </w:rPr>
        <w:t>.</w:t>
      </w:r>
      <w:r w:rsidR="005F339A" w:rsidRPr="0030318D">
        <w:rPr>
          <w:bCs/>
        </w:rPr>
        <w:t xml:space="preserve"> </w:t>
      </w:r>
      <w:r w:rsidR="00064AAF" w:rsidRPr="0030318D">
        <w:rPr>
          <w:bCs/>
        </w:rPr>
        <w:t>S</w:t>
      </w:r>
      <w:r w:rsidR="005F339A" w:rsidRPr="0030318D">
        <w:rPr>
          <w:bCs/>
        </w:rPr>
        <w:t xml:space="preserve">cale bar = 20 µm. White square shows the location of enhanced magnification of </w:t>
      </w:r>
      <w:r w:rsidR="00032665" w:rsidRPr="0030318D">
        <w:rPr>
          <w:bCs/>
        </w:rPr>
        <w:t>PLA</w:t>
      </w:r>
      <w:r w:rsidR="009105A5" w:rsidRPr="0030318D">
        <w:rPr>
          <w:bCs/>
        </w:rPr>
        <w:t xml:space="preserve"> shown in</w:t>
      </w:r>
      <w:r w:rsidR="00032665" w:rsidRPr="0030318D">
        <w:rPr>
          <w:bCs/>
        </w:rPr>
        <w:t xml:space="preserve"> </w:t>
      </w:r>
      <w:r w:rsidR="005F339A" w:rsidRPr="0030318D">
        <w:rPr>
          <w:bCs/>
        </w:rPr>
        <w:t xml:space="preserve">grey scale </w:t>
      </w:r>
      <w:r w:rsidR="009105A5" w:rsidRPr="0030318D">
        <w:rPr>
          <w:bCs/>
        </w:rPr>
        <w:t>in</w:t>
      </w:r>
      <w:r w:rsidR="005F339A" w:rsidRPr="0030318D">
        <w:rPr>
          <w:bCs/>
        </w:rPr>
        <w:t xml:space="preserve"> the bottom panel</w:t>
      </w:r>
      <w:r w:rsidR="009105A5" w:rsidRPr="0030318D">
        <w:rPr>
          <w:bCs/>
        </w:rPr>
        <w:t>s</w:t>
      </w:r>
      <w:r w:rsidR="005F339A" w:rsidRPr="0030318D">
        <w:rPr>
          <w:bCs/>
        </w:rPr>
        <w:t>. (</w:t>
      </w:r>
      <w:r w:rsidR="00D836CF" w:rsidRPr="0030318D">
        <w:rPr>
          <w:b/>
        </w:rPr>
        <w:t>J</w:t>
      </w:r>
      <w:r w:rsidR="005F339A" w:rsidRPr="0030318D">
        <w:rPr>
          <w:bCs/>
        </w:rPr>
        <w:t xml:space="preserve">) </w:t>
      </w:r>
      <w:r w:rsidR="009105A5" w:rsidRPr="0030318D">
        <w:rPr>
          <w:bCs/>
        </w:rPr>
        <w:t>Average</w:t>
      </w:r>
      <w:r w:rsidR="005F339A" w:rsidRPr="0030318D">
        <w:rPr>
          <w:bCs/>
        </w:rPr>
        <w:t xml:space="preserve"> PLA signal was measured in a minimum of 80 cells per experiment from 3 independent experiments</w:t>
      </w:r>
      <w:r w:rsidR="00EE5BB6">
        <w:rPr>
          <w:bCs/>
        </w:rPr>
        <w:t>.</w:t>
      </w:r>
      <w:r w:rsidR="005F339A" w:rsidRPr="0030318D">
        <w:rPr>
          <w:bCs/>
        </w:rPr>
        <w:t xml:space="preserve"> </w:t>
      </w:r>
      <w:r w:rsidR="00EE5BB6">
        <w:rPr>
          <w:bCs/>
        </w:rPr>
        <w:t xml:space="preserve">Data are presented as </w:t>
      </w:r>
      <w:r w:rsidR="00EE5BB6" w:rsidRPr="0030318D">
        <w:rPr>
          <w:bCs/>
        </w:rPr>
        <w:t>mean</w:t>
      </w:r>
      <w:r w:rsidR="00EE5BB6">
        <w:rPr>
          <w:bCs/>
        </w:rPr>
        <w:t>s</w:t>
      </w:r>
      <w:r w:rsidR="00EE5BB6" w:rsidRPr="0030318D">
        <w:rPr>
          <w:bCs/>
        </w:rPr>
        <w:t xml:space="preserve"> ± </w:t>
      </w:r>
      <w:r w:rsidR="00EE5BB6">
        <w:rPr>
          <w:bCs/>
        </w:rPr>
        <w:t>SD.</w:t>
      </w:r>
      <w:r w:rsidR="00EE5BB6" w:rsidRPr="0030318D">
        <w:rPr>
          <w:bCs/>
        </w:rPr>
        <w:t xml:space="preserve"> </w:t>
      </w:r>
      <w:r w:rsidR="005F339A" w:rsidRPr="0030318D">
        <w:rPr>
          <w:bCs/>
        </w:rPr>
        <w:t>**p &lt; 0.005, ***p &lt; 0.001, ****p &lt; 0.0001</w:t>
      </w:r>
      <w:r w:rsidR="00BF2260">
        <w:rPr>
          <w:bCs/>
        </w:rPr>
        <w:t xml:space="preserve"> by </w:t>
      </w:r>
      <w:r w:rsidR="005F339A" w:rsidRPr="0030318D">
        <w:rPr>
          <w:bCs/>
        </w:rPr>
        <w:t>one-way ANOVA.</w:t>
      </w:r>
    </w:p>
    <w:p w14:paraId="6DED9CF2" w14:textId="756BFEC7" w:rsidR="00A16C38" w:rsidRPr="0030318D" w:rsidRDefault="005F339A" w:rsidP="0066663E">
      <w:pPr>
        <w:pStyle w:val="Acknowledgement"/>
        <w:spacing w:line="360" w:lineRule="auto"/>
        <w:ind w:left="142" w:right="-475" w:firstLine="0"/>
        <w:jc w:val="both"/>
        <w:rPr>
          <w:bCs/>
        </w:rPr>
      </w:pPr>
      <w:r w:rsidRPr="0030318D">
        <w:rPr>
          <w:b/>
        </w:rPr>
        <w:t xml:space="preserve">Fig. 5. NRP1 suppresses inflammatory pathways and atherosclerosis. </w:t>
      </w:r>
      <w:r w:rsidRPr="0030318D">
        <w:rPr>
          <w:bCs/>
        </w:rPr>
        <w:t>(</w:t>
      </w:r>
      <w:r w:rsidRPr="0030318D">
        <w:rPr>
          <w:b/>
        </w:rPr>
        <w:t>A</w:t>
      </w:r>
      <w:r w:rsidRPr="0030318D">
        <w:rPr>
          <w:bCs/>
        </w:rPr>
        <w:t xml:space="preserve">) Fold changes (Log2) in gene expression of HUVECs </w:t>
      </w:r>
      <w:r w:rsidR="00733D8B" w:rsidRPr="0030318D">
        <w:rPr>
          <w:bCs/>
        </w:rPr>
        <w:t xml:space="preserve">transfected with </w:t>
      </w:r>
      <w:r w:rsidRPr="0030318D">
        <w:rPr>
          <w:bCs/>
        </w:rPr>
        <w:t xml:space="preserve">si­NRP1 for 72 hours and exposed to laminar flow for 24 hours relative to HUVECs </w:t>
      </w:r>
      <w:r w:rsidR="00133F75">
        <w:rPr>
          <w:bCs/>
        </w:rPr>
        <w:t xml:space="preserve">transfected with </w:t>
      </w:r>
      <w:proofErr w:type="spellStart"/>
      <w:r w:rsidRPr="0030318D">
        <w:rPr>
          <w:bCs/>
        </w:rPr>
        <w:t>si</w:t>
      </w:r>
      <w:proofErr w:type="spellEnd"/>
      <w:r w:rsidRPr="0030318D">
        <w:rPr>
          <w:bCs/>
        </w:rPr>
        <w:t xml:space="preserve">-control </w:t>
      </w:r>
      <w:r w:rsidR="00733D8B" w:rsidRPr="0030318D">
        <w:rPr>
          <w:bCs/>
        </w:rPr>
        <w:t xml:space="preserve">under </w:t>
      </w:r>
      <w:r w:rsidRPr="0030318D">
        <w:rPr>
          <w:bCs/>
        </w:rPr>
        <w:t>the same experimental conditions</w:t>
      </w:r>
      <w:r w:rsidR="009A64A6">
        <w:rPr>
          <w:bCs/>
        </w:rPr>
        <w:t>.</w:t>
      </w:r>
      <w:r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t>N</w:t>
      </w:r>
      <w:r w:rsidR="00733D8B" w:rsidRPr="0030318D">
        <w:t xml:space="preserve"> = 3 </w:t>
      </w:r>
      <w:r w:rsidR="005B363E" w:rsidRPr="0030318D">
        <w:t>biological replicates</w:t>
      </w:r>
      <w:r w:rsidR="00733D8B" w:rsidRPr="0030318D">
        <w:t xml:space="preserve"> per group</w:t>
      </w:r>
      <w:r w:rsidRPr="0030318D">
        <w:rPr>
          <w:bCs/>
        </w:rPr>
        <w:t>. (</w:t>
      </w:r>
      <w:r w:rsidRPr="0030318D">
        <w:rPr>
          <w:b/>
        </w:rPr>
        <w:t>B</w:t>
      </w:r>
      <w:r w:rsidRPr="0030318D">
        <w:rPr>
          <w:bCs/>
        </w:rPr>
        <w:t xml:space="preserve">) </w:t>
      </w:r>
      <w:r w:rsidRPr="0030318D">
        <w:rPr>
          <w:bCs/>
          <w:i/>
          <w:iCs/>
        </w:rPr>
        <w:t>TGF</w:t>
      </w:r>
      <w:r w:rsidR="00704DE7" w:rsidRPr="0030318D">
        <w:rPr>
          <w:bCs/>
          <w:i/>
          <w:iCs/>
        </w:rPr>
        <w:t>B</w:t>
      </w:r>
      <w:r w:rsidRPr="0030318D">
        <w:rPr>
          <w:bCs/>
          <w:i/>
          <w:iCs/>
        </w:rPr>
        <w:t>1</w:t>
      </w:r>
      <w:r w:rsidRPr="0030318D">
        <w:rPr>
          <w:bCs/>
        </w:rPr>
        <w:t xml:space="preserve"> gene expression in HUVECs transfected for 72 hours with </w:t>
      </w:r>
      <w:proofErr w:type="spellStart"/>
      <w:r w:rsidRPr="0030318D">
        <w:rPr>
          <w:bCs/>
        </w:rPr>
        <w:t>si­control</w:t>
      </w:r>
      <w:proofErr w:type="spellEnd"/>
      <w:r w:rsidRPr="0030318D">
        <w:rPr>
          <w:bCs/>
        </w:rPr>
        <w:t xml:space="preserve"> or si­NRP1 and cultured </w:t>
      </w:r>
      <w:r w:rsidR="00723E25" w:rsidRPr="0030318D">
        <w:rPr>
          <w:bCs/>
        </w:rPr>
        <w:t xml:space="preserve">under </w:t>
      </w:r>
      <w:r w:rsidRPr="0030318D">
        <w:rPr>
          <w:bCs/>
        </w:rPr>
        <w:t>static condition</w:t>
      </w:r>
      <w:r w:rsidR="007925FB" w:rsidRPr="0030318D">
        <w:rPr>
          <w:bCs/>
        </w:rPr>
        <w:t>s</w:t>
      </w:r>
      <w:r w:rsidRPr="0030318D">
        <w:rPr>
          <w:bCs/>
        </w:rPr>
        <w:t xml:space="preserve">, expressed as fold change relative to </w:t>
      </w:r>
      <w:proofErr w:type="spellStart"/>
      <w:r w:rsidRPr="0030318D">
        <w:rPr>
          <w:bCs/>
        </w:rPr>
        <w:t>si­control</w:t>
      </w:r>
      <w:proofErr w:type="spellEnd"/>
      <w:r w:rsidR="009A64A6">
        <w:rPr>
          <w:bCs/>
        </w:rPr>
        <w:t>.</w:t>
      </w:r>
      <w:r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rPr>
          <w:bCs/>
        </w:rPr>
        <w:t xml:space="preserve">N </w:t>
      </w:r>
      <w:r w:rsidR="004E1EC4" w:rsidRPr="0030318D">
        <w:t xml:space="preserve">= 6 </w:t>
      </w:r>
      <w:r w:rsidR="0060552C" w:rsidRPr="0030318D">
        <w:t>biological replicates</w:t>
      </w:r>
      <w:r w:rsidR="004E1EC4" w:rsidRPr="0030318D">
        <w:t xml:space="preserve"> per group</w:t>
      </w:r>
      <w:r w:rsidR="009A64A6">
        <w:rPr>
          <w:bCs/>
        </w:rPr>
        <w:t>.</w:t>
      </w:r>
      <w:r w:rsidRPr="0030318D">
        <w:rPr>
          <w:bCs/>
        </w:rPr>
        <w:t xml:space="preserve"> *p &lt; 0.05</w:t>
      </w:r>
      <w:r w:rsidR="009A64A6">
        <w:rPr>
          <w:bCs/>
        </w:rPr>
        <w:t xml:space="preserve"> by </w:t>
      </w:r>
      <w:r w:rsidRPr="0030318D">
        <w:rPr>
          <w:bCs/>
        </w:rPr>
        <w:t xml:space="preserve">paired </w:t>
      </w:r>
      <w:proofErr w:type="spellStart"/>
      <w:r w:rsidRPr="0030318D">
        <w:rPr>
          <w:bCs/>
        </w:rPr>
        <w:t>t­test</w:t>
      </w:r>
      <w:proofErr w:type="spellEnd"/>
      <w:r w:rsidRPr="0030318D">
        <w:rPr>
          <w:bCs/>
        </w:rPr>
        <w:t>. (</w:t>
      </w:r>
      <w:r w:rsidRPr="0030318D">
        <w:rPr>
          <w:b/>
        </w:rPr>
        <w:t>C</w:t>
      </w:r>
      <w:r w:rsidRPr="0030318D">
        <w:rPr>
          <w:bCs/>
        </w:rPr>
        <w:t xml:space="preserve">) </w:t>
      </w:r>
      <w:r w:rsidRPr="0030318D">
        <w:rPr>
          <w:bCs/>
          <w:i/>
          <w:iCs/>
        </w:rPr>
        <w:t>TGF</w:t>
      </w:r>
      <w:r w:rsidR="001939A3" w:rsidRPr="0030318D">
        <w:rPr>
          <w:bCs/>
          <w:i/>
          <w:iCs/>
        </w:rPr>
        <w:t>B</w:t>
      </w:r>
      <w:r w:rsidRPr="0030318D">
        <w:rPr>
          <w:bCs/>
          <w:i/>
          <w:iCs/>
        </w:rPr>
        <w:t>2</w:t>
      </w:r>
      <w:r w:rsidRPr="0030318D">
        <w:rPr>
          <w:bCs/>
        </w:rPr>
        <w:t xml:space="preserve"> gene expression was measured in HUVECs transfected for 72 hours with </w:t>
      </w:r>
      <w:proofErr w:type="spellStart"/>
      <w:r w:rsidRPr="0030318D">
        <w:rPr>
          <w:bCs/>
        </w:rPr>
        <w:t>si­control</w:t>
      </w:r>
      <w:proofErr w:type="spellEnd"/>
      <w:r w:rsidRPr="0030318D">
        <w:rPr>
          <w:bCs/>
        </w:rPr>
        <w:t xml:space="preserve"> or si­NRP1</w:t>
      </w:r>
      <w:r w:rsidR="00294495" w:rsidRPr="0030318D">
        <w:rPr>
          <w:bCs/>
        </w:rPr>
        <w:t xml:space="preserve"> and </w:t>
      </w:r>
      <w:r w:rsidRPr="0030318D">
        <w:rPr>
          <w:bCs/>
        </w:rPr>
        <w:t xml:space="preserve">cultured </w:t>
      </w:r>
      <w:r w:rsidR="007925FB" w:rsidRPr="0030318D">
        <w:rPr>
          <w:bCs/>
        </w:rPr>
        <w:t xml:space="preserve">under </w:t>
      </w:r>
      <w:r w:rsidRPr="0030318D">
        <w:rPr>
          <w:bCs/>
        </w:rPr>
        <w:t>static condition</w:t>
      </w:r>
      <w:r w:rsidR="007925FB" w:rsidRPr="0030318D">
        <w:rPr>
          <w:bCs/>
        </w:rPr>
        <w:t>s</w:t>
      </w:r>
      <w:r w:rsidR="00294495" w:rsidRPr="0030318D">
        <w:rPr>
          <w:bCs/>
        </w:rPr>
        <w:t xml:space="preserve">. </w:t>
      </w:r>
      <w:r w:rsidR="00294495" w:rsidRPr="0030318D">
        <w:rPr>
          <w:bCs/>
          <w:i/>
          <w:iCs/>
        </w:rPr>
        <w:t>TGF­β2</w:t>
      </w:r>
      <w:r w:rsidR="00294495" w:rsidRPr="0030318D">
        <w:rPr>
          <w:bCs/>
        </w:rPr>
        <w:t xml:space="preserve"> gene expression </w:t>
      </w:r>
      <w:r w:rsidR="007925FB" w:rsidRPr="0030318D">
        <w:rPr>
          <w:bCs/>
        </w:rPr>
        <w:t xml:space="preserve">was </w:t>
      </w:r>
      <w:r w:rsidRPr="0030318D">
        <w:rPr>
          <w:bCs/>
        </w:rPr>
        <w:t xml:space="preserve">expressed as fold change relative to </w:t>
      </w:r>
      <w:proofErr w:type="spellStart"/>
      <w:r w:rsidRPr="0030318D">
        <w:rPr>
          <w:bCs/>
        </w:rPr>
        <w:t>si­control</w:t>
      </w:r>
      <w:proofErr w:type="spellEnd"/>
      <w:r w:rsidR="009A64A6">
        <w:rPr>
          <w:bCs/>
        </w:rPr>
        <w:t>.</w:t>
      </w:r>
      <w:r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t>N</w:t>
      </w:r>
      <w:r w:rsidR="007925FB" w:rsidRPr="0030318D">
        <w:t xml:space="preserve"> = 5 </w:t>
      </w:r>
      <w:r w:rsidR="0060552C" w:rsidRPr="0030318D">
        <w:t>biological replicates</w:t>
      </w:r>
      <w:r w:rsidR="007925FB" w:rsidRPr="0030318D">
        <w:t xml:space="preserve"> per group</w:t>
      </w:r>
      <w:r w:rsidR="009A64A6">
        <w:rPr>
          <w:bCs/>
        </w:rPr>
        <w:t>.</w:t>
      </w:r>
      <w:r w:rsidRPr="0030318D">
        <w:rPr>
          <w:bCs/>
        </w:rPr>
        <w:t xml:space="preserve"> *p &lt; 0.05</w:t>
      </w:r>
      <w:r w:rsidR="009A64A6">
        <w:rPr>
          <w:bCs/>
        </w:rPr>
        <w:t xml:space="preserve"> by </w:t>
      </w:r>
      <w:r w:rsidRPr="0030318D">
        <w:rPr>
          <w:bCs/>
        </w:rPr>
        <w:t xml:space="preserve">paired </w:t>
      </w:r>
      <w:proofErr w:type="spellStart"/>
      <w:r w:rsidRPr="0030318D">
        <w:rPr>
          <w:bCs/>
        </w:rPr>
        <w:t>t­test</w:t>
      </w:r>
      <w:proofErr w:type="spellEnd"/>
      <w:r w:rsidRPr="0030318D">
        <w:rPr>
          <w:bCs/>
        </w:rPr>
        <w:t>. (</w:t>
      </w:r>
      <w:r w:rsidRPr="0030318D">
        <w:rPr>
          <w:b/>
        </w:rPr>
        <w:t>D</w:t>
      </w:r>
      <w:r w:rsidRPr="0030318D">
        <w:rPr>
          <w:bCs/>
        </w:rPr>
        <w:t xml:space="preserve">) Representative immunoblotting for NRP1 and GAPDH of HDMECs transfected for 72 hours with </w:t>
      </w:r>
      <w:proofErr w:type="spellStart"/>
      <w:r w:rsidRPr="0030318D">
        <w:rPr>
          <w:bCs/>
        </w:rPr>
        <w:t>si­control</w:t>
      </w:r>
      <w:proofErr w:type="spellEnd"/>
      <w:r w:rsidRPr="0030318D">
        <w:rPr>
          <w:bCs/>
        </w:rPr>
        <w:t xml:space="preserve"> or si­NRP1 and </w:t>
      </w:r>
      <w:r w:rsidR="007925FB" w:rsidRPr="0030318D">
        <w:rPr>
          <w:bCs/>
        </w:rPr>
        <w:t xml:space="preserve">cultured </w:t>
      </w:r>
      <w:r w:rsidRPr="0030318D">
        <w:rPr>
          <w:bCs/>
        </w:rPr>
        <w:t>under static condition</w:t>
      </w:r>
      <w:r w:rsidR="007925FB" w:rsidRPr="0030318D">
        <w:rPr>
          <w:bCs/>
        </w:rPr>
        <w:t>s</w:t>
      </w:r>
      <w:r w:rsidRPr="0030318D">
        <w:rPr>
          <w:bCs/>
        </w:rPr>
        <w:t>. (</w:t>
      </w:r>
      <w:r w:rsidRPr="0030318D">
        <w:rPr>
          <w:b/>
        </w:rPr>
        <w:t>E</w:t>
      </w:r>
      <w:r w:rsidR="00EE4ECE" w:rsidRPr="0030318D">
        <w:rPr>
          <w:b/>
        </w:rPr>
        <w:t xml:space="preserve"> </w:t>
      </w:r>
      <w:r w:rsidR="00EE4ECE" w:rsidRPr="0030318D">
        <w:rPr>
          <w:bCs/>
        </w:rPr>
        <w:t>and</w:t>
      </w:r>
      <w:r w:rsidR="00EE4ECE" w:rsidRPr="0030318D">
        <w:rPr>
          <w:b/>
        </w:rPr>
        <w:t xml:space="preserve"> F</w:t>
      </w:r>
      <w:r w:rsidRPr="0030318D">
        <w:rPr>
          <w:bCs/>
        </w:rPr>
        <w:t xml:space="preserve">) Quantification by ELISA of </w:t>
      </w:r>
      <w:r w:rsidR="00AD44AA" w:rsidRPr="0030318D">
        <w:rPr>
          <w:bCs/>
        </w:rPr>
        <w:t xml:space="preserve">IL-6 </w:t>
      </w:r>
      <w:r w:rsidR="00EE4ECE" w:rsidRPr="0030318D">
        <w:rPr>
          <w:bCs/>
        </w:rPr>
        <w:t xml:space="preserve">(E) </w:t>
      </w:r>
      <w:r w:rsidRPr="0030318D">
        <w:rPr>
          <w:bCs/>
        </w:rPr>
        <w:t xml:space="preserve">and </w:t>
      </w:r>
      <w:r w:rsidR="00AD44AA" w:rsidRPr="0030318D">
        <w:rPr>
          <w:bCs/>
        </w:rPr>
        <w:t xml:space="preserve">IL-8 </w:t>
      </w:r>
      <w:r w:rsidR="00EE4ECE" w:rsidRPr="0030318D">
        <w:rPr>
          <w:bCs/>
        </w:rPr>
        <w:t xml:space="preserve">(F) </w:t>
      </w:r>
      <w:r w:rsidRPr="0030318D">
        <w:rPr>
          <w:bCs/>
        </w:rPr>
        <w:t>secretion in HDMEC</w:t>
      </w:r>
      <w:r w:rsidR="00EE4ECE" w:rsidRPr="0030318D">
        <w:rPr>
          <w:bCs/>
        </w:rPr>
        <w:t>s</w:t>
      </w:r>
      <w:r w:rsidRPr="0030318D">
        <w:rPr>
          <w:bCs/>
        </w:rPr>
        <w:t xml:space="preserve"> transfected for 72 hours </w:t>
      </w:r>
      <w:r w:rsidR="00A91B28">
        <w:rPr>
          <w:bCs/>
        </w:rPr>
        <w:t xml:space="preserve">with </w:t>
      </w:r>
      <w:proofErr w:type="spellStart"/>
      <w:r w:rsidRPr="0030318D">
        <w:rPr>
          <w:bCs/>
        </w:rPr>
        <w:t>si­control</w:t>
      </w:r>
      <w:proofErr w:type="spellEnd"/>
      <w:r w:rsidRPr="0030318D">
        <w:rPr>
          <w:bCs/>
        </w:rPr>
        <w:t xml:space="preserve"> or si­NRP1</w:t>
      </w:r>
      <w:r w:rsidR="009A64A6">
        <w:rPr>
          <w:bCs/>
        </w:rPr>
        <w:t xml:space="preserve">. 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rPr>
          <w:bCs/>
        </w:rPr>
        <w:t xml:space="preserve">N </w:t>
      </w:r>
      <w:r w:rsidR="00EE4ECE" w:rsidRPr="0030318D">
        <w:t xml:space="preserve">= 3 </w:t>
      </w:r>
      <w:r w:rsidR="0097041B" w:rsidRPr="0030318D">
        <w:t>biological replicates</w:t>
      </w:r>
      <w:r w:rsidR="00EE4ECE" w:rsidRPr="0030318D">
        <w:t xml:space="preserve"> per group</w:t>
      </w:r>
      <w:r w:rsidR="009A64A6">
        <w:rPr>
          <w:bCs/>
        </w:rPr>
        <w:t>.</w:t>
      </w:r>
      <w:r w:rsidRPr="0030318D">
        <w:rPr>
          <w:bCs/>
        </w:rPr>
        <w:t xml:space="preserve"> *p &lt; 0.05</w:t>
      </w:r>
      <w:r w:rsidR="009A64A6">
        <w:rPr>
          <w:bCs/>
        </w:rPr>
        <w:t xml:space="preserve"> by </w:t>
      </w:r>
      <w:proofErr w:type="spellStart"/>
      <w:r w:rsidRPr="0030318D">
        <w:rPr>
          <w:bCs/>
        </w:rPr>
        <w:t>t­test</w:t>
      </w:r>
      <w:proofErr w:type="spellEnd"/>
      <w:r w:rsidRPr="0030318D">
        <w:rPr>
          <w:bCs/>
        </w:rPr>
        <w:t>. (</w:t>
      </w:r>
      <w:r w:rsidRPr="0030318D">
        <w:rPr>
          <w:b/>
        </w:rPr>
        <w:t>G</w:t>
      </w:r>
      <w:r w:rsidRPr="0030318D">
        <w:rPr>
          <w:bCs/>
        </w:rPr>
        <w:t>)</w:t>
      </w:r>
      <w:r w:rsidR="00C81A62" w:rsidRPr="0030318D">
        <w:rPr>
          <w:bCs/>
        </w:rPr>
        <w:t xml:space="preserve"> </w:t>
      </w:r>
      <w:r w:rsidR="00210FDC" w:rsidRPr="0030318D">
        <w:rPr>
          <w:bCs/>
        </w:rPr>
        <w:t>THP-1 cell</w:t>
      </w:r>
      <w:r w:rsidR="00EE4ECE" w:rsidRPr="0030318D">
        <w:rPr>
          <w:bCs/>
        </w:rPr>
        <w:t>s</w:t>
      </w:r>
      <w:r w:rsidR="00210FDC" w:rsidRPr="0030318D">
        <w:rPr>
          <w:bCs/>
        </w:rPr>
        <w:t xml:space="preserve"> labelled with </w:t>
      </w:r>
      <w:proofErr w:type="spellStart"/>
      <w:r w:rsidR="00210FDC" w:rsidRPr="0030318D">
        <w:rPr>
          <w:bCs/>
        </w:rPr>
        <w:t>Calcein</w:t>
      </w:r>
      <w:proofErr w:type="spellEnd"/>
      <w:r w:rsidR="00210FDC" w:rsidRPr="0030318D">
        <w:rPr>
          <w:bCs/>
        </w:rPr>
        <w:t xml:space="preserve">-AM </w:t>
      </w:r>
      <w:r w:rsidR="00DA2D07" w:rsidRPr="0030318D">
        <w:rPr>
          <w:bCs/>
        </w:rPr>
        <w:t xml:space="preserve">1μM </w:t>
      </w:r>
      <w:r w:rsidR="00F95073" w:rsidRPr="0030318D">
        <w:rPr>
          <w:bCs/>
        </w:rPr>
        <w:t>(</w:t>
      </w:r>
      <w:r w:rsidR="006F5D86" w:rsidRPr="0030318D">
        <w:rPr>
          <w:bCs/>
        </w:rPr>
        <w:t>g</w:t>
      </w:r>
      <w:r w:rsidR="00F95073" w:rsidRPr="0030318D">
        <w:rPr>
          <w:bCs/>
        </w:rPr>
        <w:t>reen)</w:t>
      </w:r>
      <w:r w:rsidRPr="0030318D">
        <w:rPr>
          <w:bCs/>
        </w:rPr>
        <w:t xml:space="preserve"> </w:t>
      </w:r>
      <w:r w:rsidR="00EE4ECE" w:rsidRPr="0030318D">
        <w:rPr>
          <w:bCs/>
        </w:rPr>
        <w:t xml:space="preserve">adhering </w:t>
      </w:r>
      <w:r w:rsidR="00151AED" w:rsidRPr="0030318D">
        <w:rPr>
          <w:bCs/>
        </w:rPr>
        <w:t xml:space="preserve">to a confluent monolayer of HUVECs transfected with </w:t>
      </w:r>
      <w:proofErr w:type="spellStart"/>
      <w:r w:rsidR="0085574F" w:rsidRPr="0030318D">
        <w:rPr>
          <w:bCs/>
        </w:rPr>
        <w:t>si</w:t>
      </w:r>
      <w:proofErr w:type="spellEnd"/>
      <w:r w:rsidR="00567B91" w:rsidRPr="0030318D">
        <w:rPr>
          <w:bCs/>
        </w:rPr>
        <w:t>-control or si-NRP1 for 72 hours</w:t>
      </w:r>
      <w:r w:rsidR="00F95073" w:rsidRPr="0030318D">
        <w:rPr>
          <w:bCs/>
        </w:rPr>
        <w:t xml:space="preserve"> and counterstained with DAPI (blue)</w:t>
      </w:r>
      <w:r w:rsidR="00567B91" w:rsidRPr="0030318D">
        <w:rPr>
          <w:bCs/>
        </w:rPr>
        <w:t xml:space="preserve">. </w:t>
      </w:r>
      <w:r w:rsidR="008F74C3" w:rsidRPr="0030318D">
        <w:rPr>
          <w:bCs/>
        </w:rPr>
        <w:t>(</w:t>
      </w:r>
      <w:r w:rsidR="00567B91" w:rsidRPr="0030318D">
        <w:rPr>
          <w:b/>
        </w:rPr>
        <w:t>H)</w:t>
      </w:r>
      <w:r w:rsidR="00567B91" w:rsidRPr="0030318D">
        <w:rPr>
          <w:bCs/>
        </w:rPr>
        <w:t xml:space="preserve"> </w:t>
      </w:r>
      <w:r w:rsidR="00770ACE" w:rsidRPr="0030318D">
        <w:rPr>
          <w:bCs/>
        </w:rPr>
        <w:t>Number of adhering THP-1 cells per fie</w:t>
      </w:r>
      <w:r w:rsidR="00AA30DE" w:rsidRPr="0030318D">
        <w:rPr>
          <w:bCs/>
        </w:rPr>
        <w:t>l</w:t>
      </w:r>
      <w:r w:rsidR="00770ACE" w:rsidRPr="0030318D">
        <w:rPr>
          <w:bCs/>
        </w:rPr>
        <w:t>d</w:t>
      </w:r>
      <w:r w:rsidR="009A64A6">
        <w:rPr>
          <w:bCs/>
        </w:rPr>
        <w:t>.</w:t>
      </w:r>
      <w:r w:rsidR="00770ACE" w:rsidRPr="0030318D">
        <w:rPr>
          <w:bCs/>
        </w:rPr>
        <w:t xml:space="preserve"> </w:t>
      </w:r>
      <w:r w:rsidR="009A64A6">
        <w:rPr>
          <w:bCs/>
        </w:rPr>
        <w:t xml:space="preserve">Data are presented as </w:t>
      </w:r>
      <w:r w:rsidR="009A64A6" w:rsidRPr="0030318D">
        <w:rPr>
          <w:bCs/>
        </w:rPr>
        <w:lastRenderedPageBreak/>
        <w:t>mean</w:t>
      </w:r>
      <w:r w:rsidR="009A64A6">
        <w:rPr>
          <w:bCs/>
        </w:rPr>
        <w:t>s</w:t>
      </w:r>
      <w:r w:rsidR="009A64A6" w:rsidRPr="0030318D">
        <w:rPr>
          <w:bCs/>
        </w:rPr>
        <w:t xml:space="preserve"> ± </w:t>
      </w:r>
      <w:r w:rsidR="009A64A6">
        <w:rPr>
          <w:bCs/>
        </w:rPr>
        <w:t>SEM.</w:t>
      </w:r>
      <w:r w:rsidR="009A64A6" w:rsidRPr="0030318D">
        <w:rPr>
          <w:bCs/>
        </w:rPr>
        <w:t xml:space="preserve"> </w:t>
      </w:r>
      <w:r w:rsidR="009A64A6">
        <w:t>N</w:t>
      </w:r>
      <w:r w:rsidR="00E07E09" w:rsidRPr="0030318D">
        <w:t xml:space="preserve"> = 3 </w:t>
      </w:r>
      <w:r w:rsidR="0097041B" w:rsidRPr="0030318D">
        <w:t xml:space="preserve">biological replicates </w:t>
      </w:r>
      <w:r w:rsidR="00E07E09" w:rsidRPr="0030318D">
        <w:t>per group</w:t>
      </w:r>
      <w:r w:rsidR="009A64A6">
        <w:rPr>
          <w:bCs/>
        </w:rPr>
        <w:t>.</w:t>
      </w:r>
      <w:r w:rsidR="00AC3FD1" w:rsidRPr="0030318D">
        <w:rPr>
          <w:bCs/>
        </w:rPr>
        <w:t xml:space="preserve"> *p &lt; 0.05</w:t>
      </w:r>
      <w:r w:rsidR="009A64A6">
        <w:rPr>
          <w:bCs/>
        </w:rPr>
        <w:t xml:space="preserve"> by </w:t>
      </w:r>
      <w:r w:rsidR="00AC3FD1" w:rsidRPr="0030318D">
        <w:rPr>
          <w:bCs/>
        </w:rPr>
        <w:t xml:space="preserve">paired </w:t>
      </w:r>
      <w:proofErr w:type="spellStart"/>
      <w:r w:rsidR="00AC3FD1" w:rsidRPr="0030318D">
        <w:rPr>
          <w:bCs/>
        </w:rPr>
        <w:t>t­test</w:t>
      </w:r>
      <w:proofErr w:type="spellEnd"/>
      <w:r w:rsidR="00F95073" w:rsidRPr="0030318D">
        <w:rPr>
          <w:bCs/>
        </w:rPr>
        <w:t xml:space="preserve">. </w:t>
      </w:r>
      <w:r w:rsidR="008F74C3" w:rsidRPr="0030318D">
        <w:rPr>
          <w:bCs/>
        </w:rPr>
        <w:t>(</w:t>
      </w:r>
      <w:r w:rsidR="00F95073" w:rsidRPr="0030318D">
        <w:rPr>
          <w:b/>
        </w:rPr>
        <w:t>I</w:t>
      </w:r>
      <w:r w:rsidR="00995849" w:rsidRPr="0030318D">
        <w:rPr>
          <w:b/>
        </w:rPr>
        <w:t>)</w:t>
      </w:r>
      <w:r w:rsidR="00AC3FD1" w:rsidRPr="0030318D">
        <w:rPr>
          <w:bCs/>
        </w:rPr>
        <w:t xml:space="preserve"> </w:t>
      </w:r>
      <w:r w:rsidR="00B631A5" w:rsidRPr="0030318D">
        <w:rPr>
          <w:bCs/>
        </w:rPr>
        <w:t xml:space="preserve">Rolling </w:t>
      </w:r>
      <w:r w:rsidR="00587BAA" w:rsidRPr="0030318D">
        <w:rPr>
          <w:bCs/>
        </w:rPr>
        <w:t xml:space="preserve">leukocytes </w:t>
      </w:r>
      <w:r w:rsidR="00B631A5" w:rsidRPr="0030318D">
        <w:rPr>
          <w:bCs/>
        </w:rPr>
        <w:t xml:space="preserve">in the postcapillary venules of the mesentery of </w:t>
      </w:r>
      <w:r w:rsidR="00B631A5" w:rsidRPr="0030318D">
        <w:rPr>
          <w:bCs/>
          <w:i/>
          <w:iCs/>
        </w:rPr>
        <w:t>Nrp1</w:t>
      </w:r>
      <w:r w:rsidR="00B631A5" w:rsidRPr="0030318D">
        <w:rPr>
          <w:bCs/>
          <w:vertAlign w:val="superscript"/>
        </w:rPr>
        <w:t>WT</w:t>
      </w:r>
      <w:r w:rsidR="00B631A5" w:rsidRPr="0030318D">
        <w:rPr>
          <w:bCs/>
        </w:rPr>
        <w:t xml:space="preserve"> (n=5) or </w:t>
      </w:r>
      <w:r w:rsidR="00B631A5" w:rsidRPr="0030318D">
        <w:rPr>
          <w:bCs/>
          <w:i/>
          <w:iCs/>
        </w:rPr>
        <w:t>Nrp1</w:t>
      </w:r>
      <w:r w:rsidR="00B631A5" w:rsidRPr="0030318D">
        <w:rPr>
          <w:bCs/>
          <w:vertAlign w:val="superscript"/>
        </w:rPr>
        <w:t>ECKO</w:t>
      </w:r>
      <w:r w:rsidR="00B631A5" w:rsidRPr="0030318D">
        <w:rPr>
          <w:bCs/>
        </w:rPr>
        <w:t xml:space="preserve"> (n=7) </w:t>
      </w:r>
      <w:r w:rsidR="007F63AF" w:rsidRPr="0030318D">
        <w:rPr>
          <w:bCs/>
        </w:rPr>
        <w:t xml:space="preserve">mice </w:t>
      </w:r>
      <w:r w:rsidR="00B631A5" w:rsidRPr="0030318D">
        <w:rPr>
          <w:bCs/>
        </w:rPr>
        <w:t>injected daily with tamoxifen (12.5mg/kg) for 5 days at 4 weeks of age and imaged after 2 weeks</w:t>
      </w:r>
      <w:r w:rsidR="009A64A6">
        <w:rPr>
          <w:bCs/>
        </w:rPr>
        <w:t>.</w:t>
      </w:r>
      <w:r w:rsidR="00B631A5"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B631A5" w:rsidRPr="0030318D">
        <w:rPr>
          <w:bCs/>
        </w:rPr>
        <w:t>*p &lt; 0.05</w:t>
      </w:r>
      <w:r w:rsidR="009A64A6">
        <w:rPr>
          <w:bCs/>
        </w:rPr>
        <w:t xml:space="preserve"> by </w:t>
      </w:r>
      <w:r w:rsidR="00B631A5" w:rsidRPr="0030318D">
        <w:rPr>
          <w:bCs/>
        </w:rPr>
        <w:t xml:space="preserve">unpaired </w:t>
      </w:r>
      <w:proofErr w:type="spellStart"/>
      <w:r w:rsidR="00B631A5" w:rsidRPr="0030318D">
        <w:rPr>
          <w:bCs/>
        </w:rPr>
        <w:t>t­test</w:t>
      </w:r>
      <w:proofErr w:type="spellEnd"/>
      <w:r w:rsidR="00B631A5" w:rsidRPr="0030318D">
        <w:rPr>
          <w:bCs/>
        </w:rPr>
        <w:t xml:space="preserve">. </w:t>
      </w:r>
      <w:r w:rsidR="00046C27" w:rsidRPr="0030318D">
        <w:rPr>
          <w:b/>
        </w:rPr>
        <w:t xml:space="preserve">(J) </w:t>
      </w:r>
      <w:r w:rsidR="00995849" w:rsidRPr="0030318D">
        <w:rPr>
          <w:bCs/>
        </w:rPr>
        <w:t>Rings of descending</w:t>
      </w:r>
      <w:r w:rsidR="00D719C7" w:rsidRPr="0030318D">
        <w:rPr>
          <w:bCs/>
        </w:rPr>
        <w:t xml:space="preserve"> aorta</w:t>
      </w:r>
      <w:r w:rsidR="008F74C3" w:rsidRPr="0030318D">
        <w:rPr>
          <w:bCs/>
        </w:rPr>
        <w:t>e</w:t>
      </w:r>
      <w:r w:rsidR="00D719C7" w:rsidRPr="0030318D">
        <w:rPr>
          <w:bCs/>
        </w:rPr>
        <w:t xml:space="preserve"> </w:t>
      </w:r>
      <w:r w:rsidR="00995849" w:rsidRPr="0030318D">
        <w:rPr>
          <w:bCs/>
        </w:rPr>
        <w:t>f</w:t>
      </w:r>
      <w:r w:rsidR="00303915" w:rsidRPr="0030318D">
        <w:rPr>
          <w:bCs/>
        </w:rPr>
        <w:t>rom</w:t>
      </w:r>
      <w:r w:rsidR="00995849" w:rsidRPr="0030318D">
        <w:rPr>
          <w:bCs/>
        </w:rPr>
        <w:t xml:space="preserve"> </w:t>
      </w:r>
      <w:r w:rsidR="00995849" w:rsidRPr="0030318D">
        <w:rPr>
          <w:bCs/>
          <w:i/>
          <w:iCs/>
        </w:rPr>
        <w:t>Nrp1</w:t>
      </w:r>
      <w:r w:rsidR="00995849" w:rsidRPr="0030318D">
        <w:rPr>
          <w:bCs/>
          <w:vertAlign w:val="superscript"/>
        </w:rPr>
        <w:t>WT</w:t>
      </w:r>
      <w:r w:rsidR="00995849" w:rsidRPr="0030318D">
        <w:rPr>
          <w:bCs/>
        </w:rPr>
        <w:t xml:space="preserve"> or </w:t>
      </w:r>
      <w:r w:rsidR="00995849" w:rsidRPr="0030318D">
        <w:rPr>
          <w:bCs/>
          <w:i/>
          <w:iCs/>
        </w:rPr>
        <w:t>Nrp1</w:t>
      </w:r>
      <w:r w:rsidR="00995849" w:rsidRPr="0030318D">
        <w:rPr>
          <w:bCs/>
          <w:vertAlign w:val="superscript"/>
        </w:rPr>
        <w:t>ECKO</w:t>
      </w:r>
      <w:r w:rsidR="00995849" w:rsidRPr="0030318D">
        <w:rPr>
          <w:bCs/>
        </w:rPr>
        <w:t xml:space="preserve"> </w:t>
      </w:r>
      <w:r w:rsidR="007F63AF" w:rsidRPr="0030318D">
        <w:rPr>
          <w:bCs/>
        </w:rPr>
        <w:t xml:space="preserve">mice </w:t>
      </w:r>
      <w:r w:rsidR="00995849" w:rsidRPr="0030318D">
        <w:rPr>
          <w:bCs/>
        </w:rPr>
        <w:t xml:space="preserve">injected daily with tamoxifen (12.5mg/kg) for 5 days at 4 weeks of age and </w:t>
      </w:r>
      <w:proofErr w:type="spellStart"/>
      <w:r w:rsidR="00995849" w:rsidRPr="0030318D">
        <w:rPr>
          <w:bCs/>
        </w:rPr>
        <w:t>immunostained</w:t>
      </w:r>
      <w:proofErr w:type="spellEnd"/>
      <w:r w:rsidR="00995849" w:rsidRPr="0030318D">
        <w:rPr>
          <w:bCs/>
        </w:rPr>
        <w:t xml:space="preserve"> </w:t>
      </w:r>
      <w:r w:rsidR="00CB74D0" w:rsidRPr="0030318D">
        <w:rPr>
          <w:bCs/>
        </w:rPr>
        <w:t xml:space="preserve">after 4 weeks </w:t>
      </w:r>
      <w:r w:rsidR="00995849" w:rsidRPr="0030318D">
        <w:rPr>
          <w:bCs/>
        </w:rPr>
        <w:t xml:space="preserve">for </w:t>
      </w:r>
      <w:r w:rsidR="00A569ED" w:rsidRPr="0030318D">
        <w:rPr>
          <w:bCs/>
        </w:rPr>
        <w:t>ERG</w:t>
      </w:r>
      <w:r w:rsidR="00995849" w:rsidRPr="0030318D">
        <w:rPr>
          <w:bCs/>
        </w:rPr>
        <w:t xml:space="preserve"> (</w:t>
      </w:r>
      <w:r w:rsidR="00A569ED" w:rsidRPr="0030318D">
        <w:rPr>
          <w:bCs/>
        </w:rPr>
        <w:t>g</w:t>
      </w:r>
      <w:r w:rsidR="00995849" w:rsidRPr="0030318D">
        <w:rPr>
          <w:bCs/>
        </w:rPr>
        <w:t>reen)</w:t>
      </w:r>
      <w:r w:rsidR="008F74C3" w:rsidRPr="0030318D">
        <w:rPr>
          <w:bCs/>
        </w:rPr>
        <w:t xml:space="preserve">, </w:t>
      </w:r>
      <w:r w:rsidR="00A569ED" w:rsidRPr="0030318D">
        <w:rPr>
          <w:bCs/>
        </w:rPr>
        <w:t>VCAM1</w:t>
      </w:r>
      <w:r w:rsidR="00995849" w:rsidRPr="0030318D">
        <w:rPr>
          <w:bCs/>
        </w:rPr>
        <w:t xml:space="preserve"> (</w:t>
      </w:r>
      <w:r w:rsidR="00A569ED" w:rsidRPr="0030318D">
        <w:rPr>
          <w:bCs/>
        </w:rPr>
        <w:t>r</w:t>
      </w:r>
      <w:r w:rsidR="00995849" w:rsidRPr="0030318D">
        <w:rPr>
          <w:bCs/>
        </w:rPr>
        <w:t>ed</w:t>
      </w:r>
      <w:r w:rsidR="008F74C3" w:rsidRPr="0030318D">
        <w:rPr>
          <w:bCs/>
        </w:rPr>
        <w:t xml:space="preserve"> </w:t>
      </w:r>
      <w:r w:rsidR="00995849" w:rsidRPr="0030318D">
        <w:rPr>
          <w:bCs/>
        </w:rPr>
        <w:t xml:space="preserve">and </w:t>
      </w:r>
      <w:r w:rsidR="00077F50" w:rsidRPr="0030318D">
        <w:rPr>
          <w:bCs/>
        </w:rPr>
        <w:t>grey</w:t>
      </w:r>
      <w:r w:rsidR="00995849" w:rsidRPr="0030318D">
        <w:rPr>
          <w:bCs/>
        </w:rPr>
        <w:t>)</w:t>
      </w:r>
      <w:r w:rsidR="008F74C3" w:rsidRPr="0030318D">
        <w:rPr>
          <w:bCs/>
        </w:rPr>
        <w:t xml:space="preserve"> </w:t>
      </w:r>
      <w:r w:rsidR="00995849" w:rsidRPr="0030318D">
        <w:rPr>
          <w:bCs/>
        </w:rPr>
        <w:t xml:space="preserve">and </w:t>
      </w:r>
      <w:r w:rsidR="00A569ED" w:rsidRPr="0030318D">
        <w:rPr>
          <w:bCs/>
        </w:rPr>
        <w:t xml:space="preserve">counterstained with </w:t>
      </w:r>
      <w:r w:rsidR="00995849" w:rsidRPr="0030318D">
        <w:rPr>
          <w:bCs/>
        </w:rPr>
        <w:t>DAPI (blue). Scale bar = 20 µm.</w:t>
      </w:r>
      <w:r w:rsidR="00203459" w:rsidRPr="0030318D">
        <w:rPr>
          <w:bCs/>
        </w:rPr>
        <w:t xml:space="preserve"> ImageJ software was used to mask </w:t>
      </w:r>
      <w:r w:rsidR="00412AF0" w:rsidRPr="0030318D">
        <w:rPr>
          <w:bCs/>
        </w:rPr>
        <w:t xml:space="preserve">the </w:t>
      </w:r>
      <w:r w:rsidR="00CF162F" w:rsidRPr="0030318D">
        <w:rPr>
          <w:bCs/>
        </w:rPr>
        <w:t xml:space="preserve">autofluorescence in the green channel </w:t>
      </w:r>
      <w:r w:rsidR="00203459" w:rsidRPr="0030318D">
        <w:rPr>
          <w:bCs/>
        </w:rPr>
        <w:t xml:space="preserve">to </w:t>
      </w:r>
      <w:r w:rsidR="009A2FA4" w:rsidRPr="0030318D">
        <w:rPr>
          <w:bCs/>
        </w:rPr>
        <w:t>reveal</w:t>
      </w:r>
      <w:r w:rsidR="00203459" w:rsidRPr="0030318D">
        <w:rPr>
          <w:bCs/>
        </w:rPr>
        <w:t xml:space="preserve"> </w:t>
      </w:r>
      <w:r w:rsidR="004D55DE" w:rsidRPr="0030318D">
        <w:rPr>
          <w:bCs/>
        </w:rPr>
        <w:t>ERG</w:t>
      </w:r>
      <w:r w:rsidR="006E3604" w:rsidRPr="0030318D">
        <w:rPr>
          <w:bCs/>
        </w:rPr>
        <w:t>-DAPI double p</w:t>
      </w:r>
      <w:r w:rsidR="00293681" w:rsidRPr="0030318D">
        <w:rPr>
          <w:bCs/>
        </w:rPr>
        <w:t>o</w:t>
      </w:r>
      <w:r w:rsidR="00412AF0" w:rsidRPr="0030318D">
        <w:rPr>
          <w:bCs/>
        </w:rPr>
        <w:t xml:space="preserve">sitive </w:t>
      </w:r>
      <w:r w:rsidR="00203459" w:rsidRPr="0030318D">
        <w:rPr>
          <w:bCs/>
        </w:rPr>
        <w:t xml:space="preserve">ECs. </w:t>
      </w:r>
      <w:r w:rsidR="008F74C3" w:rsidRPr="0030318D">
        <w:rPr>
          <w:b/>
        </w:rPr>
        <w:t>(</w:t>
      </w:r>
      <w:r w:rsidR="00046C27" w:rsidRPr="0030318D">
        <w:rPr>
          <w:b/>
        </w:rPr>
        <w:t>K</w:t>
      </w:r>
      <w:r w:rsidR="008F74C3" w:rsidRPr="0030318D">
        <w:rPr>
          <w:b/>
        </w:rPr>
        <w:t>)</w:t>
      </w:r>
      <w:r w:rsidR="008F74C3" w:rsidRPr="0030318D">
        <w:t xml:space="preserve"> </w:t>
      </w:r>
      <w:r w:rsidR="008F74C3" w:rsidRPr="0030318D">
        <w:rPr>
          <w:bCs/>
        </w:rPr>
        <w:t>Quantification of VCAM1 integrated de</w:t>
      </w:r>
      <w:r w:rsidR="002260E5" w:rsidRPr="0030318D">
        <w:rPr>
          <w:bCs/>
        </w:rPr>
        <w:t>n</w:t>
      </w:r>
      <w:r w:rsidR="008F74C3" w:rsidRPr="0030318D">
        <w:rPr>
          <w:bCs/>
        </w:rPr>
        <w:t>sity relative to ERG</w:t>
      </w:r>
      <w:r w:rsidR="009A64A6">
        <w:rPr>
          <w:bCs/>
        </w:rPr>
        <w:t>.</w:t>
      </w:r>
      <w:r w:rsidR="00A569ED"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rPr>
          <w:bCs/>
        </w:rPr>
        <w:t xml:space="preserve">N </w:t>
      </w:r>
      <w:r w:rsidR="00CB74D0" w:rsidRPr="0030318D">
        <w:t xml:space="preserve">= 4 </w:t>
      </w:r>
      <w:r w:rsidR="00F45FD8" w:rsidRPr="0030318D">
        <w:t>mice</w:t>
      </w:r>
      <w:r w:rsidR="00CB74D0" w:rsidRPr="0030318D">
        <w:t xml:space="preserve"> per group</w:t>
      </w:r>
      <w:r w:rsidR="009A64A6">
        <w:rPr>
          <w:bCs/>
        </w:rPr>
        <w:t>.</w:t>
      </w:r>
      <w:r w:rsidR="00CE24DB" w:rsidRPr="0030318D">
        <w:rPr>
          <w:bCs/>
        </w:rPr>
        <w:t xml:space="preserve"> </w:t>
      </w:r>
      <w:r w:rsidR="006F4080" w:rsidRPr="0030318D">
        <w:rPr>
          <w:bCs/>
        </w:rPr>
        <w:t>**</w:t>
      </w:r>
      <w:r w:rsidR="00CE24DB" w:rsidRPr="0030318D">
        <w:rPr>
          <w:bCs/>
        </w:rPr>
        <w:t>*p &lt; 0.0</w:t>
      </w:r>
      <w:r w:rsidR="006F4080" w:rsidRPr="0030318D">
        <w:rPr>
          <w:bCs/>
        </w:rPr>
        <w:t>01</w:t>
      </w:r>
      <w:r w:rsidR="009A64A6">
        <w:rPr>
          <w:bCs/>
        </w:rPr>
        <w:t xml:space="preserve"> by </w:t>
      </w:r>
      <w:r w:rsidR="00CE24DB" w:rsidRPr="0030318D">
        <w:rPr>
          <w:bCs/>
        </w:rPr>
        <w:t xml:space="preserve">paired </w:t>
      </w:r>
      <w:proofErr w:type="spellStart"/>
      <w:r w:rsidR="00CE24DB" w:rsidRPr="0030318D">
        <w:rPr>
          <w:bCs/>
        </w:rPr>
        <w:t>t­test</w:t>
      </w:r>
      <w:proofErr w:type="spellEnd"/>
      <w:r w:rsidR="006F4080" w:rsidRPr="0030318D">
        <w:rPr>
          <w:bCs/>
        </w:rPr>
        <w:t>.</w:t>
      </w:r>
      <w:r w:rsidR="00C376C3" w:rsidRPr="0030318D">
        <w:rPr>
          <w:bCs/>
        </w:rPr>
        <w:t xml:space="preserve"> </w:t>
      </w:r>
      <w:r w:rsidRPr="0030318D">
        <w:rPr>
          <w:bCs/>
        </w:rPr>
        <w:t>(</w:t>
      </w:r>
      <w:r w:rsidR="00E67CEB" w:rsidRPr="0030318D">
        <w:rPr>
          <w:b/>
        </w:rPr>
        <w:t>L</w:t>
      </w:r>
      <w:r w:rsidRPr="0030318D">
        <w:rPr>
          <w:bCs/>
        </w:rPr>
        <w:t>) En</w:t>
      </w:r>
      <w:r w:rsidR="00394F60" w:rsidRPr="0030318D">
        <w:rPr>
          <w:bCs/>
        </w:rPr>
        <w:t>-</w:t>
      </w:r>
      <w:r w:rsidRPr="0030318D">
        <w:rPr>
          <w:bCs/>
        </w:rPr>
        <w:t xml:space="preserve">face aortae from </w:t>
      </w:r>
      <w:r w:rsidRPr="0030318D">
        <w:rPr>
          <w:bCs/>
          <w:i/>
          <w:iCs/>
        </w:rPr>
        <w:t>Nrp1</w:t>
      </w:r>
      <w:r w:rsidRPr="0030318D">
        <w:rPr>
          <w:bCs/>
          <w:vertAlign w:val="superscript"/>
        </w:rPr>
        <w:t>WT</w:t>
      </w:r>
      <w:r w:rsidRPr="0030318D">
        <w:rPr>
          <w:bCs/>
        </w:rPr>
        <w:t>;</w:t>
      </w:r>
      <w:r w:rsidRPr="0030318D">
        <w:rPr>
          <w:bCs/>
          <w:i/>
          <w:iCs/>
        </w:rPr>
        <w:t>ApoE</w:t>
      </w:r>
      <w:r w:rsidRPr="0030318D">
        <w:rPr>
          <w:bCs/>
          <w:vertAlign w:val="superscript"/>
        </w:rPr>
        <w:t>-/-</w:t>
      </w:r>
      <w:r w:rsidRPr="0030318D">
        <w:rPr>
          <w:bCs/>
        </w:rPr>
        <w:t xml:space="preserve"> or </w:t>
      </w:r>
      <w:r w:rsidRPr="0030318D">
        <w:rPr>
          <w:bCs/>
          <w:i/>
          <w:iCs/>
        </w:rPr>
        <w:t>Nrp1</w:t>
      </w:r>
      <w:r w:rsidRPr="0030318D">
        <w:rPr>
          <w:bCs/>
          <w:vertAlign w:val="superscript"/>
        </w:rPr>
        <w:t>ECKO</w:t>
      </w:r>
      <w:r w:rsidRPr="0030318D">
        <w:rPr>
          <w:bCs/>
        </w:rPr>
        <w:t>;</w:t>
      </w:r>
      <w:r w:rsidRPr="0030318D">
        <w:rPr>
          <w:bCs/>
          <w:i/>
          <w:iCs/>
        </w:rPr>
        <w:t>ApoE</w:t>
      </w:r>
      <w:r w:rsidRPr="0030318D">
        <w:rPr>
          <w:bCs/>
          <w:vertAlign w:val="superscript"/>
        </w:rPr>
        <w:t xml:space="preserve">-/- </w:t>
      </w:r>
      <w:r w:rsidR="00C34457">
        <w:rPr>
          <w:bCs/>
        </w:rPr>
        <w:t>mice</w:t>
      </w:r>
      <w:r w:rsidRPr="0030318D">
        <w:rPr>
          <w:bCs/>
        </w:rPr>
        <w:t xml:space="preserve">, injected daily with tamoxifen (12.5mg/kg) for 5 days at 4 weeks and stained </w:t>
      </w:r>
      <w:r w:rsidR="00693F7C" w:rsidRPr="0030318D">
        <w:rPr>
          <w:bCs/>
        </w:rPr>
        <w:t xml:space="preserve">18 weeks of age </w:t>
      </w:r>
      <w:r w:rsidRPr="0030318D">
        <w:rPr>
          <w:bCs/>
        </w:rPr>
        <w:t xml:space="preserve">with </w:t>
      </w:r>
      <w:proofErr w:type="spellStart"/>
      <w:r w:rsidRPr="0030318D">
        <w:rPr>
          <w:bCs/>
        </w:rPr>
        <w:t>Oil­Red­O</w:t>
      </w:r>
      <w:proofErr w:type="spellEnd"/>
      <w:r w:rsidRPr="0030318D">
        <w:rPr>
          <w:bCs/>
        </w:rPr>
        <w:t xml:space="preserve"> (Red). Red staining shows plaque deposition on the inner wall of aortae.</w:t>
      </w:r>
      <w:r w:rsidR="004E23F2">
        <w:rPr>
          <w:bCs/>
        </w:rPr>
        <w:t xml:space="preserve"> </w:t>
      </w:r>
      <w:r w:rsidR="004E23F2" w:rsidRPr="0030318D">
        <w:rPr>
          <w:bCs/>
        </w:rPr>
        <w:t>Scale bar = 2</w:t>
      </w:r>
      <w:r w:rsidR="004E23F2">
        <w:rPr>
          <w:bCs/>
        </w:rPr>
        <w:t>.1</w:t>
      </w:r>
      <w:r w:rsidR="004E23F2" w:rsidRPr="0030318D">
        <w:rPr>
          <w:bCs/>
        </w:rPr>
        <w:t xml:space="preserve"> </w:t>
      </w:r>
      <w:r w:rsidR="004E23F2">
        <w:rPr>
          <w:bCs/>
        </w:rPr>
        <w:t>m</w:t>
      </w:r>
      <w:r w:rsidR="004E23F2" w:rsidRPr="0030318D">
        <w:rPr>
          <w:bCs/>
        </w:rPr>
        <w:t>m</w:t>
      </w:r>
      <w:r w:rsidRPr="0030318D">
        <w:rPr>
          <w:bCs/>
        </w:rPr>
        <w:t xml:space="preserve"> (</w:t>
      </w:r>
      <w:r w:rsidR="00E67CEB" w:rsidRPr="0030318D">
        <w:rPr>
          <w:b/>
        </w:rPr>
        <w:t>M</w:t>
      </w:r>
      <w:r w:rsidRPr="0030318D">
        <w:rPr>
          <w:bCs/>
        </w:rPr>
        <w:t>) Quantification of plaque deposition was expressed as percentage of total aortic surface coverage</w:t>
      </w:r>
      <w:r w:rsidR="009A64A6">
        <w:rPr>
          <w:bCs/>
        </w:rPr>
        <w:t>.</w:t>
      </w:r>
      <w:r w:rsidRPr="0030318D">
        <w:rPr>
          <w:bCs/>
        </w:rPr>
        <w:t xml:space="preserve"> </w:t>
      </w:r>
      <w:r w:rsidR="009A64A6">
        <w:rPr>
          <w:bCs/>
        </w:rPr>
        <w:t xml:space="preserve">Data are presented as </w:t>
      </w:r>
      <w:r w:rsidR="009A64A6" w:rsidRPr="0030318D">
        <w:rPr>
          <w:bCs/>
        </w:rPr>
        <w:t>mean</w:t>
      </w:r>
      <w:r w:rsidR="009A64A6">
        <w:rPr>
          <w:bCs/>
        </w:rPr>
        <w:t>s</w:t>
      </w:r>
      <w:r w:rsidR="009A64A6" w:rsidRPr="0030318D">
        <w:rPr>
          <w:bCs/>
        </w:rPr>
        <w:t xml:space="preserve"> ± </w:t>
      </w:r>
      <w:r w:rsidR="009A64A6">
        <w:rPr>
          <w:bCs/>
        </w:rPr>
        <w:t>SD.</w:t>
      </w:r>
      <w:r w:rsidR="009A64A6" w:rsidRPr="0030318D">
        <w:rPr>
          <w:bCs/>
        </w:rPr>
        <w:t xml:space="preserve"> </w:t>
      </w:r>
      <w:r w:rsidR="009A64A6">
        <w:t>N</w:t>
      </w:r>
      <w:r w:rsidR="00693F7C" w:rsidRPr="0030318D">
        <w:t xml:space="preserve"> </w:t>
      </w:r>
      <w:r w:rsidR="00693F7C" w:rsidRPr="0030318D">
        <w:sym w:font="Symbol" w:char="F0B3"/>
      </w:r>
      <w:r w:rsidR="00693F7C" w:rsidRPr="0030318D">
        <w:t xml:space="preserve"> 7 </w:t>
      </w:r>
      <w:r w:rsidR="00F45FD8" w:rsidRPr="0030318D">
        <w:t>mice</w:t>
      </w:r>
      <w:r w:rsidR="00693F7C" w:rsidRPr="0030318D">
        <w:t xml:space="preserve"> per group</w:t>
      </w:r>
      <w:r w:rsidR="009A64A6">
        <w:rPr>
          <w:bCs/>
        </w:rPr>
        <w:t>.</w:t>
      </w:r>
      <w:r w:rsidRPr="0030318D">
        <w:rPr>
          <w:bCs/>
        </w:rPr>
        <w:t xml:space="preserve"> **p &lt; 0.005</w:t>
      </w:r>
      <w:r w:rsidR="009A64A6">
        <w:rPr>
          <w:bCs/>
        </w:rPr>
        <w:t xml:space="preserve"> by </w:t>
      </w:r>
      <w:proofErr w:type="spellStart"/>
      <w:r w:rsidRPr="0030318D">
        <w:rPr>
          <w:bCs/>
        </w:rPr>
        <w:t>t­test</w:t>
      </w:r>
      <w:proofErr w:type="spellEnd"/>
      <w:r w:rsidRPr="0030318D">
        <w:rPr>
          <w:bCs/>
        </w:rPr>
        <w:t>.</w:t>
      </w:r>
    </w:p>
    <w:p w14:paraId="694D01E6" w14:textId="1628B8CB" w:rsidR="000A5DC2" w:rsidRDefault="00127DEE" w:rsidP="0066663E">
      <w:pPr>
        <w:pStyle w:val="Acknowledgement"/>
        <w:tabs>
          <w:tab w:val="left" w:pos="709"/>
        </w:tabs>
        <w:spacing w:before="240" w:line="360" w:lineRule="auto"/>
        <w:ind w:left="142" w:right="-475" w:firstLine="0"/>
        <w:jc w:val="both"/>
        <w:rPr>
          <w:bCs/>
        </w:rPr>
      </w:pPr>
      <w:r w:rsidRPr="0030318D">
        <w:rPr>
          <w:b/>
        </w:rPr>
        <w:t xml:space="preserve">Fig. 6. </w:t>
      </w:r>
      <w:r w:rsidR="003F5E27" w:rsidRPr="0030318D">
        <w:rPr>
          <w:b/>
        </w:rPr>
        <w:t xml:space="preserve">Schematic representation of </w:t>
      </w:r>
      <w:r w:rsidR="0064533D" w:rsidRPr="0030318D">
        <w:rPr>
          <w:b/>
        </w:rPr>
        <w:t xml:space="preserve">the effect of </w:t>
      </w:r>
      <w:r w:rsidR="003F5E27" w:rsidRPr="0030318D">
        <w:rPr>
          <w:b/>
        </w:rPr>
        <w:t>NRP1</w:t>
      </w:r>
      <w:r w:rsidR="005A045A" w:rsidRPr="0030318D">
        <w:rPr>
          <w:b/>
        </w:rPr>
        <w:t xml:space="preserve"> on </w:t>
      </w:r>
      <w:r w:rsidR="0064533D" w:rsidRPr="0030318D">
        <w:rPr>
          <w:b/>
        </w:rPr>
        <w:t xml:space="preserve">the </w:t>
      </w:r>
      <w:r w:rsidR="000F66A4" w:rsidRPr="0030318D">
        <w:rPr>
          <w:b/>
        </w:rPr>
        <w:t xml:space="preserve">TGFBR2-VE-cadherin pathway in </w:t>
      </w:r>
      <w:r w:rsidR="000F5554" w:rsidRPr="0030318D">
        <w:rPr>
          <w:b/>
        </w:rPr>
        <w:t xml:space="preserve">regulating </w:t>
      </w:r>
      <w:proofErr w:type="spellStart"/>
      <w:r w:rsidR="000F5554" w:rsidRPr="0030318D">
        <w:rPr>
          <w:b/>
        </w:rPr>
        <w:t>adherens</w:t>
      </w:r>
      <w:proofErr w:type="spellEnd"/>
      <w:r w:rsidR="000F5554" w:rsidRPr="0030318D">
        <w:rPr>
          <w:b/>
        </w:rPr>
        <w:t xml:space="preserve"> junction</w:t>
      </w:r>
      <w:r w:rsidR="0064533D" w:rsidRPr="0030318D">
        <w:rPr>
          <w:b/>
        </w:rPr>
        <w:t>s</w:t>
      </w:r>
      <w:r w:rsidR="000F5554" w:rsidRPr="0030318D">
        <w:rPr>
          <w:b/>
        </w:rPr>
        <w:t xml:space="preserve"> and </w:t>
      </w:r>
      <w:r w:rsidR="00605948" w:rsidRPr="0030318D">
        <w:rPr>
          <w:b/>
        </w:rPr>
        <w:t>inflammatory response</w:t>
      </w:r>
      <w:r w:rsidR="0064533D" w:rsidRPr="0030318D">
        <w:rPr>
          <w:b/>
        </w:rPr>
        <w:t>s</w:t>
      </w:r>
      <w:r w:rsidRPr="0030318D">
        <w:rPr>
          <w:b/>
        </w:rPr>
        <w:t>.</w:t>
      </w:r>
      <w:r w:rsidR="00293681" w:rsidRPr="0030318D">
        <w:rPr>
          <w:bCs/>
        </w:rPr>
        <w:t xml:space="preserve"> </w:t>
      </w:r>
      <w:r w:rsidR="00CF610D" w:rsidRPr="0030318D">
        <w:rPr>
          <w:bCs/>
        </w:rPr>
        <w:t>(</w:t>
      </w:r>
      <w:r w:rsidR="00CF610D" w:rsidRPr="0030318D">
        <w:rPr>
          <w:b/>
        </w:rPr>
        <w:t>A</w:t>
      </w:r>
      <w:r w:rsidR="00CF610D" w:rsidRPr="0030318D">
        <w:rPr>
          <w:bCs/>
        </w:rPr>
        <w:t xml:space="preserve">) </w:t>
      </w:r>
      <w:r w:rsidR="001C2429" w:rsidRPr="0030318D">
        <w:rPr>
          <w:bCs/>
        </w:rPr>
        <w:t xml:space="preserve">In </w:t>
      </w:r>
      <w:r w:rsidR="00CF610D" w:rsidRPr="0030318D">
        <w:rPr>
          <w:bCs/>
        </w:rPr>
        <w:t>ECs</w:t>
      </w:r>
      <w:r w:rsidR="00132DCB" w:rsidRPr="0030318D">
        <w:rPr>
          <w:bCs/>
        </w:rPr>
        <w:t>,</w:t>
      </w:r>
      <w:r w:rsidR="00CF610D" w:rsidRPr="0030318D">
        <w:rPr>
          <w:bCs/>
        </w:rPr>
        <w:t xml:space="preserve"> </w:t>
      </w:r>
      <w:r w:rsidR="00A01C10" w:rsidRPr="0030318D">
        <w:rPr>
          <w:bCs/>
        </w:rPr>
        <w:t>NRP1</w:t>
      </w:r>
      <w:r w:rsidR="001C2429" w:rsidRPr="0030318D">
        <w:rPr>
          <w:bCs/>
        </w:rPr>
        <w:t xml:space="preserve"> </w:t>
      </w:r>
      <w:r w:rsidR="00155619" w:rsidRPr="0030318D">
        <w:rPr>
          <w:bCs/>
        </w:rPr>
        <w:t>interact</w:t>
      </w:r>
      <w:r w:rsidR="008C449B" w:rsidRPr="0030318D">
        <w:rPr>
          <w:bCs/>
        </w:rPr>
        <w:t>s</w:t>
      </w:r>
      <w:r w:rsidR="00155619" w:rsidRPr="0030318D">
        <w:rPr>
          <w:bCs/>
        </w:rPr>
        <w:t xml:space="preserve"> with </w:t>
      </w:r>
      <w:r w:rsidR="0078104F" w:rsidRPr="0030318D">
        <w:rPr>
          <w:bCs/>
        </w:rPr>
        <w:t>VE-cadherin and TGF</w:t>
      </w:r>
      <w:r w:rsidR="006F2CC1" w:rsidRPr="0030318D">
        <w:rPr>
          <w:bCs/>
        </w:rPr>
        <w:t>BR2</w:t>
      </w:r>
      <w:r w:rsidR="002F43AB" w:rsidRPr="0030318D">
        <w:rPr>
          <w:bCs/>
        </w:rPr>
        <w:t xml:space="preserve">, reducing </w:t>
      </w:r>
      <w:r w:rsidR="00C96582">
        <w:rPr>
          <w:bCs/>
        </w:rPr>
        <w:t>TGF-β</w:t>
      </w:r>
      <w:r w:rsidR="00F87194" w:rsidRPr="0030318D">
        <w:rPr>
          <w:bCs/>
        </w:rPr>
        <w:t xml:space="preserve"> signaling</w:t>
      </w:r>
      <w:r w:rsidR="004646C5" w:rsidRPr="0030318D">
        <w:rPr>
          <w:bCs/>
        </w:rPr>
        <w:t xml:space="preserve"> and stabilizing </w:t>
      </w:r>
      <w:proofErr w:type="spellStart"/>
      <w:r w:rsidR="006F159A" w:rsidRPr="0030318D">
        <w:rPr>
          <w:bCs/>
        </w:rPr>
        <w:t>adherens</w:t>
      </w:r>
      <w:proofErr w:type="spellEnd"/>
      <w:r w:rsidR="006F159A" w:rsidRPr="0030318D">
        <w:rPr>
          <w:bCs/>
        </w:rPr>
        <w:t xml:space="preserve"> junctions</w:t>
      </w:r>
      <w:r w:rsidR="006F2CC1" w:rsidRPr="0030318D">
        <w:rPr>
          <w:bCs/>
        </w:rPr>
        <w:t>.</w:t>
      </w:r>
      <w:r w:rsidR="000F6F53" w:rsidRPr="0030318D">
        <w:rPr>
          <w:bCs/>
        </w:rPr>
        <w:t xml:space="preserve"> </w:t>
      </w:r>
      <w:r w:rsidR="006F159A" w:rsidRPr="0030318D">
        <w:rPr>
          <w:bCs/>
        </w:rPr>
        <w:t xml:space="preserve">NRP1 promotes </w:t>
      </w:r>
      <w:r w:rsidR="000F6F53" w:rsidRPr="0030318D">
        <w:rPr>
          <w:bCs/>
        </w:rPr>
        <w:t xml:space="preserve">VE-cadherin </w:t>
      </w:r>
      <w:r w:rsidR="00F937F5" w:rsidRPr="0030318D">
        <w:rPr>
          <w:bCs/>
        </w:rPr>
        <w:t>interact</w:t>
      </w:r>
      <w:r w:rsidR="006F159A" w:rsidRPr="0030318D">
        <w:rPr>
          <w:bCs/>
        </w:rPr>
        <w:t>ion</w:t>
      </w:r>
      <w:r w:rsidR="00764176" w:rsidRPr="0030318D">
        <w:rPr>
          <w:bCs/>
        </w:rPr>
        <w:t xml:space="preserve"> with p120 catenin</w:t>
      </w:r>
      <w:r w:rsidR="001C2429" w:rsidRPr="0030318D">
        <w:rPr>
          <w:bCs/>
        </w:rPr>
        <w:t xml:space="preserve">, leading to </w:t>
      </w:r>
      <w:r w:rsidR="006F159A" w:rsidRPr="0030318D">
        <w:rPr>
          <w:bCs/>
        </w:rPr>
        <w:t>optimal</w:t>
      </w:r>
      <w:r w:rsidR="00C521FC" w:rsidRPr="0030318D">
        <w:rPr>
          <w:bCs/>
        </w:rPr>
        <w:t xml:space="preserve"> </w:t>
      </w:r>
      <w:r w:rsidR="006F159A" w:rsidRPr="0030318D">
        <w:rPr>
          <w:bCs/>
        </w:rPr>
        <w:t xml:space="preserve">coupling of the </w:t>
      </w:r>
      <w:r w:rsidR="001C2429" w:rsidRPr="0030318D">
        <w:rPr>
          <w:bCs/>
        </w:rPr>
        <w:t xml:space="preserve">actin </w:t>
      </w:r>
      <w:r w:rsidR="006F159A" w:rsidRPr="0030318D">
        <w:rPr>
          <w:bCs/>
        </w:rPr>
        <w:t xml:space="preserve">cytoskeleton with the </w:t>
      </w:r>
      <w:proofErr w:type="spellStart"/>
      <w:r w:rsidR="00A17F44" w:rsidRPr="0030318D">
        <w:rPr>
          <w:bCs/>
        </w:rPr>
        <w:t>adherens</w:t>
      </w:r>
      <w:proofErr w:type="spellEnd"/>
      <w:r w:rsidR="00A17F44" w:rsidRPr="0030318D">
        <w:rPr>
          <w:bCs/>
        </w:rPr>
        <w:t xml:space="preserve"> junction complex and to </w:t>
      </w:r>
      <w:r w:rsidR="001C2429" w:rsidRPr="0030318D">
        <w:rPr>
          <w:bCs/>
        </w:rPr>
        <w:t>align</w:t>
      </w:r>
      <w:r w:rsidR="00A17F44" w:rsidRPr="0030318D">
        <w:rPr>
          <w:bCs/>
        </w:rPr>
        <w:t xml:space="preserve">ment of the </w:t>
      </w:r>
      <w:r w:rsidR="008F14A4" w:rsidRPr="0030318D">
        <w:rPr>
          <w:bCs/>
        </w:rPr>
        <w:t>cytoskeleton to the direction of</w:t>
      </w:r>
      <w:r w:rsidR="001C2429" w:rsidRPr="0030318D">
        <w:rPr>
          <w:bCs/>
        </w:rPr>
        <w:t xml:space="preserve"> flow</w:t>
      </w:r>
      <w:r w:rsidR="00F937F5" w:rsidRPr="0030318D">
        <w:rPr>
          <w:bCs/>
        </w:rPr>
        <w:t xml:space="preserve">. </w:t>
      </w:r>
      <w:r w:rsidR="00CF610D" w:rsidRPr="0030318D">
        <w:rPr>
          <w:bCs/>
        </w:rPr>
        <w:t>(</w:t>
      </w:r>
      <w:r w:rsidR="00CF610D" w:rsidRPr="0030318D">
        <w:rPr>
          <w:b/>
        </w:rPr>
        <w:t>B</w:t>
      </w:r>
      <w:r w:rsidR="00CF610D" w:rsidRPr="0030318D">
        <w:rPr>
          <w:bCs/>
        </w:rPr>
        <w:t xml:space="preserve">) </w:t>
      </w:r>
      <w:r w:rsidR="00325C27" w:rsidRPr="0030318D">
        <w:rPr>
          <w:bCs/>
        </w:rPr>
        <w:t xml:space="preserve">In </w:t>
      </w:r>
      <w:r w:rsidR="007D69A7" w:rsidRPr="0030318D">
        <w:rPr>
          <w:bCs/>
        </w:rPr>
        <w:t>the absence of</w:t>
      </w:r>
      <w:r w:rsidR="00763850" w:rsidRPr="0030318D">
        <w:rPr>
          <w:bCs/>
        </w:rPr>
        <w:t xml:space="preserve"> NRP1</w:t>
      </w:r>
      <w:r w:rsidR="0018258F" w:rsidRPr="0030318D">
        <w:rPr>
          <w:bCs/>
        </w:rPr>
        <w:t>,</w:t>
      </w:r>
      <w:r w:rsidR="007D69A7" w:rsidRPr="0030318D">
        <w:rPr>
          <w:bCs/>
        </w:rPr>
        <w:t xml:space="preserve"> </w:t>
      </w:r>
      <w:r w:rsidR="00B52DCC">
        <w:rPr>
          <w:bCs/>
        </w:rPr>
        <w:t xml:space="preserve">the interaction of </w:t>
      </w:r>
      <w:r w:rsidR="00483C6B" w:rsidRPr="0030318D">
        <w:rPr>
          <w:bCs/>
        </w:rPr>
        <w:t xml:space="preserve">NRP1 </w:t>
      </w:r>
      <w:r w:rsidR="00B52DCC">
        <w:rPr>
          <w:bCs/>
        </w:rPr>
        <w:t xml:space="preserve">with </w:t>
      </w:r>
      <w:r w:rsidR="00483C6B" w:rsidRPr="0030318D">
        <w:rPr>
          <w:bCs/>
        </w:rPr>
        <w:t xml:space="preserve">VE-cadherin </w:t>
      </w:r>
      <w:r w:rsidR="00593AE8" w:rsidRPr="0030318D">
        <w:rPr>
          <w:bCs/>
        </w:rPr>
        <w:t xml:space="preserve">is lost </w:t>
      </w:r>
      <w:r w:rsidR="00483C6B" w:rsidRPr="0030318D">
        <w:rPr>
          <w:bCs/>
        </w:rPr>
        <w:t xml:space="preserve">and </w:t>
      </w:r>
      <w:r w:rsidR="00B52DCC">
        <w:rPr>
          <w:bCs/>
        </w:rPr>
        <w:t xml:space="preserve">that of </w:t>
      </w:r>
      <w:r w:rsidR="009A2981" w:rsidRPr="0030318D">
        <w:rPr>
          <w:bCs/>
        </w:rPr>
        <w:t xml:space="preserve">VE-cadherin </w:t>
      </w:r>
      <w:r w:rsidR="00B52DCC">
        <w:rPr>
          <w:bCs/>
        </w:rPr>
        <w:t xml:space="preserve">with </w:t>
      </w:r>
      <w:r w:rsidR="009A2981" w:rsidRPr="0030318D">
        <w:rPr>
          <w:bCs/>
        </w:rPr>
        <w:t xml:space="preserve">p120 catenin </w:t>
      </w:r>
      <w:r w:rsidR="00352960" w:rsidRPr="0030318D">
        <w:rPr>
          <w:bCs/>
        </w:rPr>
        <w:t xml:space="preserve">is reduced, </w:t>
      </w:r>
      <w:r w:rsidR="009A2981" w:rsidRPr="0030318D">
        <w:rPr>
          <w:bCs/>
        </w:rPr>
        <w:t xml:space="preserve">leading to </w:t>
      </w:r>
      <w:r w:rsidR="00BC1873" w:rsidRPr="0030318D">
        <w:rPr>
          <w:bCs/>
        </w:rPr>
        <w:t>cytoskeleton remodeling</w:t>
      </w:r>
      <w:r w:rsidR="005760E2" w:rsidRPr="0030318D">
        <w:rPr>
          <w:bCs/>
        </w:rPr>
        <w:t xml:space="preserve"> </w:t>
      </w:r>
      <w:r w:rsidR="00352980" w:rsidRPr="0030318D">
        <w:rPr>
          <w:bCs/>
        </w:rPr>
        <w:t>and</w:t>
      </w:r>
      <w:r w:rsidR="005760E2" w:rsidRPr="0030318D">
        <w:rPr>
          <w:bCs/>
        </w:rPr>
        <w:t xml:space="preserve"> </w:t>
      </w:r>
      <w:r w:rsidR="00CC5CF7" w:rsidRPr="0030318D">
        <w:rPr>
          <w:bCs/>
        </w:rPr>
        <w:t>abundant cortical actin</w:t>
      </w:r>
      <w:r w:rsidR="00B52DCC">
        <w:rPr>
          <w:bCs/>
        </w:rPr>
        <w:t xml:space="preserve"> and </w:t>
      </w:r>
      <w:r w:rsidR="00CC5CF7" w:rsidRPr="0030318D">
        <w:rPr>
          <w:bCs/>
        </w:rPr>
        <w:t>resulting in a lack of</w:t>
      </w:r>
      <w:r w:rsidR="00352960" w:rsidRPr="0030318D">
        <w:rPr>
          <w:bCs/>
        </w:rPr>
        <w:t xml:space="preserve"> </w:t>
      </w:r>
      <w:r w:rsidR="00CC5CF7" w:rsidRPr="0030318D">
        <w:rPr>
          <w:bCs/>
        </w:rPr>
        <w:t xml:space="preserve">cytoskeleton </w:t>
      </w:r>
      <w:r w:rsidR="00352960" w:rsidRPr="0030318D">
        <w:rPr>
          <w:bCs/>
        </w:rPr>
        <w:t>align</w:t>
      </w:r>
      <w:r w:rsidR="00CC5CF7" w:rsidRPr="0030318D">
        <w:rPr>
          <w:bCs/>
        </w:rPr>
        <w:t>ment</w:t>
      </w:r>
      <w:r w:rsidR="00352960" w:rsidRPr="0030318D">
        <w:rPr>
          <w:bCs/>
        </w:rPr>
        <w:t xml:space="preserve"> to the flow direction.</w:t>
      </w:r>
      <w:r w:rsidR="007F2CB4" w:rsidRPr="0030318D">
        <w:rPr>
          <w:bCs/>
        </w:rPr>
        <w:t xml:space="preserve"> </w:t>
      </w:r>
      <w:r w:rsidR="00D86871" w:rsidRPr="0030318D">
        <w:rPr>
          <w:bCs/>
        </w:rPr>
        <w:t>Furtherm</w:t>
      </w:r>
      <w:r w:rsidR="00293681" w:rsidRPr="0030318D">
        <w:rPr>
          <w:bCs/>
        </w:rPr>
        <w:t>o</w:t>
      </w:r>
      <w:r w:rsidR="00D86871" w:rsidRPr="0030318D">
        <w:rPr>
          <w:bCs/>
        </w:rPr>
        <w:t>re, i</w:t>
      </w:r>
      <w:r w:rsidR="00916C3B" w:rsidRPr="0030318D">
        <w:rPr>
          <w:bCs/>
        </w:rPr>
        <w:t>n ECs lacking NRP1</w:t>
      </w:r>
      <w:r w:rsidR="004E1EC4" w:rsidRPr="0030318D">
        <w:rPr>
          <w:bCs/>
        </w:rPr>
        <w:t>,</w:t>
      </w:r>
      <w:r w:rsidR="00916C3B" w:rsidRPr="0030318D">
        <w:rPr>
          <w:bCs/>
        </w:rPr>
        <w:t xml:space="preserve"> </w:t>
      </w:r>
      <w:proofErr w:type="spellStart"/>
      <w:r w:rsidR="00916C3B" w:rsidRPr="0030318D">
        <w:rPr>
          <w:bCs/>
        </w:rPr>
        <w:t>adherens</w:t>
      </w:r>
      <w:proofErr w:type="spellEnd"/>
      <w:r w:rsidR="00916C3B" w:rsidRPr="0030318D">
        <w:rPr>
          <w:bCs/>
        </w:rPr>
        <w:t xml:space="preserve"> </w:t>
      </w:r>
      <w:r w:rsidR="000D5A69" w:rsidRPr="0030318D">
        <w:rPr>
          <w:bCs/>
        </w:rPr>
        <w:t>junction</w:t>
      </w:r>
      <w:r w:rsidR="004E1EC4" w:rsidRPr="0030318D">
        <w:rPr>
          <w:bCs/>
        </w:rPr>
        <w:t xml:space="preserve"> destabilization</w:t>
      </w:r>
      <w:r w:rsidR="00A538D5" w:rsidRPr="0030318D">
        <w:rPr>
          <w:bCs/>
        </w:rPr>
        <w:t xml:space="preserve"> increase</w:t>
      </w:r>
      <w:r w:rsidR="00077490" w:rsidRPr="0030318D">
        <w:rPr>
          <w:bCs/>
        </w:rPr>
        <w:t>s</w:t>
      </w:r>
      <w:r w:rsidR="00A538D5" w:rsidRPr="0030318D">
        <w:rPr>
          <w:bCs/>
        </w:rPr>
        <w:t xml:space="preserve"> </w:t>
      </w:r>
      <w:r w:rsidR="00293681">
        <w:rPr>
          <w:bCs/>
        </w:rPr>
        <w:t xml:space="preserve">the plasma membrane localization of </w:t>
      </w:r>
      <w:r w:rsidR="00415B85" w:rsidRPr="0030318D">
        <w:rPr>
          <w:bCs/>
        </w:rPr>
        <w:t>TG</w:t>
      </w:r>
      <w:r w:rsidR="00D86871" w:rsidRPr="0030318D">
        <w:rPr>
          <w:bCs/>
        </w:rPr>
        <w:t>F</w:t>
      </w:r>
      <w:r w:rsidR="00415B85" w:rsidRPr="0030318D">
        <w:rPr>
          <w:bCs/>
        </w:rPr>
        <w:t>BR2</w:t>
      </w:r>
      <w:r w:rsidR="004E1EC4" w:rsidRPr="0030318D">
        <w:rPr>
          <w:bCs/>
        </w:rPr>
        <w:t>,</w:t>
      </w:r>
      <w:r w:rsidR="00916C3B" w:rsidRPr="0030318D">
        <w:rPr>
          <w:bCs/>
        </w:rPr>
        <w:t xml:space="preserve"> </w:t>
      </w:r>
      <w:r w:rsidR="00D86871" w:rsidRPr="0030318D">
        <w:rPr>
          <w:bCs/>
        </w:rPr>
        <w:t xml:space="preserve">resulting in </w:t>
      </w:r>
      <w:r w:rsidR="005A1F25" w:rsidRPr="0030318D">
        <w:rPr>
          <w:bCs/>
        </w:rPr>
        <w:t>the</w:t>
      </w:r>
      <w:r w:rsidR="00077490" w:rsidRPr="0030318D">
        <w:rPr>
          <w:bCs/>
        </w:rPr>
        <w:t xml:space="preserve"> </w:t>
      </w:r>
      <w:r w:rsidR="00A538D5" w:rsidRPr="0030318D">
        <w:rPr>
          <w:bCs/>
        </w:rPr>
        <w:t>downstream</w:t>
      </w:r>
      <w:r w:rsidR="004E6E53" w:rsidRPr="0030318D">
        <w:rPr>
          <w:bCs/>
        </w:rPr>
        <w:t xml:space="preserve"> </w:t>
      </w:r>
      <w:r w:rsidR="004024A7" w:rsidRPr="0030318D">
        <w:rPr>
          <w:bCs/>
        </w:rPr>
        <w:t>phosphorylation of SMAD2/3</w:t>
      </w:r>
      <w:r w:rsidR="006552B7" w:rsidRPr="0030318D">
        <w:rPr>
          <w:bCs/>
        </w:rPr>
        <w:t>. Loss of NRP1</w:t>
      </w:r>
      <w:r w:rsidR="001B61CE" w:rsidRPr="0030318D">
        <w:rPr>
          <w:bCs/>
        </w:rPr>
        <w:t>-dependent signaling pathways</w:t>
      </w:r>
      <w:r w:rsidR="006552B7" w:rsidRPr="0030318D">
        <w:rPr>
          <w:bCs/>
        </w:rPr>
        <w:t xml:space="preserve"> results in</w:t>
      </w:r>
      <w:r w:rsidR="000B1DE5" w:rsidRPr="0030318D">
        <w:rPr>
          <w:bCs/>
        </w:rPr>
        <w:t xml:space="preserve"> </w:t>
      </w:r>
      <w:r w:rsidR="00662600" w:rsidRPr="0030318D">
        <w:rPr>
          <w:bCs/>
        </w:rPr>
        <w:t>EC activation</w:t>
      </w:r>
      <w:r w:rsidR="004E1EC4" w:rsidRPr="0030318D">
        <w:rPr>
          <w:bCs/>
        </w:rPr>
        <w:t>,</w:t>
      </w:r>
      <w:r w:rsidR="00662600" w:rsidRPr="0030318D">
        <w:rPr>
          <w:bCs/>
        </w:rPr>
        <w:t xml:space="preserve"> </w:t>
      </w:r>
      <w:r w:rsidR="006660C7" w:rsidRPr="0030318D">
        <w:rPr>
          <w:bCs/>
        </w:rPr>
        <w:t xml:space="preserve">leading to </w:t>
      </w:r>
      <w:r w:rsidR="000B1DE5" w:rsidRPr="0030318D">
        <w:rPr>
          <w:bCs/>
        </w:rPr>
        <w:t>increas</w:t>
      </w:r>
      <w:r w:rsidR="00420BEA" w:rsidRPr="0030318D">
        <w:rPr>
          <w:bCs/>
        </w:rPr>
        <w:t>e</w:t>
      </w:r>
      <w:r w:rsidR="00654069">
        <w:rPr>
          <w:bCs/>
        </w:rPr>
        <w:t>s in the</w:t>
      </w:r>
      <w:r w:rsidR="000B1DE5" w:rsidRPr="0030318D">
        <w:rPr>
          <w:bCs/>
        </w:rPr>
        <w:t xml:space="preserve"> expression of </w:t>
      </w:r>
      <w:r w:rsidR="00654069">
        <w:rPr>
          <w:bCs/>
        </w:rPr>
        <w:t xml:space="preserve">genes encoding </w:t>
      </w:r>
      <w:r w:rsidR="000B1DE5" w:rsidRPr="0030318D">
        <w:rPr>
          <w:bCs/>
        </w:rPr>
        <w:t>proinflammatory</w:t>
      </w:r>
      <w:r w:rsidR="00143852" w:rsidRPr="0030318D">
        <w:rPr>
          <w:bCs/>
        </w:rPr>
        <w:t xml:space="preserve"> cytokines, chemokines</w:t>
      </w:r>
      <w:r w:rsidR="00C47568" w:rsidRPr="0030318D">
        <w:rPr>
          <w:bCs/>
        </w:rPr>
        <w:t>,</w:t>
      </w:r>
      <w:r w:rsidR="00143852" w:rsidRPr="0030318D">
        <w:rPr>
          <w:bCs/>
        </w:rPr>
        <w:t xml:space="preserve"> adhesion molecules</w:t>
      </w:r>
      <w:r w:rsidR="000B1DE5" w:rsidRPr="0030318D">
        <w:rPr>
          <w:bCs/>
        </w:rPr>
        <w:t>,</w:t>
      </w:r>
      <w:r w:rsidR="00662600" w:rsidRPr="0030318D">
        <w:rPr>
          <w:bCs/>
        </w:rPr>
        <w:t xml:space="preserve"> </w:t>
      </w:r>
      <w:r w:rsidR="000B1DE5" w:rsidRPr="0030318D">
        <w:rPr>
          <w:bCs/>
        </w:rPr>
        <w:t xml:space="preserve">secretion of </w:t>
      </w:r>
      <w:r w:rsidR="00A538D5" w:rsidRPr="0030318D">
        <w:rPr>
          <w:bCs/>
        </w:rPr>
        <w:t>IL6 and IL8</w:t>
      </w:r>
      <w:r w:rsidR="0031756A" w:rsidRPr="0030318D">
        <w:rPr>
          <w:bCs/>
        </w:rPr>
        <w:t>,</w:t>
      </w:r>
      <w:r w:rsidR="00A57BF9" w:rsidRPr="0030318D">
        <w:rPr>
          <w:bCs/>
        </w:rPr>
        <w:t xml:space="preserve"> </w:t>
      </w:r>
      <w:r w:rsidR="00980EFD" w:rsidRPr="0030318D">
        <w:rPr>
          <w:bCs/>
        </w:rPr>
        <w:t>leukocyte</w:t>
      </w:r>
      <w:r w:rsidR="00850E01" w:rsidRPr="0030318D">
        <w:rPr>
          <w:bCs/>
        </w:rPr>
        <w:t xml:space="preserve"> rolling</w:t>
      </w:r>
      <w:r w:rsidR="006F21EB">
        <w:rPr>
          <w:bCs/>
        </w:rPr>
        <w:t>,</w:t>
      </w:r>
      <w:r w:rsidR="00850E01" w:rsidRPr="0030318D">
        <w:rPr>
          <w:bCs/>
        </w:rPr>
        <w:t xml:space="preserve"> and</w:t>
      </w:r>
      <w:r w:rsidR="00C755F4" w:rsidRPr="0030318D">
        <w:rPr>
          <w:bCs/>
        </w:rPr>
        <w:t xml:space="preserve"> plaque formation</w:t>
      </w:r>
      <w:r w:rsidR="0018672F" w:rsidRPr="0030318D">
        <w:rPr>
          <w:bCs/>
        </w:rPr>
        <w:t xml:space="preserve"> in</w:t>
      </w:r>
      <w:r w:rsidR="00CA2516" w:rsidRPr="0030318D">
        <w:rPr>
          <w:bCs/>
        </w:rPr>
        <w:t xml:space="preserve"> an</w:t>
      </w:r>
      <w:r w:rsidR="0018672F" w:rsidRPr="0030318D">
        <w:rPr>
          <w:bCs/>
        </w:rPr>
        <w:t xml:space="preserve"> </w:t>
      </w:r>
      <w:r w:rsidR="00CA2516" w:rsidRPr="0030318D">
        <w:rPr>
          <w:bCs/>
        </w:rPr>
        <w:t>a</w:t>
      </w:r>
      <w:r w:rsidR="0018672F" w:rsidRPr="0030318D">
        <w:rPr>
          <w:bCs/>
        </w:rPr>
        <w:t xml:space="preserve">therosclerosis </w:t>
      </w:r>
      <w:r w:rsidR="00CA2516" w:rsidRPr="0030318D">
        <w:rPr>
          <w:bCs/>
        </w:rPr>
        <w:t>mouse model</w:t>
      </w:r>
      <w:r w:rsidR="0018672F" w:rsidRPr="0030318D">
        <w:rPr>
          <w:bCs/>
        </w:rPr>
        <w:t>.</w:t>
      </w:r>
    </w:p>
    <w:p w14:paraId="49B750E7" w14:textId="77777777" w:rsidR="003C4DB7" w:rsidRDefault="003C4DB7" w:rsidP="0066663E">
      <w:pPr>
        <w:pStyle w:val="Acknowledgement"/>
        <w:tabs>
          <w:tab w:val="left" w:pos="709"/>
        </w:tabs>
        <w:spacing w:before="240" w:line="360" w:lineRule="auto"/>
        <w:ind w:left="142" w:right="-475" w:firstLine="0"/>
        <w:jc w:val="both"/>
      </w:pPr>
    </w:p>
    <w:p w14:paraId="60356BBD" w14:textId="77777777" w:rsidR="003C4DB7" w:rsidRDefault="003C4DB7" w:rsidP="0066663E">
      <w:pPr>
        <w:pStyle w:val="Acknowledgement"/>
        <w:tabs>
          <w:tab w:val="left" w:pos="709"/>
        </w:tabs>
        <w:spacing w:before="240" w:line="360" w:lineRule="auto"/>
        <w:ind w:left="142" w:right="-475" w:firstLine="0"/>
        <w:jc w:val="both"/>
      </w:pPr>
    </w:p>
    <w:p w14:paraId="6F738DE9" w14:textId="77777777" w:rsidR="003C4DB7" w:rsidRDefault="003C4DB7" w:rsidP="0066663E">
      <w:pPr>
        <w:pStyle w:val="Acknowledgement"/>
        <w:tabs>
          <w:tab w:val="left" w:pos="709"/>
        </w:tabs>
        <w:spacing w:before="240" w:line="360" w:lineRule="auto"/>
        <w:ind w:left="142" w:right="-475" w:firstLine="0"/>
        <w:jc w:val="both"/>
      </w:pPr>
    </w:p>
    <w:p w14:paraId="29356139" w14:textId="77777777" w:rsidR="003C4DB7" w:rsidRDefault="003C4DB7" w:rsidP="0066663E">
      <w:pPr>
        <w:pStyle w:val="Acknowledgement"/>
        <w:tabs>
          <w:tab w:val="left" w:pos="709"/>
        </w:tabs>
        <w:spacing w:before="240" w:line="360" w:lineRule="auto"/>
        <w:ind w:left="142" w:right="-475" w:firstLine="0"/>
        <w:jc w:val="both"/>
      </w:pPr>
    </w:p>
    <w:p w14:paraId="548FBE62" w14:textId="432C1B5A" w:rsidR="003C4DB7" w:rsidRDefault="003C4DB7" w:rsidP="0066663E">
      <w:pPr>
        <w:pStyle w:val="Acknowledgement"/>
        <w:tabs>
          <w:tab w:val="left" w:pos="709"/>
        </w:tabs>
        <w:spacing w:before="240" w:line="360" w:lineRule="auto"/>
        <w:ind w:left="142" w:right="-475" w:firstLine="0"/>
        <w:jc w:val="both"/>
      </w:pPr>
      <w:r>
        <w:lastRenderedPageBreak/>
        <w:t>Figure 1</w:t>
      </w:r>
    </w:p>
    <w:p w14:paraId="17EDF623" w14:textId="13FE5510" w:rsidR="003C4DB7" w:rsidRDefault="003C4DB7" w:rsidP="0066663E">
      <w:pPr>
        <w:pStyle w:val="Acknowledgement"/>
        <w:tabs>
          <w:tab w:val="left" w:pos="709"/>
        </w:tabs>
        <w:spacing w:before="240" w:line="360" w:lineRule="auto"/>
        <w:ind w:left="142" w:right="-475" w:firstLine="0"/>
        <w:jc w:val="both"/>
        <w:rPr>
          <w:noProof/>
        </w:rPr>
      </w:pPr>
      <w:r>
        <w:rPr>
          <w:noProof/>
        </w:rPr>
        <w:drawing>
          <wp:inline distT="0" distB="0" distL="0" distR="0" wp14:anchorId="3CC1707A" wp14:editId="17206146">
            <wp:extent cx="5991225" cy="7833995"/>
            <wp:effectExtent l="0" t="0" r="9525" b="0"/>
            <wp:docPr id="1476329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1225" cy="7833995"/>
                    </a:xfrm>
                    <a:prstGeom prst="rect">
                      <a:avLst/>
                    </a:prstGeom>
                    <a:noFill/>
                    <a:ln>
                      <a:noFill/>
                    </a:ln>
                  </pic:spPr>
                </pic:pic>
              </a:graphicData>
            </a:graphic>
          </wp:inline>
        </w:drawing>
      </w:r>
    </w:p>
    <w:p w14:paraId="10418DD4" w14:textId="77777777" w:rsidR="003C4DB7" w:rsidRPr="003C4DB7" w:rsidRDefault="003C4DB7" w:rsidP="003C4DB7"/>
    <w:p w14:paraId="729BFE6E" w14:textId="77777777" w:rsidR="003C4DB7" w:rsidRPr="003C4DB7" w:rsidRDefault="003C4DB7" w:rsidP="003C4DB7"/>
    <w:p w14:paraId="7CAD8863" w14:textId="77777777" w:rsidR="003C4DB7" w:rsidRPr="003C4DB7" w:rsidRDefault="003C4DB7" w:rsidP="003C4DB7"/>
    <w:p w14:paraId="0CAD8B33" w14:textId="77777777" w:rsidR="003C4DB7" w:rsidRDefault="003C4DB7" w:rsidP="003C4DB7"/>
    <w:p w14:paraId="3A4C862E" w14:textId="1856555D" w:rsidR="003C4DB7" w:rsidRDefault="003C4DB7" w:rsidP="003C4DB7">
      <w:r>
        <w:lastRenderedPageBreak/>
        <w:t>Figure 2</w:t>
      </w:r>
    </w:p>
    <w:p w14:paraId="3C01CC33" w14:textId="77777777" w:rsidR="003C4DB7" w:rsidRDefault="003C4DB7" w:rsidP="003C4DB7"/>
    <w:p w14:paraId="7670DD89" w14:textId="05B02B16" w:rsidR="003C4DB7" w:rsidRDefault="003C4DB7" w:rsidP="003C4DB7">
      <w:pPr>
        <w:rPr>
          <w:noProof/>
        </w:rPr>
      </w:pPr>
      <w:r>
        <w:rPr>
          <w:noProof/>
        </w:rPr>
        <w:drawing>
          <wp:inline distT="0" distB="0" distL="0" distR="0" wp14:anchorId="7C115C34" wp14:editId="14ACD1E0">
            <wp:extent cx="5579637" cy="8140889"/>
            <wp:effectExtent l="0" t="0" r="2540" b="0"/>
            <wp:docPr id="1225554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4998" cy="8148710"/>
                    </a:xfrm>
                    <a:prstGeom prst="rect">
                      <a:avLst/>
                    </a:prstGeom>
                    <a:noFill/>
                    <a:ln>
                      <a:noFill/>
                    </a:ln>
                  </pic:spPr>
                </pic:pic>
              </a:graphicData>
            </a:graphic>
          </wp:inline>
        </w:drawing>
      </w:r>
    </w:p>
    <w:p w14:paraId="1676B525" w14:textId="77777777" w:rsidR="003C4DB7" w:rsidRPr="003C4DB7" w:rsidRDefault="003C4DB7" w:rsidP="003C4DB7"/>
    <w:p w14:paraId="776F50D3" w14:textId="77777777" w:rsidR="003C4DB7" w:rsidRDefault="003C4DB7" w:rsidP="003C4DB7">
      <w:pPr>
        <w:rPr>
          <w:noProof/>
        </w:rPr>
      </w:pPr>
    </w:p>
    <w:p w14:paraId="3E163BB0" w14:textId="77777777" w:rsidR="003C4DB7" w:rsidRDefault="003C4DB7" w:rsidP="003C4DB7">
      <w:pPr>
        <w:ind w:firstLine="720"/>
      </w:pPr>
    </w:p>
    <w:p w14:paraId="4FDFCA02" w14:textId="0807F0E8" w:rsidR="003C4DB7" w:rsidRDefault="003C4DB7" w:rsidP="003C4DB7">
      <w:pPr>
        <w:ind w:firstLine="720"/>
      </w:pPr>
      <w:r>
        <w:lastRenderedPageBreak/>
        <w:t>Figure 3</w:t>
      </w:r>
    </w:p>
    <w:p w14:paraId="651797FE" w14:textId="6B281845" w:rsidR="003C4DB7" w:rsidRDefault="000E0CBE" w:rsidP="003C4DB7">
      <w:pPr>
        <w:ind w:firstLine="720"/>
      </w:pPr>
      <w:r>
        <w:rPr>
          <w:noProof/>
        </w:rPr>
        <w:drawing>
          <wp:inline distT="0" distB="0" distL="0" distR="0" wp14:anchorId="3F8D6472" wp14:editId="6E4B4E26">
            <wp:extent cx="3947926" cy="8536674"/>
            <wp:effectExtent l="0" t="0" r="0" b="0"/>
            <wp:docPr id="11736722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0424" cy="8542075"/>
                    </a:xfrm>
                    <a:prstGeom prst="rect">
                      <a:avLst/>
                    </a:prstGeom>
                    <a:noFill/>
                    <a:ln>
                      <a:noFill/>
                    </a:ln>
                  </pic:spPr>
                </pic:pic>
              </a:graphicData>
            </a:graphic>
          </wp:inline>
        </w:drawing>
      </w:r>
    </w:p>
    <w:p w14:paraId="4037E9D5" w14:textId="77777777" w:rsidR="003C4DB7" w:rsidRDefault="003C4DB7" w:rsidP="003C4DB7">
      <w:pPr>
        <w:ind w:firstLine="720"/>
      </w:pPr>
    </w:p>
    <w:p w14:paraId="75F5997B" w14:textId="77777777" w:rsidR="000E0CBE" w:rsidRDefault="000E0CBE" w:rsidP="003C4DB7">
      <w:pPr>
        <w:ind w:firstLine="720"/>
      </w:pPr>
    </w:p>
    <w:p w14:paraId="11180085" w14:textId="42AD968C" w:rsidR="000E0CBE" w:rsidRDefault="000E0CBE" w:rsidP="003C4DB7">
      <w:pPr>
        <w:ind w:firstLine="720"/>
      </w:pPr>
      <w:r>
        <w:lastRenderedPageBreak/>
        <w:t>Figure 4</w:t>
      </w:r>
    </w:p>
    <w:p w14:paraId="62C4C434" w14:textId="7FE75EAF" w:rsidR="000E0CBE" w:rsidRDefault="000E0CBE" w:rsidP="003C4DB7">
      <w:pPr>
        <w:ind w:firstLine="720"/>
      </w:pPr>
      <w:r>
        <w:rPr>
          <w:noProof/>
        </w:rPr>
        <w:drawing>
          <wp:inline distT="0" distB="0" distL="0" distR="0" wp14:anchorId="24A95E7A" wp14:editId="2CACC993">
            <wp:extent cx="4831497" cy="8618561"/>
            <wp:effectExtent l="0" t="0" r="7620" b="0"/>
            <wp:docPr id="2359883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6206" cy="8644800"/>
                    </a:xfrm>
                    <a:prstGeom prst="rect">
                      <a:avLst/>
                    </a:prstGeom>
                    <a:noFill/>
                    <a:ln>
                      <a:noFill/>
                    </a:ln>
                  </pic:spPr>
                </pic:pic>
              </a:graphicData>
            </a:graphic>
          </wp:inline>
        </w:drawing>
      </w:r>
    </w:p>
    <w:p w14:paraId="77CCAFC4" w14:textId="77777777" w:rsidR="000E0CBE" w:rsidRDefault="000E0CBE" w:rsidP="003C4DB7">
      <w:pPr>
        <w:ind w:firstLine="720"/>
      </w:pPr>
    </w:p>
    <w:p w14:paraId="128E044A" w14:textId="481D6C94" w:rsidR="000E0CBE" w:rsidRDefault="000E0CBE" w:rsidP="003C4DB7">
      <w:pPr>
        <w:ind w:firstLine="720"/>
      </w:pPr>
      <w:r>
        <w:lastRenderedPageBreak/>
        <w:t>Figure 5</w:t>
      </w:r>
    </w:p>
    <w:p w14:paraId="5CB6BBA6" w14:textId="10D630DF" w:rsidR="000E0CBE" w:rsidRDefault="00274C16" w:rsidP="003C4DB7">
      <w:pPr>
        <w:ind w:firstLine="720"/>
      </w:pPr>
      <w:r>
        <w:rPr>
          <w:noProof/>
        </w:rPr>
        <w:drawing>
          <wp:inline distT="0" distB="0" distL="0" distR="0" wp14:anchorId="0E5BB6B3" wp14:editId="2204A3C5">
            <wp:extent cx="4921930" cy="7874758"/>
            <wp:effectExtent l="0" t="0" r="0" b="0"/>
            <wp:docPr id="5982599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3933" cy="7909962"/>
                    </a:xfrm>
                    <a:prstGeom prst="rect">
                      <a:avLst/>
                    </a:prstGeom>
                    <a:noFill/>
                    <a:ln>
                      <a:noFill/>
                    </a:ln>
                  </pic:spPr>
                </pic:pic>
              </a:graphicData>
            </a:graphic>
          </wp:inline>
        </w:drawing>
      </w:r>
    </w:p>
    <w:p w14:paraId="56F74590" w14:textId="77777777" w:rsidR="000E0CBE" w:rsidRDefault="000E0CBE" w:rsidP="003C4DB7">
      <w:pPr>
        <w:ind w:firstLine="720"/>
      </w:pPr>
    </w:p>
    <w:p w14:paraId="4BE51DE5" w14:textId="77777777" w:rsidR="00274C16" w:rsidRDefault="00274C16" w:rsidP="003C4DB7">
      <w:pPr>
        <w:ind w:firstLine="720"/>
      </w:pPr>
    </w:p>
    <w:p w14:paraId="2B41AAD9" w14:textId="77777777" w:rsidR="00274C16" w:rsidRDefault="00274C16" w:rsidP="003C4DB7">
      <w:pPr>
        <w:ind w:firstLine="720"/>
      </w:pPr>
    </w:p>
    <w:p w14:paraId="4FB9FBCE" w14:textId="77777777" w:rsidR="00274C16" w:rsidRDefault="00274C16" w:rsidP="003C4DB7">
      <w:pPr>
        <w:ind w:firstLine="720"/>
      </w:pPr>
    </w:p>
    <w:p w14:paraId="4A53CD8C" w14:textId="77777777" w:rsidR="00274C16" w:rsidRDefault="00274C16" w:rsidP="003C4DB7">
      <w:pPr>
        <w:ind w:firstLine="720"/>
      </w:pPr>
    </w:p>
    <w:p w14:paraId="1F1DCC36" w14:textId="77777777" w:rsidR="00274C16" w:rsidRDefault="00274C16" w:rsidP="003C4DB7">
      <w:pPr>
        <w:ind w:firstLine="720"/>
      </w:pPr>
    </w:p>
    <w:p w14:paraId="2E7EE7FF" w14:textId="36B58043" w:rsidR="00274C16" w:rsidRDefault="00274C16" w:rsidP="003C4DB7">
      <w:pPr>
        <w:ind w:firstLine="720"/>
      </w:pPr>
      <w:r>
        <w:lastRenderedPageBreak/>
        <w:t>Figure 6</w:t>
      </w:r>
    </w:p>
    <w:p w14:paraId="7D8B9BFA" w14:textId="19688F0E" w:rsidR="00274C16" w:rsidRDefault="00274C16" w:rsidP="003C4DB7">
      <w:pPr>
        <w:ind w:firstLine="720"/>
      </w:pPr>
      <w:r>
        <w:rPr>
          <w:noProof/>
        </w:rPr>
        <w:drawing>
          <wp:inline distT="0" distB="0" distL="0" distR="0" wp14:anchorId="204097E9" wp14:editId="03D18F06">
            <wp:extent cx="5991225" cy="4612640"/>
            <wp:effectExtent l="0" t="0" r="9525" b="0"/>
            <wp:docPr id="12743914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1225" cy="4612640"/>
                    </a:xfrm>
                    <a:prstGeom prst="rect">
                      <a:avLst/>
                    </a:prstGeom>
                    <a:noFill/>
                    <a:ln>
                      <a:noFill/>
                    </a:ln>
                  </pic:spPr>
                </pic:pic>
              </a:graphicData>
            </a:graphic>
          </wp:inline>
        </w:drawing>
      </w:r>
    </w:p>
    <w:p w14:paraId="775C0D41" w14:textId="77777777" w:rsidR="00274C16" w:rsidRPr="003C4DB7" w:rsidRDefault="00274C16" w:rsidP="003C4DB7">
      <w:pPr>
        <w:ind w:firstLine="720"/>
      </w:pPr>
    </w:p>
    <w:sectPr w:rsidR="00274C16" w:rsidRPr="003C4DB7" w:rsidSect="00EB2595">
      <w:footerReference w:type="default" r:id="rId17"/>
      <w:headerReference w:type="first" r:id="rId18"/>
      <w:pgSz w:w="12240" w:h="15840"/>
      <w:pgMar w:top="851" w:right="1987" w:bottom="806" w:left="806" w:header="432" w:footer="259"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38742" w14:textId="77777777" w:rsidR="00EC6854" w:rsidRDefault="00EC6854" w:rsidP="004A10BE">
      <w:r>
        <w:separator/>
      </w:r>
    </w:p>
  </w:endnote>
  <w:endnote w:type="continuationSeparator" w:id="0">
    <w:p w14:paraId="1FBB45E9" w14:textId="77777777" w:rsidR="00EC6854" w:rsidRDefault="00EC6854" w:rsidP="004A10BE">
      <w:r>
        <w:continuationSeparator/>
      </w:r>
    </w:p>
  </w:endnote>
  <w:endnote w:type="continuationNotice" w:id="1">
    <w:p w14:paraId="3552F859" w14:textId="77777777" w:rsidR="00EC6854" w:rsidRDefault="00EC68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Yu Mincho">
    <w:altName w:val="Yu Gothic"/>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1C092" w14:textId="27546A89" w:rsidR="00D43EFD" w:rsidRPr="00D43EFD" w:rsidRDefault="00D43EFD">
    <w:pPr>
      <w:pStyle w:val="Footer"/>
      <w:rPr>
        <w:sz w:val="14"/>
      </w:rPr>
    </w:pPr>
    <w:r w:rsidRPr="00D43EFD">
      <w:rPr>
        <w:rFonts w:ascii="Arial" w:hAnsi="Arial" w:cs="Arial"/>
        <w:color w:val="333333"/>
        <w:sz w:val="16"/>
        <w:szCs w:val="21"/>
      </w:rPr>
      <w:t xml:space="preserve">This manuscript has been accepted for publication in Science Signaling. This version has not undergone final editing. Please refer to the complete version of record at </w:t>
    </w:r>
    <w:hyperlink r:id="rId1" w:history="1">
      <w:r w:rsidRPr="00D43EFD">
        <w:rPr>
          <w:rStyle w:val="Hyperlink"/>
          <w:rFonts w:ascii="Arial" w:hAnsi="Arial" w:cs="Arial"/>
          <w:sz w:val="16"/>
          <w:szCs w:val="21"/>
        </w:rPr>
        <w:t>https://www.science.org/journal/signaling</w:t>
      </w:r>
    </w:hyperlink>
    <w:r w:rsidRPr="00D43EFD">
      <w:rPr>
        <w:rFonts w:ascii="Arial" w:hAnsi="Arial" w:cs="Arial"/>
        <w:color w:val="333333"/>
        <w:sz w:val="16"/>
        <w:szCs w:val="21"/>
      </w:rPr>
      <w:t>. The manuscript may not be reproduced or used in any manner that does not fall within the fair use provisions of the Copyright Act without the prior, written permission of AA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28F4E" w14:textId="77777777" w:rsidR="00EC6854" w:rsidRDefault="00EC6854" w:rsidP="004A10BE">
      <w:r>
        <w:separator/>
      </w:r>
    </w:p>
  </w:footnote>
  <w:footnote w:type="continuationSeparator" w:id="0">
    <w:p w14:paraId="237C80B9" w14:textId="77777777" w:rsidR="00EC6854" w:rsidRDefault="00EC6854" w:rsidP="004A10BE">
      <w:r>
        <w:continuationSeparator/>
      </w:r>
    </w:p>
  </w:footnote>
  <w:footnote w:type="continuationNotice" w:id="1">
    <w:p w14:paraId="45ADA73B" w14:textId="77777777" w:rsidR="00EC6854" w:rsidRDefault="00EC68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2D12EDE7" w:rsidR="00EB29A4" w:rsidRPr="00313C91" w:rsidRDefault="00EB29A4" w:rsidP="004A10BE">
    <w:pPr>
      <w:pStyle w:val="Header"/>
      <w:rPr>
        <w:b/>
        <w:bCs/>
      </w:rPr>
    </w:pPr>
    <w:r w:rsidRPr="00D8781C">
      <w:rPr>
        <w:b/>
        <w:bCs/>
        <w:highlight w:val="yellow"/>
      </w:rPr>
      <w:t xml:space="preserve">It is mandatory to use the Word files downloaded from </w:t>
    </w:r>
    <w:hyperlink r:id="rId1" w:history="1">
      <w:r w:rsidRPr="00D8781C">
        <w:rPr>
          <w:rStyle w:val="Hyperlink"/>
          <w:b/>
          <w:bCs/>
          <w:highlight w:val="yellow"/>
        </w:rPr>
        <w:t>https://cts.sciencemag.org</w:t>
      </w:r>
    </w:hyperlink>
    <w:r w:rsidRPr="00D8781C">
      <w:rPr>
        <w:b/>
        <w:bCs/>
        <w:highlight w:val="yellow"/>
      </w:rPr>
      <w:t xml:space="preserve"> as the basis for your revised manuscript.</w:t>
    </w:r>
  </w:p>
  <w:tbl>
    <w:tblPr>
      <w:tblW w:w="13110" w:type="dxa"/>
      <w:tblInd w:w="738" w:type="dxa"/>
      <w:tblLook w:val="04A0" w:firstRow="1" w:lastRow="0" w:firstColumn="1" w:lastColumn="0" w:noHBand="0" w:noVBand="1"/>
    </w:tblPr>
    <w:tblGrid>
      <w:gridCol w:w="6840"/>
      <w:gridCol w:w="6270"/>
    </w:tblGrid>
    <w:tr w:rsidR="00EB29A4" w:rsidRPr="00A96E1E" w14:paraId="0509CF2F" w14:textId="77777777" w:rsidTr="48B42113">
      <w:trPr>
        <w:trHeight w:val="900"/>
      </w:trPr>
      <w:tc>
        <w:tcPr>
          <w:tcW w:w="6840" w:type="dxa"/>
          <w:shd w:val="clear" w:color="auto" w:fill="auto"/>
        </w:tcPr>
        <w:p w14:paraId="41E0684A" w14:textId="4D00070C" w:rsidR="00EB29A4" w:rsidRPr="00A96E1E" w:rsidRDefault="00EB29A4" w:rsidP="00A96E1E">
          <w:pPr>
            <w:ind w:right="-86"/>
            <w:rPr>
              <w:rFonts w:ascii="Times" w:eastAsia="Times New Roman" w:hAnsi="Times"/>
              <w:noProof/>
            </w:rPr>
          </w:pPr>
        </w:p>
      </w:tc>
      <w:tc>
        <w:tcPr>
          <w:tcW w:w="6270" w:type="dxa"/>
          <w:shd w:val="clear" w:color="auto" w:fill="auto"/>
          <w:vAlign w:val="center"/>
        </w:tcPr>
        <w:p w14:paraId="7F79F71B" w14:textId="41D0F2CE" w:rsidR="00EB29A4" w:rsidRPr="00A96E1E" w:rsidRDefault="00EB29A4" w:rsidP="00A96E1E">
          <w:pPr>
            <w:ind w:right="1008"/>
            <w:rPr>
              <w:rFonts w:eastAsia="Times New Roman"/>
              <w:b/>
              <w:sz w:val="36"/>
              <w:szCs w:val="22"/>
            </w:rPr>
          </w:pPr>
        </w:p>
      </w:tc>
    </w:tr>
  </w:tbl>
  <w:p w14:paraId="645DE1AA" w14:textId="77777777" w:rsidR="00EB29A4" w:rsidRDefault="00EB29A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0410F8"/>
    <w:multiLevelType w:val="hybridMultilevel"/>
    <w:tmpl w:val="4C0263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3B02CCB"/>
    <w:multiLevelType w:val="hybridMultilevel"/>
    <w:tmpl w:val="36B40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5734006"/>
    <w:multiLevelType w:val="multilevel"/>
    <w:tmpl w:val="D72AE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9C02DC"/>
    <w:multiLevelType w:val="hybridMultilevel"/>
    <w:tmpl w:val="4B6CF14A"/>
    <w:lvl w:ilvl="0" w:tplc="2D8A64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0BE2DC5"/>
    <w:multiLevelType w:val="hybridMultilevel"/>
    <w:tmpl w:val="55C852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414C06"/>
    <w:multiLevelType w:val="hybridMultilevel"/>
    <w:tmpl w:val="B3846D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887EA2"/>
    <w:multiLevelType w:val="multilevel"/>
    <w:tmpl w:val="A4A61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5A96DA9"/>
    <w:multiLevelType w:val="hybridMultilevel"/>
    <w:tmpl w:val="280A63E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560860"/>
    <w:multiLevelType w:val="hybridMultilevel"/>
    <w:tmpl w:val="DE04D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693B0D"/>
    <w:multiLevelType w:val="hybridMultilevel"/>
    <w:tmpl w:val="75B29EFE"/>
    <w:lvl w:ilvl="0" w:tplc="03EAA56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A8C216E"/>
    <w:multiLevelType w:val="hybridMultilevel"/>
    <w:tmpl w:val="4C6E97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7528405">
    <w:abstractNumId w:val="15"/>
  </w:num>
  <w:num w:numId="2" w16cid:durableId="491411084">
    <w:abstractNumId w:val="10"/>
  </w:num>
  <w:num w:numId="3" w16cid:durableId="1655181025">
    <w:abstractNumId w:val="8"/>
  </w:num>
  <w:num w:numId="4" w16cid:durableId="339747308">
    <w:abstractNumId w:val="7"/>
  </w:num>
  <w:num w:numId="5" w16cid:durableId="1285890094">
    <w:abstractNumId w:val="6"/>
  </w:num>
  <w:num w:numId="6" w16cid:durableId="221447612">
    <w:abstractNumId w:val="5"/>
  </w:num>
  <w:num w:numId="7" w16cid:durableId="890116436">
    <w:abstractNumId w:val="9"/>
  </w:num>
  <w:num w:numId="8" w16cid:durableId="822889459">
    <w:abstractNumId w:val="4"/>
  </w:num>
  <w:num w:numId="9" w16cid:durableId="5133745">
    <w:abstractNumId w:val="3"/>
  </w:num>
  <w:num w:numId="10" w16cid:durableId="1247958863">
    <w:abstractNumId w:val="2"/>
  </w:num>
  <w:num w:numId="11" w16cid:durableId="521362184">
    <w:abstractNumId w:val="1"/>
  </w:num>
  <w:num w:numId="12" w16cid:durableId="775751534">
    <w:abstractNumId w:val="23"/>
  </w:num>
  <w:num w:numId="13" w16cid:durableId="759378452">
    <w:abstractNumId w:val="17"/>
  </w:num>
  <w:num w:numId="14" w16cid:durableId="1950888141">
    <w:abstractNumId w:val="14"/>
  </w:num>
  <w:num w:numId="15" w16cid:durableId="2046786459">
    <w:abstractNumId w:val="22"/>
  </w:num>
  <w:num w:numId="16" w16cid:durableId="1664235579">
    <w:abstractNumId w:val="0"/>
  </w:num>
  <w:num w:numId="17" w16cid:durableId="1595092244">
    <w:abstractNumId w:val="16"/>
  </w:num>
  <w:num w:numId="18" w16cid:durableId="1464808795">
    <w:abstractNumId w:val="25"/>
  </w:num>
  <w:num w:numId="19" w16cid:durableId="797722659">
    <w:abstractNumId w:val="13"/>
  </w:num>
  <w:num w:numId="20" w16cid:durableId="247348367">
    <w:abstractNumId w:val="20"/>
  </w:num>
  <w:num w:numId="21" w16cid:durableId="316492386">
    <w:abstractNumId w:val="19"/>
  </w:num>
  <w:num w:numId="22" w16cid:durableId="927419703">
    <w:abstractNumId w:val="11"/>
  </w:num>
  <w:num w:numId="23" w16cid:durableId="364714081">
    <w:abstractNumId w:val="18"/>
  </w:num>
  <w:num w:numId="24" w16cid:durableId="388309386">
    <w:abstractNumId w:val="21"/>
  </w:num>
  <w:num w:numId="25" w16cid:durableId="1458795601">
    <w:abstractNumId w:val="26"/>
  </w:num>
  <w:num w:numId="26" w16cid:durableId="1151361005">
    <w:abstractNumId w:val="24"/>
  </w:num>
  <w:num w:numId="27" w16cid:durableId="13508389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0szAyMDcFYUsLJR2l4NTi4sz8PJACM5NaAIPUk4otAAAA"/>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v922f3sfdrne0esa5t9r9aexr0pa5rfft&quot;&gt;Flow paper library second revision-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4261D"/>
    <w:rsid w:val="000005BC"/>
    <w:rsid w:val="00000BDA"/>
    <w:rsid w:val="00000ED6"/>
    <w:rsid w:val="000016CC"/>
    <w:rsid w:val="00001BD2"/>
    <w:rsid w:val="00001F74"/>
    <w:rsid w:val="00002A9D"/>
    <w:rsid w:val="00003385"/>
    <w:rsid w:val="00003E01"/>
    <w:rsid w:val="0000411F"/>
    <w:rsid w:val="000046AB"/>
    <w:rsid w:val="00004C1A"/>
    <w:rsid w:val="0000529E"/>
    <w:rsid w:val="00005CD5"/>
    <w:rsid w:val="00006DDE"/>
    <w:rsid w:val="000072B4"/>
    <w:rsid w:val="000076DF"/>
    <w:rsid w:val="0000785C"/>
    <w:rsid w:val="00007B8F"/>
    <w:rsid w:val="00010022"/>
    <w:rsid w:val="000110D3"/>
    <w:rsid w:val="00011421"/>
    <w:rsid w:val="00011CFB"/>
    <w:rsid w:val="00013A13"/>
    <w:rsid w:val="00013E41"/>
    <w:rsid w:val="00014B25"/>
    <w:rsid w:val="00014D1D"/>
    <w:rsid w:val="00014D96"/>
    <w:rsid w:val="00015B89"/>
    <w:rsid w:val="00015D98"/>
    <w:rsid w:val="00015FA4"/>
    <w:rsid w:val="0001621B"/>
    <w:rsid w:val="0001655B"/>
    <w:rsid w:val="000165C2"/>
    <w:rsid w:val="00017956"/>
    <w:rsid w:val="00017961"/>
    <w:rsid w:val="00017B72"/>
    <w:rsid w:val="00020358"/>
    <w:rsid w:val="00020D47"/>
    <w:rsid w:val="0002100B"/>
    <w:rsid w:val="00021C88"/>
    <w:rsid w:val="00021D58"/>
    <w:rsid w:val="00021E8E"/>
    <w:rsid w:val="00022C4F"/>
    <w:rsid w:val="00022DDF"/>
    <w:rsid w:val="00022DF5"/>
    <w:rsid w:val="000232FE"/>
    <w:rsid w:val="00023978"/>
    <w:rsid w:val="00024251"/>
    <w:rsid w:val="000246D6"/>
    <w:rsid w:val="00024B90"/>
    <w:rsid w:val="00024D6D"/>
    <w:rsid w:val="000252AB"/>
    <w:rsid w:val="000253BD"/>
    <w:rsid w:val="000254DA"/>
    <w:rsid w:val="000254DD"/>
    <w:rsid w:val="00026B4F"/>
    <w:rsid w:val="00026CAF"/>
    <w:rsid w:val="0002708F"/>
    <w:rsid w:val="00027886"/>
    <w:rsid w:val="000279C1"/>
    <w:rsid w:val="00030229"/>
    <w:rsid w:val="0003079B"/>
    <w:rsid w:val="00032665"/>
    <w:rsid w:val="0003327E"/>
    <w:rsid w:val="000340EA"/>
    <w:rsid w:val="00034686"/>
    <w:rsid w:val="000349D8"/>
    <w:rsid w:val="00034FB5"/>
    <w:rsid w:val="0003674A"/>
    <w:rsid w:val="00037583"/>
    <w:rsid w:val="000377D0"/>
    <w:rsid w:val="00037A81"/>
    <w:rsid w:val="00037D0E"/>
    <w:rsid w:val="00037E04"/>
    <w:rsid w:val="00040494"/>
    <w:rsid w:val="00040D49"/>
    <w:rsid w:val="000411BE"/>
    <w:rsid w:val="0004134A"/>
    <w:rsid w:val="00041724"/>
    <w:rsid w:val="00042F6E"/>
    <w:rsid w:val="000433F2"/>
    <w:rsid w:val="00043C7C"/>
    <w:rsid w:val="00044C0D"/>
    <w:rsid w:val="00044E05"/>
    <w:rsid w:val="000455AF"/>
    <w:rsid w:val="0004584D"/>
    <w:rsid w:val="00045A23"/>
    <w:rsid w:val="000469DE"/>
    <w:rsid w:val="00046AD3"/>
    <w:rsid w:val="00046C27"/>
    <w:rsid w:val="00046D64"/>
    <w:rsid w:val="00046F5A"/>
    <w:rsid w:val="00047094"/>
    <w:rsid w:val="0004755E"/>
    <w:rsid w:val="00050A43"/>
    <w:rsid w:val="00052D79"/>
    <w:rsid w:val="00053E12"/>
    <w:rsid w:val="0005473F"/>
    <w:rsid w:val="00054891"/>
    <w:rsid w:val="000551BF"/>
    <w:rsid w:val="00056848"/>
    <w:rsid w:val="00056D65"/>
    <w:rsid w:val="00056EDA"/>
    <w:rsid w:val="00060838"/>
    <w:rsid w:val="00061441"/>
    <w:rsid w:val="000615FA"/>
    <w:rsid w:val="00061E3E"/>
    <w:rsid w:val="00062186"/>
    <w:rsid w:val="00064AAF"/>
    <w:rsid w:val="00065437"/>
    <w:rsid w:val="000654A0"/>
    <w:rsid w:val="00065723"/>
    <w:rsid w:val="00065938"/>
    <w:rsid w:val="00066228"/>
    <w:rsid w:val="0006689F"/>
    <w:rsid w:val="000669F7"/>
    <w:rsid w:val="000670C5"/>
    <w:rsid w:val="0006737D"/>
    <w:rsid w:val="00071D5D"/>
    <w:rsid w:val="00072567"/>
    <w:rsid w:val="00072D26"/>
    <w:rsid w:val="000731D8"/>
    <w:rsid w:val="0007398B"/>
    <w:rsid w:val="00073B17"/>
    <w:rsid w:val="00074AB7"/>
    <w:rsid w:val="00075D83"/>
    <w:rsid w:val="00076BE5"/>
    <w:rsid w:val="000770A7"/>
    <w:rsid w:val="00077490"/>
    <w:rsid w:val="00077F50"/>
    <w:rsid w:val="000814D8"/>
    <w:rsid w:val="00081C5C"/>
    <w:rsid w:val="00082970"/>
    <w:rsid w:val="00082BEC"/>
    <w:rsid w:val="00082DF9"/>
    <w:rsid w:val="00082F6A"/>
    <w:rsid w:val="00082F84"/>
    <w:rsid w:val="000830DB"/>
    <w:rsid w:val="000832E3"/>
    <w:rsid w:val="000848F3"/>
    <w:rsid w:val="00085877"/>
    <w:rsid w:val="00085B1B"/>
    <w:rsid w:val="00085DF9"/>
    <w:rsid w:val="00085F6E"/>
    <w:rsid w:val="000863A3"/>
    <w:rsid w:val="000875F3"/>
    <w:rsid w:val="00087AEE"/>
    <w:rsid w:val="0009057D"/>
    <w:rsid w:val="000919B2"/>
    <w:rsid w:val="00092090"/>
    <w:rsid w:val="0009297F"/>
    <w:rsid w:val="00092CCA"/>
    <w:rsid w:val="00092D24"/>
    <w:rsid w:val="0009316D"/>
    <w:rsid w:val="00093F6C"/>
    <w:rsid w:val="000940B1"/>
    <w:rsid w:val="00094184"/>
    <w:rsid w:val="0009558B"/>
    <w:rsid w:val="00096061"/>
    <w:rsid w:val="00096CC8"/>
    <w:rsid w:val="0009719E"/>
    <w:rsid w:val="000972C4"/>
    <w:rsid w:val="000974F4"/>
    <w:rsid w:val="00097AFA"/>
    <w:rsid w:val="000A0925"/>
    <w:rsid w:val="000A0B74"/>
    <w:rsid w:val="000A28F4"/>
    <w:rsid w:val="000A3B50"/>
    <w:rsid w:val="000A5DC2"/>
    <w:rsid w:val="000A65C0"/>
    <w:rsid w:val="000A6A80"/>
    <w:rsid w:val="000A6BDC"/>
    <w:rsid w:val="000B0198"/>
    <w:rsid w:val="000B0F8B"/>
    <w:rsid w:val="000B1154"/>
    <w:rsid w:val="000B1DE5"/>
    <w:rsid w:val="000B230D"/>
    <w:rsid w:val="000B2C20"/>
    <w:rsid w:val="000B2F87"/>
    <w:rsid w:val="000B34BC"/>
    <w:rsid w:val="000B363F"/>
    <w:rsid w:val="000B39F4"/>
    <w:rsid w:val="000B4714"/>
    <w:rsid w:val="000B4B7C"/>
    <w:rsid w:val="000B4C69"/>
    <w:rsid w:val="000B4E47"/>
    <w:rsid w:val="000B4E5B"/>
    <w:rsid w:val="000B5A0D"/>
    <w:rsid w:val="000B68A2"/>
    <w:rsid w:val="000B6CC2"/>
    <w:rsid w:val="000B7480"/>
    <w:rsid w:val="000B7F0C"/>
    <w:rsid w:val="000C1057"/>
    <w:rsid w:val="000C1485"/>
    <w:rsid w:val="000C1DD6"/>
    <w:rsid w:val="000C3E75"/>
    <w:rsid w:val="000C4217"/>
    <w:rsid w:val="000C42FD"/>
    <w:rsid w:val="000C5306"/>
    <w:rsid w:val="000C583A"/>
    <w:rsid w:val="000C6164"/>
    <w:rsid w:val="000C61AB"/>
    <w:rsid w:val="000C6367"/>
    <w:rsid w:val="000C6421"/>
    <w:rsid w:val="000C724B"/>
    <w:rsid w:val="000C7964"/>
    <w:rsid w:val="000C7FC9"/>
    <w:rsid w:val="000D04AA"/>
    <w:rsid w:val="000D08E5"/>
    <w:rsid w:val="000D10B3"/>
    <w:rsid w:val="000D3D0C"/>
    <w:rsid w:val="000D4978"/>
    <w:rsid w:val="000D4FBD"/>
    <w:rsid w:val="000D50EB"/>
    <w:rsid w:val="000D581A"/>
    <w:rsid w:val="000D5914"/>
    <w:rsid w:val="000D5A69"/>
    <w:rsid w:val="000D5A94"/>
    <w:rsid w:val="000D6503"/>
    <w:rsid w:val="000D6B17"/>
    <w:rsid w:val="000D7682"/>
    <w:rsid w:val="000E000B"/>
    <w:rsid w:val="000E02C1"/>
    <w:rsid w:val="000E0CBE"/>
    <w:rsid w:val="000E0E98"/>
    <w:rsid w:val="000E1BF0"/>
    <w:rsid w:val="000E2080"/>
    <w:rsid w:val="000E2896"/>
    <w:rsid w:val="000E2C2A"/>
    <w:rsid w:val="000E3115"/>
    <w:rsid w:val="000E3A2F"/>
    <w:rsid w:val="000E3BC7"/>
    <w:rsid w:val="000E42E3"/>
    <w:rsid w:val="000E43CF"/>
    <w:rsid w:val="000E4C94"/>
    <w:rsid w:val="000E5584"/>
    <w:rsid w:val="000E570A"/>
    <w:rsid w:val="000E5914"/>
    <w:rsid w:val="000E5E74"/>
    <w:rsid w:val="000E6EDA"/>
    <w:rsid w:val="000E76E2"/>
    <w:rsid w:val="000F02A7"/>
    <w:rsid w:val="000F061D"/>
    <w:rsid w:val="000F1104"/>
    <w:rsid w:val="000F14BC"/>
    <w:rsid w:val="000F1DBC"/>
    <w:rsid w:val="000F2415"/>
    <w:rsid w:val="000F34C8"/>
    <w:rsid w:val="000F3B7F"/>
    <w:rsid w:val="000F3CCF"/>
    <w:rsid w:val="000F52D4"/>
    <w:rsid w:val="000F54C8"/>
    <w:rsid w:val="000F5554"/>
    <w:rsid w:val="000F5FEF"/>
    <w:rsid w:val="000F6484"/>
    <w:rsid w:val="000F66A4"/>
    <w:rsid w:val="000F6F53"/>
    <w:rsid w:val="00100858"/>
    <w:rsid w:val="00101EF8"/>
    <w:rsid w:val="0010250C"/>
    <w:rsid w:val="00103981"/>
    <w:rsid w:val="00104087"/>
    <w:rsid w:val="0010470F"/>
    <w:rsid w:val="00104A99"/>
    <w:rsid w:val="0010529F"/>
    <w:rsid w:val="001063DB"/>
    <w:rsid w:val="00106685"/>
    <w:rsid w:val="00107212"/>
    <w:rsid w:val="001108EA"/>
    <w:rsid w:val="00110B74"/>
    <w:rsid w:val="00110D1A"/>
    <w:rsid w:val="00111AB2"/>
    <w:rsid w:val="00111DC9"/>
    <w:rsid w:val="00111FCB"/>
    <w:rsid w:val="001122E8"/>
    <w:rsid w:val="00112B14"/>
    <w:rsid w:val="0011333F"/>
    <w:rsid w:val="00113569"/>
    <w:rsid w:val="00115228"/>
    <w:rsid w:val="001157EF"/>
    <w:rsid w:val="00115BB8"/>
    <w:rsid w:val="00115C3B"/>
    <w:rsid w:val="00116B56"/>
    <w:rsid w:val="0011717F"/>
    <w:rsid w:val="00120AFB"/>
    <w:rsid w:val="00120B52"/>
    <w:rsid w:val="00121D69"/>
    <w:rsid w:val="00122454"/>
    <w:rsid w:val="001235E1"/>
    <w:rsid w:val="001238D1"/>
    <w:rsid w:val="00125A6E"/>
    <w:rsid w:val="00126811"/>
    <w:rsid w:val="001269AE"/>
    <w:rsid w:val="00127DEE"/>
    <w:rsid w:val="00130170"/>
    <w:rsid w:val="001306AA"/>
    <w:rsid w:val="00130913"/>
    <w:rsid w:val="00130FD3"/>
    <w:rsid w:val="00131DB8"/>
    <w:rsid w:val="00131F67"/>
    <w:rsid w:val="00132CC4"/>
    <w:rsid w:val="00132DCB"/>
    <w:rsid w:val="001335B2"/>
    <w:rsid w:val="00133B9D"/>
    <w:rsid w:val="00133DB4"/>
    <w:rsid w:val="00133F75"/>
    <w:rsid w:val="00133FA4"/>
    <w:rsid w:val="001353D0"/>
    <w:rsid w:val="001358D3"/>
    <w:rsid w:val="00135A4C"/>
    <w:rsid w:val="00140DC7"/>
    <w:rsid w:val="00142AFE"/>
    <w:rsid w:val="00143852"/>
    <w:rsid w:val="00143A05"/>
    <w:rsid w:val="00143BB5"/>
    <w:rsid w:val="00143D0F"/>
    <w:rsid w:val="001447ED"/>
    <w:rsid w:val="001459A4"/>
    <w:rsid w:val="00145BF6"/>
    <w:rsid w:val="00146551"/>
    <w:rsid w:val="00146902"/>
    <w:rsid w:val="00147946"/>
    <w:rsid w:val="00150725"/>
    <w:rsid w:val="00151AED"/>
    <w:rsid w:val="001520C4"/>
    <w:rsid w:val="0015213A"/>
    <w:rsid w:val="00152419"/>
    <w:rsid w:val="001527AA"/>
    <w:rsid w:val="001536D3"/>
    <w:rsid w:val="00153D0A"/>
    <w:rsid w:val="00154621"/>
    <w:rsid w:val="0015510B"/>
    <w:rsid w:val="00155619"/>
    <w:rsid w:val="00155B9D"/>
    <w:rsid w:val="00156D56"/>
    <w:rsid w:val="00157078"/>
    <w:rsid w:val="00157597"/>
    <w:rsid w:val="00157629"/>
    <w:rsid w:val="00157988"/>
    <w:rsid w:val="00157A38"/>
    <w:rsid w:val="0016047A"/>
    <w:rsid w:val="00160895"/>
    <w:rsid w:val="00160FDB"/>
    <w:rsid w:val="0016118C"/>
    <w:rsid w:val="00161665"/>
    <w:rsid w:val="00161946"/>
    <w:rsid w:val="00161C59"/>
    <w:rsid w:val="00163BC2"/>
    <w:rsid w:val="00164AE9"/>
    <w:rsid w:val="00164B48"/>
    <w:rsid w:val="00164D77"/>
    <w:rsid w:val="001659D7"/>
    <w:rsid w:val="00165F50"/>
    <w:rsid w:val="001662B6"/>
    <w:rsid w:val="001662E0"/>
    <w:rsid w:val="00166361"/>
    <w:rsid w:val="00166E3A"/>
    <w:rsid w:val="001674D7"/>
    <w:rsid w:val="00170072"/>
    <w:rsid w:val="0017089A"/>
    <w:rsid w:val="00171627"/>
    <w:rsid w:val="00171DBE"/>
    <w:rsid w:val="00171F6A"/>
    <w:rsid w:val="0017200A"/>
    <w:rsid w:val="0017218A"/>
    <w:rsid w:val="0017271B"/>
    <w:rsid w:val="00172B0B"/>
    <w:rsid w:val="0017353A"/>
    <w:rsid w:val="00173C9D"/>
    <w:rsid w:val="00174428"/>
    <w:rsid w:val="00174BD2"/>
    <w:rsid w:val="00174C7B"/>
    <w:rsid w:val="00174D72"/>
    <w:rsid w:val="00174E06"/>
    <w:rsid w:val="00175FD8"/>
    <w:rsid w:val="00176737"/>
    <w:rsid w:val="00177236"/>
    <w:rsid w:val="001773B7"/>
    <w:rsid w:val="00177594"/>
    <w:rsid w:val="00177D40"/>
    <w:rsid w:val="00180472"/>
    <w:rsid w:val="00181206"/>
    <w:rsid w:val="00181632"/>
    <w:rsid w:val="00181E14"/>
    <w:rsid w:val="0018258F"/>
    <w:rsid w:val="001832DE"/>
    <w:rsid w:val="00183AA3"/>
    <w:rsid w:val="0018437D"/>
    <w:rsid w:val="00184526"/>
    <w:rsid w:val="00184BF1"/>
    <w:rsid w:val="001859B6"/>
    <w:rsid w:val="0018672F"/>
    <w:rsid w:val="00186F0A"/>
    <w:rsid w:val="00193248"/>
    <w:rsid w:val="00193849"/>
    <w:rsid w:val="001939A3"/>
    <w:rsid w:val="00193C48"/>
    <w:rsid w:val="0019425E"/>
    <w:rsid w:val="00195577"/>
    <w:rsid w:val="001963CB"/>
    <w:rsid w:val="0019679E"/>
    <w:rsid w:val="00197C9E"/>
    <w:rsid w:val="001A0B9D"/>
    <w:rsid w:val="001A1057"/>
    <w:rsid w:val="001A1938"/>
    <w:rsid w:val="001A1B5F"/>
    <w:rsid w:val="001A2A17"/>
    <w:rsid w:val="001A2A69"/>
    <w:rsid w:val="001A4411"/>
    <w:rsid w:val="001A485B"/>
    <w:rsid w:val="001A4BFE"/>
    <w:rsid w:val="001A5444"/>
    <w:rsid w:val="001A7518"/>
    <w:rsid w:val="001A79DF"/>
    <w:rsid w:val="001B0B79"/>
    <w:rsid w:val="001B1809"/>
    <w:rsid w:val="001B1D96"/>
    <w:rsid w:val="001B2F04"/>
    <w:rsid w:val="001B32A8"/>
    <w:rsid w:val="001B3B1A"/>
    <w:rsid w:val="001B3C52"/>
    <w:rsid w:val="001B3F39"/>
    <w:rsid w:val="001B472B"/>
    <w:rsid w:val="001B49B3"/>
    <w:rsid w:val="001B5133"/>
    <w:rsid w:val="001B5A4E"/>
    <w:rsid w:val="001B6195"/>
    <w:rsid w:val="001B61CE"/>
    <w:rsid w:val="001B658A"/>
    <w:rsid w:val="001B7364"/>
    <w:rsid w:val="001B7603"/>
    <w:rsid w:val="001B7644"/>
    <w:rsid w:val="001B7738"/>
    <w:rsid w:val="001C0906"/>
    <w:rsid w:val="001C0AB9"/>
    <w:rsid w:val="001C0BD5"/>
    <w:rsid w:val="001C0BFB"/>
    <w:rsid w:val="001C1930"/>
    <w:rsid w:val="001C1C01"/>
    <w:rsid w:val="001C1D89"/>
    <w:rsid w:val="001C2429"/>
    <w:rsid w:val="001C3EEA"/>
    <w:rsid w:val="001C45A1"/>
    <w:rsid w:val="001C4654"/>
    <w:rsid w:val="001C478A"/>
    <w:rsid w:val="001C5844"/>
    <w:rsid w:val="001C59D3"/>
    <w:rsid w:val="001C5D5D"/>
    <w:rsid w:val="001C5F00"/>
    <w:rsid w:val="001C75B7"/>
    <w:rsid w:val="001C77B6"/>
    <w:rsid w:val="001D0249"/>
    <w:rsid w:val="001D17CF"/>
    <w:rsid w:val="001D247F"/>
    <w:rsid w:val="001D2F92"/>
    <w:rsid w:val="001D54AD"/>
    <w:rsid w:val="001D7629"/>
    <w:rsid w:val="001E0240"/>
    <w:rsid w:val="001E0B23"/>
    <w:rsid w:val="001E111C"/>
    <w:rsid w:val="001E2ED6"/>
    <w:rsid w:val="001E3111"/>
    <w:rsid w:val="001E33FF"/>
    <w:rsid w:val="001E34FC"/>
    <w:rsid w:val="001E36B1"/>
    <w:rsid w:val="001E37BC"/>
    <w:rsid w:val="001E45AD"/>
    <w:rsid w:val="001E46FA"/>
    <w:rsid w:val="001E5109"/>
    <w:rsid w:val="001E53AA"/>
    <w:rsid w:val="001E5C6F"/>
    <w:rsid w:val="001E5D41"/>
    <w:rsid w:val="001E5F2B"/>
    <w:rsid w:val="001E79E8"/>
    <w:rsid w:val="001E7A4E"/>
    <w:rsid w:val="001F0077"/>
    <w:rsid w:val="001F0289"/>
    <w:rsid w:val="001F051F"/>
    <w:rsid w:val="001F0D93"/>
    <w:rsid w:val="001F16AD"/>
    <w:rsid w:val="001F1765"/>
    <w:rsid w:val="001F21FF"/>
    <w:rsid w:val="001F27C7"/>
    <w:rsid w:val="001F27DB"/>
    <w:rsid w:val="001F4BEE"/>
    <w:rsid w:val="001F4DF3"/>
    <w:rsid w:val="001F4F96"/>
    <w:rsid w:val="001F506D"/>
    <w:rsid w:val="001F6827"/>
    <w:rsid w:val="001F6F98"/>
    <w:rsid w:val="001F737B"/>
    <w:rsid w:val="001F7C1D"/>
    <w:rsid w:val="002006FA"/>
    <w:rsid w:val="0020090D"/>
    <w:rsid w:val="00202542"/>
    <w:rsid w:val="002027EB"/>
    <w:rsid w:val="00202BD8"/>
    <w:rsid w:val="00203459"/>
    <w:rsid w:val="00203D3F"/>
    <w:rsid w:val="00203DA1"/>
    <w:rsid w:val="0020403C"/>
    <w:rsid w:val="002046EC"/>
    <w:rsid w:val="00204789"/>
    <w:rsid w:val="00204F30"/>
    <w:rsid w:val="002056A7"/>
    <w:rsid w:val="0020571B"/>
    <w:rsid w:val="00205F89"/>
    <w:rsid w:val="002062EF"/>
    <w:rsid w:val="00206812"/>
    <w:rsid w:val="0020709D"/>
    <w:rsid w:val="00207124"/>
    <w:rsid w:val="00207337"/>
    <w:rsid w:val="0020736E"/>
    <w:rsid w:val="00207498"/>
    <w:rsid w:val="00207FD5"/>
    <w:rsid w:val="00210138"/>
    <w:rsid w:val="00210FCA"/>
    <w:rsid w:val="00210FDC"/>
    <w:rsid w:val="00211936"/>
    <w:rsid w:val="00212676"/>
    <w:rsid w:val="00212B5E"/>
    <w:rsid w:val="00212E97"/>
    <w:rsid w:val="00213112"/>
    <w:rsid w:val="0021315B"/>
    <w:rsid w:val="0021361C"/>
    <w:rsid w:val="0021372D"/>
    <w:rsid w:val="0021384A"/>
    <w:rsid w:val="002138FB"/>
    <w:rsid w:val="00214D0A"/>
    <w:rsid w:val="0021534B"/>
    <w:rsid w:val="002155B1"/>
    <w:rsid w:val="0021564C"/>
    <w:rsid w:val="0021584E"/>
    <w:rsid w:val="00215A47"/>
    <w:rsid w:val="00216E4A"/>
    <w:rsid w:val="00217C04"/>
    <w:rsid w:val="00220B6A"/>
    <w:rsid w:val="00222505"/>
    <w:rsid w:val="00222BCB"/>
    <w:rsid w:val="00222D0C"/>
    <w:rsid w:val="0022325A"/>
    <w:rsid w:val="00223A1D"/>
    <w:rsid w:val="00223F87"/>
    <w:rsid w:val="00224348"/>
    <w:rsid w:val="00224A5F"/>
    <w:rsid w:val="00224D0A"/>
    <w:rsid w:val="0022573C"/>
    <w:rsid w:val="002260E5"/>
    <w:rsid w:val="002273F0"/>
    <w:rsid w:val="002303EF"/>
    <w:rsid w:val="00230971"/>
    <w:rsid w:val="00230F75"/>
    <w:rsid w:val="002317EC"/>
    <w:rsid w:val="00232280"/>
    <w:rsid w:val="00234EB2"/>
    <w:rsid w:val="00235096"/>
    <w:rsid w:val="002355E5"/>
    <w:rsid w:val="0023595E"/>
    <w:rsid w:val="00235D5A"/>
    <w:rsid w:val="00236638"/>
    <w:rsid w:val="002371C5"/>
    <w:rsid w:val="0023792B"/>
    <w:rsid w:val="00237B12"/>
    <w:rsid w:val="00237EDD"/>
    <w:rsid w:val="00240008"/>
    <w:rsid w:val="00240679"/>
    <w:rsid w:val="00240826"/>
    <w:rsid w:val="0024092D"/>
    <w:rsid w:val="00241473"/>
    <w:rsid w:val="00242049"/>
    <w:rsid w:val="002422DD"/>
    <w:rsid w:val="00243852"/>
    <w:rsid w:val="002440A2"/>
    <w:rsid w:val="00244218"/>
    <w:rsid w:val="00244F9B"/>
    <w:rsid w:val="002455AA"/>
    <w:rsid w:val="00245C45"/>
    <w:rsid w:val="00245DBE"/>
    <w:rsid w:val="00246692"/>
    <w:rsid w:val="00247847"/>
    <w:rsid w:val="00247FDA"/>
    <w:rsid w:val="0025093B"/>
    <w:rsid w:val="00251362"/>
    <w:rsid w:val="00251717"/>
    <w:rsid w:val="002537B1"/>
    <w:rsid w:val="00254179"/>
    <w:rsid w:val="002542CA"/>
    <w:rsid w:val="002548DB"/>
    <w:rsid w:val="00254E10"/>
    <w:rsid w:val="00255985"/>
    <w:rsid w:val="00255AD5"/>
    <w:rsid w:val="002566A8"/>
    <w:rsid w:val="00261FA7"/>
    <w:rsid w:val="00263552"/>
    <w:rsid w:val="00263E5B"/>
    <w:rsid w:val="00263ECA"/>
    <w:rsid w:val="00264049"/>
    <w:rsid w:val="002645D4"/>
    <w:rsid w:val="00264A2F"/>
    <w:rsid w:val="0026561F"/>
    <w:rsid w:val="00266FB0"/>
    <w:rsid w:val="002674F6"/>
    <w:rsid w:val="0027065D"/>
    <w:rsid w:val="002720D0"/>
    <w:rsid w:val="00272415"/>
    <w:rsid w:val="00273D2A"/>
    <w:rsid w:val="00274AC2"/>
    <w:rsid w:val="00274C16"/>
    <w:rsid w:val="002762CB"/>
    <w:rsid w:val="002765CC"/>
    <w:rsid w:val="00277784"/>
    <w:rsid w:val="00277D64"/>
    <w:rsid w:val="00280DA7"/>
    <w:rsid w:val="00281349"/>
    <w:rsid w:val="0028153B"/>
    <w:rsid w:val="00282422"/>
    <w:rsid w:val="00282CD5"/>
    <w:rsid w:val="00282E2A"/>
    <w:rsid w:val="0028370C"/>
    <w:rsid w:val="00283757"/>
    <w:rsid w:val="00283E47"/>
    <w:rsid w:val="002856BB"/>
    <w:rsid w:val="00286C46"/>
    <w:rsid w:val="00286D50"/>
    <w:rsid w:val="00287F03"/>
    <w:rsid w:val="00290A6F"/>
    <w:rsid w:val="00290A77"/>
    <w:rsid w:val="00291AC7"/>
    <w:rsid w:val="00291BD7"/>
    <w:rsid w:val="00291C5A"/>
    <w:rsid w:val="00292581"/>
    <w:rsid w:val="002927EC"/>
    <w:rsid w:val="0029357B"/>
    <w:rsid w:val="00293681"/>
    <w:rsid w:val="00294495"/>
    <w:rsid w:val="0029522D"/>
    <w:rsid w:val="00295950"/>
    <w:rsid w:val="00296E06"/>
    <w:rsid w:val="002A001D"/>
    <w:rsid w:val="002A05AB"/>
    <w:rsid w:val="002A0723"/>
    <w:rsid w:val="002A09AB"/>
    <w:rsid w:val="002A0A0C"/>
    <w:rsid w:val="002A1045"/>
    <w:rsid w:val="002A2333"/>
    <w:rsid w:val="002A3DA4"/>
    <w:rsid w:val="002A4B31"/>
    <w:rsid w:val="002A5561"/>
    <w:rsid w:val="002A6483"/>
    <w:rsid w:val="002A64AA"/>
    <w:rsid w:val="002A64B9"/>
    <w:rsid w:val="002A6877"/>
    <w:rsid w:val="002A68AE"/>
    <w:rsid w:val="002A75D6"/>
    <w:rsid w:val="002B1DC1"/>
    <w:rsid w:val="002B29F9"/>
    <w:rsid w:val="002B3807"/>
    <w:rsid w:val="002B3950"/>
    <w:rsid w:val="002B3952"/>
    <w:rsid w:val="002B3B01"/>
    <w:rsid w:val="002B4699"/>
    <w:rsid w:val="002B4862"/>
    <w:rsid w:val="002B4C4E"/>
    <w:rsid w:val="002B4D46"/>
    <w:rsid w:val="002B55F7"/>
    <w:rsid w:val="002B5C1F"/>
    <w:rsid w:val="002B6241"/>
    <w:rsid w:val="002B6B13"/>
    <w:rsid w:val="002B6F5F"/>
    <w:rsid w:val="002B73C5"/>
    <w:rsid w:val="002B762F"/>
    <w:rsid w:val="002B7659"/>
    <w:rsid w:val="002C00B3"/>
    <w:rsid w:val="002C019A"/>
    <w:rsid w:val="002C061C"/>
    <w:rsid w:val="002C22B7"/>
    <w:rsid w:val="002C2DF2"/>
    <w:rsid w:val="002C31BB"/>
    <w:rsid w:val="002C378F"/>
    <w:rsid w:val="002C47B0"/>
    <w:rsid w:val="002C54C9"/>
    <w:rsid w:val="002C5C1B"/>
    <w:rsid w:val="002C7F51"/>
    <w:rsid w:val="002D03D4"/>
    <w:rsid w:val="002D03FF"/>
    <w:rsid w:val="002D06F7"/>
    <w:rsid w:val="002D0915"/>
    <w:rsid w:val="002D1478"/>
    <w:rsid w:val="002D181A"/>
    <w:rsid w:val="002D48F3"/>
    <w:rsid w:val="002D4A48"/>
    <w:rsid w:val="002D599D"/>
    <w:rsid w:val="002D5B80"/>
    <w:rsid w:val="002D6235"/>
    <w:rsid w:val="002D6523"/>
    <w:rsid w:val="002D7427"/>
    <w:rsid w:val="002D7617"/>
    <w:rsid w:val="002D79B4"/>
    <w:rsid w:val="002D7DAC"/>
    <w:rsid w:val="002E048C"/>
    <w:rsid w:val="002E0BF8"/>
    <w:rsid w:val="002E0FE1"/>
    <w:rsid w:val="002E1677"/>
    <w:rsid w:val="002E1A84"/>
    <w:rsid w:val="002E1B30"/>
    <w:rsid w:val="002E20E6"/>
    <w:rsid w:val="002E251C"/>
    <w:rsid w:val="002E2A3E"/>
    <w:rsid w:val="002E5560"/>
    <w:rsid w:val="002E5F8D"/>
    <w:rsid w:val="002E6E5B"/>
    <w:rsid w:val="002E7F61"/>
    <w:rsid w:val="002F0483"/>
    <w:rsid w:val="002F063C"/>
    <w:rsid w:val="002F2D4D"/>
    <w:rsid w:val="002F34E0"/>
    <w:rsid w:val="002F3527"/>
    <w:rsid w:val="002F3F07"/>
    <w:rsid w:val="002F43AB"/>
    <w:rsid w:val="002F441F"/>
    <w:rsid w:val="002F4616"/>
    <w:rsid w:val="002F518E"/>
    <w:rsid w:val="002F7E7B"/>
    <w:rsid w:val="002F7F0A"/>
    <w:rsid w:val="00300C4A"/>
    <w:rsid w:val="00301650"/>
    <w:rsid w:val="00301FB8"/>
    <w:rsid w:val="00303146"/>
    <w:rsid w:val="0030318D"/>
    <w:rsid w:val="003031F2"/>
    <w:rsid w:val="00303915"/>
    <w:rsid w:val="00303B4C"/>
    <w:rsid w:val="00303F1D"/>
    <w:rsid w:val="003042C7"/>
    <w:rsid w:val="00307898"/>
    <w:rsid w:val="00310121"/>
    <w:rsid w:val="00310D7F"/>
    <w:rsid w:val="00310D90"/>
    <w:rsid w:val="00310E36"/>
    <w:rsid w:val="003116E8"/>
    <w:rsid w:val="00313467"/>
    <w:rsid w:val="00313C91"/>
    <w:rsid w:val="003174D6"/>
    <w:rsid w:val="0031756A"/>
    <w:rsid w:val="00320397"/>
    <w:rsid w:val="003223AF"/>
    <w:rsid w:val="0032263D"/>
    <w:rsid w:val="00322BE5"/>
    <w:rsid w:val="00322FD7"/>
    <w:rsid w:val="00323543"/>
    <w:rsid w:val="00323C59"/>
    <w:rsid w:val="00323E07"/>
    <w:rsid w:val="00325201"/>
    <w:rsid w:val="0032571C"/>
    <w:rsid w:val="00325B4C"/>
    <w:rsid w:val="00325C27"/>
    <w:rsid w:val="00325CFB"/>
    <w:rsid w:val="00326E78"/>
    <w:rsid w:val="003279D9"/>
    <w:rsid w:val="00327D18"/>
    <w:rsid w:val="00330B0F"/>
    <w:rsid w:val="003314C1"/>
    <w:rsid w:val="00331D1C"/>
    <w:rsid w:val="003320D2"/>
    <w:rsid w:val="00332F52"/>
    <w:rsid w:val="003334B4"/>
    <w:rsid w:val="00333987"/>
    <w:rsid w:val="00333A62"/>
    <w:rsid w:val="00334616"/>
    <w:rsid w:val="003357B8"/>
    <w:rsid w:val="00335808"/>
    <w:rsid w:val="00336ECD"/>
    <w:rsid w:val="003370D5"/>
    <w:rsid w:val="00337AC0"/>
    <w:rsid w:val="00340025"/>
    <w:rsid w:val="0034021A"/>
    <w:rsid w:val="0034096C"/>
    <w:rsid w:val="003425FB"/>
    <w:rsid w:val="00342A71"/>
    <w:rsid w:val="00342C18"/>
    <w:rsid w:val="00343A40"/>
    <w:rsid w:val="00343B3B"/>
    <w:rsid w:val="0034406F"/>
    <w:rsid w:val="00344617"/>
    <w:rsid w:val="00345700"/>
    <w:rsid w:val="003467FF"/>
    <w:rsid w:val="00347314"/>
    <w:rsid w:val="00347723"/>
    <w:rsid w:val="003505CA"/>
    <w:rsid w:val="003507E0"/>
    <w:rsid w:val="00351298"/>
    <w:rsid w:val="00352960"/>
    <w:rsid w:val="00352980"/>
    <w:rsid w:val="00352C52"/>
    <w:rsid w:val="00352D8A"/>
    <w:rsid w:val="003538FC"/>
    <w:rsid w:val="00354ACD"/>
    <w:rsid w:val="00354AFC"/>
    <w:rsid w:val="00354FDE"/>
    <w:rsid w:val="003552AC"/>
    <w:rsid w:val="00355602"/>
    <w:rsid w:val="00355725"/>
    <w:rsid w:val="00355847"/>
    <w:rsid w:val="00356D9D"/>
    <w:rsid w:val="00356ED5"/>
    <w:rsid w:val="0035752D"/>
    <w:rsid w:val="00357A13"/>
    <w:rsid w:val="00357ACF"/>
    <w:rsid w:val="00357CED"/>
    <w:rsid w:val="00357EAA"/>
    <w:rsid w:val="00360277"/>
    <w:rsid w:val="003616B1"/>
    <w:rsid w:val="0036265A"/>
    <w:rsid w:val="00362FEB"/>
    <w:rsid w:val="0036314D"/>
    <w:rsid w:val="00363C6E"/>
    <w:rsid w:val="00363DDD"/>
    <w:rsid w:val="0036466D"/>
    <w:rsid w:val="00364A74"/>
    <w:rsid w:val="00364AD4"/>
    <w:rsid w:val="0036510D"/>
    <w:rsid w:val="00365DE9"/>
    <w:rsid w:val="0036642D"/>
    <w:rsid w:val="003671B4"/>
    <w:rsid w:val="00367A11"/>
    <w:rsid w:val="00370135"/>
    <w:rsid w:val="00370759"/>
    <w:rsid w:val="00370D15"/>
    <w:rsid w:val="00371316"/>
    <w:rsid w:val="0037185E"/>
    <w:rsid w:val="0037330C"/>
    <w:rsid w:val="003735EA"/>
    <w:rsid w:val="0037641A"/>
    <w:rsid w:val="003770CD"/>
    <w:rsid w:val="003811F2"/>
    <w:rsid w:val="00381BEB"/>
    <w:rsid w:val="00381D1A"/>
    <w:rsid w:val="00381F52"/>
    <w:rsid w:val="00381F9C"/>
    <w:rsid w:val="00382A55"/>
    <w:rsid w:val="003834F9"/>
    <w:rsid w:val="003836FB"/>
    <w:rsid w:val="0038400F"/>
    <w:rsid w:val="00384333"/>
    <w:rsid w:val="0038433D"/>
    <w:rsid w:val="00384766"/>
    <w:rsid w:val="0038497A"/>
    <w:rsid w:val="0038511E"/>
    <w:rsid w:val="00385120"/>
    <w:rsid w:val="003865A6"/>
    <w:rsid w:val="00386F0B"/>
    <w:rsid w:val="00387770"/>
    <w:rsid w:val="00387AC9"/>
    <w:rsid w:val="00387CD3"/>
    <w:rsid w:val="00390A4A"/>
    <w:rsid w:val="00393286"/>
    <w:rsid w:val="00393980"/>
    <w:rsid w:val="00394F60"/>
    <w:rsid w:val="00394FBF"/>
    <w:rsid w:val="003957C7"/>
    <w:rsid w:val="00395F37"/>
    <w:rsid w:val="00396454"/>
    <w:rsid w:val="00396C29"/>
    <w:rsid w:val="003971BC"/>
    <w:rsid w:val="00397663"/>
    <w:rsid w:val="00397CA1"/>
    <w:rsid w:val="00397F96"/>
    <w:rsid w:val="003A0F3E"/>
    <w:rsid w:val="003A1171"/>
    <w:rsid w:val="003A14F5"/>
    <w:rsid w:val="003A19AE"/>
    <w:rsid w:val="003A20C2"/>
    <w:rsid w:val="003A2B37"/>
    <w:rsid w:val="003A2D27"/>
    <w:rsid w:val="003A2E85"/>
    <w:rsid w:val="003A3A0A"/>
    <w:rsid w:val="003A3BB6"/>
    <w:rsid w:val="003A46B3"/>
    <w:rsid w:val="003A509D"/>
    <w:rsid w:val="003A6487"/>
    <w:rsid w:val="003A79B8"/>
    <w:rsid w:val="003B102F"/>
    <w:rsid w:val="003B12D6"/>
    <w:rsid w:val="003B199A"/>
    <w:rsid w:val="003B266D"/>
    <w:rsid w:val="003B28D7"/>
    <w:rsid w:val="003B415E"/>
    <w:rsid w:val="003B45BA"/>
    <w:rsid w:val="003B4DEC"/>
    <w:rsid w:val="003B6334"/>
    <w:rsid w:val="003B6753"/>
    <w:rsid w:val="003B72FB"/>
    <w:rsid w:val="003B7600"/>
    <w:rsid w:val="003B7DC1"/>
    <w:rsid w:val="003C01DE"/>
    <w:rsid w:val="003C03DE"/>
    <w:rsid w:val="003C0CAC"/>
    <w:rsid w:val="003C1C30"/>
    <w:rsid w:val="003C2BB4"/>
    <w:rsid w:val="003C33EC"/>
    <w:rsid w:val="003C39F1"/>
    <w:rsid w:val="003C3D68"/>
    <w:rsid w:val="003C458B"/>
    <w:rsid w:val="003C4B56"/>
    <w:rsid w:val="003C4DB7"/>
    <w:rsid w:val="003C552B"/>
    <w:rsid w:val="003C5769"/>
    <w:rsid w:val="003C5FFA"/>
    <w:rsid w:val="003C63AD"/>
    <w:rsid w:val="003C69EC"/>
    <w:rsid w:val="003C7A94"/>
    <w:rsid w:val="003C7B80"/>
    <w:rsid w:val="003D0310"/>
    <w:rsid w:val="003D0EE9"/>
    <w:rsid w:val="003D129E"/>
    <w:rsid w:val="003D2478"/>
    <w:rsid w:val="003D29C4"/>
    <w:rsid w:val="003D2BC7"/>
    <w:rsid w:val="003D34EA"/>
    <w:rsid w:val="003D3B6C"/>
    <w:rsid w:val="003D424B"/>
    <w:rsid w:val="003D4989"/>
    <w:rsid w:val="003D49F4"/>
    <w:rsid w:val="003D62BB"/>
    <w:rsid w:val="003D65C8"/>
    <w:rsid w:val="003D6B0C"/>
    <w:rsid w:val="003D6B7F"/>
    <w:rsid w:val="003D6FA2"/>
    <w:rsid w:val="003D6FEF"/>
    <w:rsid w:val="003D7603"/>
    <w:rsid w:val="003D766A"/>
    <w:rsid w:val="003D7956"/>
    <w:rsid w:val="003D7D78"/>
    <w:rsid w:val="003D7D9B"/>
    <w:rsid w:val="003E0189"/>
    <w:rsid w:val="003E0AD2"/>
    <w:rsid w:val="003E166C"/>
    <w:rsid w:val="003E20EF"/>
    <w:rsid w:val="003E294A"/>
    <w:rsid w:val="003E2CD7"/>
    <w:rsid w:val="003E31CD"/>
    <w:rsid w:val="003E3474"/>
    <w:rsid w:val="003E3FF6"/>
    <w:rsid w:val="003E52E2"/>
    <w:rsid w:val="003E5664"/>
    <w:rsid w:val="003E5670"/>
    <w:rsid w:val="003E56D0"/>
    <w:rsid w:val="003E5917"/>
    <w:rsid w:val="003E5A9F"/>
    <w:rsid w:val="003E6270"/>
    <w:rsid w:val="003E64D9"/>
    <w:rsid w:val="003E66EE"/>
    <w:rsid w:val="003F0C06"/>
    <w:rsid w:val="003F19A7"/>
    <w:rsid w:val="003F2611"/>
    <w:rsid w:val="003F2DB7"/>
    <w:rsid w:val="003F2FFC"/>
    <w:rsid w:val="003F3051"/>
    <w:rsid w:val="003F39ED"/>
    <w:rsid w:val="003F4173"/>
    <w:rsid w:val="003F4360"/>
    <w:rsid w:val="003F4577"/>
    <w:rsid w:val="003F47EC"/>
    <w:rsid w:val="003F5E27"/>
    <w:rsid w:val="003F69DF"/>
    <w:rsid w:val="003F6C58"/>
    <w:rsid w:val="003F79FE"/>
    <w:rsid w:val="00401FE7"/>
    <w:rsid w:val="00402026"/>
    <w:rsid w:val="004021D9"/>
    <w:rsid w:val="00402374"/>
    <w:rsid w:val="004024A7"/>
    <w:rsid w:val="0040262D"/>
    <w:rsid w:val="0040390D"/>
    <w:rsid w:val="00404ABF"/>
    <w:rsid w:val="00404B55"/>
    <w:rsid w:val="00405018"/>
    <w:rsid w:val="00405853"/>
    <w:rsid w:val="0040589E"/>
    <w:rsid w:val="004060EC"/>
    <w:rsid w:val="00406E9A"/>
    <w:rsid w:val="004073A8"/>
    <w:rsid w:val="00407C00"/>
    <w:rsid w:val="00410004"/>
    <w:rsid w:val="00410FE0"/>
    <w:rsid w:val="0041151A"/>
    <w:rsid w:val="00411633"/>
    <w:rsid w:val="00411EBF"/>
    <w:rsid w:val="004127F4"/>
    <w:rsid w:val="00412AF0"/>
    <w:rsid w:val="00412F99"/>
    <w:rsid w:val="004135D6"/>
    <w:rsid w:val="00413837"/>
    <w:rsid w:val="00413F27"/>
    <w:rsid w:val="0041434F"/>
    <w:rsid w:val="0041521B"/>
    <w:rsid w:val="00415B85"/>
    <w:rsid w:val="00415FEE"/>
    <w:rsid w:val="00416635"/>
    <w:rsid w:val="004166CD"/>
    <w:rsid w:val="0041677A"/>
    <w:rsid w:val="00416B16"/>
    <w:rsid w:val="00416B4D"/>
    <w:rsid w:val="00416DF9"/>
    <w:rsid w:val="00417DEB"/>
    <w:rsid w:val="00417E71"/>
    <w:rsid w:val="00420869"/>
    <w:rsid w:val="00420BEA"/>
    <w:rsid w:val="00420FE5"/>
    <w:rsid w:val="004210AA"/>
    <w:rsid w:val="00421F8F"/>
    <w:rsid w:val="004228D5"/>
    <w:rsid w:val="004229E2"/>
    <w:rsid w:val="00423631"/>
    <w:rsid w:val="00423C6C"/>
    <w:rsid w:val="00423DA0"/>
    <w:rsid w:val="00423DEB"/>
    <w:rsid w:val="0042404C"/>
    <w:rsid w:val="004248E5"/>
    <w:rsid w:val="00424F2B"/>
    <w:rsid w:val="00425ABA"/>
    <w:rsid w:val="00425FA4"/>
    <w:rsid w:val="00427CFB"/>
    <w:rsid w:val="00430026"/>
    <w:rsid w:val="0043006A"/>
    <w:rsid w:val="00432ABE"/>
    <w:rsid w:val="00432B4D"/>
    <w:rsid w:val="004336DC"/>
    <w:rsid w:val="00433864"/>
    <w:rsid w:val="00434C8E"/>
    <w:rsid w:val="00435332"/>
    <w:rsid w:val="00435BFE"/>
    <w:rsid w:val="00435EB2"/>
    <w:rsid w:val="00435EEC"/>
    <w:rsid w:val="004361D6"/>
    <w:rsid w:val="004379DF"/>
    <w:rsid w:val="00437F87"/>
    <w:rsid w:val="00440128"/>
    <w:rsid w:val="00440551"/>
    <w:rsid w:val="004416C3"/>
    <w:rsid w:val="00441AAF"/>
    <w:rsid w:val="00441C85"/>
    <w:rsid w:val="00442056"/>
    <w:rsid w:val="00442151"/>
    <w:rsid w:val="00443077"/>
    <w:rsid w:val="00444251"/>
    <w:rsid w:val="0044438B"/>
    <w:rsid w:val="00444A4A"/>
    <w:rsid w:val="00444F6A"/>
    <w:rsid w:val="00444F7C"/>
    <w:rsid w:val="0044553C"/>
    <w:rsid w:val="00445F8E"/>
    <w:rsid w:val="00446095"/>
    <w:rsid w:val="00447329"/>
    <w:rsid w:val="00450E90"/>
    <w:rsid w:val="00450F51"/>
    <w:rsid w:val="00453026"/>
    <w:rsid w:val="0045318D"/>
    <w:rsid w:val="00454396"/>
    <w:rsid w:val="004543C5"/>
    <w:rsid w:val="00454772"/>
    <w:rsid w:val="00454CA8"/>
    <w:rsid w:val="0045512C"/>
    <w:rsid w:val="00455FAA"/>
    <w:rsid w:val="00456B1E"/>
    <w:rsid w:val="0045789A"/>
    <w:rsid w:val="00457BCA"/>
    <w:rsid w:val="00460014"/>
    <w:rsid w:val="00460B62"/>
    <w:rsid w:val="00460E4B"/>
    <w:rsid w:val="0046376F"/>
    <w:rsid w:val="004646C5"/>
    <w:rsid w:val="00464D97"/>
    <w:rsid w:val="004653B0"/>
    <w:rsid w:val="00465A37"/>
    <w:rsid w:val="00465C20"/>
    <w:rsid w:val="0046673C"/>
    <w:rsid w:val="004667C8"/>
    <w:rsid w:val="00467929"/>
    <w:rsid w:val="00467DAB"/>
    <w:rsid w:val="004708B0"/>
    <w:rsid w:val="00471C92"/>
    <w:rsid w:val="00472578"/>
    <w:rsid w:val="0047278C"/>
    <w:rsid w:val="00472882"/>
    <w:rsid w:val="004730F3"/>
    <w:rsid w:val="00473F1D"/>
    <w:rsid w:val="004743B2"/>
    <w:rsid w:val="0047471E"/>
    <w:rsid w:val="004750D5"/>
    <w:rsid w:val="004757AC"/>
    <w:rsid w:val="00475E6F"/>
    <w:rsid w:val="004762C1"/>
    <w:rsid w:val="004767F5"/>
    <w:rsid w:val="00477C24"/>
    <w:rsid w:val="00480C2F"/>
    <w:rsid w:val="00480CA3"/>
    <w:rsid w:val="004817CE"/>
    <w:rsid w:val="0048241B"/>
    <w:rsid w:val="004826FD"/>
    <w:rsid w:val="00482AD9"/>
    <w:rsid w:val="00482F14"/>
    <w:rsid w:val="0048301F"/>
    <w:rsid w:val="00483C6B"/>
    <w:rsid w:val="00483D17"/>
    <w:rsid w:val="004847E1"/>
    <w:rsid w:val="00484D3C"/>
    <w:rsid w:val="00485FA9"/>
    <w:rsid w:val="004862BD"/>
    <w:rsid w:val="004867B8"/>
    <w:rsid w:val="00486BC6"/>
    <w:rsid w:val="0048718C"/>
    <w:rsid w:val="00487E66"/>
    <w:rsid w:val="00490034"/>
    <w:rsid w:val="00490E4C"/>
    <w:rsid w:val="00490F02"/>
    <w:rsid w:val="0049196D"/>
    <w:rsid w:val="00491A0D"/>
    <w:rsid w:val="00491C72"/>
    <w:rsid w:val="00492668"/>
    <w:rsid w:val="00493867"/>
    <w:rsid w:val="00493E62"/>
    <w:rsid w:val="00494575"/>
    <w:rsid w:val="00494687"/>
    <w:rsid w:val="0049561A"/>
    <w:rsid w:val="00495D16"/>
    <w:rsid w:val="00495E1E"/>
    <w:rsid w:val="00495F0E"/>
    <w:rsid w:val="00496412"/>
    <w:rsid w:val="004971A4"/>
    <w:rsid w:val="00497CD5"/>
    <w:rsid w:val="004A10BE"/>
    <w:rsid w:val="004A10D8"/>
    <w:rsid w:val="004A254B"/>
    <w:rsid w:val="004A2CF8"/>
    <w:rsid w:val="004A3273"/>
    <w:rsid w:val="004A4590"/>
    <w:rsid w:val="004A4A54"/>
    <w:rsid w:val="004A52BC"/>
    <w:rsid w:val="004A5A75"/>
    <w:rsid w:val="004A5EB3"/>
    <w:rsid w:val="004A7942"/>
    <w:rsid w:val="004A7ED8"/>
    <w:rsid w:val="004B0842"/>
    <w:rsid w:val="004B0A4A"/>
    <w:rsid w:val="004B0C5A"/>
    <w:rsid w:val="004B1491"/>
    <w:rsid w:val="004B27F5"/>
    <w:rsid w:val="004B29B8"/>
    <w:rsid w:val="004B4BEE"/>
    <w:rsid w:val="004B514D"/>
    <w:rsid w:val="004B6465"/>
    <w:rsid w:val="004B664A"/>
    <w:rsid w:val="004B6E59"/>
    <w:rsid w:val="004C02B2"/>
    <w:rsid w:val="004C1C3C"/>
    <w:rsid w:val="004C1DA6"/>
    <w:rsid w:val="004C22EA"/>
    <w:rsid w:val="004C3EEA"/>
    <w:rsid w:val="004C4815"/>
    <w:rsid w:val="004C4C0B"/>
    <w:rsid w:val="004C54FC"/>
    <w:rsid w:val="004C6265"/>
    <w:rsid w:val="004C6454"/>
    <w:rsid w:val="004D04A8"/>
    <w:rsid w:val="004D0837"/>
    <w:rsid w:val="004D1DA1"/>
    <w:rsid w:val="004D1ECC"/>
    <w:rsid w:val="004D1FB7"/>
    <w:rsid w:val="004D21CE"/>
    <w:rsid w:val="004D2610"/>
    <w:rsid w:val="004D2AC0"/>
    <w:rsid w:val="004D2F4D"/>
    <w:rsid w:val="004D342C"/>
    <w:rsid w:val="004D34F7"/>
    <w:rsid w:val="004D3CE8"/>
    <w:rsid w:val="004D4E9A"/>
    <w:rsid w:val="004D55DE"/>
    <w:rsid w:val="004D56FA"/>
    <w:rsid w:val="004E09FE"/>
    <w:rsid w:val="004E106E"/>
    <w:rsid w:val="004E1A4F"/>
    <w:rsid w:val="004E1EC4"/>
    <w:rsid w:val="004E1EE8"/>
    <w:rsid w:val="004E23F2"/>
    <w:rsid w:val="004E2626"/>
    <w:rsid w:val="004E2B26"/>
    <w:rsid w:val="004E39DA"/>
    <w:rsid w:val="004E3F33"/>
    <w:rsid w:val="004E4126"/>
    <w:rsid w:val="004E4642"/>
    <w:rsid w:val="004E4996"/>
    <w:rsid w:val="004E4ED6"/>
    <w:rsid w:val="004E5487"/>
    <w:rsid w:val="004E6CCB"/>
    <w:rsid w:val="004E6E53"/>
    <w:rsid w:val="004E74EF"/>
    <w:rsid w:val="004E7AA7"/>
    <w:rsid w:val="004E7BAA"/>
    <w:rsid w:val="004E7BEA"/>
    <w:rsid w:val="004F0146"/>
    <w:rsid w:val="004F12D0"/>
    <w:rsid w:val="004F13CB"/>
    <w:rsid w:val="004F17C5"/>
    <w:rsid w:val="004F17C8"/>
    <w:rsid w:val="004F22B6"/>
    <w:rsid w:val="004F23F6"/>
    <w:rsid w:val="004F336E"/>
    <w:rsid w:val="004F3461"/>
    <w:rsid w:val="004F3C12"/>
    <w:rsid w:val="004F4405"/>
    <w:rsid w:val="004F56BD"/>
    <w:rsid w:val="004F56E2"/>
    <w:rsid w:val="004F572E"/>
    <w:rsid w:val="004F61ED"/>
    <w:rsid w:val="004F69CB"/>
    <w:rsid w:val="004F6CA5"/>
    <w:rsid w:val="004F7459"/>
    <w:rsid w:val="005006CD"/>
    <w:rsid w:val="00502316"/>
    <w:rsid w:val="00502CB3"/>
    <w:rsid w:val="00502DD3"/>
    <w:rsid w:val="005040A4"/>
    <w:rsid w:val="00504979"/>
    <w:rsid w:val="005052A0"/>
    <w:rsid w:val="00510147"/>
    <w:rsid w:val="0051057C"/>
    <w:rsid w:val="00510C0F"/>
    <w:rsid w:val="005112B5"/>
    <w:rsid w:val="005126C1"/>
    <w:rsid w:val="00512924"/>
    <w:rsid w:val="005132B3"/>
    <w:rsid w:val="00513AC9"/>
    <w:rsid w:val="005142C1"/>
    <w:rsid w:val="00514CF8"/>
    <w:rsid w:val="00514F0B"/>
    <w:rsid w:val="00515BBC"/>
    <w:rsid w:val="00515BE6"/>
    <w:rsid w:val="00515EFA"/>
    <w:rsid w:val="0051626C"/>
    <w:rsid w:val="00516D77"/>
    <w:rsid w:val="00516DD6"/>
    <w:rsid w:val="00517558"/>
    <w:rsid w:val="00517D0D"/>
    <w:rsid w:val="005200DD"/>
    <w:rsid w:val="0052134E"/>
    <w:rsid w:val="00521D6E"/>
    <w:rsid w:val="00522514"/>
    <w:rsid w:val="005230E5"/>
    <w:rsid w:val="005238CF"/>
    <w:rsid w:val="00523D95"/>
    <w:rsid w:val="00524564"/>
    <w:rsid w:val="00524B38"/>
    <w:rsid w:val="00524BDB"/>
    <w:rsid w:val="005256A4"/>
    <w:rsid w:val="00525ACC"/>
    <w:rsid w:val="005269CE"/>
    <w:rsid w:val="00526F0B"/>
    <w:rsid w:val="0052771B"/>
    <w:rsid w:val="00527C00"/>
    <w:rsid w:val="00527C7E"/>
    <w:rsid w:val="00527EAD"/>
    <w:rsid w:val="005318A0"/>
    <w:rsid w:val="00531BAD"/>
    <w:rsid w:val="00532833"/>
    <w:rsid w:val="00532F8C"/>
    <w:rsid w:val="005341F3"/>
    <w:rsid w:val="00534533"/>
    <w:rsid w:val="00534988"/>
    <w:rsid w:val="00534DAE"/>
    <w:rsid w:val="00534E77"/>
    <w:rsid w:val="005351AF"/>
    <w:rsid w:val="005356F9"/>
    <w:rsid w:val="00537DD3"/>
    <w:rsid w:val="005412EA"/>
    <w:rsid w:val="00541BD8"/>
    <w:rsid w:val="00541D9E"/>
    <w:rsid w:val="0054397C"/>
    <w:rsid w:val="005440A9"/>
    <w:rsid w:val="0054413E"/>
    <w:rsid w:val="00544638"/>
    <w:rsid w:val="0054572A"/>
    <w:rsid w:val="00545869"/>
    <w:rsid w:val="00545D24"/>
    <w:rsid w:val="00545F68"/>
    <w:rsid w:val="00547366"/>
    <w:rsid w:val="0054779B"/>
    <w:rsid w:val="00547CC6"/>
    <w:rsid w:val="00550C72"/>
    <w:rsid w:val="00551636"/>
    <w:rsid w:val="00553E64"/>
    <w:rsid w:val="005552CC"/>
    <w:rsid w:val="00555616"/>
    <w:rsid w:val="00555F73"/>
    <w:rsid w:val="00556452"/>
    <w:rsid w:val="00557827"/>
    <w:rsid w:val="00557BA3"/>
    <w:rsid w:val="00557D6A"/>
    <w:rsid w:val="005602C1"/>
    <w:rsid w:val="00560CAC"/>
    <w:rsid w:val="00561602"/>
    <w:rsid w:val="00561961"/>
    <w:rsid w:val="00564494"/>
    <w:rsid w:val="00565125"/>
    <w:rsid w:val="0056567B"/>
    <w:rsid w:val="005656C7"/>
    <w:rsid w:val="005661D0"/>
    <w:rsid w:val="0056742C"/>
    <w:rsid w:val="00567596"/>
    <w:rsid w:val="005677D3"/>
    <w:rsid w:val="00567B91"/>
    <w:rsid w:val="00570070"/>
    <w:rsid w:val="00570853"/>
    <w:rsid w:val="00572289"/>
    <w:rsid w:val="00573A9C"/>
    <w:rsid w:val="005745FA"/>
    <w:rsid w:val="00574DA9"/>
    <w:rsid w:val="0057532E"/>
    <w:rsid w:val="005753A8"/>
    <w:rsid w:val="005755CE"/>
    <w:rsid w:val="00575D4F"/>
    <w:rsid w:val="005760E2"/>
    <w:rsid w:val="00576452"/>
    <w:rsid w:val="0057647F"/>
    <w:rsid w:val="00576F1E"/>
    <w:rsid w:val="00577FB8"/>
    <w:rsid w:val="00580179"/>
    <w:rsid w:val="005803B0"/>
    <w:rsid w:val="0058158C"/>
    <w:rsid w:val="00583A21"/>
    <w:rsid w:val="0058585A"/>
    <w:rsid w:val="00585E49"/>
    <w:rsid w:val="00587BAA"/>
    <w:rsid w:val="00587F3D"/>
    <w:rsid w:val="005905B3"/>
    <w:rsid w:val="005905CA"/>
    <w:rsid w:val="005906AE"/>
    <w:rsid w:val="0059082B"/>
    <w:rsid w:val="00590B5E"/>
    <w:rsid w:val="00590CCB"/>
    <w:rsid w:val="005922EE"/>
    <w:rsid w:val="00592306"/>
    <w:rsid w:val="00592F0E"/>
    <w:rsid w:val="00593AE8"/>
    <w:rsid w:val="00594664"/>
    <w:rsid w:val="00594D42"/>
    <w:rsid w:val="00595092"/>
    <w:rsid w:val="00595297"/>
    <w:rsid w:val="00595D1E"/>
    <w:rsid w:val="005964B2"/>
    <w:rsid w:val="00596DE3"/>
    <w:rsid w:val="00596F04"/>
    <w:rsid w:val="005972DC"/>
    <w:rsid w:val="00597FCD"/>
    <w:rsid w:val="005A045A"/>
    <w:rsid w:val="005A065D"/>
    <w:rsid w:val="005A085D"/>
    <w:rsid w:val="005A09D7"/>
    <w:rsid w:val="005A1F25"/>
    <w:rsid w:val="005A2075"/>
    <w:rsid w:val="005A2C9B"/>
    <w:rsid w:val="005A2D49"/>
    <w:rsid w:val="005A347A"/>
    <w:rsid w:val="005A34E0"/>
    <w:rsid w:val="005A41F1"/>
    <w:rsid w:val="005A456E"/>
    <w:rsid w:val="005A73EC"/>
    <w:rsid w:val="005B0186"/>
    <w:rsid w:val="005B02F3"/>
    <w:rsid w:val="005B10FC"/>
    <w:rsid w:val="005B1E77"/>
    <w:rsid w:val="005B2673"/>
    <w:rsid w:val="005B26F5"/>
    <w:rsid w:val="005B295F"/>
    <w:rsid w:val="005B2B00"/>
    <w:rsid w:val="005B324C"/>
    <w:rsid w:val="005B363E"/>
    <w:rsid w:val="005B36C0"/>
    <w:rsid w:val="005B3FD2"/>
    <w:rsid w:val="005B4AFC"/>
    <w:rsid w:val="005B4DD1"/>
    <w:rsid w:val="005B4F6F"/>
    <w:rsid w:val="005B5577"/>
    <w:rsid w:val="005B5C8E"/>
    <w:rsid w:val="005B686F"/>
    <w:rsid w:val="005B6D83"/>
    <w:rsid w:val="005B77AA"/>
    <w:rsid w:val="005C0467"/>
    <w:rsid w:val="005C0748"/>
    <w:rsid w:val="005C0A54"/>
    <w:rsid w:val="005C2798"/>
    <w:rsid w:val="005C3728"/>
    <w:rsid w:val="005C5F6C"/>
    <w:rsid w:val="005C6012"/>
    <w:rsid w:val="005C6D7A"/>
    <w:rsid w:val="005C7615"/>
    <w:rsid w:val="005D0313"/>
    <w:rsid w:val="005D04A3"/>
    <w:rsid w:val="005D0797"/>
    <w:rsid w:val="005D15A1"/>
    <w:rsid w:val="005D2061"/>
    <w:rsid w:val="005D22E3"/>
    <w:rsid w:val="005D2785"/>
    <w:rsid w:val="005D4418"/>
    <w:rsid w:val="005D5010"/>
    <w:rsid w:val="005D5342"/>
    <w:rsid w:val="005D5A9C"/>
    <w:rsid w:val="005D5B89"/>
    <w:rsid w:val="005D66DB"/>
    <w:rsid w:val="005D70BC"/>
    <w:rsid w:val="005D7617"/>
    <w:rsid w:val="005D7FE5"/>
    <w:rsid w:val="005E0388"/>
    <w:rsid w:val="005E03C7"/>
    <w:rsid w:val="005E0716"/>
    <w:rsid w:val="005E25B9"/>
    <w:rsid w:val="005E279B"/>
    <w:rsid w:val="005E282B"/>
    <w:rsid w:val="005E32E5"/>
    <w:rsid w:val="005E35CA"/>
    <w:rsid w:val="005E37EA"/>
    <w:rsid w:val="005E38EE"/>
    <w:rsid w:val="005E56E3"/>
    <w:rsid w:val="005F17BC"/>
    <w:rsid w:val="005F18CE"/>
    <w:rsid w:val="005F238D"/>
    <w:rsid w:val="005F29BB"/>
    <w:rsid w:val="005F3028"/>
    <w:rsid w:val="005F31EB"/>
    <w:rsid w:val="005F339A"/>
    <w:rsid w:val="005F3BE0"/>
    <w:rsid w:val="005F4380"/>
    <w:rsid w:val="005F48ED"/>
    <w:rsid w:val="005F4D5F"/>
    <w:rsid w:val="005F5ABF"/>
    <w:rsid w:val="005F5E96"/>
    <w:rsid w:val="005F69F7"/>
    <w:rsid w:val="005F7499"/>
    <w:rsid w:val="005F74A3"/>
    <w:rsid w:val="005F7796"/>
    <w:rsid w:val="005F7858"/>
    <w:rsid w:val="0060086A"/>
    <w:rsid w:val="00600C26"/>
    <w:rsid w:val="00600F83"/>
    <w:rsid w:val="0060118D"/>
    <w:rsid w:val="00601BB2"/>
    <w:rsid w:val="00602847"/>
    <w:rsid w:val="00602D17"/>
    <w:rsid w:val="00603DDF"/>
    <w:rsid w:val="00604D26"/>
    <w:rsid w:val="00605309"/>
    <w:rsid w:val="006054FC"/>
    <w:rsid w:val="0060552C"/>
    <w:rsid w:val="00605948"/>
    <w:rsid w:val="006063A2"/>
    <w:rsid w:val="006065E5"/>
    <w:rsid w:val="006065E7"/>
    <w:rsid w:val="006066AF"/>
    <w:rsid w:val="006073A9"/>
    <w:rsid w:val="006101DC"/>
    <w:rsid w:val="006101ED"/>
    <w:rsid w:val="00610762"/>
    <w:rsid w:val="00610AEB"/>
    <w:rsid w:val="00610E1E"/>
    <w:rsid w:val="00610EE6"/>
    <w:rsid w:val="006114D1"/>
    <w:rsid w:val="00612003"/>
    <w:rsid w:val="00612E0D"/>
    <w:rsid w:val="00613AA1"/>
    <w:rsid w:val="006151B7"/>
    <w:rsid w:val="0061525B"/>
    <w:rsid w:val="006155F1"/>
    <w:rsid w:val="0061649B"/>
    <w:rsid w:val="0061686E"/>
    <w:rsid w:val="00616BB4"/>
    <w:rsid w:val="00616E4F"/>
    <w:rsid w:val="00616F4B"/>
    <w:rsid w:val="006174D3"/>
    <w:rsid w:val="006208AE"/>
    <w:rsid w:val="0062135A"/>
    <w:rsid w:val="006213A2"/>
    <w:rsid w:val="006218F7"/>
    <w:rsid w:val="00621E88"/>
    <w:rsid w:val="0062312D"/>
    <w:rsid w:val="00623BE7"/>
    <w:rsid w:val="00623F7B"/>
    <w:rsid w:val="00623F8B"/>
    <w:rsid w:val="00624E17"/>
    <w:rsid w:val="00625049"/>
    <w:rsid w:val="00625F74"/>
    <w:rsid w:val="00626B30"/>
    <w:rsid w:val="00626F7E"/>
    <w:rsid w:val="00627599"/>
    <w:rsid w:val="00630A4F"/>
    <w:rsid w:val="00630AA0"/>
    <w:rsid w:val="00631149"/>
    <w:rsid w:val="00631B30"/>
    <w:rsid w:val="00632698"/>
    <w:rsid w:val="006332D6"/>
    <w:rsid w:val="00633EC9"/>
    <w:rsid w:val="00635F39"/>
    <w:rsid w:val="006369CD"/>
    <w:rsid w:val="00636BBB"/>
    <w:rsid w:val="00637DE5"/>
    <w:rsid w:val="0064018F"/>
    <w:rsid w:val="0064128F"/>
    <w:rsid w:val="006415A7"/>
    <w:rsid w:val="006415B7"/>
    <w:rsid w:val="006416EE"/>
    <w:rsid w:val="006422D2"/>
    <w:rsid w:val="0064261D"/>
    <w:rsid w:val="006438E6"/>
    <w:rsid w:val="00644487"/>
    <w:rsid w:val="0064533D"/>
    <w:rsid w:val="00645403"/>
    <w:rsid w:val="0064564F"/>
    <w:rsid w:val="00645DFA"/>
    <w:rsid w:val="00646131"/>
    <w:rsid w:val="00647502"/>
    <w:rsid w:val="006478F8"/>
    <w:rsid w:val="00647F52"/>
    <w:rsid w:val="00650DBB"/>
    <w:rsid w:val="00650EB5"/>
    <w:rsid w:val="006525EB"/>
    <w:rsid w:val="00652FFA"/>
    <w:rsid w:val="00653D61"/>
    <w:rsid w:val="00654069"/>
    <w:rsid w:val="00654424"/>
    <w:rsid w:val="00654971"/>
    <w:rsid w:val="0065513C"/>
    <w:rsid w:val="006552B7"/>
    <w:rsid w:val="006558C7"/>
    <w:rsid w:val="00656DFF"/>
    <w:rsid w:val="00656E53"/>
    <w:rsid w:val="00656F59"/>
    <w:rsid w:val="00657B6E"/>
    <w:rsid w:val="00657EF6"/>
    <w:rsid w:val="00660138"/>
    <w:rsid w:val="006604A6"/>
    <w:rsid w:val="00660C40"/>
    <w:rsid w:val="00662600"/>
    <w:rsid w:val="00662F60"/>
    <w:rsid w:val="00663F91"/>
    <w:rsid w:val="006649AB"/>
    <w:rsid w:val="006654EB"/>
    <w:rsid w:val="006659DE"/>
    <w:rsid w:val="006660C7"/>
    <w:rsid w:val="00666486"/>
    <w:rsid w:val="0066658D"/>
    <w:rsid w:val="0066663E"/>
    <w:rsid w:val="00666BE2"/>
    <w:rsid w:val="00667247"/>
    <w:rsid w:val="006677E4"/>
    <w:rsid w:val="00670393"/>
    <w:rsid w:val="00670DAE"/>
    <w:rsid w:val="0067130C"/>
    <w:rsid w:val="006717B0"/>
    <w:rsid w:val="00672FB2"/>
    <w:rsid w:val="00673A5C"/>
    <w:rsid w:val="006747EE"/>
    <w:rsid w:val="00674AF7"/>
    <w:rsid w:val="00674E19"/>
    <w:rsid w:val="00675FAC"/>
    <w:rsid w:val="006767BF"/>
    <w:rsid w:val="006772C0"/>
    <w:rsid w:val="00677536"/>
    <w:rsid w:val="006809B2"/>
    <w:rsid w:val="00680C63"/>
    <w:rsid w:val="00681214"/>
    <w:rsid w:val="006817CB"/>
    <w:rsid w:val="00681A0C"/>
    <w:rsid w:val="00681A29"/>
    <w:rsid w:val="006821FA"/>
    <w:rsid w:val="00682AB3"/>
    <w:rsid w:val="00682C19"/>
    <w:rsid w:val="0068383E"/>
    <w:rsid w:val="006843C1"/>
    <w:rsid w:val="006861C3"/>
    <w:rsid w:val="0068636D"/>
    <w:rsid w:val="00686436"/>
    <w:rsid w:val="00686CD9"/>
    <w:rsid w:val="006871F6"/>
    <w:rsid w:val="0069034C"/>
    <w:rsid w:val="00691963"/>
    <w:rsid w:val="00692341"/>
    <w:rsid w:val="006928F3"/>
    <w:rsid w:val="00692BE9"/>
    <w:rsid w:val="00693F7C"/>
    <w:rsid w:val="0069439A"/>
    <w:rsid w:val="006956F5"/>
    <w:rsid w:val="00695BF5"/>
    <w:rsid w:val="00696102"/>
    <w:rsid w:val="0069612A"/>
    <w:rsid w:val="00696C4C"/>
    <w:rsid w:val="00696D9D"/>
    <w:rsid w:val="00697482"/>
    <w:rsid w:val="00697A6F"/>
    <w:rsid w:val="00697E3D"/>
    <w:rsid w:val="006A01E0"/>
    <w:rsid w:val="006A06F8"/>
    <w:rsid w:val="006A0B0F"/>
    <w:rsid w:val="006A0B28"/>
    <w:rsid w:val="006A2959"/>
    <w:rsid w:val="006A2FDB"/>
    <w:rsid w:val="006A4BCA"/>
    <w:rsid w:val="006A4F0C"/>
    <w:rsid w:val="006A64E7"/>
    <w:rsid w:val="006A70F3"/>
    <w:rsid w:val="006A73FF"/>
    <w:rsid w:val="006A7990"/>
    <w:rsid w:val="006B095F"/>
    <w:rsid w:val="006B0B85"/>
    <w:rsid w:val="006B0EC3"/>
    <w:rsid w:val="006B1267"/>
    <w:rsid w:val="006B1369"/>
    <w:rsid w:val="006B1534"/>
    <w:rsid w:val="006B1C5E"/>
    <w:rsid w:val="006B2E2C"/>
    <w:rsid w:val="006B307A"/>
    <w:rsid w:val="006B3A87"/>
    <w:rsid w:val="006B4162"/>
    <w:rsid w:val="006B4F94"/>
    <w:rsid w:val="006B5237"/>
    <w:rsid w:val="006B5E00"/>
    <w:rsid w:val="006B5E44"/>
    <w:rsid w:val="006B6476"/>
    <w:rsid w:val="006B67F2"/>
    <w:rsid w:val="006B697A"/>
    <w:rsid w:val="006B73EA"/>
    <w:rsid w:val="006B7583"/>
    <w:rsid w:val="006B7E3B"/>
    <w:rsid w:val="006C3180"/>
    <w:rsid w:val="006C3651"/>
    <w:rsid w:val="006C4C3E"/>
    <w:rsid w:val="006C6352"/>
    <w:rsid w:val="006C64D3"/>
    <w:rsid w:val="006C7E4B"/>
    <w:rsid w:val="006D0FD7"/>
    <w:rsid w:val="006D18BE"/>
    <w:rsid w:val="006D1B29"/>
    <w:rsid w:val="006D1D4B"/>
    <w:rsid w:val="006D2F08"/>
    <w:rsid w:val="006D4B69"/>
    <w:rsid w:val="006D4D36"/>
    <w:rsid w:val="006D5616"/>
    <w:rsid w:val="006D5818"/>
    <w:rsid w:val="006D5D2C"/>
    <w:rsid w:val="006D6922"/>
    <w:rsid w:val="006D6AB7"/>
    <w:rsid w:val="006D739B"/>
    <w:rsid w:val="006D7BE1"/>
    <w:rsid w:val="006D7DBE"/>
    <w:rsid w:val="006E0DFB"/>
    <w:rsid w:val="006E24DE"/>
    <w:rsid w:val="006E2F76"/>
    <w:rsid w:val="006E3357"/>
    <w:rsid w:val="006E3604"/>
    <w:rsid w:val="006E63AA"/>
    <w:rsid w:val="006E6711"/>
    <w:rsid w:val="006E7704"/>
    <w:rsid w:val="006F062E"/>
    <w:rsid w:val="006F0649"/>
    <w:rsid w:val="006F0785"/>
    <w:rsid w:val="006F080F"/>
    <w:rsid w:val="006F159A"/>
    <w:rsid w:val="006F1639"/>
    <w:rsid w:val="006F1769"/>
    <w:rsid w:val="006F21EB"/>
    <w:rsid w:val="006F2219"/>
    <w:rsid w:val="006F228D"/>
    <w:rsid w:val="006F2BB7"/>
    <w:rsid w:val="006F2CC1"/>
    <w:rsid w:val="006F3699"/>
    <w:rsid w:val="006F373A"/>
    <w:rsid w:val="006F3FE0"/>
    <w:rsid w:val="006F4080"/>
    <w:rsid w:val="006F445B"/>
    <w:rsid w:val="006F52E5"/>
    <w:rsid w:val="006F54E3"/>
    <w:rsid w:val="006F5BCE"/>
    <w:rsid w:val="006F5D86"/>
    <w:rsid w:val="006F61B1"/>
    <w:rsid w:val="006F690E"/>
    <w:rsid w:val="006F6CC7"/>
    <w:rsid w:val="006F7B23"/>
    <w:rsid w:val="006F7FF5"/>
    <w:rsid w:val="00700045"/>
    <w:rsid w:val="0070059F"/>
    <w:rsid w:val="00700D1D"/>
    <w:rsid w:val="00700DFB"/>
    <w:rsid w:val="007018A9"/>
    <w:rsid w:val="00701D66"/>
    <w:rsid w:val="007020BF"/>
    <w:rsid w:val="0070251A"/>
    <w:rsid w:val="007032BF"/>
    <w:rsid w:val="007034E8"/>
    <w:rsid w:val="00703873"/>
    <w:rsid w:val="00703EC9"/>
    <w:rsid w:val="00704616"/>
    <w:rsid w:val="00704DE7"/>
    <w:rsid w:val="00706A99"/>
    <w:rsid w:val="0070709E"/>
    <w:rsid w:val="0071097C"/>
    <w:rsid w:val="00711DDB"/>
    <w:rsid w:val="007134F2"/>
    <w:rsid w:val="007136B1"/>
    <w:rsid w:val="00714434"/>
    <w:rsid w:val="00715D4D"/>
    <w:rsid w:val="007167F2"/>
    <w:rsid w:val="007172AE"/>
    <w:rsid w:val="007174C1"/>
    <w:rsid w:val="00720818"/>
    <w:rsid w:val="00720821"/>
    <w:rsid w:val="007238A6"/>
    <w:rsid w:val="00723E25"/>
    <w:rsid w:val="00723F51"/>
    <w:rsid w:val="00724905"/>
    <w:rsid w:val="007261A5"/>
    <w:rsid w:val="0072653A"/>
    <w:rsid w:val="00726C75"/>
    <w:rsid w:val="00726D1F"/>
    <w:rsid w:val="00727E76"/>
    <w:rsid w:val="007300EE"/>
    <w:rsid w:val="00730437"/>
    <w:rsid w:val="00730F35"/>
    <w:rsid w:val="007311C8"/>
    <w:rsid w:val="007313C3"/>
    <w:rsid w:val="0073210B"/>
    <w:rsid w:val="00732E10"/>
    <w:rsid w:val="00732F82"/>
    <w:rsid w:val="00733D8B"/>
    <w:rsid w:val="0073447C"/>
    <w:rsid w:val="007351BA"/>
    <w:rsid w:val="00735302"/>
    <w:rsid w:val="00735F10"/>
    <w:rsid w:val="00736D42"/>
    <w:rsid w:val="00736D64"/>
    <w:rsid w:val="00736EF3"/>
    <w:rsid w:val="00737377"/>
    <w:rsid w:val="00737C22"/>
    <w:rsid w:val="007401F6"/>
    <w:rsid w:val="007416FC"/>
    <w:rsid w:val="00742E8C"/>
    <w:rsid w:val="00743425"/>
    <w:rsid w:val="007438F8"/>
    <w:rsid w:val="00743AE3"/>
    <w:rsid w:val="00743ED6"/>
    <w:rsid w:val="0074409D"/>
    <w:rsid w:val="007443C0"/>
    <w:rsid w:val="0074485F"/>
    <w:rsid w:val="00744CED"/>
    <w:rsid w:val="00744E04"/>
    <w:rsid w:val="0074531A"/>
    <w:rsid w:val="00745686"/>
    <w:rsid w:val="007456ED"/>
    <w:rsid w:val="0074642E"/>
    <w:rsid w:val="00746A4D"/>
    <w:rsid w:val="0074773C"/>
    <w:rsid w:val="007479BE"/>
    <w:rsid w:val="0075039F"/>
    <w:rsid w:val="00750A7E"/>
    <w:rsid w:val="00751DF0"/>
    <w:rsid w:val="00752B44"/>
    <w:rsid w:val="007533A0"/>
    <w:rsid w:val="0075480B"/>
    <w:rsid w:val="00754A4B"/>
    <w:rsid w:val="00755DB0"/>
    <w:rsid w:val="0075678C"/>
    <w:rsid w:val="00756C1D"/>
    <w:rsid w:val="00757902"/>
    <w:rsid w:val="00760090"/>
    <w:rsid w:val="00760262"/>
    <w:rsid w:val="00762C82"/>
    <w:rsid w:val="00763850"/>
    <w:rsid w:val="00763A80"/>
    <w:rsid w:val="00763EA3"/>
    <w:rsid w:val="00764176"/>
    <w:rsid w:val="0076483F"/>
    <w:rsid w:val="007648EB"/>
    <w:rsid w:val="00764E0D"/>
    <w:rsid w:val="007655F5"/>
    <w:rsid w:val="00765935"/>
    <w:rsid w:val="0076751B"/>
    <w:rsid w:val="00767B7F"/>
    <w:rsid w:val="007708E1"/>
    <w:rsid w:val="00770ACE"/>
    <w:rsid w:val="00770E19"/>
    <w:rsid w:val="0077123B"/>
    <w:rsid w:val="00771340"/>
    <w:rsid w:val="00772183"/>
    <w:rsid w:val="00772465"/>
    <w:rsid w:val="00772556"/>
    <w:rsid w:val="007733AC"/>
    <w:rsid w:val="00773815"/>
    <w:rsid w:val="00774721"/>
    <w:rsid w:val="00774FF1"/>
    <w:rsid w:val="007760CB"/>
    <w:rsid w:val="00776C2D"/>
    <w:rsid w:val="007778A0"/>
    <w:rsid w:val="00777B30"/>
    <w:rsid w:val="007801D5"/>
    <w:rsid w:val="00780808"/>
    <w:rsid w:val="0078104F"/>
    <w:rsid w:val="00782B45"/>
    <w:rsid w:val="00783504"/>
    <w:rsid w:val="0078383B"/>
    <w:rsid w:val="00784E58"/>
    <w:rsid w:val="00785783"/>
    <w:rsid w:val="007871B0"/>
    <w:rsid w:val="0078760A"/>
    <w:rsid w:val="00787C1D"/>
    <w:rsid w:val="00787C1F"/>
    <w:rsid w:val="00790685"/>
    <w:rsid w:val="0079183A"/>
    <w:rsid w:val="00791B52"/>
    <w:rsid w:val="007925FB"/>
    <w:rsid w:val="00792734"/>
    <w:rsid w:val="007932FA"/>
    <w:rsid w:val="0079341F"/>
    <w:rsid w:val="007948A5"/>
    <w:rsid w:val="007949E3"/>
    <w:rsid w:val="00794B14"/>
    <w:rsid w:val="00795765"/>
    <w:rsid w:val="00795992"/>
    <w:rsid w:val="00795C85"/>
    <w:rsid w:val="007A11EC"/>
    <w:rsid w:val="007A153A"/>
    <w:rsid w:val="007A2C62"/>
    <w:rsid w:val="007A3343"/>
    <w:rsid w:val="007A3F49"/>
    <w:rsid w:val="007A4808"/>
    <w:rsid w:val="007A5099"/>
    <w:rsid w:val="007A78D5"/>
    <w:rsid w:val="007B2298"/>
    <w:rsid w:val="007B2E46"/>
    <w:rsid w:val="007B328B"/>
    <w:rsid w:val="007B34FF"/>
    <w:rsid w:val="007B406B"/>
    <w:rsid w:val="007B4368"/>
    <w:rsid w:val="007B45C6"/>
    <w:rsid w:val="007B4843"/>
    <w:rsid w:val="007B4BEC"/>
    <w:rsid w:val="007B5588"/>
    <w:rsid w:val="007B59C1"/>
    <w:rsid w:val="007B5E14"/>
    <w:rsid w:val="007B6431"/>
    <w:rsid w:val="007B6620"/>
    <w:rsid w:val="007B7826"/>
    <w:rsid w:val="007C134F"/>
    <w:rsid w:val="007C1BE4"/>
    <w:rsid w:val="007C2BCD"/>
    <w:rsid w:val="007C3307"/>
    <w:rsid w:val="007C3D56"/>
    <w:rsid w:val="007C3D73"/>
    <w:rsid w:val="007C461D"/>
    <w:rsid w:val="007C4A95"/>
    <w:rsid w:val="007C7000"/>
    <w:rsid w:val="007D0073"/>
    <w:rsid w:val="007D0476"/>
    <w:rsid w:val="007D05AE"/>
    <w:rsid w:val="007D097E"/>
    <w:rsid w:val="007D157E"/>
    <w:rsid w:val="007D16DB"/>
    <w:rsid w:val="007D23EC"/>
    <w:rsid w:val="007D2A9D"/>
    <w:rsid w:val="007D3B7D"/>
    <w:rsid w:val="007D485F"/>
    <w:rsid w:val="007D506A"/>
    <w:rsid w:val="007D579D"/>
    <w:rsid w:val="007D69A7"/>
    <w:rsid w:val="007D6ADD"/>
    <w:rsid w:val="007D726A"/>
    <w:rsid w:val="007D7417"/>
    <w:rsid w:val="007D746A"/>
    <w:rsid w:val="007D7BB8"/>
    <w:rsid w:val="007E07D3"/>
    <w:rsid w:val="007E1FBC"/>
    <w:rsid w:val="007E2FE0"/>
    <w:rsid w:val="007E5593"/>
    <w:rsid w:val="007E5AAC"/>
    <w:rsid w:val="007E79E1"/>
    <w:rsid w:val="007F0297"/>
    <w:rsid w:val="007F1636"/>
    <w:rsid w:val="007F23B1"/>
    <w:rsid w:val="007F2CB4"/>
    <w:rsid w:val="007F3DB1"/>
    <w:rsid w:val="007F3DFF"/>
    <w:rsid w:val="007F3E8B"/>
    <w:rsid w:val="007F3E94"/>
    <w:rsid w:val="007F3FBC"/>
    <w:rsid w:val="007F4497"/>
    <w:rsid w:val="007F4A2B"/>
    <w:rsid w:val="007F5933"/>
    <w:rsid w:val="007F6395"/>
    <w:rsid w:val="007F63AF"/>
    <w:rsid w:val="007F7039"/>
    <w:rsid w:val="007F733F"/>
    <w:rsid w:val="007F739A"/>
    <w:rsid w:val="00800171"/>
    <w:rsid w:val="008001B9"/>
    <w:rsid w:val="00800A26"/>
    <w:rsid w:val="00800B9E"/>
    <w:rsid w:val="0080127C"/>
    <w:rsid w:val="00801522"/>
    <w:rsid w:val="008016B2"/>
    <w:rsid w:val="00801840"/>
    <w:rsid w:val="00802030"/>
    <w:rsid w:val="00803C5E"/>
    <w:rsid w:val="00805498"/>
    <w:rsid w:val="00805625"/>
    <w:rsid w:val="00805E0D"/>
    <w:rsid w:val="008063B6"/>
    <w:rsid w:val="00807762"/>
    <w:rsid w:val="00807AD3"/>
    <w:rsid w:val="00810469"/>
    <w:rsid w:val="008108D3"/>
    <w:rsid w:val="00810956"/>
    <w:rsid w:val="00811C5F"/>
    <w:rsid w:val="00811F44"/>
    <w:rsid w:val="00812CA0"/>
    <w:rsid w:val="00815D21"/>
    <w:rsid w:val="00815F75"/>
    <w:rsid w:val="00816117"/>
    <w:rsid w:val="00816A77"/>
    <w:rsid w:val="00816E1A"/>
    <w:rsid w:val="00817CDE"/>
    <w:rsid w:val="008205F7"/>
    <w:rsid w:val="00821EEC"/>
    <w:rsid w:val="0082218A"/>
    <w:rsid w:val="008224E8"/>
    <w:rsid w:val="008226A8"/>
    <w:rsid w:val="00823983"/>
    <w:rsid w:val="00823E39"/>
    <w:rsid w:val="008244FD"/>
    <w:rsid w:val="008257C9"/>
    <w:rsid w:val="00826C13"/>
    <w:rsid w:val="00827119"/>
    <w:rsid w:val="0083067C"/>
    <w:rsid w:val="00830E5A"/>
    <w:rsid w:val="00831339"/>
    <w:rsid w:val="00831C87"/>
    <w:rsid w:val="00831E87"/>
    <w:rsid w:val="00832524"/>
    <w:rsid w:val="00832706"/>
    <w:rsid w:val="008329EF"/>
    <w:rsid w:val="00832E9F"/>
    <w:rsid w:val="00832EC1"/>
    <w:rsid w:val="00833877"/>
    <w:rsid w:val="00833D63"/>
    <w:rsid w:val="00833E16"/>
    <w:rsid w:val="00833E20"/>
    <w:rsid w:val="00833F92"/>
    <w:rsid w:val="00834AFE"/>
    <w:rsid w:val="00835216"/>
    <w:rsid w:val="0083593E"/>
    <w:rsid w:val="0083664D"/>
    <w:rsid w:val="00837350"/>
    <w:rsid w:val="00840C1E"/>
    <w:rsid w:val="00841575"/>
    <w:rsid w:val="00843D25"/>
    <w:rsid w:val="00844B3C"/>
    <w:rsid w:val="00844B7F"/>
    <w:rsid w:val="00845597"/>
    <w:rsid w:val="00846E92"/>
    <w:rsid w:val="00847454"/>
    <w:rsid w:val="0084782D"/>
    <w:rsid w:val="00847D26"/>
    <w:rsid w:val="00850BAB"/>
    <w:rsid w:val="00850E01"/>
    <w:rsid w:val="00852118"/>
    <w:rsid w:val="008525B9"/>
    <w:rsid w:val="0085368F"/>
    <w:rsid w:val="00854003"/>
    <w:rsid w:val="00854273"/>
    <w:rsid w:val="00854C1A"/>
    <w:rsid w:val="00854FF4"/>
    <w:rsid w:val="0085574F"/>
    <w:rsid w:val="008560B4"/>
    <w:rsid w:val="00856E4C"/>
    <w:rsid w:val="008573F1"/>
    <w:rsid w:val="00857B93"/>
    <w:rsid w:val="00857C8C"/>
    <w:rsid w:val="008612F6"/>
    <w:rsid w:val="00863662"/>
    <w:rsid w:val="00863890"/>
    <w:rsid w:val="00863C09"/>
    <w:rsid w:val="00863ED2"/>
    <w:rsid w:val="0086409F"/>
    <w:rsid w:val="008645E8"/>
    <w:rsid w:val="00865346"/>
    <w:rsid w:val="0086547E"/>
    <w:rsid w:val="008655C8"/>
    <w:rsid w:val="008666AE"/>
    <w:rsid w:val="00867164"/>
    <w:rsid w:val="008671F7"/>
    <w:rsid w:val="0086787D"/>
    <w:rsid w:val="00867961"/>
    <w:rsid w:val="00867DBC"/>
    <w:rsid w:val="0087021A"/>
    <w:rsid w:val="008707B4"/>
    <w:rsid w:val="0087122F"/>
    <w:rsid w:val="008718CE"/>
    <w:rsid w:val="008719F4"/>
    <w:rsid w:val="00871D75"/>
    <w:rsid w:val="008723B0"/>
    <w:rsid w:val="00872CCA"/>
    <w:rsid w:val="00873AA5"/>
    <w:rsid w:val="00874E96"/>
    <w:rsid w:val="00875848"/>
    <w:rsid w:val="008764DA"/>
    <w:rsid w:val="00876688"/>
    <w:rsid w:val="00877424"/>
    <w:rsid w:val="0087766C"/>
    <w:rsid w:val="00877F59"/>
    <w:rsid w:val="00880293"/>
    <w:rsid w:val="00880760"/>
    <w:rsid w:val="0088141E"/>
    <w:rsid w:val="008814D3"/>
    <w:rsid w:val="00881A2A"/>
    <w:rsid w:val="00882372"/>
    <w:rsid w:val="008825C3"/>
    <w:rsid w:val="0088280F"/>
    <w:rsid w:val="0088560B"/>
    <w:rsid w:val="00886336"/>
    <w:rsid w:val="008867DA"/>
    <w:rsid w:val="00886DC9"/>
    <w:rsid w:val="008873AB"/>
    <w:rsid w:val="008877B0"/>
    <w:rsid w:val="008905F9"/>
    <w:rsid w:val="00890821"/>
    <w:rsid w:val="00891B56"/>
    <w:rsid w:val="00891D30"/>
    <w:rsid w:val="008922CB"/>
    <w:rsid w:val="00893C90"/>
    <w:rsid w:val="00893FB1"/>
    <w:rsid w:val="0089445A"/>
    <w:rsid w:val="008948BB"/>
    <w:rsid w:val="0089511B"/>
    <w:rsid w:val="0089546B"/>
    <w:rsid w:val="00895C55"/>
    <w:rsid w:val="00895CB0"/>
    <w:rsid w:val="00896C86"/>
    <w:rsid w:val="008A01F1"/>
    <w:rsid w:val="008A05CD"/>
    <w:rsid w:val="008A07DF"/>
    <w:rsid w:val="008A0867"/>
    <w:rsid w:val="008A0B19"/>
    <w:rsid w:val="008A0DFF"/>
    <w:rsid w:val="008A15C2"/>
    <w:rsid w:val="008A1C29"/>
    <w:rsid w:val="008A24C7"/>
    <w:rsid w:val="008A2B9E"/>
    <w:rsid w:val="008A2BA0"/>
    <w:rsid w:val="008A47E4"/>
    <w:rsid w:val="008A4905"/>
    <w:rsid w:val="008A5739"/>
    <w:rsid w:val="008B06E0"/>
    <w:rsid w:val="008B0749"/>
    <w:rsid w:val="008B11B9"/>
    <w:rsid w:val="008B1434"/>
    <w:rsid w:val="008B28DA"/>
    <w:rsid w:val="008B393E"/>
    <w:rsid w:val="008B395D"/>
    <w:rsid w:val="008B3C35"/>
    <w:rsid w:val="008B4339"/>
    <w:rsid w:val="008B5B52"/>
    <w:rsid w:val="008B601B"/>
    <w:rsid w:val="008B6438"/>
    <w:rsid w:val="008B691B"/>
    <w:rsid w:val="008B6E5C"/>
    <w:rsid w:val="008B6E77"/>
    <w:rsid w:val="008C0B94"/>
    <w:rsid w:val="008C1DD8"/>
    <w:rsid w:val="008C1F82"/>
    <w:rsid w:val="008C2F9B"/>
    <w:rsid w:val="008C4279"/>
    <w:rsid w:val="008C4359"/>
    <w:rsid w:val="008C4377"/>
    <w:rsid w:val="008C449B"/>
    <w:rsid w:val="008C5A26"/>
    <w:rsid w:val="008C64BB"/>
    <w:rsid w:val="008C6A99"/>
    <w:rsid w:val="008C6FAA"/>
    <w:rsid w:val="008C71F4"/>
    <w:rsid w:val="008C73B8"/>
    <w:rsid w:val="008C7801"/>
    <w:rsid w:val="008D1DCE"/>
    <w:rsid w:val="008D274E"/>
    <w:rsid w:val="008D2EB4"/>
    <w:rsid w:val="008D2ECA"/>
    <w:rsid w:val="008D2F32"/>
    <w:rsid w:val="008D3161"/>
    <w:rsid w:val="008D3693"/>
    <w:rsid w:val="008D3DBC"/>
    <w:rsid w:val="008D44E5"/>
    <w:rsid w:val="008D550D"/>
    <w:rsid w:val="008D5CEA"/>
    <w:rsid w:val="008D6485"/>
    <w:rsid w:val="008D66DF"/>
    <w:rsid w:val="008D7751"/>
    <w:rsid w:val="008D7AD9"/>
    <w:rsid w:val="008D7DF4"/>
    <w:rsid w:val="008E04AE"/>
    <w:rsid w:val="008E068A"/>
    <w:rsid w:val="008E0745"/>
    <w:rsid w:val="008E0932"/>
    <w:rsid w:val="008E0D2A"/>
    <w:rsid w:val="008E0DB2"/>
    <w:rsid w:val="008E289E"/>
    <w:rsid w:val="008E2D7B"/>
    <w:rsid w:val="008E3483"/>
    <w:rsid w:val="008E3B02"/>
    <w:rsid w:val="008E3CE1"/>
    <w:rsid w:val="008E4375"/>
    <w:rsid w:val="008E4429"/>
    <w:rsid w:val="008E5029"/>
    <w:rsid w:val="008E5A60"/>
    <w:rsid w:val="008E5C2A"/>
    <w:rsid w:val="008E5FC4"/>
    <w:rsid w:val="008E65C3"/>
    <w:rsid w:val="008E71C3"/>
    <w:rsid w:val="008E72A3"/>
    <w:rsid w:val="008F06FE"/>
    <w:rsid w:val="008F14A4"/>
    <w:rsid w:val="008F476E"/>
    <w:rsid w:val="008F68E3"/>
    <w:rsid w:val="008F6CF8"/>
    <w:rsid w:val="008F74C3"/>
    <w:rsid w:val="008F7F36"/>
    <w:rsid w:val="00900F7B"/>
    <w:rsid w:val="00903477"/>
    <w:rsid w:val="00903723"/>
    <w:rsid w:val="0090405E"/>
    <w:rsid w:val="00904B2B"/>
    <w:rsid w:val="00905839"/>
    <w:rsid w:val="009075A6"/>
    <w:rsid w:val="00907A41"/>
    <w:rsid w:val="00907B4C"/>
    <w:rsid w:val="009105A5"/>
    <w:rsid w:val="00910F5B"/>
    <w:rsid w:val="009112DE"/>
    <w:rsid w:val="00912230"/>
    <w:rsid w:val="0091271D"/>
    <w:rsid w:val="00912AF5"/>
    <w:rsid w:val="0091521F"/>
    <w:rsid w:val="00915458"/>
    <w:rsid w:val="009155CF"/>
    <w:rsid w:val="009156B6"/>
    <w:rsid w:val="00916C3B"/>
    <w:rsid w:val="00916C45"/>
    <w:rsid w:val="00917436"/>
    <w:rsid w:val="00917E7F"/>
    <w:rsid w:val="00917F77"/>
    <w:rsid w:val="0092071A"/>
    <w:rsid w:val="00921140"/>
    <w:rsid w:val="00923D03"/>
    <w:rsid w:val="00924121"/>
    <w:rsid w:val="009242E1"/>
    <w:rsid w:val="0092466F"/>
    <w:rsid w:val="00925323"/>
    <w:rsid w:val="009255B2"/>
    <w:rsid w:val="00925A0E"/>
    <w:rsid w:val="0092671D"/>
    <w:rsid w:val="009276A5"/>
    <w:rsid w:val="0093051E"/>
    <w:rsid w:val="00930DC3"/>
    <w:rsid w:val="00932021"/>
    <w:rsid w:val="00932243"/>
    <w:rsid w:val="009327DE"/>
    <w:rsid w:val="009328BE"/>
    <w:rsid w:val="00933095"/>
    <w:rsid w:val="00933277"/>
    <w:rsid w:val="00933D53"/>
    <w:rsid w:val="00934783"/>
    <w:rsid w:val="0093602A"/>
    <w:rsid w:val="0093615D"/>
    <w:rsid w:val="00936C83"/>
    <w:rsid w:val="00937160"/>
    <w:rsid w:val="00937327"/>
    <w:rsid w:val="0093742B"/>
    <w:rsid w:val="00937E19"/>
    <w:rsid w:val="00940CCA"/>
    <w:rsid w:val="00941BF9"/>
    <w:rsid w:val="00941F8C"/>
    <w:rsid w:val="00942964"/>
    <w:rsid w:val="00942CAA"/>
    <w:rsid w:val="00942DE0"/>
    <w:rsid w:val="0094375D"/>
    <w:rsid w:val="009438A7"/>
    <w:rsid w:val="00943D39"/>
    <w:rsid w:val="0094410B"/>
    <w:rsid w:val="00945B03"/>
    <w:rsid w:val="009463B3"/>
    <w:rsid w:val="00946770"/>
    <w:rsid w:val="00947C04"/>
    <w:rsid w:val="00947D74"/>
    <w:rsid w:val="00950119"/>
    <w:rsid w:val="00950276"/>
    <w:rsid w:val="00950DEC"/>
    <w:rsid w:val="0095130A"/>
    <w:rsid w:val="0095172A"/>
    <w:rsid w:val="00951C4E"/>
    <w:rsid w:val="00952168"/>
    <w:rsid w:val="0095220A"/>
    <w:rsid w:val="009525B7"/>
    <w:rsid w:val="00952D5D"/>
    <w:rsid w:val="009539E5"/>
    <w:rsid w:val="00954267"/>
    <w:rsid w:val="00954301"/>
    <w:rsid w:val="00956450"/>
    <w:rsid w:val="009565E7"/>
    <w:rsid w:val="009568FA"/>
    <w:rsid w:val="00957A18"/>
    <w:rsid w:val="00957CDE"/>
    <w:rsid w:val="00957FF5"/>
    <w:rsid w:val="0096127A"/>
    <w:rsid w:val="0096190C"/>
    <w:rsid w:val="0096233C"/>
    <w:rsid w:val="009631E3"/>
    <w:rsid w:val="00965689"/>
    <w:rsid w:val="00966359"/>
    <w:rsid w:val="0096684A"/>
    <w:rsid w:val="009669F2"/>
    <w:rsid w:val="00966B07"/>
    <w:rsid w:val="0097041B"/>
    <w:rsid w:val="00970BE4"/>
    <w:rsid w:val="00970ED7"/>
    <w:rsid w:val="009712CD"/>
    <w:rsid w:val="009717D3"/>
    <w:rsid w:val="00971FFF"/>
    <w:rsid w:val="00972302"/>
    <w:rsid w:val="00972E67"/>
    <w:rsid w:val="00973D27"/>
    <w:rsid w:val="009741EA"/>
    <w:rsid w:val="009743BD"/>
    <w:rsid w:val="009744D2"/>
    <w:rsid w:val="0097488C"/>
    <w:rsid w:val="009748D2"/>
    <w:rsid w:val="0097494E"/>
    <w:rsid w:val="00976C6B"/>
    <w:rsid w:val="00977685"/>
    <w:rsid w:val="00980373"/>
    <w:rsid w:val="00980854"/>
    <w:rsid w:val="00980EEF"/>
    <w:rsid w:val="00980EFD"/>
    <w:rsid w:val="00981559"/>
    <w:rsid w:val="00981CE9"/>
    <w:rsid w:val="0098210E"/>
    <w:rsid w:val="009826F4"/>
    <w:rsid w:val="00983328"/>
    <w:rsid w:val="009836FD"/>
    <w:rsid w:val="009839D2"/>
    <w:rsid w:val="00983F3F"/>
    <w:rsid w:val="009841BA"/>
    <w:rsid w:val="00984DF8"/>
    <w:rsid w:val="009850E6"/>
    <w:rsid w:val="00985C73"/>
    <w:rsid w:val="00985DDC"/>
    <w:rsid w:val="009862EB"/>
    <w:rsid w:val="009864FF"/>
    <w:rsid w:val="00986C84"/>
    <w:rsid w:val="00986DF2"/>
    <w:rsid w:val="009876B6"/>
    <w:rsid w:val="009879E2"/>
    <w:rsid w:val="0099063F"/>
    <w:rsid w:val="00990AC0"/>
    <w:rsid w:val="009913BC"/>
    <w:rsid w:val="00992962"/>
    <w:rsid w:val="00992C5C"/>
    <w:rsid w:val="00992FA6"/>
    <w:rsid w:val="009931F1"/>
    <w:rsid w:val="00994415"/>
    <w:rsid w:val="00994500"/>
    <w:rsid w:val="00994EAA"/>
    <w:rsid w:val="00995817"/>
    <w:rsid w:val="00995849"/>
    <w:rsid w:val="00996D16"/>
    <w:rsid w:val="00996E63"/>
    <w:rsid w:val="009979F2"/>
    <w:rsid w:val="00997DBA"/>
    <w:rsid w:val="00997EC5"/>
    <w:rsid w:val="00997F21"/>
    <w:rsid w:val="00997F63"/>
    <w:rsid w:val="009A00CD"/>
    <w:rsid w:val="009A0182"/>
    <w:rsid w:val="009A1137"/>
    <w:rsid w:val="009A1187"/>
    <w:rsid w:val="009A1229"/>
    <w:rsid w:val="009A24A5"/>
    <w:rsid w:val="009A2540"/>
    <w:rsid w:val="009A27E5"/>
    <w:rsid w:val="009A27FF"/>
    <w:rsid w:val="009A2975"/>
    <w:rsid w:val="009A2981"/>
    <w:rsid w:val="009A2B8C"/>
    <w:rsid w:val="009A2F88"/>
    <w:rsid w:val="009A2FA4"/>
    <w:rsid w:val="009A33B6"/>
    <w:rsid w:val="009A3BF4"/>
    <w:rsid w:val="009A400C"/>
    <w:rsid w:val="009A5176"/>
    <w:rsid w:val="009A5267"/>
    <w:rsid w:val="009A6229"/>
    <w:rsid w:val="009A64A6"/>
    <w:rsid w:val="009A76A8"/>
    <w:rsid w:val="009B076F"/>
    <w:rsid w:val="009B17F7"/>
    <w:rsid w:val="009B2936"/>
    <w:rsid w:val="009B2DAD"/>
    <w:rsid w:val="009B2EE2"/>
    <w:rsid w:val="009B4D22"/>
    <w:rsid w:val="009B4E5A"/>
    <w:rsid w:val="009B5220"/>
    <w:rsid w:val="009B6DEB"/>
    <w:rsid w:val="009C0929"/>
    <w:rsid w:val="009C10CB"/>
    <w:rsid w:val="009C27DA"/>
    <w:rsid w:val="009C2904"/>
    <w:rsid w:val="009C2CF1"/>
    <w:rsid w:val="009C47C1"/>
    <w:rsid w:val="009C5185"/>
    <w:rsid w:val="009C7AC7"/>
    <w:rsid w:val="009D0D68"/>
    <w:rsid w:val="009D10A3"/>
    <w:rsid w:val="009D1AA6"/>
    <w:rsid w:val="009D2085"/>
    <w:rsid w:val="009D2104"/>
    <w:rsid w:val="009D23BF"/>
    <w:rsid w:val="009D2458"/>
    <w:rsid w:val="009D2EC0"/>
    <w:rsid w:val="009D2EF9"/>
    <w:rsid w:val="009D35F3"/>
    <w:rsid w:val="009D70A0"/>
    <w:rsid w:val="009D7621"/>
    <w:rsid w:val="009D78F8"/>
    <w:rsid w:val="009D7D19"/>
    <w:rsid w:val="009E051E"/>
    <w:rsid w:val="009E0688"/>
    <w:rsid w:val="009E0DA8"/>
    <w:rsid w:val="009E1044"/>
    <w:rsid w:val="009E133D"/>
    <w:rsid w:val="009E15DD"/>
    <w:rsid w:val="009E4369"/>
    <w:rsid w:val="009E4375"/>
    <w:rsid w:val="009E4474"/>
    <w:rsid w:val="009E4CC5"/>
    <w:rsid w:val="009E4D79"/>
    <w:rsid w:val="009E4E16"/>
    <w:rsid w:val="009E66A6"/>
    <w:rsid w:val="009E6776"/>
    <w:rsid w:val="009E6C60"/>
    <w:rsid w:val="009E744F"/>
    <w:rsid w:val="009E7BE0"/>
    <w:rsid w:val="009F056F"/>
    <w:rsid w:val="009F07C0"/>
    <w:rsid w:val="009F0EF2"/>
    <w:rsid w:val="009F222B"/>
    <w:rsid w:val="009F2279"/>
    <w:rsid w:val="009F228E"/>
    <w:rsid w:val="009F25E3"/>
    <w:rsid w:val="009F270D"/>
    <w:rsid w:val="009F29B0"/>
    <w:rsid w:val="009F3385"/>
    <w:rsid w:val="009F4942"/>
    <w:rsid w:val="009F5A03"/>
    <w:rsid w:val="009F5DFC"/>
    <w:rsid w:val="009F60D3"/>
    <w:rsid w:val="009F61A6"/>
    <w:rsid w:val="009F6B86"/>
    <w:rsid w:val="00A002AD"/>
    <w:rsid w:val="00A005AE"/>
    <w:rsid w:val="00A005C9"/>
    <w:rsid w:val="00A00D57"/>
    <w:rsid w:val="00A01638"/>
    <w:rsid w:val="00A01C10"/>
    <w:rsid w:val="00A033F4"/>
    <w:rsid w:val="00A03F85"/>
    <w:rsid w:val="00A043A9"/>
    <w:rsid w:val="00A04CD2"/>
    <w:rsid w:val="00A055B4"/>
    <w:rsid w:val="00A058A2"/>
    <w:rsid w:val="00A06077"/>
    <w:rsid w:val="00A06A92"/>
    <w:rsid w:val="00A06E6E"/>
    <w:rsid w:val="00A06F30"/>
    <w:rsid w:val="00A07E25"/>
    <w:rsid w:val="00A07E92"/>
    <w:rsid w:val="00A10AF9"/>
    <w:rsid w:val="00A10E2D"/>
    <w:rsid w:val="00A1141E"/>
    <w:rsid w:val="00A1210E"/>
    <w:rsid w:val="00A13185"/>
    <w:rsid w:val="00A13391"/>
    <w:rsid w:val="00A13C39"/>
    <w:rsid w:val="00A143C3"/>
    <w:rsid w:val="00A1473B"/>
    <w:rsid w:val="00A14768"/>
    <w:rsid w:val="00A14A90"/>
    <w:rsid w:val="00A14F1D"/>
    <w:rsid w:val="00A15229"/>
    <w:rsid w:val="00A15837"/>
    <w:rsid w:val="00A16142"/>
    <w:rsid w:val="00A16317"/>
    <w:rsid w:val="00A163AA"/>
    <w:rsid w:val="00A164A0"/>
    <w:rsid w:val="00A164AA"/>
    <w:rsid w:val="00A16C38"/>
    <w:rsid w:val="00A17E21"/>
    <w:rsid w:val="00A17F44"/>
    <w:rsid w:val="00A20D15"/>
    <w:rsid w:val="00A2179A"/>
    <w:rsid w:val="00A231F4"/>
    <w:rsid w:val="00A23644"/>
    <w:rsid w:val="00A240FE"/>
    <w:rsid w:val="00A24886"/>
    <w:rsid w:val="00A24B37"/>
    <w:rsid w:val="00A24C05"/>
    <w:rsid w:val="00A260FC"/>
    <w:rsid w:val="00A26865"/>
    <w:rsid w:val="00A269CF"/>
    <w:rsid w:val="00A26A46"/>
    <w:rsid w:val="00A26B81"/>
    <w:rsid w:val="00A26BDC"/>
    <w:rsid w:val="00A26D1F"/>
    <w:rsid w:val="00A27793"/>
    <w:rsid w:val="00A27BB0"/>
    <w:rsid w:val="00A27C87"/>
    <w:rsid w:val="00A3002F"/>
    <w:rsid w:val="00A303BB"/>
    <w:rsid w:val="00A30982"/>
    <w:rsid w:val="00A31AD0"/>
    <w:rsid w:val="00A31DF7"/>
    <w:rsid w:val="00A320EB"/>
    <w:rsid w:val="00A326C2"/>
    <w:rsid w:val="00A32C05"/>
    <w:rsid w:val="00A33ED4"/>
    <w:rsid w:val="00A34EC2"/>
    <w:rsid w:val="00A359ED"/>
    <w:rsid w:val="00A3602C"/>
    <w:rsid w:val="00A36929"/>
    <w:rsid w:val="00A36E91"/>
    <w:rsid w:val="00A37B59"/>
    <w:rsid w:val="00A406CF"/>
    <w:rsid w:val="00A409C0"/>
    <w:rsid w:val="00A40D88"/>
    <w:rsid w:val="00A41226"/>
    <w:rsid w:val="00A414B5"/>
    <w:rsid w:val="00A4170A"/>
    <w:rsid w:val="00A41F0A"/>
    <w:rsid w:val="00A41FA0"/>
    <w:rsid w:val="00A4250B"/>
    <w:rsid w:val="00A42E82"/>
    <w:rsid w:val="00A4424B"/>
    <w:rsid w:val="00A44D1B"/>
    <w:rsid w:val="00A46379"/>
    <w:rsid w:val="00A47B60"/>
    <w:rsid w:val="00A5066C"/>
    <w:rsid w:val="00A509BF"/>
    <w:rsid w:val="00A53255"/>
    <w:rsid w:val="00A5342D"/>
    <w:rsid w:val="00A5347B"/>
    <w:rsid w:val="00A538D5"/>
    <w:rsid w:val="00A55301"/>
    <w:rsid w:val="00A55587"/>
    <w:rsid w:val="00A557D4"/>
    <w:rsid w:val="00A559A9"/>
    <w:rsid w:val="00A563AA"/>
    <w:rsid w:val="00A5674C"/>
    <w:rsid w:val="00A5689B"/>
    <w:rsid w:val="00A569B3"/>
    <w:rsid w:val="00A569ED"/>
    <w:rsid w:val="00A56F50"/>
    <w:rsid w:val="00A57BF9"/>
    <w:rsid w:val="00A6061A"/>
    <w:rsid w:val="00A60678"/>
    <w:rsid w:val="00A61024"/>
    <w:rsid w:val="00A61112"/>
    <w:rsid w:val="00A62AD6"/>
    <w:rsid w:val="00A63423"/>
    <w:rsid w:val="00A6363D"/>
    <w:rsid w:val="00A63B9A"/>
    <w:rsid w:val="00A64101"/>
    <w:rsid w:val="00A64531"/>
    <w:rsid w:val="00A65F99"/>
    <w:rsid w:val="00A666AB"/>
    <w:rsid w:val="00A66BBB"/>
    <w:rsid w:val="00A66E5F"/>
    <w:rsid w:val="00A6719C"/>
    <w:rsid w:val="00A67B94"/>
    <w:rsid w:val="00A70530"/>
    <w:rsid w:val="00A70A60"/>
    <w:rsid w:val="00A70D24"/>
    <w:rsid w:val="00A71A1D"/>
    <w:rsid w:val="00A721BB"/>
    <w:rsid w:val="00A722D8"/>
    <w:rsid w:val="00A72A66"/>
    <w:rsid w:val="00A73475"/>
    <w:rsid w:val="00A7349C"/>
    <w:rsid w:val="00A73781"/>
    <w:rsid w:val="00A741CE"/>
    <w:rsid w:val="00A75350"/>
    <w:rsid w:val="00A756F5"/>
    <w:rsid w:val="00A7677E"/>
    <w:rsid w:val="00A76A97"/>
    <w:rsid w:val="00A7786D"/>
    <w:rsid w:val="00A810B5"/>
    <w:rsid w:val="00A8147C"/>
    <w:rsid w:val="00A82988"/>
    <w:rsid w:val="00A82EE9"/>
    <w:rsid w:val="00A836DF"/>
    <w:rsid w:val="00A84BB9"/>
    <w:rsid w:val="00A86062"/>
    <w:rsid w:val="00A86543"/>
    <w:rsid w:val="00A865E5"/>
    <w:rsid w:val="00A86CED"/>
    <w:rsid w:val="00A86E0B"/>
    <w:rsid w:val="00A874DA"/>
    <w:rsid w:val="00A87C39"/>
    <w:rsid w:val="00A91B28"/>
    <w:rsid w:val="00A92592"/>
    <w:rsid w:val="00A9311D"/>
    <w:rsid w:val="00A936C4"/>
    <w:rsid w:val="00A945D2"/>
    <w:rsid w:val="00A9471A"/>
    <w:rsid w:val="00A94E16"/>
    <w:rsid w:val="00A96E1E"/>
    <w:rsid w:val="00A96F4C"/>
    <w:rsid w:val="00A971A5"/>
    <w:rsid w:val="00A97900"/>
    <w:rsid w:val="00A97BA5"/>
    <w:rsid w:val="00A97D1C"/>
    <w:rsid w:val="00AA00DE"/>
    <w:rsid w:val="00AA06FD"/>
    <w:rsid w:val="00AA1933"/>
    <w:rsid w:val="00AA1B3F"/>
    <w:rsid w:val="00AA226C"/>
    <w:rsid w:val="00AA30DE"/>
    <w:rsid w:val="00AA3F56"/>
    <w:rsid w:val="00AA3FDA"/>
    <w:rsid w:val="00AA412F"/>
    <w:rsid w:val="00AA44DB"/>
    <w:rsid w:val="00AA47F0"/>
    <w:rsid w:val="00AA4BC8"/>
    <w:rsid w:val="00AA50F6"/>
    <w:rsid w:val="00AA53EB"/>
    <w:rsid w:val="00AA785B"/>
    <w:rsid w:val="00AA793D"/>
    <w:rsid w:val="00AA7ADD"/>
    <w:rsid w:val="00AA7D95"/>
    <w:rsid w:val="00AB07F6"/>
    <w:rsid w:val="00AB11A6"/>
    <w:rsid w:val="00AB186F"/>
    <w:rsid w:val="00AB2540"/>
    <w:rsid w:val="00AB25C6"/>
    <w:rsid w:val="00AB38F9"/>
    <w:rsid w:val="00AB4652"/>
    <w:rsid w:val="00AB4E6A"/>
    <w:rsid w:val="00AB5717"/>
    <w:rsid w:val="00AB5ACA"/>
    <w:rsid w:val="00AB5B63"/>
    <w:rsid w:val="00AB6AE9"/>
    <w:rsid w:val="00AB6C36"/>
    <w:rsid w:val="00AB728D"/>
    <w:rsid w:val="00AB755E"/>
    <w:rsid w:val="00AB7741"/>
    <w:rsid w:val="00AB7F5C"/>
    <w:rsid w:val="00AC0E74"/>
    <w:rsid w:val="00AC1076"/>
    <w:rsid w:val="00AC10AF"/>
    <w:rsid w:val="00AC1AE2"/>
    <w:rsid w:val="00AC2069"/>
    <w:rsid w:val="00AC2887"/>
    <w:rsid w:val="00AC364C"/>
    <w:rsid w:val="00AC3F3D"/>
    <w:rsid w:val="00AC3FD1"/>
    <w:rsid w:val="00AC5A31"/>
    <w:rsid w:val="00AC638B"/>
    <w:rsid w:val="00AC753E"/>
    <w:rsid w:val="00AC795C"/>
    <w:rsid w:val="00AC7C69"/>
    <w:rsid w:val="00AD03F0"/>
    <w:rsid w:val="00AD05CB"/>
    <w:rsid w:val="00AD0934"/>
    <w:rsid w:val="00AD1799"/>
    <w:rsid w:val="00AD2304"/>
    <w:rsid w:val="00AD24FB"/>
    <w:rsid w:val="00AD2982"/>
    <w:rsid w:val="00AD3518"/>
    <w:rsid w:val="00AD35C1"/>
    <w:rsid w:val="00AD3DB5"/>
    <w:rsid w:val="00AD3F9C"/>
    <w:rsid w:val="00AD44AA"/>
    <w:rsid w:val="00AD46A1"/>
    <w:rsid w:val="00AD48A1"/>
    <w:rsid w:val="00AD4CAF"/>
    <w:rsid w:val="00AD503E"/>
    <w:rsid w:val="00AD5431"/>
    <w:rsid w:val="00AD599E"/>
    <w:rsid w:val="00AD5C15"/>
    <w:rsid w:val="00AD7AE9"/>
    <w:rsid w:val="00AD7F5C"/>
    <w:rsid w:val="00AE00FB"/>
    <w:rsid w:val="00AE01C3"/>
    <w:rsid w:val="00AE13EB"/>
    <w:rsid w:val="00AE2319"/>
    <w:rsid w:val="00AE2779"/>
    <w:rsid w:val="00AE27BA"/>
    <w:rsid w:val="00AE2B5E"/>
    <w:rsid w:val="00AE348A"/>
    <w:rsid w:val="00AE368F"/>
    <w:rsid w:val="00AE3C4C"/>
    <w:rsid w:val="00AE514C"/>
    <w:rsid w:val="00AE5590"/>
    <w:rsid w:val="00AE670D"/>
    <w:rsid w:val="00AE6F15"/>
    <w:rsid w:val="00AE7C32"/>
    <w:rsid w:val="00AE7FFC"/>
    <w:rsid w:val="00AF05A9"/>
    <w:rsid w:val="00AF0E38"/>
    <w:rsid w:val="00AF1671"/>
    <w:rsid w:val="00AF1FC7"/>
    <w:rsid w:val="00AF3793"/>
    <w:rsid w:val="00AF4D36"/>
    <w:rsid w:val="00AF521C"/>
    <w:rsid w:val="00AF5745"/>
    <w:rsid w:val="00AF5C97"/>
    <w:rsid w:val="00AF6017"/>
    <w:rsid w:val="00AF66B9"/>
    <w:rsid w:val="00AF711C"/>
    <w:rsid w:val="00AF730B"/>
    <w:rsid w:val="00AF7559"/>
    <w:rsid w:val="00AF7D57"/>
    <w:rsid w:val="00AF7E87"/>
    <w:rsid w:val="00B000F1"/>
    <w:rsid w:val="00B0108C"/>
    <w:rsid w:val="00B01769"/>
    <w:rsid w:val="00B01FC6"/>
    <w:rsid w:val="00B02967"/>
    <w:rsid w:val="00B02D73"/>
    <w:rsid w:val="00B04EE1"/>
    <w:rsid w:val="00B05478"/>
    <w:rsid w:val="00B05770"/>
    <w:rsid w:val="00B058CF"/>
    <w:rsid w:val="00B0684F"/>
    <w:rsid w:val="00B06DFD"/>
    <w:rsid w:val="00B0725B"/>
    <w:rsid w:val="00B10018"/>
    <w:rsid w:val="00B107CC"/>
    <w:rsid w:val="00B111BE"/>
    <w:rsid w:val="00B14397"/>
    <w:rsid w:val="00B14B4D"/>
    <w:rsid w:val="00B151F8"/>
    <w:rsid w:val="00B15BDF"/>
    <w:rsid w:val="00B15D24"/>
    <w:rsid w:val="00B16223"/>
    <w:rsid w:val="00B20F47"/>
    <w:rsid w:val="00B21BC7"/>
    <w:rsid w:val="00B23273"/>
    <w:rsid w:val="00B2330E"/>
    <w:rsid w:val="00B248DC"/>
    <w:rsid w:val="00B25768"/>
    <w:rsid w:val="00B257E5"/>
    <w:rsid w:val="00B2633C"/>
    <w:rsid w:val="00B26448"/>
    <w:rsid w:val="00B26EC7"/>
    <w:rsid w:val="00B318B0"/>
    <w:rsid w:val="00B319B1"/>
    <w:rsid w:val="00B31FD5"/>
    <w:rsid w:val="00B322EE"/>
    <w:rsid w:val="00B3291C"/>
    <w:rsid w:val="00B33551"/>
    <w:rsid w:val="00B33C12"/>
    <w:rsid w:val="00B3405F"/>
    <w:rsid w:val="00B34FAD"/>
    <w:rsid w:val="00B35717"/>
    <w:rsid w:val="00B35D7F"/>
    <w:rsid w:val="00B36EBC"/>
    <w:rsid w:val="00B36F1A"/>
    <w:rsid w:val="00B40919"/>
    <w:rsid w:val="00B429AB"/>
    <w:rsid w:val="00B43434"/>
    <w:rsid w:val="00B43C16"/>
    <w:rsid w:val="00B44304"/>
    <w:rsid w:val="00B4639F"/>
    <w:rsid w:val="00B47877"/>
    <w:rsid w:val="00B47BD7"/>
    <w:rsid w:val="00B5021B"/>
    <w:rsid w:val="00B504EB"/>
    <w:rsid w:val="00B50B95"/>
    <w:rsid w:val="00B50BF6"/>
    <w:rsid w:val="00B50D73"/>
    <w:rsid w:val="00B5102C"/>
    <w:rsid w:val="00B51856"/>
    <w:rsid w:val="00B51A3F"/>
    <w:rsid w:val="00B52DCC"/>
    <w:rsid w:val="00B538D1"/>
    <w:rsid w:val="00B54472"/>
    <w:rsid w:val="00B547A9"/>
    <w:rsid w:val="00B54907"/>
    <w:rsid w:val="00B54AB8"/>
    <w:rsid w:val="00B54E53"/>
    <w:rsid w:val="00B55B19"/>
    <w:rsid w:val="00B55D57"/>
    <w:rsid w:val="00B57F5C"/>
    <w:rsid w:val="00B62271"/>
    <w:rsid w:val="00B6249C"/>
    <w:rsid w:val="00B6259D"/>
    <w:rsid w:val="00B631A5"/>
    <w:rsid w:val="00B6322C"/>
    <w:rsid w:val="00B6395A"/>
    <w:rsid w:val="00B64957"/>
    <w:rsid w:val="00B64EB5"/>
    <w:rsid w:val="00B64FA0"/>
    <w:rsid w:val="00B65B1C"/>
    <w:rsid w:val="00B6629B"/>
    <w:rsid w:val="00B672CF"/>
    <w:rsid w:val="00B674C4"/>
    <w:rsid w:val="00B704FC"/>
    <w:rsid w:val="00B7093E"/>
    <w:rsid w:val="00B717E1"/>
    <w:rsid w:val="00B71F5F"/>
    <w:rsid w:val="00B74225"/>
    <w:rsid w:val="00B74672"/>
    <w:rsid w:val="00B74917"/>
    <w:rsid w:val="00B75658"/>
    <w:rsid w:val="00B75683"/>
    <w:rsid w:val="00B75F28"/>
    <w:rsid w:val="00B76260"/>
    <w:rsid w:val="00B7753A"/>
    <w:rsid w:val="00B77A8A"/>
    <w:rsid w:val="00B77E73"/>
    <w:rsid w:val="00B80428"/>
    <w:rsid w:val="00B8061B"/>
    <w:rsid w:val="00B8067D"/>
    <w:rsid w:val="00B809BF"/>
    <w:rsid w:val="00B81381"/>
    <w:rsid w:val="00B8180B"/>
    <w:rsid w:val="00B8182F"/>
    <w:rsid w:val="00B81C36"/>
    <w:rsid w:val="00B82201"/>
    <w:rsid w:val="00B82753"/>
    <w:rsid w:val="00B82AA5"/>
    <w:rsid w:val="00B84AD9"/>
    <w:rsid w:val="00B84BF1"/>
    <w:rsid w:val="00B84D28"/>
    <w:rsid w:val="00B850BA"/>
    <w:rsid w:val="00B85252"/>
    <w:rsid w:val="00B86201"/>
    <w:rsid w:val="00B87415"/>
    <w:rsid w:val="00B9057C"/>
    <w:rsid w:val="00B90D49"/>
    <w:rsid w:val="00B91354"/>
    <w:rsid w:val="00B91D66"/>
    <w:rsid w:val="00B91DF0"/>
    <w:rsid w:val="00B91E23"/>
    <w:rsid w:val="00B92523"/>
    <w:rsid w:val="00B926A7"/>
    <w:rsid w:val="00B9332E"/>
    <w:rsid w:val="00B9369E"/>
    <w:rsid w:val="00B93961"/>
    <w:rsid w:val="00B93AF4"/>
    <w:rsid w:val="00B949F9"/>
    <w:rsid w:val="00B9537B"/>
    <w:rsid w:val="00B95FF9"/>
    <w:rsid w:val="00B9613E"/>
    <w:rsid w:val="00B96B7C"/>
    <w:rsid w:val="00B971BB"/>
    <w:rsid w:val="00B977B4"/>
    <w:rsid w:val="00BA0368"/>
    <w:rsid w:val="00BA0B18"/>
    <w:rsid w:val="00BA203B"/>
    <w:rsid w:val="00BA37B5"/>
    <w:rsid w:val="00BA45CE"/>
    <w:rsid w:val="00BA53A6"/>
    <w:rsid w:val="00BA5485"/>
    <w:rsid w:val="00BA5FC8"/>
    <w:rsid w:val="00BA67DB"/>
    <w:rsid w:val="00BA6971"/>
    <w:rsid w:val="00BA7F94"/>
    <w:rsid w:val="00BB01FF"/>
    <w:rsid w:val="00BB021A"/>
    <w:rsid w:val="00BB0686"/>
    <w:rsid w:val="00BB12E4"/>
    <w:rsid w:val="00BB19D6"/>
    <w:rsid w:val="00BB1CFE"/>
    <w:rsid w:val="00BB547F"/>
    <w:rsid w:val="00BB5A66"/>
    <w:rsid w:val="00BB6CDB"/>
    <w:rsid w:val="00BB78BF"/>
    <w:rsid w:val="00BC065C"/>
    <w:rsid w:val="00BC06EE"/>
    <w:rsid w:val="00BC0864"/>
    <w:rsid w:val="00BC115C"/>
    <w:rsid w:val="00BC1873"/>
    <w:rsid w:val="00BC2A4E"/>
    <w:rsid w:val="00BC2D5C"/>
    <w:rsid w:val="00BC3029"/>
    <w:rsid w:val="00BC44A1"/>
    <w:rsid w:val="00BC44FF"/>
    <w:rsid w:val="00BC66C3"/>
    <w:rsid w:val="00BC6D4B"/>
    <w:rsid w:val="00BC7E45"/>
    <w:rsid w:val="00BD040D"/>
    <w:rsid w:val="00BD0DEA"/>
    <w:rsid w:val="00BD1B96"/>
    <w:rsid w:val="00BD1FFE"/>
    <w:rsid w:val="00BD2DA5"/>
    <w:rsid w:val="00BD2ECA"/>
    <w:rsid w:val="00BD31C5"/>
    <w:rsid w:val="00BD3373"/>
    <w:rsid w:val="00BD4607"/>
    <w:rsid w:val="00BD47F7"/>
    <w:rsid w:val="00BD4A67"/>
    <w:rsid w:val="00BD5274"/>
    <w:rsid w:val="00BD5959"/>
    <w:rsid w:val="00BD6302"/>
    <w:rsid w:val="00BD6B8F"/>
    <w:rsid w:val="00BD6DB5"/>
    <w:rsid w:val="00BD76EE"/>
    <w:rsid w:val="00BE03DC"/>
    <w:rsid w:val="00BE0415"/>
    <w:rsid w:val="00BE0D24"/>
    <w:rsid w:val="00BE0DCF"/>
    <w:rsid w:val="00BE10DE"/>
    <w:rsid w:val="00BE17D5"/>
    <w:rsid w:val="00BE1C44"/>
    <w:rsid w:val="00BE2216"/>
    <w:rsid w:val="00BE2800"/>
    <w:rsid w:val="00BE28DB"/>
    <w:rsid w:val="00BE2F2A"/>
    <w:rsid w:val="00BE3BA5"/>
    <w:rsid w:val="00BE445F"/>
    <w:rsid w:val="00BE4A07"/>
    <w:rsid w:val="00BE54CC"/>
    <w:rsid w:val="00BE5F72"/>
    <w:rsid w:val="00BE6963"/>
    <w:rsid w:val="00BF0338"/>
    <w:rsid w:val="00BF16A5"/>
    <w:rsid w:val="00BF179F"/>
    <w:rsid w:val="00BF1D3C"/>
    <w:rsid w:val="00BF2260"/>
    <w:rsid w:val="00BF2657"/>
    <w:rsid w:val="00BF2871"/>
    <w:rsid w:val="00BF2F0F"/>
    <w:rsid w:val="00BF30E4"/>
    <w:rsid w:val="00BF33B8"/>
    <w:rsid w:val="00BF3CA7"/>
    <w:rsid w:val="00BF531D"/>
    <w:rsid w:val="00BF6E6D"/>
    <w:rsid w:val="00BF7BCD"/>
    <w:rsid w:val="00C0021F"/>
    <w:rsid w:val="00C006BE"/>
    <w:rsid w:val="00C00837"/>
    <w:rsid w:val="00C00F10"/>
    <w:rsid w:val="00C01031"/>
    <w:rsid w:val="00C0111C"/>
    <w:rsid w:val="00C022BD"/>
    <w:rsid w:val="00C02398"/>
    <w:rsid w:val="00C02731"/>
    <w:rsid w:val="00C0468F"/>
    <w:rsid w:val="00C05D8E"/>
    <w:rsid w:val="00C05E95"/>
    <w:rsid w:val="00C06032"/>
    <w:rsid w:val="00C0605F"/>
    <w:rsid w:val="00C0692A"/>
    <w:rsid w:val="00C06988"/>
    <w:rsid w:val="00C06EC5"/>
    <w:rsid w:val="00C0701D"/>
    <w:rsid w:val="00C071C7"/>
    <w:rsid w:val="00C072C9"/>
    <w:rsid w:val="00C073B6"/>
    <w:rsid w:val="00C0753D"/>
    <w:rsid w:val="00C07AB3"/>
    <w:rsid w:val="00C1025C"/>
    <w:rsid w:val="00C10B7E"/>
    <w:rsid w:val="00C11405"/>
    <w:rsid w:val="00C11524"/>
    <w:rsid w:val="00C123B8"/>
    <w:rsid w:val="00C1360E"/>
    <w:rsid w:val="00C137B9"/>
    <w:rsid w:val="00C13C58"/>
    <w:rsid w:val="00C14419"/>
    <w:rsid w:val="00C15217"/>
    <w:rsid w:val="00C156C9"/>
    <w:rsid w:val="00C15CBE"/>
    <w:rsid w:val="00C16202"/>
    <w:rsid w:val="00C169E2"/>
    <w:rsid w:val="00C16AC0"/>
    <w:rsid w:val="00C17339"/>
    <w:rsid w:val="00C17ACA"/>
    <w:rsid w:val="00C20DC1"/>
    <w:rsid w:val="00C20EE6"/>
    <w:rsid w:val="00C21E12"/>
    <w:rsid w:val="00C229E6"/>
    <w:rsid w:val="00C24042"/>
    <w:rsid w:val="00C24219"/>
    <w:rsid w:val="00C24721"/>
    <w:rsid w:val="00C24D43"/>
    <w:rsid w:val="00C24D88"/>
    <w:rsid w:val="00C24E39"/>
    <w:rsid w:val="00C24E70"/>
    <w:rsid w:val="00C25402"/>
    <w:rsid w:val="00C25D8A"/>
    <w:rsid w:val="00C25DC6"/>
    <w:rsid w:val="00C271A0"/>
    <w:rsid w:val="00C27464"/>
    <w:rsid w:val="00C27619"/>
    <w:rsid w:val="00C3029B"/>
    <w:rsid w:val="00C30AAE"/>
    <w:rsid w:val="00C32AE4"/>
    <w:rsid w:val="00C33F64"/>
    <w:rsid w:val="00C34457"/>
    <w:rsid w:val="00C34966"/>
    <w:rsid w:val="00C36BE0"/>
    <w:rsid w:val="00C36EF2"/>
    <w:rsid w:val="00C376C3"/>
    <w:rsid w:val="00C37AA6"/>
    <w:rsid w:val="00C406C1"/>
    <w:rsid w:val="00C41B45"/>
    <w:rsid w:val="00C4286F"/>
    <w:rsid w:val="00C42B06"/>
    <w:rsid w:val="00C441F3"/>
    <w:rsid w:val="00C45785"/>
    <w:rsid w:val="00C45EC5"/>
    <w:rsid w:val="00C462DF"/>
    <w:rsid w:val="00C47294"/>
    <w:rsid w:val="00C47568"/>
    <w:rsid w:val="00C5094B"/>
    <w:rsid w:val="00C50ADD"/>
    <w:rsid w:val="00C50EAF"/>
    <w:rsid w:val="00C51FF1"/>
    <w:rsid w:val="00C521FC"/>
    <w:rsid w:val="00C52312"/>
    <w:rsid w:val="00C52F4B"/>
    <w:rsid w:val="00C53F47"/>
    <w:rsid w:val="00C546F0"/>
    <w:rsid w:val="00C54E95"/>
    <w:rsid w:val="00C554B3"/>
    <w:rsid w:val="00C55690"/>
    <w:rsid w:val="00C55BBF"/>
    <w:rsid w:val="00C567F2"/>
    <w:rsid w:val="00C56F20"/>
    <w:rsid w:val="00C5705F"/>
    <w:rsid w:val="00C57340"/>
    <w:rsid w:val="00C5765F"/>
    <w:rsid w:val="00C576C1"/>
    <w:rsid w:val="00C576D4"/>
    <w:rsid w:val="00C60476"/>
    <w:rsid w:val="00C606EC"/>
    <w:rsid w:val="00C61384"/>
    <w:rsid w:val="00C62426"/>
    <w:rsid w:val="00C62B54"/>
    <w:rsid w:val="00C62BC1"/>
    <w:rsid w:val="00C642A3"/>
    <w:rsid w:val="00C650A9"/>
    <w:rsid w:val="00C65200"/>
    <w:rsid w:val="00C65B4F"/>
    <w:rsid w:val="00C6631A"/>
    <w:rsid w:val="00C668B5"/>
    <w:rsid w:val="00C7136E"/>
    <w:rsid w:val="00C7190D"/>
    <w:rsid w:val="00C71B98"/>
    <w:rsid w:val="00C720FD"/>
    <w:rsid w:val="00C725D0"/>
    <w:rsid w:val="00C73822"/>
    <w:rsid w:val="00C73C3C"/>
    <w:rsid w:val="00C74404"/>
    <w:rsid w:val="00C74A8F"/>
    <w:rsid w:val="00C75267"/>
    <w:rsid w:val="00C755F4"/>
    <w:rsid w:val="00C75CCF"/>
    <w:rsid w:val="00C75D69"/>
    <w:rsid w:val="00C762D9"/>
    <w:rsid w:val="00C77AB4"/>
    <w:rsid w:val="00C77FD7"/>
    <w:rsid w:val="00C811E5"/>
    <w:rsid w:val="00C81720"/>
    <w:rsid w:val="00C81888"/>
    <w:rsid w:val="00C81A62"/>
    <w:rsid w:val="00C81AC6"/>
    <w:rsid w:val="00C835F8"/>
    <w:rsid w:val="00C83921"/>
    <w:rsid w:val="00C83F0F"/>
    <w:rsid w:val="00C84A6D"/>
    <w:rsid w:val="00C85127"/>
    <w:rsid w:val="00C877CA"/>
    <w:rsid w:val="00C91212"/>
    <w:rsid w:val="00C917E9"/>
    <w:rsid w:val="00C91BED"/>
    <w:rsid w:val="00C92000"/>
    <w:rsid w:val="00C93A54"/>
    <w:rsid w:val="00C93BD4"/>
    <w:rsid w:val="00C93D09"/>
    <w:rsid w:val="00C94010"/>
    <w:rsid w:val="00C9497A"/>
    <w:rsid w:val="00C95527"/>
    <w:rsid w:val="00C95E3C"/>
    <w:rsid w:val="00C96582"/>
    <w:rsid w:val="00C9696F"/>
    <w:rsid w:val="00C96CA8"/>
    <w:rsid w:val="00CA0D69"/>
    <w:rsid w:val="00CA14B3"/>
    <w:rsid w:val="00CA2516"/>
    <w:rsid w:val="00CA2B93"/>
    <w:rsid w:val="00CA41B8"/>
    <w:rsid w:val="00CA46C4"/>
    <w:rsid w:val="00CA4EF0"/>
    <w:rsid w:val="00CA4FAD"/>
    <w:rsid w:val="00CA5009"/>
    <w:rsid w:val="00CA5507"/>
    <w:rsid w:val="00CA6DED"/>
    <w:rsid w:val="00CA7655"/>
    <w:rsid w:val="00CA7696"/>
    <w:rsid w:val="00CA7708"/>
    <w:rsid w:val="00CB077F"/>
    <w:rsid w:val="00CB1638"/>
    <w:rsid w:val="00CB1AB0"/>
    <w:rsid w:val="00CB24FA"/>
    <w:rsid w:val="00CB2A54"/>
    <w:rsid w:val="00CB31D5"/>
    <w:rsid w:val="00CB41D1"/>
    <w:rsid w:val="00CB5DC7"/>
    <w:rsid w:val="00CB620B"/>
    <w:rsid w:val="00CB678C"/>
    <w:rsid w:val="00CB6904"/>
    <w:rsid w:val="00CB72BA"/>
    <w:rsid w:val="00CB74D0"/>
    <w:rsid w:val="00CC0058"/>
    <w:rsid w:val="00CC059C"/>
    <w:rsid w:val="00CC127B"/>
    <w:rsid w:val="00CC1807"/>
    <w:rsid w:val="00CC2BC6"/>
    <w:rsid w:val="00CC308E"/>
    <w:rsid w:val="00CC35E2"/>
    <w:rsid w:val="00CC388E"/>
    <w:rsid w:val="00CC3AAF"/>
    <w:rsid w:val="00CC4248"/>
    <w:rsid w:val="00CC4B6B"/>
    <w:rsid w:val="00CC514B"/>
    <w:rsid w:val="00CC5CF7"/>
    <w:rsid w:val="00CC5E01"/>
    <w:rsid w:val="00CC644F"/>
    <w:rsid w:val="00CC7021"/>
    <w:rsid w:val="00CC79F5"/>
    <w:rsid w:val="00CC7D7F"/>
    <w:rsid w:val="00CD00C4"/>
    <w:rsid w:val="00CD0A8C"/>
    <w:rsid w:val="00CD0F46"/>
    <w:rsid w:val="00CD16D0"/>
    <w:rsid w:val="00CD1884"/>
    <w:rsid w:val="00CD21AB"/>
    <w:rsid w:val="00CD2590"/>
    <w:rsid w:val="00CD29DF"/>
    <w:rsid w:val="00CD2A6C"/>
    <w:rsid w:val="00CD39E9"/>
    <w:rsid w:val="00CD5082"/>
    <w:rsid w:val="00CD595A"/>
    <w:rsid w:val="00CD7A1D"/>
    <w:rsid w:val="00CD7A59"/>
    <w:rsid w:val="00CD7CBC"/>
    <w:rsid w:val="00CE02DC"/>
    <w:rsid w:val="00CE0AD9"/>
    <w:rsid w:val="00CE0D88"/>
    <w:rsid w:val="00CE0E70"/>
    <w:rsid w:val="00CE142E"/>
    <w:rsid w:val="00CE14AB"/>
    <w:rsid w:val="00CE1AA6"/>
    <w:rsid w:val="00CE1F3E"/>
    <w:rsid w:val="00CE24DB"/>
    <w:rsid w:val="00CE27A8"/>
    <w:rsid w:val="00CE30F9"/>
    <w:rsid w:val="00CE3571"/>
    <w:rsid w:val="00CE3B9E"/>
    <w:rsid w:val="00CE4E92"/>
    <w:rsid w:val="00CE4FB5"/>
    <w:rsid w:val="00CE4FDA"/>
    <w:rsid w:val="00CE5DCB"/>
    <w:rsid w:val="00CE6AA7"/>
    <w:rsid w:val="00CE6F09"/>
    <w:rsid w:val="00CE73B2"/>
    <w:rsid w:val="00CE7451"/>
    <w:rsid w:val="00CE76FC"/>
    <w:rsid w:val="00CE7A25"/>
    <w:rsid w:val="00CF03E7"/>
    <w:rsid w:val="00CF08B7"/>
    <w:rsid w:val="00CF1352"/>
    <w:rsid w:val="00CF162F"/>
    <w:rsid w:val="00CF25A5"/>
    <w:rsid w:val="00CF3A1D"/>
    <w:rsid w:val="00CF3D82"/>
    <w:rsid w:val="00CF3DCB"/>
    <w:rsid w:val="00CF4E00"/>
    <w:rsid w:val="00CF4E34"/>
    <w:rsid w:val="00CF53CD"/>
    <w:rsid w:val="00CF5453"/>
    <w:rsid w:val="00CF610D"/>
    <w:rsid w:val="00CF6308"/>
    <w:rsid w:val="00D005F1"/>
    <w:rsid w:val="00D00AC2"/>
    <w:rsid w:val="00D00BF8"/>
    <w:rsid w:val="00D00C85"/>
    <w:rsid w:val="00D00F60"/>
    <w:rsid w:val="00D012E3"/>
    <w:rsid w:val="00D0151F"/>
    <w:rsid w:val="00D02247"/>
    <w:rsid w:val="00D02D95"/>
    <w:rsid w:val="00D04614"/>
    <w:rsid w:val="00D05BBF"/>
    <w:rsid w:val="00D06601"/>
    <w:rsid w:val="00D06FF9"/>
    <w:rsid w:val="00D07A9B"/>
    <w:rsid w:val="00D1027F"/>
    <w:rsid w:val="00D10E7C"/>
    <w:rsid w:val="00D11564"/>
    <w:rsid w:val="00D11789"/>
    <w:rsid w:val="00D12A5E"/>
    <w:rsid w:val="00D135D4"/>
    <w:rsid w:val="00D13DDE"/>
    <w:rsid w:val="00D169E9"/>
    <w:rsid w:val="00D16C4A"/>
    <w:rsid w:val="00D16C86"/>
    <w:rsid w:val="00D16DE3"/>
    <w:rsid w:val="00D16E34"/>
    <w:rsid w:val="00D172A5"/>
    <w:rsid w:val="00D1790D"/>
    <w:rsid w:val="00D20FBC"/>
    <w:rsid w:val="00D21A89"/>
    <w:rsid w:val="00D22723"/>
    <w:rsid w:val="00D236BC"/>
    <w:rsid w:val="00D24E72"/>
    <w:rsid w:val="00D2593F"/>
    <w:rsid w:val="00D26CA7"/>
    <w:rsid w:val="00D26F61"/>
    <w:rsid w:val="00D271FC"/>
    <w:rsid w:val="00D272F8"/>
    <w:rsid w:val="00D27307"/>
    <w:rsid w:val="00D27651"/>
    <w:rsid w:val="00D27941"/>
    <w:rsid w:val="00D30323"/>
    <w:rsid w:val="00D303C1"/>
    <w:rsid w:val="00D307FC"/>
    <w:rsid w:val="00D30A40"/>
    <w:rsid w:val="00D317D1"/>
    <w:rsid w:val="00D317E0"/>
    <w:rsid w:val="00D318CC"/>
    <w:rsid w:val="00D31D5B"/>
    <w:rsid w:val="00D31DAE"/>
    <w:rsid w:val="00D328D7"/>
    <w:rsid w:val="00D33A81"/>
    <w:rsid w:val="00D34065"/>
    <w:rsid w:val="00D3458E"/>
    <w:rsid w:val="00D34739"/>
    <w:rsid w:val="00D34887"/>
    <w:rsid w:val="00D35D70"/>
    <w:rsid w:val="00D3642E"/>
    <w:rsid w:val="00D36433"/>
    <w:rsid w:val="00D365D4"/>
    <w:rsid w:val="00D3679D"/>
    <w:rsid w:val="00D36934"/>
    <w:rsid w:val="00D36A85"/>
    <w:rsid w:val="00D36D35"/>
    <w:rsid w:val="00D37096"/>
    <w:rsid w:val="00D409B6"/>
    <w:rsid w:val="00D40F7C"/>
    <w:rsid w:val="00D41863"/>
    <w:rsid w:val="00D4191F"/>
    <w:rsid w:val="00D419DB"/>
    <w:rsid w:val="00D41D6E"/>
    <w:rsid w:val="00D420E4"/>
    <w:rsid w:val="00D42E65"/>
    <w:rsid w:val="00D43EFD"/>
    <w:rsid w:val="00D44BE8"/>
    <w:rsid w:val="00D450C9"/>
    <w:rsid w:val="00D45B27"/>
    <w:rsid w:val="00D45C3D"/>
    <w:rsid w:val="00D45E52"/>
    <w:rsid w:val="00D46892"/>
    <w:rsid w:val="00D474A1"/>
    <w:rsid w:val="00D477E8"/>
    <w:rsid w:val="00D50526"/>
    <w:rsid w:val="00D50654"/>
    <w:rsid w:val="00D508C3"/>
    <w:rsid w:val="00D50B2E"/>
    <w:rsid w:val="00D51E55"/>
    <w:rsid w:val="00D51FA0"/>
    <w:rsid w:val="00D5220E"/>
    <w:rsid w:val="00D544D5"/>
    <w:rsid w:val="00D549AA"/>
    <w:rsid w:val="00D55974"/>
    <w:rsid w:val="00D55B58"/>
    <w:rsid w:val="00D5635B"/>
    <w:rsid w:val="00D56B79"/>
    <w:rsid w:val="00D57045"/>
    <w:rsid w:val="00D574D1"/>
    <w:rsid w:val="00D57978"/>
    <w:rsid w:val="00D6038B"/>
    <w:rsid w:val="00D60EAA"/>
    <w:rsid w:val="00D61C2B"/>
    <w:rsid w:val="00D641F4"/>
    <w:rsid w:val="00D643A8"/>
    <w:rsid w:val="00D65251"/>
    <w:rsid w:val="00D65533"/>
    <w:rsid w:val="00D655F2"/>
    <w:rsid w:val="00D65695"/>
    <w:rsid w:val="00D65BD9"/>
    <w:rsid w:val="00D65FE3"/>
    <w:rsid w:val="00D6675E"/>
    <w:rsid w:val="00D67BEC"/>
    <w:rsid w:val="00D70A24"/>
    <w:rsid w:val="00D719C7"/>
    <w:rsid w:val="00D719CC"/>
    <w:rsid w:val="00D72A9D"/>
    <w:rsid w:val="00D72C37"/>
    <w:rsid w:val="00D73275"/>
    <w:rsid w:val="00D73474"/>
    <w:rsid w:val="00D739D4"/>
    <w:rsid w:val="00D74B0B"/>
    <w:rsid w:val="00D74E7E"/>
    <w:rsid w:val="00D760EF"/>
    <w:rsid w:val="00D7620B"/>
    <w:rsid w:val="00D76FC6"/>
    <w:rsid w:val="00D77052"/>
    <w:rsid w:val="00D77179"/>
    <w:rsid w:val="00D7734E"/>
    <w:rsid w:val="00D81072"/>
    <w:rsid w:val="00D8157A"/>
    <w:rsid w:val="00D83453"/>
    <w:rsid w:val="00D836CF"/>
    <w:rsid w:val="00D83A06"/>
    <w:rsid w:val="00D84167"/>
    <w:rsid w:val="00D846FE"/>
    <w:rsid w:val="00D84F51"/>
    <w:rsid w:val="00D85783"/>
    <w:rsid w:val="00D85A0B"/>
    <w:rsid w:val="00D86871"/>
    <w:rsid w:val="00D87C3A"/>
    <w:rsid w:val="00D9068E"/>
    <w:rsid w:val="00D90EE9"/>
    <w:rsid w:val="00D9105C"/>
    <w:rsid w:val="00D913D9"/>
    <w:rsid w:val="00D913EA"/>
    <w:rsid w:val="00D916D3"/>
    <w:rsid w:val="00D91A26"/>
    <w:rsid w:val="00D91BA9"/>
    <w:rsid w:val="00D92124"/>
    <w:rsid w:val="00D92A65"/>
    <w:rsid w:val="00D93430"/>
    <w:rsid w:val="00D93C72"/>
    <w:rsid w:val="00D94CBE"/>
    <w:rsid w:val="00D94F5C"/>
    <w:rsid w:val="00D9518D"/>
    <w:rsid w:val="00D952BF"/>
    <w:rsid w:val="00D95514"/>
    <w:rsid w:val="00D95911"/>
    <w:rsid w:val="00D96DBC"/>
    <w:rsid w:val="00D970B1"/>
    <w:rsid w:val="00D9789D"/>
    <w:rsid w:val="00D97D23"/>
    <w:rsid w:val="00D97E98"/>
    <w:rsid w:val="00DA00BC"/>
    <w:rsid w:val="00DA033A"/>
    <w:rsid w:val="00DA1AC5"/>
    <w:rsid w:val="00DA1E83"/>
    <w:rsid w:val="00DA2265"/>
    <w:rsid w:val="00DA2690"/>
    <w:rsid w:val="00DA2D07"/>
    <w:rsid w:val="00DA3933"/>
    <w:rsid w:val="00DA40E8"/>
    <w:rsid w:val="00DA418E"/>
    <w:rsid w:val="00DA4846"/>
    <w:rsid w:val="00DA68A7"/>
    <w:rsid w:val="00DA70C9"/>
    <w:rsid w:val="00DA7D25"/>
    <w:rsid w:val="00DB087F"/>
    <w:rsid w:val="00DB0B60"/>
    <w:rsid w:val="00DB1488"/>
    <w:rsid w:val="00DB2CD0"/>
    <w:rsid w:val="00DB3462"/>
    <w:rsid w:val="00DB3621"/>
    <w:rsid w:val="00DB37C5"/>
    <w:rsid w:val="00DB3EAF"/>
    <w:rsid w:val="00DB401A"/>
    <w:rsid w:val="00DB5729"/>
    <w:rsid w:val="00DB6E77"/>
    <w:rsid w:val="00DB6EC0"/>
    <w:rsid w:val="00DB71B0"/>
    <w:rsid w:val="00DB7971"/>
    <w:rsid w:val="00DB7CED"/>
    <w:rsid w:val="00DB7D24"/>
    <w:rsid w:val="00DC0AD0"/>
    <w:rsid w:val="00DC0C65"/>
    <w:rsid w:val="00DC0D5F"/>
    <w:rsid w:val="00DC105E"/>
    <w:rsid w:val="00DC3784"/>
    <w:rsid w:val="00DC4BB8"/>
    <w:rsid w:val="00DC4FF3"/>
    <w:rsid w:val="00DC5130"/>
    <w:rsid w:val="00DC524B"/>
    <w:rsid w:val="00DC54F7"/>
    <w:rsid w:val="00DC57E6"/>
    <w:rsid w:val="00DC6C41"/>
    <w:rsid w:val="00DD034D"/>
    <w:rsid w:val="00DD05A6"/>
    <w:rsid w:val="00DD28D1"/>
    <w:rsid w:val="00DD3C4B"/>
    <w:rsid w:val="00DD4441"/>
    <w:rsid w:val="00DD4D5A"/>
    <w:rsid w:val="00DD6033"/>
    <w:rsid w:val="00DD6F03"/>
    <w:rsid w:val="00DD74DD"/>
    <w:rsid w:val="00DD776A"/>
    <w:rsid w:val="00DD7C65"/>
    <w:rsid w:val="00DE1037"/>
    <w:rsid w:val="00DE23C8"/>
    <w:rsid w:val="00DE24B5"/>
    <w:rsid w:val="00DE358B"/>
    <w:rsid w:val="00DE3EE4"/>
    <w:rsid w:val="00DE49D6"/>
    <w:rsid w:val="00DE54BA"/>
    <w:rsid w:val="00DE73BC"/>
    <w:rsid w:val="00DE77F7"/>
    <w:rsid w:val="00DF066E"/>
    <w:rsid w:val="00DF19C1"/>
    <w:rsid w:val="00DF20F0"/>
    <w:rsid w:val="00DF2EEA"/>
    <w:rsid w:val="00DF3178"/>
    <w:rsid w:val="00DF3EBD"/>
    <w:rsid w:val="00DF4321"/>
    <w:rsid w:val="00DF467B"/>
    <w:rsid w:val="00DF5361"/>
    <w:rsid w:val="00DF5B8E"/>
    <w:rsid w:val="00DF6238"/>
    <w:rsid w:val="00DF69CE"/>
    <w:rsid w:val="00DF6C13"/>
    <w:rsid w:val="00DF767A"/>
    <w:rsid w:val="00E002F5"/>
    <w:rsid w:val="00E010C7"/>
    <w:rsid w:val="00E012BA"/>
    <w:rsid w:val="00E03135"/>
    <w:rsid w:val="00E0379A"/>
    <w:rsid w:val="00E03AAA"/>
    <w:rsid w:val="00E03AFD"/>
    <w:rsid w:val="00E03C99"/>
    <w:rsid w:val="00E03CFC"/>
    <w:rsid w:val="00E046B8"/>
    <w:rsid w:val="00E05423"/>
    <w:rsid w:val="00E0548B"/>
    <w:rsid w:val="00E0617E"/>
    <w:rsid w:val="00E06833"/>
    <w:rsid w:val="00E07E09"/>
    <w:rsid w:val="00E10F52"/>
    <w:rsid w:val="00E118FB"/>
    <w:rsid w:val="00E1394E"/>
    <w:rsid w:val="00E1425B"/>
    <w:rsid w:val="00E14390"/>
    <w:rsid w:val="00E14A67"/>
    <w:rsid w:val="00E152E0"/>
    <w:rsid w:val="00E1558F"/>
    <w:rsid w:val="00E158CC"/>
    <w:rsid w:val="00E1605A"/>
    <w:rsid w:val="00E1639D"/>
    <w:rsid w:val="00E20A94"/>
    <w:rsid w:val="00E222D2"/>
    <w:rsid w:val="00E23CDD"/>
    <w:rsid w:val="00E24C0F"/>
    <w:rsid w:val="00E252E7"/>
    <w:rsid w:val="00E257E3"/>
    <w:rsid w:val="00E26834"/>
    <w:rsid w:val="00E26F13"/>
    <w:rsid w:val="00E31182"/>
    <w:rsid w:val="00E323D0"/>
    <w:rsid w:val="00E329B0"/>
    <w:rsid w:val="00E32AAE"/>
    <w:rsid w:val="00E330BC"/>
    <w:rsid w:val="00E336A0"/>
    <w:rsid w:val="00E33F94"/>
    <w:rsid w:val="00E341E8"/>
    <w:rsid w:val="00E342AB"/>
    <w:rsid w:val="00E34997"/>
    <w:rsid w:val="00E35659"/>
    <w:rsid w:val="00E35C6F"/>
    <w:rsid w:val="00E3611F"/>
    <w:rsid w:val="00E3673F"/>
    <w:rsid w:val="00E36F4E"/>
    <w:rsid w:val="00E373CA"/>
    <w:rsid w:val="00E37EA1"/>
    <w:rsid w:val="00E401E2"/>
    <w:rsid w:val="00E412B6"/>
    <w:rsid w:val="00E41F79"/>
    <w:rsid w:val="00E423C6"/>
    <w:rsid w:val="00E426EA"/>
    <w:rsid w:val="00E428E2"/>
    <w:rsid w:val="00E437B9"/>
    <w:rsid w:val="00E44164"/>
    <w:rsid w:val="00E4483A"/>
    <w:rsid w:val="00E4796F"/>
    <w:rsid w:val="00E47AE4"/>
    <w:rsid w:val="00E50DA5"/>
    <w:rsid w:val="00E51791"/>
    <w:rsid w:val="00E52267"/>
    <w:rsid w:val="00E526E4"/>
    <w:rsid w:val="00E528BB"/>
    <w:rsid w:val="00E52E7B"/>
    <w:rsid w:val="00E53292"/>
    <w:rsid w:val="00E53582"/>
    <w:rsid w:val="00E53984"/>
    <w:rsid w:val="00E53AA0"/>
    <w:rsid w:val="00E5474F"/>
    <w:rsid w:val="00E54DDF"/>
    <w:rsid w:val="00E54FA5"/>
    <w:rsid w:val="00E5563F"/>
    <w:rsid w:val="00E55F54"/>
    <w:rsid w:val="00E5715A"/>
    <w:rsid w:val="00E571AB"/>
    <w:rsid w:val="00E57F4D"/>
    <w:rsid w:val="00E606F0"/>
    <w:rsid w:val="00E6087E"/>
    <w:rsid w:val="00E60DD0"/>
    <w:rsid w:val="00E60F32"/>
    <w:rsid w:val="00E6115A"/>
    <w:rsid w:val="00E6150E"/>
    <w:rsid w:val="00E61F80"/>
    <w:rsid w:val="00E63238"/>
    <w:rsid w:val="00E641EE"/>
    <w:rsid w:val="00E645ED"/>
    <w:rsid w:val="00E6474C"/>
    <w:rsid w:val="00E65046"/>
    <w:rsid w:val="00E651A4"/>
    <w:rsid w:val="00E65418"/>
    <w:rsid w:val="00E661F2"/>
    <w:rsid w:val="00E664DB"/>
    <w:rsid w:val="00E664E1"/>
    <w:rsid w:val="00E67CEB"/>
    <w:rsid w:val="00E70EAC"/>
    <w:rsid w:val="00E710E3"/>
    <w:rsid w:val="00E7189F"/>
    <w:rsid w:val="00E719A6"/>
    <w:rsid w:val="00E71AE5"/>
    <w:rsid w:val="00E721B4"/>
    <w:rsid w:val="00E72A67"/>
    <w:rsid w:val="00E72C86"/>
    <w:rsid w:val="00E72CC4"/>
    <w:rsid w:val="00E749C2"/>
    <w:rsid w:val="00E752ED"/>
    <w:rsid w:val="00E76322"/>
    <w:rsid w:val="00E767B5"/>
    <w:rsid w:val="00E76A7F"/>
    <w:rsid w:val="00E7727D"/>
    <w:rsid w:val="00E773DF"/>
    <w:rsid w:val="00E77C02"/>
    <w:rsid w:val="00E77EB3"/>
    <w:rsid w:val="00E81909"/>
    <w:rsid w:val="00E81A31"/>
    <w:rsid w:val="00E81F37"/>
    <w:rsid w:val="00E824AC"/>
    <w:rsid w:val="00E82F38"/>
    <w:rsid w:val="00E83FA2"/>
    <w:rsid w:val="00E84F05"/>
    <w:rsid w:val="00E854D0"/>
    <w:rsid w:val="00E863CB"/>
    <w:rsid w:val="00E87629"/>
    <w:rsid w:val="00E87703"/>
    <w:rsid w:val="00E878D7"/>
    <w:rsid w:val="00E90073"/>
    <w:rsid w:val="00E911DE"/>
    <w:rsid w:val="00E922B7"/>
    <w:rsid w:val="00E92D6A"/>
    <w:rsid w:val="00E92E65"/>
    <w:rsid w:val="00E948D9"/>
    <w:rsid w:val="00E94E14"/>
    <w:rsid w:val="00E957FC"/>
    <w:rsid w:val="00E963F8"/>
    <w:rsid w:val="00E968A2"/>
    <w:rsid w:val="00E96D0D"/>
    <w:rsid w:val="00E97BD5"/>
    <w:rsid w:val="00EA0278"/>
    <w:rsid w:val="00EA02C5"/>
    <w:rsid w:val="00EA042E"/>
    <w:rsid w:val="00EA19F4"/>
    <w:rsid w:val="00EA3DE2"/>
    <w:rsid w:val="00EA435B"/>
    <w:rsid w:val="00EA5118"/>
    <w:rsid w:val="00EA733F"/>
    <w:rsid w:val="00EA75EC"/>
    <w:rsid w:val="00EA7918"/>
    <w:rsid w:val="00EA7DBD"/>
    <w:rsid w:val="00EB0E88"/>
    <w:rsid w:val="00EB2595"/>
    <w:rsid w:val="00EB29A4"/>
    <w:rsid w:val="00EB32AD"/>
    <w:rsid w:val="00EB3AC7"/>
    <w:rsid w:val="00EB4119"/>
    <w:rsid w:val="00EB43B6"/>
    <w:rsid w:val="00EB49FD"/>
    <w:rsid w:val="00EB4BEF"/>
    <w:rsid w:val="00EB4F86"/>
    <w:rsid w:val="00EB5BF4"/>
    <w:rsid w:val="00EB5CC6"/>
    <w:rsid w:val="00EB5EBF"/>
    <w:rsid w:val="00EB6374"/>
    <w:rsid w:val="00EB65A5"/>
    <w:rsid w:val="00EB6721"/>
    <w:rsid w:val="00EB6CF8"/>
    <w:rsid w:val="00EB6D47"/>
    <w:rsid w:val="00EB742E"/>
    <w:rsid w:val="00EB7581"/>
    <w:rsid w:val="00EB7D6F"/>
    <w:rsid w:val="00EB7FFB"/>
    <w:rsid w:val="00EC0949"/>
    <w:rsid w:val="00EC0B00"/>
    <w:rsid w:val="00EC0D50"/>
    <w:rsid w:val="00EC0DF0"/>
    <w:rsid w:val="00EC1203"/>
    <w:rsid w:val="00EC1882"/>
    <w:rsid w:val="00EC1954"/>
    <w:rsid w:val="00EC1E57"/>
    <w:rsid w:val="00EC220D"/>
    <w:rsid w:val="00EC28CC"/>
    <w:rsid w:val="00EC2B61"/>
    <w:rsid w:val="00EC2CC0"/>
    <w:rsid w:val="00EC2CFA"/>
    <w:rsid w:val="00EC3451"/>
    <w:rsid w:val="00EC4D50"/>
    <w:rsid w:val="00EC4EBC"/>
    <w:rsid w:val="00EC5A6C"/>
    <w:rsid w:val="00EC5CA9"/>
    <w:rsid w:val="00EC6675"/>
    <w:rsid w:val="00EC66B4"/>
    <w:rsid w:val="00EC6854"/>
    <w:rsid w:val="00ED0444"/>
    <w:rsid w:val="00ED0C55"/>
    <w:rsid w:val="00ED12B8"/>
    <w:rsid w:val="00ED1DB1"/>
    <w:rsid w:val="00ED20C9"/>
    <w:rsid w:val="00ED3846"/>
    <w:rsid w:val="00ED3CC6"/>
    <w:rsid w:val="00ED4618"/>
    <w:rsid w:val="00ED6F33"/>
    <w:rsid w:val="00ED7A3A"/>
    <w:rsid w:val="00ED7C2A"/>
    <w:rsid w:val="00EE16E3"/>
    <w:rsid w:val="00EE1E03"/>
    <w:rsid w:val="00EE2C27"/>
    <w:rsid w:val="00EE361D"/>
    <w:rsid w:val="00EE3ACF"/>
    <w:rsid w:val="00EE4458"/>
    <w:rsid w:val="00EE4ECE"/>
    <w:rsid w:val="00EE57FA"/>
    <w:rsid w:val="00EE5BB6"/>
    <w:rsid w:val="00EE5C46"/>
    <w:rsid w:val="00EE5C74"/>
    <w:rsid w:val="00EE5D46"/>
    <w:rsid w:val="00EE62EA"/>
    <w:rsid w:val="00EE6549"/>
    <w:rsid w:val="00EE70EB"/>
    <w:rsid w:val="00EE7239"/>
    <w:rsid w:val="00EE7295"/>
    <w:rsid w:val="00EF18C8"/>
    <w:rsid w:val="00EF1B18"/>
    <w:rsid w:val="00EF2538"/>
    <w:rsid w:val="00EF2F10"/>
    <w:rsid w:val="00EF3030"/>
    <w:rsid w:val="00EF31D4"/>
    <w:rsid w:val="00EF52CB"/>
    <w:rsid w:val="00EF580B"/>
    <w:rsid w:val="00EF7B6D"/>
    <w:rsid w:val="00F0116C"/>
    <w:rsid w:val="00F01C75"/>
    <w:rsid w:val="00F01E4D"/>
    <w:rsid w:val="00F02265"/>
    <w:rsid w:val="00F02631"/>
    <w:rsid w:val="00F02896"/>
    <w:rsid w:val="00F02ACA"/>
    <w:rsid w:val="00F02C97"/>
    <w:rsid w:val="00F03508"/>
    <w:rsid w:val="00F038FB"/>
    <w:rsid w:val="00F043E1"/>
    <w:rsid w:val="00F04C7D"/>
    <w:rsid w:val="00F05781"/>
    <w:rsid w:val="00F05F64"/>
    <w:rsid w:val="00F06361"/>
    <w:rsid w:val="00F068C7"/>
    <w:rsid w:val="00F06908"/>
    <w:rsid w:val="00F06FC4"/>
    <w:rsid w:val="00F06FF1"/>
    <w:rsid w:val="00F07817"/>
    <w:rsid w:val="00F07BE1"/>
    <w:rsid w:val="00F11D75"/>
    <w:rsid w:val="00F11F37"/>
    <w:rsid w:val="00F1270B"/>
    <w:rsid w:val="00F129EB"/>
    <w:rsid w:val="00F12A31"/>
    <w:rsid w:val="00F12E87"/>
    <w:rsid w:val="00F12F6A"/>
    <w:rsid w:val="00F13944"/>
    <w:rsid w:val="00F13C1D"/>
    <w:rsid w:val="00F1476B"/>
    <w:rsid w:val="00F15423"/>
    <w:rsid w:val="00F15805"/>
    <w:rsid w:val="00F161B2"/>
    <w:rsid w:val="00F167A1"/>
    <w:rsid w:val="00F17BF0"/>
    <w:rsid w:val="00F20A3C"/>
    <w:rsid w:val="00F21251"/>
    <w:rsid w:val="00F21E60"/>
    <w:rsid w:val="00F222DD"/>
    <w:rsid w:val="00F231F7"/>
    <w:rsid w:val="00F2381C"/>
    <w:rsid w:val="00F24817"/>
    <w:rsid w:val="00F2573D"/>
    <w:rsid w:val="00F2632F"/>
    <w:rsid w:val="00F265C5"/>
    <w:rsid w:val="00F26DB2"/>
    <w:rsid w:val="00F2703A"/>
    <w:rsid w:val="00F3137B"/>
    <w:rsid w:val="00F31404"/>
    <w:rsid w:val="00F314E9"/>
    <w:rsid w:val="00F31BE4"/>
    <w:rsid w:val="00F31EF2"/>
    <w:rsid w:val="00F334FF"/>
    <w:rsid w:val="00F342A3"/>
    <w:rsid w:val="00F34E94"/>
    <w:rsid w:val="00F3599A"/>
    <w:rsid w:val="00F35CD3"/>
    <w:rsid w:val="00F36048"/>
    <w:rsid w:val="00F36B30"/>
    <w:rsid w:val="00F36EB7"/>
    <w:rsid w:val="00F372E6"/>
    <w:rsid w:val="00F374B4"/>
    <w:rsid w:val="00F405FF"/>
    <w:rsid w:val="00F40AF5"/>
    <w:rsid w:val="00F40B07"/>
    <w:rsid w:val="00F40FC5"/>
    <w:rsid w:val="00F416F3"/>
    <w:rsid w:val="00F440B1"/>
    <w:rsid w:val="00F458F8"/>
    <w:rsid w:val="00F45A0C"/>
    <w:rsid w:val="00F45F26"/>
    <w:rsid w:val="00F45FD8"/>
    <w:rsid w:val="00F47038"/>
    <w:rsid w:val="00F47E00"/>
    <w:rsid w:val="00F51F95"/>
    <w:rsid w:val="00F5201B"/>
    <w:rsid w:val="00F5208B"/>
    <w:rsid w:val="00F5387B"/>
    <w:rsid w:val="00F54431"/>
    <w:rsid w:val="00F54573"/>
    <w:rsid w:val="00F549BA"/>
    <w:rsid w:val="00F55273"/>
    <w:rsid w:val="00F5533C"/>
    <w:rsid w:val="00F55AB9"/>
    <w:rsid w:val="00F565A0"/>
    <w:rsid w:val="00F5740D"/>
    <w:rsid w:val="00F57C38"/>
    <w:rsid w:val="00F607DA"/>
    <w:rsid w:val="00F60E54"/>
    <w:rsid w:val="00F61355"/>
    <w:rsid w:val="00F614D3"/>
    <w:rsid w:val="00F62276"/>
    <w:rsid w:val="00F62B91"/>
    <w:rsid w:val="00F62D56"/>
    <w:rsid w:val="00F62F9D"/>
    <w:rsid w:val="00F64430"/>
    <w:rsid w:val="00F64970"/>
    <w:rsid w:val="00F64C94"/>
    <w:rsid w:val="00F64CA5"/>
    <w:rsid w:val="00F64E6A"/>
    <w:rsid w:val="00F65BF3"/>
    <w:rsid w:val="00F6634C"/>
    <w:rsid w:val="00F67E9F"/>
    <w:rsid w:val="00F70300"/>
    <w:rsid w:val="00F70320"/>
    <w:rsid w:val="00F70950"/>
    <w:rsid w:val="00F709F8"/>
    <w:rsid w:val="00F7121F"/>
    <w:rsid w:val="00F71E10"/>
    <w:rsid w:val="00F71EAA"/>
    <w:rsid w:val="00F722B4"/>
    <w:rsid w:val="00F7300C"/>
    <w:rsid w:val="00F732D4"/>
    <w:rsid w:val="00F7357A"/>
    <w:rsid w:val="00F73953"/>
    <w:rsid w:val="00F73C7F"/>
    <w:rsid w:val="00F7428D"/>
    <w:rsid w:val="00F745ED"/>
    <w:rsid w:val="00F748B8"/>
    <w:rsid w:val="00F75644"/>
    <w:rsid w:val="00F758B3"/>
    <w:rsid w:val="00F7607B"/>
    <w:rsid w:val="00F7619B"/>
    <w:rsid w:val="00F764D1"/>
    <w:rsid w:val="00F767A6"/>
    <w:rsid w:val="00F76A81"/>
    <w:rsid w:val="00F776D5"/>
    <w:rsid w:val="00F77BB9"/>
    <w:rsid w:val="00F8087B"/>
    <w:rsid w:val="00F81A77"/>
    <w:rsid w:val="00F81C0F"/>
    <w:rsid w:val="00F82142"/>
    <w:rsid w:val="00F829DD"/>
    <w:rsid w:val="00F839C7"/>
    <w:rsid w:val="00F83A64"/>
    <w:rsid w:val="00F86863"/>
    <w:rsid w:val="00F869CE"/>
    <w:rsid w:val="00F86AF0"/>
    <w:rsid w:val="00F870FE"/>
    <w:rsid w:val="00F87194"/>
    <w:rsid w:val="00F906E0"/>
    <w:rsid w:val="00F9082B"/>
    <w:rsid w:val="00F90E94"/>
    <w:rsid w:val="00F913A8"/>
    <w:rsid w:val="00F915C9"/>
    <w:rsid w:val="00F91638"/>
    <w:rsid w:val="00F926B5"/>
    <w:rsid w:val="00F927C5"/>
    <w:rsid w:val="00F9312D"/>
    <w:rsid w:val="00F937F5"/>
    <w:rsid w:val="00F942F6"/>
    <w:rsid w:val="00F95073"/>
    <w:rsid w:val="00F9511B"/>
    <w:rsid w:val="00F95767"/>
    <w:rsid w:val="00F96931"/>
    <w:rsid w:val="00F96FCA"/>
    <w:rsid w:val="00F97B1A"/>
    <w:rsid w:val="00FA012F"/>
    <w:rsid w:val="00FA0C65"/>
    <w:rsid w:val="00FA15B1"/>
    <w:rsid w:val="00FA1790"/>
    <w:rsid w:val="00FA1E16"/>
    <w:rsid w:val="00FA207D"/>
    <w:rsid w:val="00FA2BA6"/>
    <w:rsid w:val="00FA3178"/>
    <w:rsid w:val="00FA5199"/>
    <w:rsid w:val="00FA5830"/>
    <w:rsid w:val="00FA5FC7"/>
    <w:rsid w:val="00FA6774"/>
    <w:rsid w:val="00FA6FDF"/>
    <w:rsid w:val="00FA7E7E"/>
    <w:rsid w:val="00FA7F06"/>
    <w:rsid w:val="00FB0460"/>
    <w:rsid w:val="00FB0D1C"/>
    <w:rsid w:val="00FB154F"/>
    <w:rsid w:val="00FB1742"/>
    <w:rsid w:val="00FB25F2"/>
    <w:rsid w:val="00FB460E"/>
    <w:rsid w:val="00FB4BCE"/>
    <w:rsid w:val="00FB5873"/>
    <w:rsid w:val="00FB5CD0"/>
    <w:rsid w:val="00FB6334"/>
    <w:rsid w:val="00FB6543"/>
    <w:rsid w:val="00FB6647"/>
    <w:rsid w:val="00FB69E6"/>
    <w:rsid w:val="00FB6AA7"/>
    <w:rsid w:val="00FC08E2"/>
    <w:rsid w:val="00FC1082"/>
    <w:rsid w:val="00FC10C8"/>
    <w:rsid w:val="00FC13E1"/>
    <w:rsid w:val="00FC1685"/>
    <w:rsid w:val="00FC185F"/>
    <w:rsid w:val="00FC2185"/>
    <w:rsid w:val="00FC31EA"/>
    <w:rsid w:val="00FC32AD"/>
    <w:rsid w:val="00FC586A"/>
    <w:rsid w:val="00FC5CD0"/>
    <w:rsid w:val="00FC68A2"/>
    <w:rsid w:val="00FC6F0A"/>
    <w:rsid w:val="00FC7D27"/>
    <w:rsid w:val="00FC7E10"/>
    <w:rsid w:val="00FD003F"/>
    <w:rsid w:val="00FD06E4"/>
    <w:rsid w:val="00FD0C00"/>
    <w:rsid w:val="00FD2170"/>
    <w:rsid w:val="00FD24FE"/>
    <w:rsid w:val="00FD2B98"/>
    <w:rsid w:val="00FD2DE3"/>
    <w:rsid w:val="00FD4131"/>
    <w:rsid w:val="00FD4612"/>
    <w:rsid w:val="00FD48D6"/>
    <w:rsid w:val="00FD4E9B"/>
    <w:rsid w:val="00FD634C"/>
    <w:rsid w:val="00FD661B"/>
    <w:rsid w:val="00FD6A7D"/>
    <w:rsid w:val="00FD6CAA"/>
    <w:rsid w:val="00FD6E9B"/>
    <w:rsid w:val="00FD7386"/>
    <w:rsid w:val="00FE040A"/>
    <w:rsid w:val="00FE0CF3"/>
    <w:rsid w:val="00FE2AF8"/>
    <w:rsid w:val="00FE323B"/>
    <w:rsid w:val="00FE3270"/>
    <w:rsid w:val="00FE44BC"/>
    <w:rsid w:val="00FE4CEB"/>
    <w:rsid w:val="00FE5015"/>
    <w:rsid w:val="00FE56F8"/>
    <w:rsid w:val="00FE63A4"/>
    <w:rsid w:val="00FE757C"/>
    <w:rsid w:val="00FF064C"/>
    <w:rsid w:val="00FF1AE3"/>
    <w:rsid w:val="00FF326E"/>
    <w:rsid w:val="00FF3367"/>
    <w:rsid w:val="00FF4BA0"/>
    <w:rsid w:val="00FF5139"/>
    <w:rsid w:val="00FF5437"/>
    <w:rsid w:val="00FF7ACC"/>
    <w:rsid w:val="01267F91"/>
    <w:rsid w:val="01D70A42"/>
    <w:rsid w:val="03774588"/>
    <w:rsid w:val="03E300AD"/>
    <w:rsid w:val="04F31D21"/>
    <w:rsid w:val="05DA4353"/>
    <w:rsid w:val="079E625C"/>
    <w:rsid w:val="0854E9B0"/>
    <w:rsid w:val="08F4880D"/>
    <w:rsid w:val="0A67E125"/>
    <w:rsid w:val="0AB171DA"/>
    <w:rsid w:val="0ABC3ED8"/>
    <w:rsid w:val="0B01ADC9"/>
    <w:rsid w:val="0B36190E"/>
    <w:rsid w:val="0B64CBE6"/>
    <w:rsid w:val="0CFC5286"/>
    <w:rsid w:val="0D12792E"/>
    <w:rsid w:val="0D44C50E"/>
    <w:rsid w:val="0DB00C52"/>
    <w:rsid w:val="0DB607A6"/>
    <w:rsid w:val="0DCDED7D"/>
    <w:rsid w:val="0E300AF0"/>
    <w:rsid w:val="115E8A38"/>
    <w:rsid w:val="11B44511"/>
    <w:rsid w:val="11F40F0B"/>
    <w:rsid w:val="12ABC6EA"/>
    <w:rsid w:val="12B3CFE5"/>
    <w:rsid w:val="1336CF76"/>
    <w:rsid w:val="13699284"/>
    <w:rsid w:val="140D987D"/>
    <w:rsid w:val="14B07EAC"/>
    <w:rsid w:val="14BAD2F5"/>
    <w:rsid w:val="1547D360"/>
    <w:rsid w:val="15D5656C"/>
    <w:rsid w:val="162CDC90"/>
    <w:rsid w:val="165828FF"/>
    <w:rsid w:val="169B3048"/>
    <w:rsid w:val="17BC9377"/>
    <w:rsid w:val="184D2618"/>
    <w:rsid w:val="187F2A62"/>
    <w:rsid w:val="18AC27E4"/>
    <w:rsid w:val="1ABE1041"/>
    <w:rsid w:val="1AE4AC1F"/>
    <w:rsid w:val="1AEC98DB"/>
    <w:rsid w:val="1B584D0F"/>
    <w:rsid w:val="1BA2C32E"/>
    <w:rsid w:val="1CB40E39"/>
    <w:rsid w:val="1CC46F2A"/>
    <w:rsid w:val="1CD1974C"/>
    <w:rsid w:val="1D0CFB6D"/>
    <w:rsid w:val="1DFBA0C3"/>
    <w:rsid w:val="1E2C0DB7"/>
    <w:rsid w:val="1EDCDE17"/>
    <w:rsid w:val="1F153FD2"/>
    <w:rsid w:val="1F847434"/>
    <w:rsid w:val="20FDC44F"/>
    <w:rsid w:val="213E4FFA"/>
    <w:rsid w:val="224CE7FC"/>
    <w:rsid w:val="22F01BBD"/>
    <w:rsid w:val="235F63EF"/>
    <w:rsid w:val="239C854A"/>
    <w:rsid w:val="23B2B45C"/>
    <w:rsid w:val="23EF3F32"/>
    <w:rsid w:val="2435E797"/>
    <w:rsid w:val="248B06E3"/>
    <w:rsid w:val="25AFC752"/>
    <w:rsid w:val="25DC54BE"/>
    <w:rsid w:val="25E869E2"/>
    <w:rsid w:val="26994C26"/>
    <w:rsid w:val="26B2DE59"/>
    <w:rsid w:val="2709667A"/>
    <w:rsid w:val="272DC241"/>
    <w:rsid w:val="275E34FF"/>
    <w:rsid w:val="276E6AEE"/>
    <w:rsid w:val="289C3E98"/>
    <w:rsid w:val="28CFCFB4"/>
    <w:rsid w:val="28F2D505"/>
    <w:rsid w:val="28F307D6"/>
    <w:rsid w:val="2B2C0DD2"/>
    <w:rsid w:val="2C072DE2"/>
    <w:rsid w:val="2D4C17F0"/>
    <w:rsid w:val="2F63E789"/>
    <w:rsid w:val="3063A035"/>
    <w:rsid w:val="30847631"/>
    <w:rsid w:val="30A6A9B2"/>
    <w:rsid w:val="3171CC83"/>
    <w:rsid w:val="31C618B4"/>
    <w:rsid w:val="33068BDA"/>
    <w:rsid w:val="33AC6417"/>
    <w:rsid w:val="3504453B"/>
    <w:rsid w:val="352E3D2B"/>
    <w:rsid w:val="35587DC8"/>
    <w:rsid w:val="368E69DF"/>
    <w:rsid w:val="38C52A96"/>
    <w:rsid w:val="3A6F41A7"/>
    <w:rsid w:val="3A78D360"/>
    <w:rsid w:val="3A792F0C"/>
    <w:rsid w:val="3AEB911F"/>
    <w:rsid w:val="3AF62ED4"/>
    <w:rsid w:val="3C916A0E"/>
    <w:rsid w:val="3D6AB2EA"/>
    <w:rsid w:val="3EB7C1D2"/>
    <w:rsid w:val="3EEC2261"/>
    <w:rsid w:val="3F1F6051"/>
    <w:rsid w:val="3F6340D6"/>
    <w:rsid w:val="3FE60B77"/>
    <w:rsid w:val="40889F92"/>
    <w:rsid w:val="40A429FB"/>
    <w:rsid w:val="40DCE1A1"/>
    <w:rsid w:val="41A52244"/>
    <w:rsid w:val="41A7D2B3"/>
    <w:rsid w:val="42A0A40F"/>
    <w:rsid w:val="43079713"/>
    <w:rsid w:val="43158CDD"/>
    <w:rsid w:val="43BD0E02"/>
    <w:rsid w:val="4593E55A"/>
    <w:rsid w:val="45AF6291"/>
    <w:rsid w:val="45EB0A09"/>
    <w:rsid w:val="464E5C8F"/>
    <w:rsid w:val="46A960BD"/>
    <w:rsid w:val="4731EF9D"/>
    <w:rsid w:val="47391FFB"/>
    <w:rsid w:val="489BCAA3"/>
    <w:rsid w:val="48B42113"/>
    <w:rsid w:val="48C90E75"/>
    <w:rsid w:val="499DA034"/>
    <w:rsid w:val="499EAB32"/>
    <w:rsid w:val="49CAF440"/>
    <w:rsid w:val="4A63AA7B"/>
    <w:rsid w:val="4BD1708B"/>
    <w:rsid w:val="4D13883B"/>
    <w:rsid w:val="4D85A3A6"/>
    <w:rsid w:val="4DB1CEB2"/>
    <w:rsid w:val="4DECDF08"/>
    <w:rsid w:val="502B25FC"/>
    <w:rsid w:val="50359DC2"/>
    <w:rsid w:val="5087D97E"/>
    <w:rsid w:val="50A885D1"/>
    <w:rsid w:val="513778D9"/>
    <w:rsid w:val="51E43C2E"/>
    <w:rsid w:val="523290DF"/>
    <w:rsid w:val="530C2199"/>
    <w:rsid w:val="5320E50A"/>
    <w:rsid w:val="53336E91"/>
    <w:rsid w:val="53E61246"/>
    <w:rsid w:val="548B8C83"/>
    <w:rsid w:val="54C61147"/>
    <w:rsid w:val="551B4E04"/>
    <w:rsid w:val="5563F516"/>
    <w:rsid w:val="5574E200"/>
    <w:rsid w:val="56229879"/>
    <w:rsid w:val="56583E2E"/>
    <w:rsid w:val="571DA160"/>
    <w:rsid w:val="58021443"/>
    <w:rsid w:val="581B1746"/>
    <w:rsid w:val="588B7820"/>
    <w:rsid w:val="58EE85DB"/>
    <w:rsid w:val="59810ABD"/>
    <w:rsid w:val="5A7E11BF"/>
    <w:rsid w:val="5ADF3000"/>
    <w:rsid w:val="5B5643DD"/>
    <w:rsid w:val="5BFF7CBA"/>
    <w:rsid w:val="5C3999D6"/>
    <w:rsid w:val="5C9EE6A2"/>
    <w:rsid w:val="5CAD7DBC"/>
    <w:rsid w:val="5CC444E2"/>
    <w:rsid w:val="5CCC8AA9"/>
    <w:rsid w:val="5F983F3E"/>
    <w:rsid w:val="600509AB"/>
    <w:rsid w:val="600C809A"/>
    <w:rsid w:val="6029C40B"/>
    <w:rsid w:val="603CC0D7"/>
    <w:rsid w:val="611110F0"/>
    <w:rsid w:val="6167FE88"/>
    <w:rsid w:val="61CCC67D"/>
    <w:rsid w:val="61D0C9D1"/>
    <w:rsid w:val="61DA221F"/>
    <w:rsid w:val="620363AB"/>
    <w:rsid w:val="62814AE4"/>
    <w:rsid w:val="62C8B3F1"/>
    <w:rsid w:val="63CFFD8A"/>
    <w:rsid w:val="6487252E"/>
    <w:rsid w:val="64EBEB4C"/>
    <w:rsid w:val="6503BC80"/>
    <w:rsid w:val="65300463"/>
    <w:rsid w:val="659585AA"/>
    <w:rsid w:val="65BB2C48"/>
    <w:rsid w:val="66DD707A"/>
    <w:rsid w:val="68BD85D3"/>
    <w:rsid w:val="68E9D7E6"/>
    <w:rsid w:val="69B7BC45"/>
    <w:rsid w:val="6A195773"/>
    <w:rsid w:val="6A87A2BB"/>
    <w:rsid w:val="6A8B201B"/>
    <w:rsid w:val="6ABD1020"/>
    <w:rsid w:val="6B17E484"/>
    <w:rsid w:val="6B630482"/>
    <w:rsid w:val="6B92B42C"/>
    <w:rsid w:val="6C08C9E4"/>
    <w:rsid w:val="6D7183A3"/>
    <w:rsid w:val="6D9DA9D9"/>
    <w:rsid w:val="6DA07301"/>
    <w:rsid w:val="6FA1908C"/>
    <w:rsid w:val="6FC0347B"/>
    <w:rsid w:val="6FF161B9"/>
    <w:rsid w:val="70588E76"/>
    <w:rsid w:val="70BAE03A"/>
    <w:rsid w:val="70DCB1E0"/>
    <w:rsid w:val="7201F3AA"/>
    <w:rsid w:val="726472B1"/>
    <w:rsid w:val="73074BF1"/>
    <w:rsid w:val="742C8A8D"/>
    <w:rsid w:val="742FA808"/>
    <w:rsid w:val="754A58D6"/>
    <w:rsid w:val="756BAFDE"/>
    <w:rsid w:val="76CDE2F3"/>
    <w:rsid w:val="777C31D2"/>
    <w:rsid w:val="77AD4D6B"/>
    <w:rsid w:val="78A5135D"/>
    <w:rsid w:val="78E6D353"/>
    <w:rsid w:val="792F9114"/>
    <w:rsid w:val="7933CBBF"/>
    <w:rsid w:val="79946DBE"/>
    <w:rsid w:val="7B3FC619"/>
    <w:rsid w:val="7BD68824"/>
    <w:rsid w:val="7BFA4D20"/>
    <w:rsid w:val="7C8BA25E"/>
    <w:rsid w:val="7DCD294B"/>
    <w:rsid w:val="7E38E7F1"/>
    <w:rsid w:val="7E4875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6FCE5"/>
  <w15:chartTrackingRefBased/>
  <w15:docId w15:val="{045C55B3-D282-486F-A51B-14AD72621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354FD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05309"/>
    <w:rPr>
      <w:color w:val="605E5C"/>
      <w:shd w:val="clear" w:color="auto" w:fill="E1DFDD"/>
    </w:rPr>
  </w:style>
  <w:style w:type="paragraph" w:styleId="ListParagraph">
    <w:name w:val="List Paragraph"/>
    <w:basedOn w:val="Normal"/>
    <w:uiPriority w:val="34"/>
    <w:qFormat/>
    <w:rsid w:val="004A254B"/>
    <w:pPr>
      <w:ind w:left="720"/>
      <w:contextualSpacing/>
    </w:pPr>
  </w:style>
  <w:style w:type="character" w:customStyle="1" w:styleId="normaltextrun">
    <w:name w:val="normaltextrun"/>
    <w:basedOn w:val="DefaultParagraphFont"/>
    <w:rsid w:val="00CC388E"/>
  </w:style>
  <w:style w:type="character" w:customStyle="1" w:styleId="eop">
    <w:name w:val="eop"/>
    <w:basedOn w:val="DefaultParagraphFont"/>
    <w:rsid w:val="00CC388E"/>
  </w:style>
  <w:style w:type="paragraph" w:customStyle="1" w:styleId="paragraph0">
    <w:name w:val="paragraph"/>
    <w:basedOn w:val="Normal"/>
    <w:link w:val="paragraphChar"/>
    <w:rsid w:val="00916C45"/>
    <w:pPr>
      <w:spacing w:before="100" w:beforeAutospacing="1" w:after="100" w:afterAutospacing="1"/>
    </w:pPr>
    <w:rPr>
      <w:rFonts w:eastAsia="Times New Roman"/>
      <w:sz w:val="24"/>
      <w:szCs w:val="24"/>
      <w:lang w:val="en-GB" w:eastAsia="en-GB"/>
    </w:rPr>
  </w:style>
  <w:style w:type="character" w:customStyle="1" w:styleId="tabchar">
    <w:name w:val="tabchar"/>
    <w:basedOn w:val="DefaultParagraphFont"/>
    <w:rsid w:val="00916C45"/>
  </w:style>
  <w:style w:type="paragraph" w:customStyle="1" w:styleId="EndNoteBibliographyTitle">
    <w:name w:val="EndNote Bibliography Title"/>
    <w:basedOn w:val="Normal"/>
    <w:link w:val="EndNoteBibliographyTitleChar"/>
    <w:rsid w:val="009B5220"/>
    <w:pPr>
      <w:jc w:val="center"/>
    </w:pPr>
    <w:rPr>
      <w:noProof/>
      <w:sz w:val="24"/>
    </w:rPr>
  </w:style>
  <w:style w:type="character" w:customStyle="1" w:styleId="paragraphChar">
    <w:name w:val="paragraph Char"/>
    <w:basedOn w:val="DefaultParagraphFont"/>
    <w:link w:val="paragraph0"/>
    <w:rsid w:val="009B5220"/>
    <w:rPr>
      <w:rFonts w:eastAsia="Times New Roman"/>
      <w:sz w:val="24"/>
      <w:szCs w:val="24"/>
      <w:lang w:val="en-GB" w:eastAsia="en-GB"/>
    </w:rPr>
  </w:style>
  <w:style w:type="character" w:customStyle="1" w:styleId="EndNoteBibliographyTitleChar">
    <w:name w:val="EndNote Bibliography Title Char"/>
    <w:basedOn w:val="paragraphChar"/>
    <w:link w:val="EndNoteBibliographyTitle"/>
    <w:rsid w:val="009B5220"/>
    <w:rPr>
      <w:rFonts w:eastAsia="Times New Roman"/>
      <w:noProof/>
      <w:sz w:val="24"/>
      <w:szCs w:val="24"/>
      <w:lang w:val="en-GB" w:eastAsia="en-GB"/>
    </w:rPr>
  </w:style>
  <w:style w:type="paragraph" w:customStyle="1" w:styleId="EndNoteBibliography">
    <w:name w:val="EndNote Bibliography"/>
    <w:basedOn w:val="Normal"/>
    <w:link w:val="EndNoteBibliographyChar"/>
    <w:rsid w:val="009B5220"/>
    <w:rPr>
      <w:noProof/>
      <w:sz w:val="24"/>
    </w:rPr>
  </w:style>
  <w:style w:type="character" w:customStyle="1" w:styleId="EndNoteBibliographyChar">
    <w:name w:val="EndNote Bibliography Char"/>
    <w:basedOn w:val="paragraphChar"/>
    <w:link w:val="EndNoteBibliography"/>
    <w:rsid w:val="009B5220"/>
    <w:rPr>
      <w:rFonts w:eastAsia="Times New Roman"/>
      <w:noProof/>
      <w:sz w:val="24"/>
      <w:szCs w:val="24"/>
      <w:lang w:val="en-GB" w:eastAsia="en-GB"/>
    </w:rPr>
  </w:style>
  <w:style w:type="paragraph" w:styleId="Revision">
    <w:name w:val="Revision"/>
    <w:hidden/>
    <w:uiPriority w:val="99"/>
    <w:semiHidden/>
    <w:rsid w:val="00E26F13"/>
  </w:style>
  <w:style w:type="character" w:customStyle="1" w:styleId="Mention1">
    <w:name w:val="Mention1"/>
    <w:basedOn w:val="DefaultParagraphFont"/>
    <w:uiPriority w:val="99"/>
    <w:unhideWhenUsed/>
    <w:rsid w:val="00473F1D"/>
    <w:rPr>
      <w:color w:val="2B579A"/>
      <w:shd w:val="clear" w:color="auto" w:fill="E1DFDD"/>
    </w:rPr>
  </w:style>
  <w:style w:type="paragraph" w:customStyle="1" w:styleId="SMHeading">
    <w:name w:val="SM Heading"/>
    <w:basedOn w:val="Heading1"/>
    <w:qFormat/>
    <w:rsid w:val="00354FDE"/>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354FDE"/>
    <w:rPr>
      <w:rFonts w:eastAsia="Times New Roman"/>
      <w:sz w:val="24"/>
    </w:rPr>
  </w:style>
  <w:style w:type="character" w:customStyle="1" w:styleId="Heading1Char">
    <w:name w:val="Heading 1 Char"/>
    <w:basedOn w:val="DefaultParagraphFont"/>
    <w:link w:val="Heading1"/>
    <w:uiPriority w:val="9"/>
    <w:rsid w:val="00354FDE"/>
    <w:rPr>
      <w:rFonts w:asciiTheme="majorHAnsi" w:eastAsiaTheme="majorEastAsia" w:hAnsiTheme="majorHAnsi" w:cstheme="majorBidi"/>
      <w:color w:val="2F5496" w:themeColor="accent1" w:themeShade="BF"/>
      <w:sz w:val="32"/>
      <w:szCs w:val="32"/>
    </w:rPr>
  </w:style>
  <w:style w:type="paragraph" w:styleId="PlainText">
    <w:name w:val="Plain Text"/>
    <w:basedOn w:val="Normal"/>
    <w:link w:val="PlainTextChar"/>
    <w:uiPriority w:val="99"/>
    <w:rsid w:val="004F4405"/>
    <w:rPr>
      <w:rFonts w:ascii="Consolas" w:eastAsia="Times New Roman" w:hAnsi="Consolas" w:cs="Consolas"/>
      <w:color w:val="000000"/>
      <w:sz w:val="21"/>
      <w:szCs w:val="21"/>
    </w:rPr>
  </w:style>
  <w:style w:type="character" w:customStyle="1" w:styleId="PlainTextChar">
    <w:name w:val="Plain Text Char"/>
    <w:basedOn w:val="DefaultParagraphFont"/>
    <w:link w:val="PlainText"/>
    <w:uiPriority w:val="99"/>
    <w:rsid w:val="004F4405"/>
    <w:rPr>
      <w:rFonts w:ascii="Consolas" w:eastAsia="Times New Roman" w:hAnsi="Consolas" w:cs="Consolas"/>
      <w:color w:val="000000"/>
      <w:sz w:val="21"/>
      <w:szCs w:val="21"/>
    </w:rPr>
  </w:style>
  <w:style w:type="paragraph" w:styleId="NoSpacing">
    <w:name w:val="No Spacing"/>
    <w:uiPriority w:val="1"/>
    <w:qFormat/>
    <w:rsid w:val="004F4405"/>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236434">
      <w:bodyDiv w:val="1"/>
      <w:marLeft w:val="0"/>
      <w:marRight w:val="0"/>
      <w:marTop w:val="0"/>
      <w:marBottom w:val="0"/>
      <w:divBdr>
        <w:top w:val="none" w:sz="0" w:space="0" w:color="auto"/>
        <w:left w:val="none" w:sz="0" w:space="0" w:color="auto"/>
        <w:bottom w:val="none" w:sz="0" w:space="0" w:color="auto"/>
        <w:right w:val="none" w:sz="0" w:space="0" w:color="auto"/>
      </w:divBdr>
      <w:divsChild>
        <w:div w:id="27487661">
          <w:marLeft w:val="0"/>
          <w:marRight w:val="0"/>
          <w:marTop w:val="0"/>
          <w:marBottom w:val="0"/>
          <w:divBdr>
            <w:top w:val="none" w:sz="0" w:space="0" w:color="auto"/>
            <w:left w:val="none" w:sz="0" w:space="0" w:color="auto"/>
            <w:bottom w:val="none" w:sz="0" w:space="0" w:color="auto"/>
            <w:right w:val="none" w:sz="0" w:space="0" w:color="auto"/>
          </w:divBdr>
        </w:div>
        <w:div w:id="34937849">
          <w:marLeft w:val="0"/>
          <w:marRight w:val="0"/>
          <w:marTop w:val="0"/>
          <w:marBottom w:val="0"/>
          <w:divBdr>
            <w:top w:val="none" w:sz="0" w:space="0" w:color="auto"/>
            <w:left w:val="none" w:sz="0" w:space="0" w:color="auto"/>
            <w:bottom w:val="none" w:sz="0" w:space="0" w:color="auto"/>
            <w:right w:val="none" w:sz="0" w:space="0" w:color="auto"/>
          </w:divBdr>
        </w:div>
        <w:div w:id="59135022">
          <w:marLeft w:val="0"/>
          <w:marRight w:val="0"/>
          <w:marTop w:val="0"/>
          <w:marBottom w:val="0"/>
          <w:divBdr>
            <w:top w:val="none" w:sz="0" w:space="0" w:color="auto"/>
            <w:left w:val="none" w:sz="0" w:space="0" w:color="auto"/>
            <w:bottom w:val="none" w:sz="0" w:space="0" w:color="auto"/>
            <w:right w:val="none" w:sz="0" w:space="0" w:color="auto"/>
          </w:divBdr>
        </w:div>
        <w:div w:id="79261603">
          <w:marLeft w:val="0"/>
          <w:marRight w:val="0"/>
          <w:marTop w:val="0"/>
          <w:marBottom w:val="0"/>
          <w:divBdr>
            <w:top w:val="none" w:sz="0" w:space="0" w:color="auto"/>
            <w:left w:val="none" w:sz="0" w:space="0" w:color="auto"/>
            <w:bottom w:val="none" w:sz="0" w:space="0" w:color="auto"/>
            <w:right w:val="none" w:sz="0" w:space="0" w:color="auto"/>
          </w:divBdr>
        </w:div>
        <w:div w:id="199634581">
          <w:marLeft w:val="0"/>
          <w:marRight w:val="0"/>
          <w:marTop w:val="0"/>
          <w:marBottom w:val="0"/>
          <w:divBdr>
            <w:top w:val="none" w:sz="0" w:space="0" w:color="auto"/>
            <w:left w:val="none" w:sz="0" w:space="0" w:color="auto"/>
            <w:bottom w:val="none" w:sz="0" w:space="0" w:color="auto"/>
            <w:right w:val="none" w:sz="0" w:space="0" w:color="auto"/>
          </w:divBdr>
        </w:div>
        <w:div w:id="208688982">
          <w:marLeft w:val="0"/>
          <w:marRight w:val="0"/>
          <w:marTop w:val="0"/>
          <w:marBottom w:val="0"/>
          <w:divBdr>
            <w:top w:val="none" w:sz="0" w:space="0" w:color="auto"/>
            <w:left w:val="none" w:sz="0" w:space="0" w:color="auto"/>
            <w:bottom w:val="none" w:sz="0" w:space="0" w:color="auto"/>
            <w:right w:val="none" w:sz="0" w:space="0" w:color="auto"/>
          </w:divBdr>
        </w:div>
        <w:div w:id="216943032">
          <w:marLeft w:val="0"/>
          <w:marRight w:val="0"/>
          <w:marTop w:val="0"/>
          <w:marBottom w:val="0"/>
          <w:divBdr>
            <w:top w:val="none" w:sz="0" w:space="0" w:color="auto"/>
            <w:left w:val="none" w:sz="0" w:space="0" w:color="auto"/>
            <w:bottom w:val="none" w:sz="0" w:space="0" w:color="auto"/>
            <w:right w:val="none" w:sz="0" w:space="0" w:color="auto"/>
          </w:divBdr>
        </w:div>
        <w:div w:id="271909617">
          <w:marLeft w:val="0"/>
          <w:marRight w:val="0"/>
          <w:marTop w:val="0"/>
          <w:marBottom w:val="0"/>
          <w:divBdr>
            <w:top w:val="none" w:sz="0" w:space="0" w:color="auto"/>
            <w:left w:val="none" w:sz="0" w:space="0" w:color="auto"/>
            <w:bottom w:val="none" w:sz="0" w:space="0" w:color="auto"/>
            <w:right w:val="none" w:sz="0" w:space="0" w:color="auto"/>
          </w:divBdr>
        </w:div>
        <w:div w:id="320352430">
          <w:marLeft w:val="0"/>
          <w:marRight w:val="0"/>
          <w:marTop w:val="0"/>
          <w:marBottom w:val="0"/>
          <w:divBdr>
            <w:top w:val="none" w:sz="0" w:space="0" w:color="auto"/>
            <w:left w:val="none" w:sz="0" w:space="0" w:color="auto"/>
            <w:bottom w:val="none" w:sz="0" w:space="0" w:color="auto"/>
            <w:right w:val="none" w:sz="0" w:space="0" w:color="auto"/>
          </w:divBdr>
        </w:div>
        <w:div w:id="442845662">
          <w:marLeft w:val="0"/>
          <w:marRight w:val="0"/>
          <w:marTop w:val="0"/>
          <w:marBottom w:val="0"/>
          <w:divBdr>
            <w:top w:val="none" w:sz="0" w:space="0" w:color="auto"/>
            <w:left w:val="none" w:sz="0" w:space="0" w:color="auto"/>
            <w:bottom w:val="none" w:sz="0" w:space="0" w:color="auto"/>
            <w:right w:val="none" w:sz="0" w:space="0" w:color="auto"/>
          </w:divBdr>
        </w:div>
        <w:div w:id="488713055">
          <w:marLeft w:val="0"/>
          <w:marRight w:val="0"/>
          <w:marTop w:val="0"/>
          <w:marBottom w:val="0"/>
          <w:divBdr>
            <w:top w:val="none" w:sz="0" w:space="0" w:color="auto"/>
            <w:left w:val="none" w:sz="0" w:space="0" w:color="auto"/>
            <w:bottom w:val="none" w:sz="0" w:space="0" w:color="auto"/>
            <w:right w:val="none" w:sz="0" w:space="0" w:color="auto"/>
          </w:divBdr>
        </w:div>
        <w:div w:id="577787894">
          <w:marLeft w:val="0"/>
          <w:marRight w:val="0"/>
          <w:marTop w:val="0"/>
          <w:marBottom w:val="0"/>
          <w:divBdr>
            <w:top w:val="none" w:sz="0" w:space="0" w:color="auto"/>
            <w:left w:val="none" w:sz="0" w:space="0" w:color="auto"/>
            <w:bottom w:val="none" w:sz="0" w:space="0" w:color="auto"/>
            <w:right w:val="none" w:sz="0" w:space="0" w:color="auto"/>
          </w:divBdr>
        </w:div>
        <w:div w:id="611741572">
          <w:marLeft w:val="0"/>
          <w:marRight w:val="0"/>
          <w:marTop w:val="0"/>
          <w:marBottom w:val="0"/>
          <w:divBdr>
            <w:top w:val="none" w:sz="0" w:space="0" w:color="auto"/>
            <w:left w:val="none" w:sz="0" w:space="0" w:color="auto"/>
            <w:bottom w:val="none" w:sz="0" w:space="0" w:color="auto"/>
            <w:right w:val="none" w:sz="0" w:space="0" w:color="auto"/>
          </w:divBdr>
        </w:div>
        <w:div w:id="728310344">
          <w:marLeft w:val="0"/>
          <w:marRight w:val="0"/>
          <w:marTop w:val="0"/>
          <w:marBottom w:val="0"/>
          <w:divBdr>
            <w:top w:val="none" w:sz="0" w:space="0" w:color="auto"/>
            <w:left w:val="none" w:sz="0" w:space="0" w:color="auto"/>
            <w:bottom w:val="none" w:sz="0" w:space="0" w:color="auto"/>
            <w:right w:val="none" w:sz="0" w:space="0" w:color="auto"/>
          </w:divBdr>
        </w:div>
        <w:div w:id="765614687">
          <w:marLeft w:val="0"/>
          <w:marRight w:val="0"/>
          <w:marTop w:val="0"/>
          <w:marBottom w:val="0"/>
          <w:divBdr>
            <w:top w:val="none" w:sz="0" w:space="0" w:color="auto"/>
            <w:left w:val="none" w:sz="0" w:space="0" w:color="auto"/>
            <w:bottom w:val="none" w:sz="0" w:space="0" w:color="auto"/>
            <w:right w:val="none" w:sz="0" w:space="0" w:color="auto"/>
          </w:divBdr>
        </w:div>
        <w:div w:id="806321745">
          <w:marLeft w:val="0"/>
          <w:marRight w:val="0"/>
          <w:marTop w:val="0"/>
          <w:marBottom w:val="0"/>
          <w:divBdr>
            <w:top w:val="none" w:sz="0" w:space="0" w:color="auto"/>
            <w:left w:val="none" w:sz="0" w:space="0" w:color="auto"/>
            <w:bottom w:val="none" w:sz="0" w:space="0" w:color="auto"/>
            <w:right w:val="none" w:sz="0" w:space="0" w:color="auto"/>
          </w:divBdr>
        </w:div>
        <w:div w:id="814833585">
          <w:marLeft w:val="0"/>
          <w:marRight w:val="0"/>
          <w:marTop w:val="0"/>
          <w:marBottom w:val="0"/>
          <w:divBdr>
            <w:top w:val="none" w:sz="0" w:space="0" w:color="auto"/>
            <w:left w:val="none" w:sz="0" w:space="0" w:color="auto"/>
            <w:bottom w:val="none" w:sz="0" w:space="0" w:color="auto"/>
            <w:right w:val="none" w:sz="0" w:space="0" w:color="auto"/>
          </w:divBdr>
        </w:div>
        <w:div w:id="821969404">
          <w:marLeft w:val="0"/>
          <w:marRight w:val="0"/>
          <w:marTop w:val="0"/>
          <w:marBottom w:val="0"/>
          <w:divBdr>
            <w:top w:val="none" w:sz="0" w:space="0" w:color="auto"/>
            <w:left w:val="none" w:sz="0" w:space="0" w:color="auto"/>
            <w:bottom w:val="none" w:sz="0" w:space="0" w:color="auto"/>
            <w:right w:val="none" w:sz="0" w:space="0" w:color="auto"/>
          </w:divBdr>
        </w:div>
        <w:div w:id="843980726">
          <w:marLeft w:val="0"/>
          <w:marRight w:val="0"/>
          <w:marTop w:val="0"/>
          <w:marBottom w:val="0"/>
          <w:divBdr>
            <w:top w:val="none" w:sz="0" w:space="0" w:color="auto"/>
            <w:left w:val="none" w:sz="0" w:space="0" w:color="auto"/>
            <w:bottom w:val="none" w:sz="0" w:space="0" w:color="auto"/>
            <w:right w:val="none" w:sz="0" w:space="0" w:color="auto"/>
          </w:divBdr>
        </w:div>
        <w:div w:id="874778973">
          <w:marLeft w:val="0"/>
          <w:marRight w:val="0"/>
          <w:marTop w:val="0"/>
          <w:marBottom w:val="0"/>
          <w:divBdr>
            <w:top w:val="none" w:sz="0" w:space="0" w:color="auto"/>
            <w:left w:val="none" w:sz="0" w:space="0" w:color="auto"/>
            <w:bottom w:val="none" w:sz="0" w:space="0" w:color="auto"/>
            <w:right w:val="none" w:sz="0" w:space="0" w:color="auto"/>
          </w:divBdr>
        </w:div>
        <w:div w:id="890582338">
          <w:marLeft w:val="0"/>
          <w:marRight w:val="0"/>
          <w:marTop w:val="0"/>
          <w:marBottom w:val="0"/>
          <w:divBdr>
            <w:top w:val="none" w:sz="0" w:space="0" w:color="auto"/>
            <w:left w:val="none" w:sz="0" w:space="0" w:color="auto"/>
            <w:bottom w:val="none" w:sz="0" w:space="0" w:color="auto"/>
            <w:right w:val="none" w:sz="0" w:space="0" w:color="auto"/>
          </w:divBdr>
        </w:div>
        <w:div w:id="984046713">
          <w:marLeft w:val="0"/>
          <w:marRight w:val="0"/>
          <w:marTop w:val="0"/>
          <w:marBottom w:val="0"/>
          <w:divBdr>
            <w:top w:val="none" w:sz="0" w:space="0" w:color="auto"/>
            <w:left w:val="none" w:sz="0" w:space="0" w:color="auto"/>
            <w:bottom w:val="none" w:sz="0" w:space="0" w:color="auto"/>
            <w:right w:val="none" w:sz="0" w:space="0" w:color="auto"/>
          </w:divBdr>
        </w:div>
        <w:div w:id="1042175278">
          <w:marLeft w:val="0"/>
          <w:marRight w:val="0"/>
          <w:marTop w:val="0"/>
          <w:marBottom w:val="0"/>
          <w:divBdr>
            <w:top w:val="none" w:sz="0" w:space="0" w:color="auto"/>
            <w:left w:val="none" w:sz="0" w:space="0" w:color="auto"/>
            <w:bottom w:val="none" w:sz="0" w:space="0" w:color="auto"/>
            <w:right w:val="none" w:sz="0" w:space="0" w:color="auto"/>
          </w:divBdr>
        </w:div>
        <w:div w:id="1089428211">
          <w:marLeft w:val="0"/>
          <w:marRight w:val="0"/>
          <w:marTop w:val="0"/>
          <w:marBottom w:val="0"/>
          <w:divBdr>
            <w:top w:val="none" w:sz="0" w:space="0" w:color="auto"/>
            <w:left w:val="none" w:sz="0" w:space="0" w:color="auto"/>
            <w:bottom w:val="none" w:sz="0" w:space="0" w:color="auto"/>
            <w:right w:val="none" w:sz="0" w:space="0" w:color="auto"/>
          </w:divBdr>
        </w:div>
        <w:div w:id="1152407789">
          <w:marLeft w:val="0"/>
          <w:marRight w:val="0"/>
          <w:marTop w:val="0"/>
          <w:marBottom w:val="0"/>
          <w:divBdr>
            <w:top w:val="none" w:sz="0" w:space="0" w:color="auto"/>
            <w:left w:val="none" w:sz="0" w:space="0" w:color="auto"/>
            <w:bottom w:val="none" w:sz="0" w:space="0" w:color="auto"/>
            <w:right w:val="none" w:sz="0" w:space="0" w:color="auto"/>
          </w:divBdr>
        </w:div>
        <w:div w:id="1184780674">
          <w:marLeft w:val="0"/>
          <w:marRight w:val="0"/>
          <w:marTop w:val="0"/>
          <w:marBottom w:val="0"/>
          <w:divBdr>
            <w:top w:val="none" w:sz="0" w:space="0" w:color="auto"/>
            <w:left w:val="none" w:sz="0" w:space="0" w:color="auto"/>
            <w:bottom w:val="none" w:sz="0" w:space="0" w:color="auto"/>
            <w:right w:val="none" w:sz="0" w:space="0" w:color="auto"/>
          </w:divBdr>
        </w:div>
        <w:div w:id="1396658699">
          <w:marLeft w:val="0"/>
          <w:marRight w:val="0"/>
          <w:marTop w:val="0"/>
          <w:marBottom w:val="0"/>
          <w:divBdr>
            <w:top w:val="none" w:sz="0" w:space="0" w:color="auto"/>
            <w:left w:val="none" w:sz="0" w:space="0" w:color="auto"/>
            <w:bottom w:val="none" w:sz="0" w:space="0" w:color="auto"/>
            <w:right w:val="none" w:sz="0" w:space="0" w:color="auto"/>
          </w:divBdr>
        </w:div>
        <w:div w:id="1594169281">
          <w:marLeft w:val="0"/>
          <w:marRight w:val="0"/>
          <w:marTop w:val="0"/>
          <w:marBottom w:val="0"/>
          <w:divBdr>
            <w:top w:val="none" w:sz="0" w:space="0" w:color="auto"/>
            <w:left w:val="none" w:sz="0" w:space="0" w:color="auto"/>
            <w:bottom w:val="none" w:sz="0" w:space="0" w:color="auto"/>
            <w:right w:val="none" w:sz="0" w:space="0" w:color="auto"/>
          </w:divBdr>
        </w:div>
        <w:div w:id="1609389196">
          <w:marLeft w:val="0"/>
          <w:marRight w:val="0"/>
          <w:marTop w:val="0"/>
          <w:marBottom w:val="0"/>
          <w:divBdr>
            <w:top w:val="none" w:sz="0" w:space="0" w:color="auto"/>
            <w:left w:val="none" w:sz="0" w:space="0" w:color="auto"/>
            <w:bottom w:val="none" w:sz="0" w:space="0" w:color="auto"/>
            <w:right w:val="none" w:sz="0" w:space="0" w:color="auto"/>
          </w:divBdr>
        </w:div>
        <w:div w:id="1655990349">
          <w:marLeft w:val="0"/>
          <w:marRight w:val="0"/>
          <w:marTop w:val="0"/>
          <w:marBottom w:val="0"/>
          <w:divBdr>
            <w:top w:val="none" w:sz="0" w:space="0" w:color="auto"/>
            <w:left w:val="none" w:sz="0" w:space="0" w:color="auto"/>
            <w:bottom w:val="none" w:sz="0" w:space="0" w:color="auto"/>
            <w:right w:val="none" w:sz="0" w:space="0" w:color="auto"/>
          </w:divBdr>
        </w:div>
        <w:div w:id="1818258645">
          <w:marLeft w:val="0"/>
          <w:marRight w:val="0"/>
          <w:marTop w:val="0"/>
          <w:marBottom w:val="0"/>
          <w:divBdr>
            <w:top w:val="none" w:sz="0" w:space="0" w:color="auto"/>
            <w:left w:val="none" w:sz="0" w:space="0" w:color="auto"/>
            <w:bottom w:val="none" w:sz="0" w:space="0" w:color="auto"/>
            <w:right w:val="none" w:sz="0" w:space="0" w:color="auto"/>
          </w:divBdr>
        </w:div>
        <w:div w:id="1856991061">
          <w:marLeft w:val="0"/>
          <w:marRight w:val="0"/>
          <w:marTop w:val="0"/>
          <w:marBottom w:val="0"/>
          <w:divBdr>
            <w:top w:val="none" w:sz="0" w:space="0" w:color="auto"/>
            <w:left w:val="none" w:sz="0" w:space="0" w:color="auto"/>
            <w:bottom w:val="none" w:sz="0" w:space="0" w:color="auto"/>
            <w:right w:val="none" w:sz="0" w:space="0" w:color="auto"/>
          </w:divBdr>
        </w:div>
        <w:div w:id="1871214217">
          <w:marLeft w:val="0"/>
          <w:marRight w:val="0"/>
          <w:marTop w:val="0"/>
          <w:marBottom w:val="0"/>
          <w:divBdr>
            <w:top w:val="none" w:sz="0" w:space="0" w:color="auto"/>
            <w:left w:val="none" w:sz="0" w:space="0" w:color="auto"/>
            <w:bottom w:val="none" w:sz="0" w:space="0" w:color="auto"/>
            <w:right w:val="none" w:sz="0" w:space="0" w:color="auto"/>
          </w:divBdr>
        </w:div>
        <w:div w:id="1879319701">
          <w:marLeft w:val="0"/>
          <w:marRight w:val="0"/>
          <w:marTop w:val="0"/>
          <w:marBottom w:val="0"/>
          <w:divBdr>
            <w:top w:val="none" w:sz="0" w:space="0" w:color="auto"/>
            <w:left w:val="none" w:sz="0" w:space="0" w:color="auto"/>
            <w:bottom w:val="none" w:sz="0" w:space="0" w:color="auto"/>
            <w:right w:val="none" w:sz="0" w:space="0" w:color="auto"/>
          </w:divBdr>
        </w:div>
        <w:div w:id="1954824779">
          <w:marLeft w:val="0"/>
          <w:marRight w:val="0"/>
          <w:marTop w:val="0"/>
          <w:marBottom w:val="0"/>
          <w:divBdr>
            <w:top w:val="none" w:sz="0" w:space="0" w:color="auto"/>
            <w:left w:val="none" w:sz="0" w:space="0" w:color="auto"/>
            <w:bottom w:val="none" w:sz="0" w:space="0" w:color="auto"/>
            <w:right w:val="none" w:sz="0" w:space="0" w:color="auto"/>
          </w:divBdr>
        </w:div>
        <w:div w:id="2020619538">
          <w:marLeft w:val="0"/>
          <w:marRight w:val="0"/>
          <w:marTop w:val="0"/>
          <w:marBottom w:val="0"/>
          <w:divBdr>
            <w:top w:val="none" w:sz="0" w:space="0" w:color="auto"/>
            <w:left w:val="none" w:sz="0" w:space="0" w:color="auto"/>
            <w:bottom w:val="none" w:sz="0" w:space="0" w:color="auto"/>
            <w:right w:val="none" w:sz="0" w:space="0" w:color="auto"/>
          </w:divBdr>
        </w:div>
        <w:div w:id="2109422145">
          <w:marLeft w:val="0"/>
          <w:marRight w:val="0"/>
          <w:marTop w:val="0"/>
          <w:marBottom w:val="0"/>
          <w:divBdr>
            <w:top w:val="none" w:sz="0" w:space="0" w:color="auto"/>
            <w:left w:val="none" w:sz="0" w:space="0" w:color="auto"/>
            <w:bottom w:val="none" w:sz="0" w:space="0" w:color="auto"/>
            <w:right w:val="none" w:sz="0" w:space="0" w:color="auto"/>
          </w:divBdr>
        </w:div>
      </w:divsChild>
    </w:div>
    <w:div w:id="414518483">
      <w:bodyDiv w:val="1"/>
      <w:marLeft w:val="0"/>
      <w:marRight w:val="0"/>
      <w:marTop w:val="0"/>
      <w:marBottom w:val="0"/>
      <w:divBdr>
        <w:top w:val="none" w:sz="0" w:space="0" w:color="auto"/>
        <w:left w:val="none" w:sz="0" w:space="0" w:color="auto"/>
        <w:bottom w:val="none" w:sz="0" w:space="0" w:color="auto"/>
        <w:right w:val="none" w:sz="0" w:space="0" w:color="auto"/>
      </w:divBdr>
    </w:div>
    <w:div w:id="656343304">
      <w:bodyDiv w:val="1"/>
      <w:marLeft w:val="0"/>
      <w:marRight w:val="0"/>
      <w:marTop w:val="0"/>
      <w:marBottom w:val="0"/>
      <w:divBdr>
        <w:top w:val="none" w:sz="0" w:space="0" w:color="auto"/>
        <w:left w:val="none" w:sz="0" w:space="0" w:color="auto"/>
        <w:bottom w:val="none" w:sz="0" w:space="0" w:color="auto"/>
        <w:right w:val="none" w:sz="0" w:space="0" w:color="auto"/>
      </w:divBdr>
      <w:divsChild>
        <w:div w:id="74665230">
          <w:marLeft w:val="0"/>
          <w:marRight w:val="0"/>
          <w:marTop w:val="0"/>
          <w:marBottom w:val="0"/>
          <w:divBdr>
            <w:top w:val="none" w:sz="0" w:space="0" w:color="auto"/>
            <w:left w:val="none" w:sz="0" w:space="0" w:color="auto"/>
            <w:bottom w:val="none" w:sz="0" w:space="0" w:color="auto"/>
            <w:right w:val="none" w:sz="0" w:space="0" w:color="auto"/>
          </w:divBdr>
        </w:div>
      </w:divsChild>
    </w:div>
    <w:div w:id="741368922">
      <w:bodyDiv w:val="1"/>
      <w:marLeft w:val="0"/>
      <w:marRight w:val="0"/>
      <w:marTop w:val="0"/>
      <w:marBottom w:val="0"/>
      <w:divBdr>
        <w:top w:val="none" w:sz="0" w:space="0" w:color="auto"/>
        <w:left w:val="none" w:sz="0" w:space="0" w:color="auto"/>
        <w:bottom w:val="none" w:sz="0" w:space="0" w:color="auto"/>
        <w:right w:val="none" w:sz="0" w:space="0" w:color="auto"/>
      </w:divBdr>
      <w:divsChild>
        <w:div w:id="40985452">
          <w:marLeft w:val="0"/>
          <w:marRight w:val="0"/>
          <w:marTop w:val="0"/>
          <w:marBottom w:val="0"/>
          <w:divBdr>
            <w:top w:val="none" w:sz="0" w:space="0" w:color="auto"/>
            <w:left w:val="none" w:sz="0" w:space="0" w:color="auto"/>
            <w:bottom w:val="none" w:sz="0" w:space="0" w:color="auto"/>
            <w:right w:val="none" w:sz="0" w:space="0" w:color="auto"/>
          </w:divBdr>
        </w:div>
        <w:div w:id="251087614">
          <w:marLeft w:val="0"/>
          <w:marRight w:val="0"/>
          <w:marTop w:val="0"/>
          <w:marBottom w:val="0"/>
          <w:divBdr>
            <w:top w:val="none" w:sz="0" w:space="0" w:color="auto"/>
            <w:left w:val="none" w:sz="0" w:space="0" w:color="auto"/>
            <w:bottom w:val="none" w:sz="0" w:space="0" w:color="auto"/>
            <w:right w:val="none" w:sz="0" w:space="0" w:color="auto"/>
          </w:divBdr>
        </w:div>
        <w:div w:id="329647818">
          <w:marLeft w:val="0"/>
          <w:marRight w:val="0"/>
          <w:marTop w:val="0"/>
          <w:marBottom w:val="0"/>
          <w:divBdr>
            <w:top w:val="none" w:sz="0" w:space="0" w:color="auto"/>
            <w:left w:val="none" w:sz="0" w:space="0" w:color="auto"/>
            <w:bottom w:val="none" w:sz="0" w:space="0" w:color="auto"/>
            <w:right w:val="none" w:sz="0" w:space="0" w:color="auto"/>
          </w:divBdr>
        </w:div>
        <w:div w:id="374817247">
          <w:marLeft w:val="0"/>
          <w:marRight w:val="0"/>
          <w:marTop w:val="0"/>
          <w:marBottom w:val="0"/>
          <w:divBdr>
            <w:top w:val="none" w:sz="0" w:space="0" w:color="auto"/>
            <w:left w:val="none" w:sz="0" w:space="0" w:color="auto"/>
            <w:bottom w:val="none" w:sz="0" w:space="0" w:color="auto"/>
            <w:right w:val="none" w:sz="0" w:space="0" w:color="auto"/>
          </w:divBdr>
        </w:div>
        <w:div w:id="410077813">
          <w:marLeft w:val="0"/>
          <w:marRight w:val="0"/>
          <w:marTop w:val="0"/>
          <w:marBottom w:val="0"/>
          <w:divBdr>
            <w:top w:val="none" w:sz="0" w:space="0" w:color="auto"/>
            <w:left w:val="none" w:sz="0" w:space="0" w:color="auto"/>
            <w:bottom w:val="none" w:sz="0" w:space="0" w:color="auto"/>
            <w:right w:val="none" w:sz="0" w:space="0" w:color="auto"/>
          </w:divBdr>
        </w:div>
        <w:div w:id="634797272">
          <w:marLeft w:val="0"/>
          <w:marRight w:val="0"/>
          <w:marTop w:val="0"/>
          <w:marBottom w:val="0"/>
          <w:divBdr>
            <w:top w:val="none" w:sz="0" w:space="0" w:color="auto"/>
            <w:left w:val="none" w:sz="0" w:space="0" w:color="auto"/>
            <w:bottom w:val="none" w:sz="0" w:space="0" w:color="auto"/>
            <w:right w:val="none" w:sz="0" w:space="0" w:color="auto"/>
          </w:divBdr>
        </w:div>
        <w:div w:id="816263614">
          <w:marLeft w:val="0"/>
          <w:marRight w:val="0"/>
          <w:marTop w:val="0"/>
          <w:marBottom w:val="0"/>
          <w:divBdr>
            <w:top w:val="none" w:sz="0" w:space="0" w:color="auto"/>
            <w:left w:val="none" w:sz="0" w:space="0" w:color="auto"/>
            <w:bottom w:val="none" w:sz="0" w:space="0" w:color="auto"/>
            <w:right w:val="none" w:sz="0" w:space="0" w:color="auto"/>
          </w:divBdr>
        </w:div>
        <w:div w:id="827550802">
          <w:marLeft w:val="0"/>
          <w:marRight w:val="0"/>
          <w:marTop w:val="0"/>
          <w:marBottom w:val="0"/>
          <w:divBdr>
            <w:top w:val="none" w:sz="0" w:space="0" w:color="auto"/>
            <w:left w:val="none" w:sz="0" w:space="0" w:color="auto"/>
            <w:bottom w:val="none" w:sz="0" w:space="0" w:color="auto"/>
            <w:right w:val="none" w:sz="0" w:space="0" w:color="auto"/>
          </w:divBdr>
        </w:div>
        <w:div w:id="893080111">
          <w:marLeft w:val="0"/>
          <w:marRight w:val="0"/>
          <w:marTop w:val="0"/>
          <w:marBottom w:val="0"/>
          <w:divBdr>
            <w:top w:val="none" w:sz="0" w:space="0" w:color="auto"/>
            <w:left w:val="none" w:sz="0" w:space="0" w:color="auto"/>
            <w:bottom w:val="none" w:sz="0" w:space="0" w:color="auto"/>
            <w:right w:val="none" w:sz="0" w:space="0" w:color="auto"/>
          </w:divBdr>
        </w:div>
        <w:div w:id="1252662027">
          <w:marLeft w:val="0"/>
          <w:marRight w:val="0"/>
          <w:marTop w:val="0"/>
          <w:marBottom w:val="0"/>
          <w:divBdr>
            <w:top w:val="none" w:sz="0" w:space="0" w:color="auto"/>
            <w:left w:val="none" w:sz="0" w:space="0" w:color="auto"/>
            <w:bottom w:val="none" w:sz="0" w:space="0" w:color="auto"/>
            <w:right w:val="none" w:sz="0" w:space="0" w:color="auto"/>
          </w:divBdr>
        </w:div>
        <w:div w:id="1286815299">
          <w:marLeft w:val="0"/>
          <w:marRight w:val="0"/>
          <w:marTop w:val="0"/>
          <w:marBottom w:val="0"/>
          <w:divBdr>
            <w:top w:val="none" w:sz="0" w:space="0" w:color="auto"/>
            <w:left w:val="none" w:sz="0" w:space="0" w:color="auto"/>
            <w:bottom w:val="none" w:sz="0" w:space="0" w:color="auto"/>
            <w:right w:val="none" w:sz="0" w:space="0" w:color="auto"/>
          </w:divBdr>
        </w:div>
        <w:div w:id="1331787090">
          <w:marLeft w:val="0"/>
          <w:marRight w:val="0"/>
          <w:marTop w:val="0"/>
          <w:marBottom w:val="0"/>
          <w:divBdr>
            <w:top w:val="none" w:sz="0" w:space="0" w:color="auto"/>
            <w:left w:val="none" w:sz="0" w:space="0" w:color="auto"/>
            <w:bottom w:val="none" w:sz="0" w:space="0" w:color="auto"/>
            <w:right w:val="none" w:sz="0" w:space="0" w:color="auto"/>
          </w:divBdr>
        </w:div>
        <w:div w:id="1585383480">
          <w:marLeft w:val="0"/>
          <w:marRight w:val="0"/>
          <w:marTop w:val="0"/>
          <w:marBottom w:val="0"/>
          <w:divBdr>
            <w:top w:val="none" w:sz="0" w:space="0" w:color="auto"/>
            <w:left w:val="none" w:sz="0" w:space="0" w:color="auto"/>
            <w:bottom w:val="none" w:sz="0" w:space="0" w:color="auto"/>
            <w:right w:val="none" w:sz="0" w:space="0" w:color="auto"/>
          </w:divBdr>
        </w:div>
        <w:div w:id="1718973968">
          <w:marLeft w:val="0"/>
          <w:marRight w:val="0"/>
          <w:marTop w:val="0"/>
          <w:marBottom w:val="0"/>
          <w:divBdr>
            <w:top w:val="none" w:sz="0" w:space="0" w:color="auto"/>
            <w:left w:val="none" w:sz="0" w:space="0" w:color="auto"/>
            <w:bottom w:val="none" w:sz="0" w:space="0" w:color="auto"/>
            <w:right w:val="none" w:sz="0" w:space="0" w:color="auto"/>
          </w:divBdr>
        </w:div>
        <w:div w:id="1744527167">
          <w:marLeft w:val="0"/>
          <w:marRight w:val="0"/>
          <w:marTop w:val="0"/>
          <w:marBottom w:val="0"/>
          <w:divBdr>
            <w:top w:val="none" w:sz="0" w:space="0" w:color="auto"/>
            <w:left w:val="none" w:sz="0" w:space="0" w:color="auto"/>
            <w:bottom w:val="none" w:sz="0" w:space="0" w:color="auto"/>
            <w:right w:val="none" w:sz="0" w:space="0" w:color="auto"/>
          </w:divBdr>
        </w:div>
        <w:div w:id="1822577194">
          <w:marLeft w:val="0"/>
          <w:marRight w:val="0"/>
          <w:marTop w:val="0"/>
          <w:marBottom w:val="0"/>
          <w:divBdr>
            <w:top w:val="none" w:sz="0" w:space="0" w:color="auto"/>
            <w:left w:val="none" w:sz="0" w:space="0" w:color="auto"/>
            <w:bottom w:val="none" w:sz="0" w:space="0" w:color="auto"/>
            <w:right w:val="none" w:sz="0" w:space="0" w:color="auto"/>
          </w:divBdr>
        </w:div>
        <w:div w:id="2106683665">
          <w:marLeft w:val="0"/>
          <w:marRight w:val="0"/>
          <w:marTop w:val="0"/>
          <w:marBottom w:val="0"/>
          <w:divBdr>
            <w:top w:val="none" w:sz="0" w:space="0" w:color="auto"/>
            <w:left w:val="none" w:sz="0" w:space="0" w:color="auto"/>
            <w:bottom w:val="none" w:sz="0" w:space="0" w:color="auto"/>
            <w:right w:val="none" w:sz="0" w:space="0" w:color="auto"/>
          </w:divBdr>
        </w:div>
        <w:div w:id="2120951628">
          <w:marLeft w:val="0"/>
          <w:marRight w:val="0"/>
          <w:marTop w:val="0"/>
          <w:marBottom w:val="0"/>
          <w:divBdr>
            <w:top w:val="none" w:sz="0" w:space="0" w:color="auto"/>
            <w:left w:val="none" w:sz="0" w:space="0" w:color="auto"/>
            <w:bottom w:val="none" w:sz="0" w:space="0" w:color="auto"/>
            <w:right w:val="none" w:sz="0" w:space="0" w:color="auto"/>
          </w:divBdr>
        </w:div>
      </w:divsChild>
    </w:div>
    <w:div w:id="1162038684">
      <w:bodyDiv w:val="1"/>
      <w:marLeft w:val="0"/>
      <w:marRight w:val="0"/>
      <w:marTop w:val="0"/>
      <w:marBottom w:val="0"/>
      <w:divBdr>
        <w:top w:val="none" w:sz="0" w:space="0" w:color="auto"/>
        <w:left w:val="none" w:sz="0" w:space="0" w:color="auto"/>
        <w:bottom w:val="none" w:sz="0" w:space="0" w:color="auto"/>
        <w:right w:val="none" w:sz="0" w:space="0" w:color="auto"/>
      </w:divBdr>
    </w:div>
    <w:div w:id="1476919754">
      <w:bodyDiv w:val="1"/>
      <w:marLeft w:val="0"/>
      <w:marRight w:val="0"/>
      <w:marTop w:val="0"/>
      <w:marBottom w:val="0"/>
      <w:divBdr>
        <w:top w:val="none" w:sz="0" w:space="0" w:color="auto"/>
        <w:left w:val="none" w:sz="0" w:space="0" w:color="auto"/>
        <w:bottom w:val="none" w:sz="0" w:space="0" w:color="auto"/>
        <w:right w:val="none" w:sz="0" w:space="0" w:color="auto"/>
      </w:divBdr>
      <w:divsChild>
        <w:div w:id="904071074">
          <w:marLeft w:val="0"/>
          <w:marRight w:val="0"/>
          <w:marTop w:val="0"/>
          <w:marBottom w:val="0"/>
          <w:divBdr>
            <w:top w:val="none" w:sz="0" w:space="0" w:color="auto"/>
            <w:left w:val="none" w:sz="0" w:space="0" w:color="auto"/>
            <w:bottom w:val="none" w:sz="0" w:space="0" w:color="auto"/>
            <w:right w:val="none" w:sz="0" w:space="0" w:color="auto"/>
          </w:divBdr>
        </w:div>
      </w:divsChild>
    </w:div>
    <w:div w:id="1699695926">
      <w:bodyDiv w:val="1"/>
      <w:marLeft w:val="0"/>
      <w:marRight w:val="0"/>
      <w:marTop w:val="0"/>
      <w:marBottom w:val="0"/>
      <w:divBdr>
        <w:top w:val="none" w:sz="0" w:space="0" w:color="auto"/>
        <w:left w:val="none" w:sz="0" w:space="0" w:color="auto"/>
        <w:bottom w:val="none" w:sz="0" w:space="0" w:color="auto"/>
        <w:right w:val="none" w:sz="0" w:space="0" w:color="auto"/>
      </w:divBdr>
      <w:divsChild>
        <w:div w:id="1544823423">
          <w:marLeft w:val="0"/>
          <w:marRight w:val="0"/>
          <w:marTop w:val="0"/>
          <w:marBottom w:val="0"/>
          <w:divBdr>
            <w:top w:val="none" w:sz="0" w:space="0" w:color="auto"/>
            <w:left w:val="none" w:sz="0" w:space="0" w:color="auto"/>
            <w:bottom w:val="none" w:sz="0" w:space="0" w:color="auto"/>
            <w:right w:val="none" w:sz="0" w:space="0" w:color="auto"/>
          </w:divBdr>
        </w:div>
      </w:divsChild>
    </w:div>
    <w:div w:id="1998026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_rels/footer1.xml.rels><?xml version="1.0" encoding="UTF-8" standalone="yes"?>
<Relationships xmlns="http://schemas.openxmlformats.org/package/2006/relationships"><Relationship Id="rId1" Type="http://schemas.openxmlformats.org/officeDocument/2006/relationships/hyperlink" Target="https://www.science.org/journal/signaling"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cts.sciencemag.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ct:contentTypeSchema xmlns:ct="http://schemas.microsoft.com/office/2006/metadata/contentType" xmlns:ma="http://schemas.microsoft.com/office/2006/metadata/properties/metaAttributes" ct:_="" ma:_="" ma:contentTypeName="Document" ma:contentTypeID="0x0101005680293B847B894989892D174729E62A" ma:contentTypeVersion="14" ma:contentTypeDescription="Create a new document." ma:contentTypeScope="" ma:versionID="8f548805cea097fc2a0d601a8c93ac60">
  <xsd:schema xmlns:xsd="http://www.w3.org/2001/XMLSchema" xmlns:xs="http://www.w3.org/2001/XMLSchema" xmlns:p="http://schemas.microsoft.com/office/2006/metadata/properties" xmlns:ns3="2a46edd2-a00f-4e4f-8bf5-56bbc6af714a" xmlns:ns4="5ee9160e-9829-4316-a6ea-2111eb3c84cb" targetNamespace="http://schemas.microsoft.com/office/2006/metadata/properties" ma:root="true" ma:fieldsID="687ffcc66c10a9fd7c74b1f132c6e06f" ns3:_="" ns4:_="">
    <xsd:import namespace="2a46edd2-a00f-4e4f-8bf5-56bbc6af714a"/>
    <xsd:import namespace="5ee9160e-9829-4316-a6ea-2111eb3c84c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46edd2-a00f-4e4f-8bf5-56bbc6af71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ee9160e-9829-4316-a6ea-2111eb3c84c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5BBE27-A2AA-47EA-A969-0C597BDC4CAB}">
  <ds:schemaRefs>
    <ds:schemaRef ds:uri="http://schemas.openxmlformats.org/officeDocument/2006/bibliography"/>
  </ds:schemaRefs>
</ds:datastoreItem>
</file>

<file path=customXml/itemProps2.xml><?xml version="1.0" encoding="utf-8"?>
<ds:datastoreItem xmlns:ds="http://schemas.openxmlformats.org/officeDocument/2006/customXml" ds:itemID="{E9B809A5-9A49-46CF-BACF-F1363929B6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46edd2-a00f-4e4f-8bf5-56bbc6af714a"/>
    <ds:schemaRef ds:uri="5ee9160e-9829-4316-a6ea-2111eb3c84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4.xml><?xml version="1.0" encoding="utf-8"?>
<ds:datastoreItem xmlns:ds="http://schemas.openxmlformats.org/officeDocument/2006/customXml" ds:itemID="{56019445-CA74-4879-94B5-1432341CFE85}">
  <ds:schemaRefs>
    <ds:schemaRef ds:uri="http://schemas.microsoft.com/office/2006/metadata/properties"/>
    <ds:schemaRef ds:uri="http://purl.org/dc/dcmitype/"/>
    <ds:schemaRef ds:uri="http://www.w3.org/XML/1998/namespace"/>
    <ds:schemaRef ds:uri="http://purl.org/dc/elements/1.1/"/>
    <ds:schemaRef ds:uri="5ee9160e-9829-4316-a6ea-2111eb3c84cb"/>
    <ds:schemaRef ds:uri="http://schemas.microsoft.com/office/2006/documentManagement/types"/>
    <ds:schemaRef ds:uri="http://schemas.microsoft.com/office/infopath/2007/PartnerControls"/>
    <ds:schemaRef ds:uri="http://schemas.openxmlformats.org/package/2006/metadata/core-properties"/>
    <ds:schemaRef ds:uri="2a46edd2-a00f-4e4f-8bf5-56bbc6af714a"/>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7944</Words>
  <Characters>102281</Characters>
  <Application>Microsoft Office Word</Application>
  <DocSecurity>4</DocSecurity>
  <Lines>852</Lines>
  <Paragraphs>2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nissa Chikh</cp:lastModifiedBy>
  <cp:revision>2</cp:revision>
  <cp:lastPrinted>2014-09-16T21:46:00Z</cp:lastPrinted>
  <dcterms:created xsi:type="dcterms:W3CDTF">2023-05-31T21:01:00Z</dcterms:created>
  <dcterms:modified xsi:type="dcterms:W3CDTF">2023-05-3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0293B847B894989892D174729E62A</vt:lpwstr>
  </property>
</Properties>
</file>